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F054E0" w14:textId="77777777" w:rsidR="00016183" w:rsidRPr="00770A87" w:rsidRDefault="00016183" w:rsidP="00061E33">
      <w:pPr>
        <w:pStyle w:val="Title1"/>
      </w:pPr>
      <w:bookmarkStart w:id="0" w:name="_Hlk493342805"/>
      <w:bookmarkStart w:id="1" w:name="_GoBack"/>
      <w:bookmarkEnd w:id="1"/>
      <w:r w:rsidRPr="00770A87">
        <w:t>JAMES COOK UNIVERSITY</w:t>
      </w:r>
    </w:p>
    <w:p w14:paraId="07F50CD1" w14:textId="77777777" w:rsidR="00016183" w:rsidRPr="00770A87" w:rsidRDefault="00016183" w:rsidP="00061E33">
      <w:pPr>
        <w:pStyle w:val="Title1"/>
      </w:pPr>
    </w:p>
    <w:p w14:paraId="5EF94FB8" w14:textId="77777777" w:rsidR="00016183" w:rsidRPr="00770A87" w:rsidRDefault="00016183" w:rsidP="00061E33">
      <w:pPr>
        <w:pStyle w:val="Title2"/>
      </w:pPr>
      <w:r w:rsidRPr="00770A87">
        <w:t>COLLEGE OF SCIENCE &amp; ENGINEERING</w:t>
      </w:r>
    </w:p>
    <w:p w14:paraId="1D741C9D" w14:textId="77777777" w:rsidR="00016183" w:rsidRPr="00770A87" w:rsidRDefault="00016183" w:rsidP="00061E33"/>
    <w:p w14:paraId="0A7A738D" w14:textId="77777777" w:rsidR="00016183" w:rsidRPr="00770A87" w:rsidRDefault="00016183" w:rsidP="00061E33">
      <w:pPr>
        <w:pStyle w:val="Title3"/>
      </w:pPr>
      <w:r w:rsidRPr="00770A87">
        <w:t>EG4011/2</w:t>
      </w:r>
    </w:p>
    <w:p w14:paraId="16AFAAC3" w14:textId="77777777" w:rsidR="00016183" w:rsidRPr="00770A87" w:rsidRDefault="00016183" w:rsidP="00061E33">
      <w:pPr>
        <w:pStyle w:val="Title3"/>
      </w:pPr>
      <w:r w:rsidRPr="00770A87">
        <w:t>Electrical &amp; Electronic Engineering</w:t>
      </w:r>
    </w:p>
    <w:p w14:paraId="6C36B9B4" w14:textId="77777777" w:rsidR="00016183" w:rsidRPr="00770A87" w:rsidRDefault="00016183" w:rsidP="00061E33"/>
    <w:p w14:paraId="0A7F1772" w14:textId="77777777" w:rsidR="00016183" w:rsidRPr="00770A87" w:rsidRDefault="00016183" w:rsidP="00061E33">
      <w:pPr>
        <w:pStyle w:val="Title4"/>
      </w:pPr>
      <w:r w:rsidRPr="00770A87">
        <w:t xml:space="preserve">SOLAR PHOTOVOLTAIC AND STORAGE FOR DOMESTIC USE  </w:t>
      </w:r>
    </w:p>
    <w:p w14:paraId="198649BF" w14:textId="77777777" w:rsidR="00016183" w:rsidRPr="00770A87" w:rsidRDefault="00016183" w:rsidP="00061E33">
      <w:pPr>
        <w:pStyle w:val="Title5"/>
      </w:pPr>
    </w:p>
    <w:p w14:paraId="4FC7E9B2" w14:textId="77777777" w:rsidR="00016183" w:rsidRPr="00BF3C69" w:rsidRDefault="00016183" w:rsidP="00061E33">
      <w:pPr>
        <w:pStyle w:val="Title5"/>
      </w:pPr>
      <w:r w:rsidRPr="00BF3C69">
        <w:t>Clinton Greg Elliott</w:t>
      </w:r>
    </w:p>
    <w:p w14:paraId="435D2C2D" w14:textId="77777777" w:rsidR="00016183" w:rsidRPr="00BF3C69" w:rsidRDefault="00016183" w:rsidP="00061E33">
      <w:pPr>
        <w:pStyle w:val="Title5"/>
      </w:pPr>
      <w:r w:rsidRPr="00BF3C69">
        <w:t>12788727</w:t>
      </w:r>
    </w:p>
    <w:p w14:paraId="6874A45E" w14:textId="77777777" w:rsidR="00016183" w:rsidRPr="00770A87" w:rsidRDefault="00016183" w:rsidP="00061E33"/>
    <w:p w14:paraId="5DD2AB2C" w14:textId="77777777" w:rsidR="00016183" w:rsidRPr="00770A87" w:rsidRDefault="00016183" w:rsidP="00061E33">
      <w:pPr>
        <w:pStyle w:val="Title6"/>
      </w:pPr>
      <w:r w:rsidRPr="00770A87">
        <w:t>Thesis submitted to the College of Science &amp; Engineering</w:t>
      </w:r>
    </w:p>
    <w:p w14:paraId="75FDAEF1" w14:textId="77777777" w:rsidR="00016183" w:rsidRPr="00770A87" w:rsidRDefault="00016183" w:rsidP="00061E33">
      <w:pPr>
        <w:pStyle w:val="Title6"/>
      </w:pPr>
      <w:r w:rsidRPr="00770A87">
        <w:t>in partial fulfilment of the requirements for the degree of</w:t>
      </w:r>
    </w:p>
    <w:p w14:paraId="202D4C56" w14:textId="77777777" w:rsidR="00016183" w:rsidRPr="00770A87" w:rsidRDefault="00016183" w:rsidP="00061E33">
      <w:pPr>
        <w:pStyle w:val="Title6"/>
      </w:pPr>
    </w:p>
    <w:p w14:paraId="04D65198" w14:textId="77777777" w:rsidR="00016183" w:rsidRPr="00770A87" w:rsidRDefault="00016183" w:rsidP="00061E33">
      <w:pPr>
        <w:pStyle w:val="Title7"/>
      </w:pPr>
      <w:r w:rsidRPr="00770A87">
        <w:t>Bachelor of Engineering with Honours</w:t>
      </w:r>
    </w:p>
    <w:p w14:paraId="2D04D93C" w14:textId="77777777" w:rsidR="00016183" w:rsidRPr="00770A87" w:rsidRDefault="00016183" w:rsidP="00061E33">
      <w:pPr>
        <w:pStyle w:val="Title7"/>
      </w:pPr>
      <w:r w:rsidRPr="00770A87">
        <w:t>(Electrical &amp; Electronic)</w:t>
      </w:r>
    </w:p>
    <w:p w14:paraId="2E0EA24C" w14:textId="77777777" w:rsidR="00016183" w:rsidRPr="00770A87" w:rsidRDefault="00016183" w:rsidP="00061E33">
      <w:pPr>
        <w:pStyle w:val="Title8"/>
      </w:pPr>
      <w:r w:rsidRPr="00770A87">
        <w:t>Submitted 6</w:t>
      </w:r>
      <w:r w:rsidRPr="00770A87">
        <w:rPr>
          <w:vertAlign w:val="superscript"/>
        </w:rPr>
        <w:t>th</w:t>
      </w:r>
      <w:r w:rsidRPr="00770A87">
        <w:t xml:space="preserve"> October 2017</w:t>
      </w:r>
      <w:bookmarkEnd w:id="0"/>
    </w:p>
    <w:p w14:paraId="02750CBD" w14:textId="77777777" w:rsidR="00016183" w:rsidRPr="00770A87" w:rsidRDefault="00016183" w:rsidP="00061E33">
      <w:pPr>
        <w:pStyle w:val="CoverPageDetails"/>
        <w:sectPr w:rsidR="00016183" w:rsidRPr="00770A87" w:rsidSect="00061E33">
          <w:footerReference w:type="default" r:id="rId8"/>
          <w:endnotePr>
            <w:numRestart w:val="eachSect"/>
          </w:endnotePr>
          <w:type w:val="continuous"/>
          <w:pgSz w:w="11906" w:h="16838"/>
          <w:pgMar w:top="1418" w:right="1418" w:bottom="1418" w:left="2268" w:header="709" w:footer="709" w:gutter="0"/>
          <w:pgNumType w:fmt="lowerRoman" w:start="1"/>
          <w:cols w:space="708"/>
          <w:titlePg/>
          <w:docGrid w:linePitch="360"/>
        </w:sectPr>
      </w:pPr>
    </w:p>
    <w:p w14:paraId="5F765AF1" w14:textId="77777777" w:rsidR="00016183" w:rsidRPr="00770A87" w:rsidRDefault="00016183" w:rsidP="00061E33">
      <w:pPr>
        <w:pStyle w:val="CoverPageDetails"/>
      </w:pPr>
    </w:p>
    <w:p w14:paraId="5A8BB6CE" w14:textId="77777777" w:rsidR="00016183" w:rsidRPr="00770A87" w:rsidRDefault="00016183" w:rsidP="00061E33"/>
    <w:p w14:paraId="3CF0D2DB" w14:textId="77777777" w:rsidR="00016183" w:rsidRPr="00770A87" w:rsidRDefault="00016183" w:rsidP="00061E33"/>
    <w:p w14:paraId="7DD5E31D" w14:textId="77777777" w:rsidR="00016183" w:rsidRPr="00770A87" w:rsidRDefault="00016183" w:rsidP="00061E33"/>
    <w:p w14:paraId="1176BB49" w14:textId="77777777" w:rsidR="00016183" w:rsidRPr="00770A87" w:rsidRDefault="00016183" w:rsidP="00061E33"/>
    <w:p w14:paraId="12FB9ACA" w14:textId="77777777" w:rsidR="00016183" w:rsidRPr="00770A87" w:rsidRDefault="00016183" w:rsidP="00061E33"/>
    <w:p w14:paraId="596E04DC" w14:textId="77777777" w:rsidR="00016183" w:rsidRPr="00770A87" w:rsidRDefault="00016183" w:rsidP="00061E33"/>
    <w:p w14:paraId="6CBD3EB7" w14:textId="77777777" w:rsidR="00016183" w:rsidRPr="00770A87" w:rsidRDefault="00016183" w:rsidP="00061E33"/>
    <w:p w14:paraId="331BE7AB" w14:textId="77777777" w:rsidR="00016183" w:rsidRPr="00770A87" w:rsidRDefault="00016183" w:rsidP="00061E33"/>
    <w:p w14:paraId="50936842" w14:textId="77777777" w:rsidR="00016183" w:rsidRPr="00770A87" w:rsidRDefault="00016183" w:rsidP="00061E33"/>
    <w:p w14:paraId="42137D59" w14:textId="77777777" w:rsidR="00016183" w:rsidRPr="00770A87" w:rsidRDefault="00016183" w:rsidP="00061E33"/>
    <w:p w14:paraId="00BCA337" w14:textId="77777777" w:rsidR="00016183" w:rsidRPr="00770A87" w:rsidRDefault="00016183" w:rsidP="00061E33"/>
    <w:p w14:paraId="5FCE2D53" w14:textId="77777777" w:rsidR="00016183" w:rsidRPr="00770A87" w:rsidRDefault="00016183" w:rsidP="00061E33"/>
    <w:p w14:paraId="03ADB9C6" w14:textId="77777777" w:rsidR="00016183" w:rsidRPr="00770A87" w:rsidRDefault="00016183" w:rsidP="00061E33"/>
    <w:p w14:paraId="3ABCA018" w14:textId="77777777" w:rsidR="00016183" w:rsidRPr="00770A87" w:rsidRDefault="00016183" w:rsidP="00061E33">
      <w:pPr>
        <w:pStyle w:val="Blank"/>
      </w:pPr>
      <w:r w:rsidRPr="00770A87">
        <w:t xml:space="preserve">   This page intentionally left blank</w:t>
      </w:r>
    </w:p>
    <w:p w14:paraId="71569747" w14:textId="77777777" w:rsidR="00016183" w:rsidRPr="00770A87" w:rsidRDefault="00016183" w:rsidP="00061E33"/>
    <w:p w14:paraId="21F6617A" w14:textId="77777777" w:rsidR="00016183" w:rsidRPr="00770A87" w:rsidRDefault="00016183" w:rsidP="00061E33"/>
    <w:p w14:paraId="04064158" w14:textId="77777777" w:rsidR="00016183" w:rsidRPr="00770A87" w:rsidRDefault="00016183" w:rsidP="00061E33"/>
    <w:p w14:paraId="7F056D09" w14:textId="77777777" w:rsidR="00016183" w:rsidRPr="00770A87" w:rsidRDefault="00016183" w:rsidP="00061E33"/>
    <w:p w14:paraId="0E34E896" w14:textId="77777777" w:rsidR="00016183" w:rsidRPr="00770A87" w:rsidRDefault="00016183" w:rsidP="00061E33"/>
    <w:p w14:paraId="1ECB6EC7" w14:textId="77777777" w:rsidR="00016183" w:rsidRPr="00770A87" w:rsidRDefault="00016183" w:rsidP="00061E33"/>
    <w:p w14:paraId="7D65892D" w14:textId="77777777" w:rsidR="00016183" w:rsidRPr="00770A87" w:rsidRDefault="00016183" w:rsidP="00061E33"/>
    <w:p w14:paraId="3B4C8F17" w14:textId="77777777" w:rsidR="00016183" w:rsidRPr="00770A87" w:rsidRDefault="00016183" w:rsidP="00061E33">
      <w:pPr>
        <w:sectPr w:rsidR="00016183" w:rsidRPr="00770A87" w:rsidSect="00061E33">
          <w:headerReference w:type="even" r:id="rId9"/>
          <w:headerReference w:type="default" r:id="rId10"/>
          <w:headerReference w:type="first" r:id="rId11"/>
          <w:footerReference w:type="first" r:id="rId12"/>
          <w:endnotePr>
            <w:numRestart w:val="eachSect"/>
          </w:endnotePr>
          <w:pgSz w:w="11906" w:h="16838"/>
          <w:pgMar w:top="1418" w:right="1418" w:bottom="1418" w:left="2268" w:header="709" w:footer="709" w:gutter="0"/>
          <w:pgNumType w:fmt="lowerRoman" w:start="1"/>
          <w:cols w:space="708"/>
          <w:docGrid w:linePitch="360"/>
        </w:sectPr>
      </w:pPr>
    </w:p>
    <w:p w14:paraId="031A360F" w14:textId="77777777" w:rsidR="00016183" w:rsidRPr="00770A87" w:rsidRDefault="00016183" w:rsidP="00061E33"/>
    <w:p w14:paraId="1F98829E" w14:textId="77777777" w:rsidR="00016183" w:rsidRPr="00770A87" w:rsidRDefault="00016183" w:rsidP="00061E33"/>
    <w:p w14:paraId="38D79E79" w14:textId="77777777" w:rsidR="00016183" w:rsidRPr="00770A87" w:rsidRDefault="00016183" w:rsidP="00061E33"/>
    <w:p w14:paraId="42E765D8" w14:textId="77777777" w:rsidR="00016183" w:rsidRPr="00770A87" w:rsidRDefault="00016183" w:rsidP="00061E33"/>
    <w:p w14:paraId="423AD9CC" w14:textId="77777777" w:rsidR="00016183" w:rsidRPr="00770A87" w:rsidRDefault="00016183" w:rsidP="00061E33"/>
    <w:p w14:paraId="66C24824" w14:textId="77777777" w:rsidR="00016183" w:rsidRPr="00770A87" w:rsidRDefault="00016183" w:rsidP="00061E33"/>
    <w:p w14:paraId="46566F89" w14:textId="77777777" w:rsidR="00016183" w:rsidRPr="00770A87" w:rsidRDefault="00016183" w:rsidP="00061E33"/>
    <w:p w14:paraId="7D01A82B" w14:textId="77777777" w:rsidR="00016183" w:rsidRPr="00770A87" w:rsidRDefault="00016183" w:rsidP="00061E33"/>
    <w:p w14:paraId="439D6BD0" w14:textId="77777777" w:rsidR="00016183" w:rsidRPr="00770A87" w:rsidRDefault="00016183" w:rsidP="00061E33"/>
    <w:p w14:paraId="093DDD83" w14:textId="77777777" w:rsidR="00016183" w:rsidRPr="00770A87" w:rsidRDefault="00016183" w:rsidP="00061E33"/>
    <w:p w14:paraId="2567A0FD" w14:textId="77777777" w:rsidR="00016183" w:rsidRPr="00770A87" w:rsidRDefault="00016183" w:rsidP="00061E33"/>
    <w:p w14:paraId="1397DECF" w14:textId="77777777" w:rsidR="00016183" w:rsidRPr="00770A87" w:rsidRDefault="00016183" w:rsidP="00061E33"/>
    <w:p w14:paraId="444B56F5" w14:textId="77777777" w:rsidR="00016183" w:rsidRPr="00770A87" w:rsidRDefault="00016183" w:rsidP="00061E33"/>
    <w:p w14:paraId="1953D1D8" w14:textId="77777777" w:rsidR="00016183" w:rsidRPr="00770A87" w:rsidRDefault="00016183" w:rsidP="00061E33"/>
    <w:p w14:paraId="3FA600F8" w14:textId="77777777" w:rsidR="00016183" w:rsidRPr="00770A87" w:rsidRDefault="00016183" w:rsidP="00061E33">
      <w:pPr>
        <w:pStyle w:val="Quote"/>
      </w:pPr>
      <w:r w:rsidRPr="00770A87">
        <w:t>When Alternative energy is no longer an alternative.</w:t>
      </w:r>
    </w:p>
    <w:p w14:paraId="5E7FF818" w14:textId="77777777" w:rsidR="00016183" w:rsidRPr="00770A87" w:rsidRDefault="00016183" w:rsidP="00061E33">
      <w:pPr>
        <w:pStyle w:val="Quote"/>
      </w:pPr>
      <w:r w:rsidRPr="00770A87">
        <w:t>-Anonymous</w:t>
      </w:r>
    </w:p>
    <w:p w14:paraId="6E5D8DED" w14:textId="77777777" w:rsidR="00016183" w:rsidRPr="00770A87" w:rsidRDefault="00016183" w:rsidP="00061E33">
      <w:pPr>
        <w:pStyle w:val="Dedication"/>
      </w:pPr>
    </w:p>
    <w:p w14:paraId="161ABBCE" w14:textId="77777777" w:rsidR="00016183" w:rsidRPr="00770A87" w:rsidRDefault="00016183" w:rsidP="00061E33">
      <w:pPr>
        <w:pStyle w:val="Dedication"/>
      </w:pPr>
    </w:p>
    <w:p w14:paraId="1AA3874F" w14:textId="77777777" w:rsidR="00016183" w:rsidRPr="00770A87" w:rsidRDefault="00016183" w:rsidP="00061E33">
      <w:pPr>
        <w:pStyle w:val="Dedication"/>
      </w:pPr>
    </w:p>
    <w:p w14:paraId="0E8AA164" w14:textId="77777777" w:rsidR="00016183" w:rsidRPr="00770A87" w:rsidRDefault="00016183" w:rsidP="00061E33">
      <w:pPr>
        <w:pStyle w:val="Dedication"/>
      </w:pPr>
    </w:p>
    <w:p w14:paraId="775E3BF0" w14:textId="77777777" w:rsidR="00016183" w:rsidRPr="00770A87" w:rsidRDefault="00016183" w:rsidP="00061E33">
      <w:pPr>
        <w:pStyle w:val="Dedication"/>
      </w:pPr>
    </w:p>
    <w:p w14:paraId="752E5262" w14:textId="77777777" w:rsidR="00016183" w:rsidRPr="00770A87" w:rsidRDefault="00016183" w:rsidP="00061E33">
      <w:pPr>
        <w:pStyle w:val="Dedication"/>
      </w:pPr>
    </w:p>
    <w:p w14:paraId="6E0654A8" w14:textId="77777777" w:rsidR="00016183" w:rsidRPr="00770A87" w:rsidRDefault="00016183" w:rsidP="00061E33"/>
    <w:p w14:paraId="03EA954A" w14:textId="77777777" w:rsidR="00016183" w:rsidRPr="00770A87" w:rsidRDefault="00016183" w:rsidP="00061E33"/>
    <w:p w14:paraId="596DECDB" w14:textId="77777777" w:rsidR="00016183" w:rsidRPr="00770A87" w:rsidRDefault="00016183" w:rsidP="00061E33"/>
    <w:p w14:paraId="69247781" w14:textId="77777777" w:rsidR="00016183" w:rsidRPr="00770A87" w:rsidRDefault="00016183" w:rsidP="00061E33"/>
    <w:p w14:paraId="370989EC" w14:textId="77777777" w:rsidR="00016183" w:rsidRPr="00770A87" w:rsidRDefault="00016183" w:rsidP="00061E33"/>
    <w:p w14:paraId="03FCF875" w14:textId="77777777" w:rsidR="00016183" w:rsidRPr="00770A87" w:rsidRDefault="00016183" w:rsidP="00061E33"/>
    <w:p w14:paraId="1AD44C31" w14:textId="77777777" w:rsidR="00016183" w:rsidRPr="00770A87" w:rsidRDefault="00016183" w:rsidP="00061E33"/>
    <w:p w14:paraId="5D7BA34E" w14:textId="77777777" w:rsidR="00016183" w:rsidRPr="00770A87" w:rsidRDefault="00016183" w:rsidP="00061E33"/>
    <w:p w14:paraId="6B34C751" w14:textId="77777777" w:rsidR="00016183" w:rsidRPr="00770A87" w:rsidRDefault="00016183" w:rsidP="00061E33">
      <w:pPr>
        <w:sectPr w:rsidR="00016183" w:rsidRPr="00770A87" w:rsidSect="00061E33">
          <w:headerReference w:type="even" r:id="rId13"/>
          <w:headerReference w:type="default" r:id="rId14"/>
          <w:footerReference w:type="default" r:id="rId15"/>
          <w:headerReference w:type="first" r:id="rId16"/>
          <w:endnotePr>
            <w:numRestart w:val="eachSect"/>
          </w:endnotePr>
          <w:pgSz w:w="11906" w:h="16838"/>
          <w:pgMar w:top="1418" w:right="1418" w:bottom="1418" w:left="2268" w:header="709" w:footer="709" w:gutter="0"/>
          <w:pgNumType w:fmt="lowerRoman" w:start="1"/>
          <w:cols w:space="708"/>
          <w:docGrid w:linePitch="360"/>
        </w:sectPr>
      </w:pPr>
    </w:p>
    <w:p w14:paraId="62CF626A" w14:textId="77777777" w:rsidR="00016183" w:rsidRPr="00770A87" w:rsidRDefault="00016183" w:rsidP="00061E33">
      <w:r w:rsidRPr="00770A87">
        <w:rPr>
          <w:noProof/>
          <w:lang w:eastAsia="en-AU"/>
        </w:rPr>
        <w:lastRenderedPageBreak/>
        <mc:AlternateContent>
          <mc:Choice Requires="wps">
            <w:drawing>
              <wp:anchor distT="0" distB="0" distL="114300" distR="114300" simplePos="0" relativeHeight="251658240" behindDoc="0" locked="0" layoutInCell="1" allowOverlap="1" wp14:anchorId="19A01893" wp14:editId="3825BE88">
                <wp:simplePos x="0" y="0"/>
                <wp:positionH relativeFrom="margin">
                  <wp:align>left</wp:align>
                </wp:positionH>
                <wp:positionV relativeFrom="paragraph">
                  <wp:posOffset>157480</wp:posOffset>
                </wp:positionV>
                <wp:extent cx="5198110" cy="4911090"/>
                <wp:effectExtent l="19050" t="19050" r="21590" b="22860"/>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8110" cy="4911090"/>
                        </a:xfrm>
                        <a:prstGeom prst="rect">
                          <a:avLst/>
                        </a:prstGeom>
                        <a:solidFill>
                          <a:srgbClr val="FFFFFF"/>
                        </a:solidFill>
                        <a:ln w="28575">
                          <a:solidFill>
                            <a:srgbClr val="000000"/>
                          </a:solidFill>
                          <a:miter lim="800000"/>
                          <a:headEnd/>
                          <a:tailEnd/>
                        </a:ln>
                      </wps:spPr>
                      <wps:txbx>
                        <w:txbxContent>
                          <w:p w14:paraId="0C3685FF" w14:textId="4B6E2B85" w:rsidR="00D47419" w:rsidRPr="00C15BC7" w:rsidRDefault="00D47419" w:rsidP="00D562E9">
                            <w:pPr>
                              <w:pStyle w:val="StatementofAccess"/>
                            </w:pPr>
                            <w:bookmarkStart w:id="2" w:name="_Toc494650655"/>
                            <w:bookmarkStart w:id="3" w:name="_Toc494657134"/>
                            <w:bookmarkStart w:id="4" w:name="_Toc494658804"/>
                            <w:r w:rsidRPr="00C15BC7">
                              <w:t>STATEMENT OF ACCESS</w:t>
                            </w:r>
                            <w:bookmarkEnd w:id="2"/>
                            <w:bookmarkEnd w:id="3"/>
                            <w:bookmarkEnd w:id="4"/>
                          </w:p>
                          <w:p w14:paraId="22BF5171" w14:textId="77777777" w:rsidR="00D47419" w:rsidRDefault="00D47419" w:rsidP="00061E33">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D47419" w:rsidRDefault="00D47419" w:rsidP="00061E33">
                            <w:pPr>
                              <w:pStyle w:val="Normal1"/>
                            </w:pPr>
                            <w:r>
                              <w:t>I understand that, as an unpublished work, a thesis has significant protection under the Copyright Act and</w:t>
                            </w:r>
                          </w:p>
                          <w:p w14:paraId="5638A30F" w14:textId="77777777" w:rsidR="00D47419" w:rsidRDefault="00D47419" w:rsidP="00061E33">
                            <w:pPr>
                              <w:pStyle w:val="Normal1"/>
                            </w:pPr>
                            <w:r>
                              <w:t>I do not wish to place any further restriction on access to this work.</w:t>
                            </w:r>
                          </w:p>
                          <w:p w14:paraId="55D46797" w14:textId="77777777" w:rsidR="00D47419" w:rsidRDefault="00D47419" w:rsidP="00061E33">
                            <w:pPr>
                              <w:pStyle w:val="Normal1"/>
                            </w:pPr>
                            <w:r>
                              <w:t>Or</w:t>
                            </w:r>
                          </w:p>
                          <w:p w14:paraId="5096F055" w14:textId="77777777" w:rsidR="00D47419" w:rsidRPr="00C45961" w:rsidRDefault="00D47419" w:rsidP="00061E33">
                            <w:pPr>
                              <w:pStyle w:val="Normal1"/>
                              <w:rPr>
                                <w:i/>
                              </w:rPr>
                            </w:pPr>
                            <w:r>
                              <w:t xml:space="preserve">I wish this work to be embargoed until:  </w:t>
                            </w:r>
                          </w:p>
                          <w:p w14:paraId="498EDCF9" w14:textId="77777777" w:rsidR="00D47419" w:rsidRDefault="00D47419" w:rsidP="00061E33">
                            <w:pPr>
                              <w:pStyle w:val="Normal1"/>
                            </w:pPr>
                            <w:r>
                              <w:t>Or</w:t>
                            </w:r>
                          </w:p>
                          <w:p w14:paraId="08C00C1C" w14:textId="77777777" w:rsidR="00D47419" w:rsidRDefault="00D47419" w:rsidP="00061E33">
                            <w:pPr>
                              <w:pStyle w:val="Normal1"/>
                            </w:pPr>
                            <w:r>
                              <w:t>I wish the following restrictions to be placed on this work:</w:t>
                            </w:r>
                          </w:p>
                          <w:p w14:paraId="089F5183" w14:textId="77777777" w:rsidR="00D47419" w:rsidRDefault="00D47419" w:rsidP="00061E33">
                            <w:pPr>
                              <w:pStyle w:val="Nogap"/>
                            </w:pPr>
                          </w:p>
                          <w:p w14:paraId="182CAC90" w14:textId="6647CE5D" w:rsidR="00D47419" w:rsidRPr="005E4A05" w:rsidRDefault="00D47419" w:rsidP="00061E33">
                            <w:pPr>
                              <w:pStyle w:val="Nogap"/>
                            </w:pPr>
                            <w:r w:rsidRPr="005E4A05">
                              <w:t>_________________________</w:t>
                            </w:r>
                            <w:r>
                              <w:tab/>
                            </w:r>
                            <w:r>
                              <w:tab/>
                            </w:r>
                            <w:r>
                              <w:tab/>
                            </w:r>
                            <w:r>
                              <w:tab/>
                            </w:r>
                            <w:r w:rsidRPr="005E4A05">
                              <w:tab/>
                              <w:t xml:space="preserve">   </w:t>
                            </w:r>
                            <w:r>
                              <w:t xml:space="preserve">   </w:t>
                            </w:r>
                            <w:r w:rsidRPr="005E4A05">
                              <w:t xml:space="preserve"> ______________</w:t>
                            </w:r>
                          </w:p>
                          <w:p w14:paraId="04E4DE18" w14:textId="4A83CE27" w:rsidR="00D47419" w:rsidRPr="005E4A05" w:rsidRDefault="00D47419" w:rsidP="00061E33">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D47419" w:rsidRDefault="00D47419" w:rsidP="00061E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A01893" id="_x0000_t202" coordsize="21600,21600" o:spt="202" path="m,l,21600r21600,l21600,xe">
                <v:stroke joinstyle="miter"/>
                <v:path gradientshapeok="t" o:connecttype="rect"/>
              </v:shapetype>
              <v:shape id="Text Box 42" o:spid="_x0000_s1026" type="#_x0000_t202" style="position:absolute;left:0;text-align:left;margin-left:0;margin-top:12.4pt;width:409.3pt;height:386.7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" strokeweight="2.25pt">
                <v:textbox>
                  <w:txbxContent>
                    <w:p w14:paraId="0C3685FF" w14:textId="4B6E2B85" w:rsidR="00D47419" w:rsidRPr="00C15BC7" w:rsidRDefault="00D47419" w:rsidP="00D562E9">
                      <w:pPr>
                        <w:pStyle w:val="StatementofAccess"/>
                      </w:pPr>
                      <w:bookmarkStart w:id="5" w:name="_Toc494650655"/>
                      <w:bookmarkStart w:id="6" w:name="_Toc494657134"/>
                      <w:bookmarkStart w:id="7" w:name="_Toc494658804"/>
                      <w:r w:rsidRPr="00C15BC7">
                        <w:t>STATEMENT OF ACCESS</w:t>
                      </w:r>
                      <w:bookmarkEnd w:id="5"/>
                      <w:bookmarkEnd w:id="6"/>
                      <w:bookmarkEnd w:id="7"/>
                    </w:p>
                    <w:p w14:paraId="22BF5171" w14:textId="77777777" w:rsidR="00D47419" w:rsidRDefault="00D47419" w:rsidP="00061E33">
                      <w:pPr>
                        <w:pStyle w:val="Normal1"/>
                      </w:pPr>
                      <w:r>
                        <w:t>I, the undersigned, author of this work, understand that James Cook University may make this thesis available for use within the University Library and, via the Australian Digital Theses network, for use elsewhere.</w:t>
                      </w:r>
                    </w:p>
                    <w:p w14:paraId="20A432AC" w14:textId="77777777" w:rsidR="00D47419" w:rsidRDefault="00D47419" w:rsidP="00061E33">
                      <w:pPr>
                        <w:pStyle w:val="Normal1"/>
                      </w:pPr>
                      <w:r>
                        <w:t>I understand that, as an unpublished work, a thesis has significant protection under the Copyright Act and</w:t>
                      </w:r>
                    </w:p>
                    <w:p w14:paraId="5638A30F" w14:textId="77777777" w:rsidR="00D47419" w:rsidRDefault="00D47419" w:rsidP="00061E33">
                      <w:pPr>
                        <w:pStyle w:val="Normal1"/>
                      </w:pPr>
                      <w:r>
                        <w:t>I do not wish to place any further restriction on access to this work.</w:t>
                      </w:r>
                    </w:p>
                    <w:p w14:paraId="55D46797" w14:textId="77777777" w:rsidR="00D47419" w:rsidRDefault="00D47419" w:rsidP="00061E33">
                      <w:pPr>
                        <w:pStyle w:val="Normal1"/>
                      </w:pPr>
                      <w:r>
                        <w:t>Or</w:t>
                      </w:r>
                    </w:p>
                    <w:p w14:paraId="5096F055" w14:textId="77777777" w:rsidR="00D47419" w:rsidRPr="00C45961" w:rsidRDefault="00D47419" w:rsidP="00061E33">
                      <w:pPr>
                        <w:pStyle w:val="Normal1"/>
                        <w:rPr>
                          <w:i/>
                        </w:rPr>
                      </w:pPr>
                      <w:r>
                        <w:t xml:space="preserve">I wish this work to be embargoed until:  </w:t>
                      </w:r>
                    </w:p>
                    <w:p w14:paraId="498EDCF9" w14:textId="77777777" w:rsidR="00D47419" w:rsidRDefault="00D47419" w:rsidP="00061E33">
                      <w:pPr>
                        <w:pStyle w:val="Normal1"/>
                      </w:pPr>
                      <w:r>
                        <w:t>Or</w:t>
                      </w:r>
                    </w:p>
                    <w:p w14:paraId="08C00C1C" w14:textId="77777777" w:rsidR="00D47419" w:rsidRDefault="00D47419" w:rsidP="00061E33">
                      <w:pPr>
                        <w:pStyle w:val="Normal1"/>
                      </w:pPr>
                      <w:r>
                        <w:t>I wish the following restrictions to be placed on this work:</w:t>
                      </w:r>
                    </w:p>
                    <w:p w14:paraId="089F5183" w14:textId="77777777" w:rsidR="00D47419" w:rsidRDefault="00D47419" w:rsidP="00061E33">
                      <w:pPr>
                        <w:pStyle w:val="Nogap"/>
                      </w:pPr>
                    </w:p>
                    <w:p w14:paraId="182CAC90" w14:textId="6647CE5D" w:rsidR="00D47419" w:rsidRPr="005E4A05" w:rsidRDefault="00D47419" w:rsidP="00061E33">
                      <w:pPr>
                        <w:pStyle w:val="Nogap"/>
                      </w:pPr>
                      <w:r w:rsidRPr="005E4A05">
                        <w:t>_________________________</w:t>
                      </w:r>
                      <w:r>
                        <w:tab/>
                      </w:r>
                      <w:r>
                        <w:tab/>
                      </w:r>
                      <w:r>
                        <w:tab/>
                      </w:r>
                      <w:r>
                        <w:tab/>
                      </w:r>
                      <w:r w:rsidRPr="005E4A05">
                        <w:tab/>
                        <w:t xml:space="preserve">   </w:t>
                      </w:r>
                      <w:r>
                        <w:t xml:space="preserve">   </w:t>
                      </w:r>
                      <w:r w:rsidRPr="005E4A05">
                        <w:t xml:space="preserve"> ______________</w:t>
                      </w:r>
                    </w:p>
                    <w:p w14:paraId="04E4DE18" w14:textId="4A83CE27" w:rsidR="00D47419" w:rsidRPr="005E4A05" w:rsidRDefault="00D47419" w:rsidP="00061E33">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5B28E0A9" w14:textId="77777777" w:rsidR="00D47419" w:rsidRDefault="00D47419" w:rsidP="00061E33"/>
                  </w:txbxContent>
                </v:textbox>
                <w10:wrap type="topAndBottom" anchorx="margin"/>
              </v:shape>
            </w:pict>
          </mc:Fallback>
        </mc:AlternateContent>
      </w:r>
    </w:p>
    <w:p w14:paraId="48FF5D3D" w14:textId="77777777" w:rsidR="00016183" w:rsidRPr="00770A87" w:rsidRDefault="00016183" w:rsidP="00061E33">
      <w:r w:rsidRPr="00770A87">
        <w:br w:type="page"/>
      </w:r>
    </w:p>
    <w:p w14:paraId="07A8DA1C" w14:textId="77777777" w:rsidR="00016183" w:rsidRPr="00770A87" w:rsidRDefault="00016183" w:rsidP="00061E33">
      <w:pPr>
        <w:sectPr w:rsidR="00016183" w:rsidRPr="00770A87" w:rsidSect="00061E33">
          <w:headerReference w:type="even" r:id="rId17"/>
          <w:headerReference w:type="default" r:id="rId18"/>
          <w:footerReference w:type="default" r:id="rId19"/>
          <w:headerReference w:type="first" r:id="rId20"/>
          <w:endnotePr>
            <w:numRestart w:val="eachSect"/>
          </w:endnotePr>
          <w:pgSz w:w="11906" w:h="16838"/>
          <w:pgMar w:top="1418" w:right="1418" w:bottom="1418" w:left="2268" w:header="709" w:footer="709" w:gutter="0"/>
          <w:pgNumType w:fmt="lowerRoman" w:start="1"/>
          <w:cols w:space="708"/>
          <w:docGrid w:linePitch="360"/>
        </w:sectPr>
      </w:pPr>
    </w:p>
    <w:p w14:paraId="73C41BB1" w14:textId="61A47468" w:rsidR="00016183" w:rsidRPr="00770A87" w:rsidRDefault="00016183" w:rsidP="00D562E9">
      <w:pPr>
        <w:pStyle w:val="Heading1-NoNumber"/>
      </w:pPr>
      <w:bookmarkStart w:id="8" w:name="_Toc494732943"/>
      <w:bookmarkStart w:id="9" w:name="_Toc494793339"/>
      <w:r w:rsidRPr="00770A87">
        <w:lastRenderedPageBreak/>
        <w:t>ACKNOWLEDGEMENTS</w:t>
      </w:r>
      <w:bookmarkEnd w:id="8"/>
      <w:bookmarkEnd w:id="9"/>
    </w:p>
    <w:p w14:paraId="4B26C4AD" w14:textId="77777777" w:rsidR="00CF2F9C" w:rsidRDefault="00CF2F9C" w:rsidP="00061E33"/>
    <w:p w14:paraId="25F5024F" w14:textId="246C6ABF" w:rsidR="00016183" w:rsidRPr="00770A87" w:rsidRDefault="00016183" w:rsidP="00061E33">
      <w:r w:rsidRPr="00770A87">
        <w:t>I would first like to thank my thesis supervisor Associate Professor Ahmad Zahedi of Electrical Engineering at James C</w:t>
      </w:r>
      <w:r w:rsidR="001B1E1E">
        <w:t>ook University. The door to Professor</w:t>
      </w:r>
      <w:r w:rsidRPr="00770A87">
        <w:t xml:space="preserve"> Zahedi’s office was always open whenever I ran into issues or had a question about my research or writing. He consistently allowed this paper to be my own work, but steered me in the right direction whenever he thought I needed it. His efforts and replies to late night emails was always prompt and contributed greatly to this paper.</w:t>
      </w:r>
      <w:r w:rsidR="001B1E1E">
        <w:t xml:space="preserve"> His knowledge in the area of renewable technologies was greatly appreciated.</w:t>
      </w:r>
    </w:p>
    <w:p w14:paraId="43664CCB" w14:textId="77777777" w:rsidR="00016183" w:rsidRPr="00770A87" w:rsidRDefault="00016183" w:rsidP="00061E33"/>
    <w:p w14:paraId="469CD526" w14:textId="07788BC6" w:rsidR="00016183" w:rsidRPr="00770A87" w:rsidRDefault="001B1E1E" w:rsidP="00061E33">
      <w:r>
        <w:t xml:space="preserve">I would like to extent a thanks to James Cook University for allowing full access to the information technology systems which allowed rapid computation when used Matrix Laboratory. </w:t>
      </w:r>
      <w:r w:rsidR="00016183" w:rsidRPr="00770A87">
        <w:t>Thanks to Kevin Smith from Kevin Smith Electrical, for showing me the current solar technology on the market and giving me the opportunity to install a system.</w:t>
      </w:r>
    </w:p>
    <w:p w14:paraId="09A9DEA3" w14:textId="77777777" w:rsidR="00016183" w:rsidRPr="00770A87" w:rsidRDefault="00016183" w:rsidP="00061E33"/>
    <w:p w14:paraId="54CEBFCC" w14:textId="77777777" w:rsidR="00016183" w:rsidRPr="00770A87" w:rsidRDefault="00016183" w:rsidP="00061E33">
      <w:r w:rsidRPr="00770A87">
        <w:t xml:space="preserve">With a special mention to my family for their emotional support and especially Susan Elliott and Jessica Zhuang for editing the draft. </w:t>
      </w:r>
    </w:p>
    <w:p w14:paraId="1AA0D1E0" w14:textId="77777777" w:rsidR="00016183" w:rsidRPr="00770A87" w:rsidRDefault="00016183" w:rsidP="00061E33"/>
    <w:p w14:paraId="33119FF1" w14:textId="77777777" w:rsidR="00772DB7" w:rsidRDefault="00772DB7" w:rsidP="00061E33"/>
    <w:p w14:paraId="21B023AD" w14:textId="6B76611A" w:rsidR="001B1E1E" w:rsidRDefault="001B1E1E" w:rsidP="00061E33"/>
    <w:p w14:paraId="7422A997" w14:textId="77777777" w:rsidR="001B1E1E" w:rsidRDefault="001B1E1E" w:rsidP="00061E33"/>
    <w:p w14:paraId="6E47D7DB" w14:textId="77777777" w:rsidR="001B1E1E" w:rsidRDefault="001B1E1E" w:rsidP="00061E33"/>
    <w:p w14:paraId="109A2FAA" w14:textId="77777777" w:rsidR="001B1E1E" w:rsidRDefault="001B1E1E" w:rsidP="00061E33"/>
    <w:p w14:paraId="49B5B00E" w14:textId="77777777" w:rsidR="00772DB7" w:rsidRDefault="00772DB7" w:rsidP="00061E33"/>
    <w:p w14:paraId="479E49EC" w14:textId="77777777" w:rsidR="00772DB7" w:rsidRDefault="00772DB7" w:rsidP="00061E33"/>
    <w:p w14:paraId="73551672" w14:textId="77777777" w:rsidR="00772DB7" w:rsidRDefault="00772DB7" w:rsidP="00061E33"/>
    <w:p w14:paraId="21284968" w14:textId="77777777" w:rsidR="00772DB7" w:rsidRDefault="00772DB7" w:rsidP="00061E33"/>
    <w:p w14:paraId="003F9AD0" w14:textId="77777777" w:rsidR="00772DB7" w:rsidRDefault="00772DB7" w:rsidP="00061E33"/>
    <w:p w14:paraId="1568FAB3" w14:textId="77777777" w:rsidR="00772DB7" w:rsidRDefault="00772DB7" w:rsidP="00061E33"/>
    <w:p w14:paraId="514616D7" w14:textId="77777777" w:rsidR="00772DB7" w:rsidRDefault="00772DB7" w:rsidP="00061E33"/>
    <w:p w14:paraId="1A76D22C" w14:textId="77777777" w:rsidR="00772DB7" w:rsidRDefault="00772DB7" w:rsidP="00061E33"/>
    <w:p w14:paraId="412AAD75" w14:textId="77777777" w:rsidR="00772DB7" w:rsidRDefault="00772DB7" w:rsidP="00061E33"/>
    <w:p w14:paraId="010C2802" w14:textId="77777777" w:rsidR="00772DB7" w:rsidRPr="00770A87" w:rsidRDefault="00772DB7" w:rsidP="00061E33"/>
    <w:p w14:paraId="69E79267" w14:textId="77777777" w:rsidR="00016183" w:rsidRPr="00770A87" w:rsidRDefault="00016183" w:rsidP="00061E33"/>
    <w:p w14:paraId="7FE0E26E" w14:textId="77777777" w:rsidR="00772DB7" w:rsidRPr="00770A87" w:rsidRDefault="00772DB7" w:rsidP="00061E33">
      <w:r w:rsidRPr="00770A87">
        <w:t>Word Count: 20,105</w:t>
      </w:r>
    </w:p>
    <w:p w14:paraId="3341D77A" w14:textId="77777777" w:rsidR="00016183" w:rsidRPr="00770A87" w:rsidRDefault="00016183" w:rsidP="00061E33">
      <w:r w:rsidRPr="00770A87">
        <w:br w:type="page"/>
      </w:r>
    </w:p>
    <w:p w14:paraId="7FF43178" w14:textId="5138495D" w:rsidR="00016183" w:rsidRPr="00770A87" w:rsidRDefault="00016183" w:rsidP="00D562E9">
      <w:pPr>
        <w:pStyle w:val="Heading1-NoNumber"/>
      </w:pPr>
      <w:bookmarkStart w:id="10" w:name="_Toc494732944"/>
      <w:bookmarkStart w:id="11" w:name="_Toc494793340"/>
      <w:r w:rsidRPr="00770A87">
        <w:lastRenderedPageBreak/>
        <w:t>ABSTRACT</w:t>
      </w:r>
      <w:bookmarkEnd w:id="10"/>
      <w:bookmarkEnd w:id="11"/>
      <w:r w:rsidRPr="00770A87">
        <w:t xml:space="preserve"> </w:t>
      </w:r>
    </w:p>
    <w:p w14:paraId="1BF35CBE" w14:textId="77777777" w:rsidR="004F71B6" w:rsidRDefault="004F71B6" w:rsidP="00061E33">
      <w:bookmarkStart w:id="12" w:name="_Hlk493327023"/>
      <w:bookmarkStart w:id="13" w:name="_Hlk493327130"/>
      <w:bookmarkEnd w:id="12"/>
      <w:bookmarkEnd w:id="13"/>
      <w:r>
        <w:t xml:space="preserve">Currently, the largest quantities of carbon dioxide emissions produced by any sector worldwide, are from the generation of electrical energy. 10 giga-tonnes of carbon dioxide is released into the atmosphere each year - poisoning the air we breathe and the air of our children. The expected 13 billion people in 2100 will require more than 10,000 terawatts of electricity, while this energy cannot continue to come from the current methods of burning fossil fuels - as they are completely unsustainable and devastating our planet. The call for clean, environmentally friendly, and sustainable energy is ubiquitous. The wave of developments in solar storage technology has pushed their cost of electricity production down to parity, and even lower in at least 19 countries - with respect to gas and coal. </w:t>
      </w:r>
    </w:p>
    <w:p w14:paraId="6239AE60" w14:textId="77777777" w:rsidR="004F71B6" w:rsidRDefault="004F71B6" w:rsidP="00061E33"/>
    <w:p w14:paraId="59E39268" w14:textId="42BCB3CE" w:rsidR="004F71B6" w:rsidRDefault="004F71B6" w:rsidP="00061E33">
      <w:r>
        <w:t xml:space="preserve">A solar system is modular, silent, has a theoretically infinite fuel source, zero emissions, and no transport costs for fuel.  A solar storage system can benefit a household at a domestic level with electricity savings and at a supplier level with grid stabilisation. This thesis contains critical research to aid in the persuasion of the Government to initiate a rebate scheme for solar storage in Queensland.  If the Australian Government does not seize the potential opportunity for export of solar energy to higher latitudes and countries with lower insolation, it could severely impact Australia’s future economic condition. This is an opportunity to create baseload supply for Queensland. The investment in solar farms serve to give Australia independence from coal and gas, and additionally, create large domestic employment opportunities and infrastructure. It is concerning that if serious decisions are not undertaken shortly, that the health of Australia, the Earth’s climate, and future generations is at stake. </w:t>
      </w:r>
    </w:p>
    <w:p w14:paraId="4ECC05E1" w14:textId="77777777" w:rsidR="004F71B6" w:rsidRDefault="004F71B6" w:rsidP="00061E33"/>
    <w:p w14:paraId="34FCB14F" w14:textId="67EF8C61" w:rsidR="004F71B6" w:rsidRDefault="004F71B6" w:rsidP="00061E33">
      <w:r>
        <w:t>This thesis coded into the Matrix Laboratory workspace, a program which indexed data from the Australian Government, National Aeronautics and Space Administration, and a geographical positioning system in its algorithms. Based on its calculations, it was shown that lower latitudes receiving higher Peak Sun Hours had higher kilowatt hour production per day and a reduced cost of electricity, with respect to the Australian benchmark cost. This decreased grid imports by as much as 100% for a Darwin residence supplied with the sizing specified in this document,</w:t>
      </w:r>
      <w:r w:rsidRPr="000E7658">
        <w:t xml:space="preserve"> </w:t>
      </w:r>
      <w:r>
        <w:t>i.e. self-supportive.  The annual payment costs of a system were found to be economically feasible in situations with lower latitudes. This thesis demonstrates the feasibility for large scale solar storage production projects in northern Australia and how international electricity export is possible. The window for Australia to shift its focus to the renewable technologies, and for Queensland to sever its dependence on the National Electricity Network, and create its own baseload supply, have both arrived. We are in an era which the electrical industry has never seen; we are in the era of renewable technologies.</w:t>
      </w:r>
    </w:p>
    <w:p w14:paraId="26F8D1F6" w14:textId="77777777" w:rsidR="00016183" w:rsidRPr="00770A87" w:rsidRDefault="00016183" w:rsidP="00061E33">
      <w:pPr>
        <w:sectPr w:rsidR="00016183" w:rsidRPr="00770A87" w:rsidSect="00061E33">
          <w:headerReference w:type="default" r:id="rId21"/>
          <w:footerReference w:type="default" r:id="rId22"/>
          <w:endnotePr>
            <w:numRestart w:val="eachSect"/>
          </w:endnotePr>
          <w:pgSz w:w="11906" w:h="16838"/>
          <w:pgMar w:top="1418" w:right="1418" w:bottom="1418" w:left="2268" w:header="709" w:footer="709" w:gutter="0"/>
          <w:pgNumType w:fmt="lowerRoman" w:start="1"/>
          <w:cols w:space="708"/>
          <w:docGrid w:linePitch="360"/>
        </w:sectPr>
      </w:pPr>
    </w:p>
    <w:p w14:paraId="329B8F3A" w14:textId="1888F794" w:rsidR="00016183" w:rsidRPr="00770A87" w:rsidRDefault="00016183" w:rsidP="00D562E9">
      <w:pPr>
        <w:pStyle w:val="Heading1-NoNumber"/>
      </w:pPr>
      <w:bookmarkStart w:id="14" w:name="_Toc494732945"/>
      <w:bookmarkStart w:id="15" w:name="_Toc494793341"/>
      <w:r w:rsidRPr="00770A87">
        <w:lastRenderedPageBreak/>
        <w:t>CONTENTS</w:t>
      </w:r>
      <w:bookmarkEnd w:id="14"/>
      <w:bookmarkEnd w:id="15"/>
    </w:p>
    <w:p w14:paraId="49ACB788" w14:textId="359FEFD8" w:rsidR="00061E33" w:rsidRDefault="00016183">
      <w:pPr>
        <w:pStyle w:val="TOC1"/>
        <w:rPr>
          <w:rFonts w:asciiTheme="minorHAnsi" w:eastAsiaTheme="minorEastAsia" w:hAnsiTheme="minorHAnsi" w:cstheme="minorBidi"/>
          <w:b w:val="0"/>
          <w:bCs w:val="0"/>
          <w:caps w:val="0"/>
          <w:noProof/>
          <w:szCs w:val="22"/>
          <w:lang w:eastAsia="zh-CN"/>
        </w:rPr>
      </w:pPr>
      <w:r w:rsidRPr="00770A87">
        <w:rPr>
          <w:iCs/>
        </w:rPr>
        <w:fldChar w:fldCharType="begin"/>
      </w:r>
      <w:r w:rsidRPr="00770A87">
        <w:rPr>
          <w:iCs/>
        </w:rPr>
        <w:instrText xml:space="preserve"> TOC \o "1-3" \h \z \t "Heading 1 - No Number,1" </w:instrText>
      </w:r>
      <w:r w:rsidRPr="00770A87">
        <w:rPr>
          <w:iCs/>
        </w:rPr>
        <w:fldChar w:fldCharType="separate"/>
      </w:r>
      <w:hyperlink w:anchor="_Toc494793339" w:history="1">
        <w:r w:rsidR="00061E33" w:rsidRPr="00A4637B">
          <w:rPr>
            <w:rStyle w:val="Hyperlink"/>
            <w:noProof/>
          </w:rPr>
          <w:t>ACKNOWLEDGEMENTS</w:t>
        </w:r>
        <w:r w:rsidR="00061E33">
          <w:rPr>
            <w:noProof/>
            <w:webHidden/>
          </w:rPr>
          <w:tab/>
        </w:r>
        <w:r w:rsidR="00061E33">
          <w:rPr>
            <w:noProof/>
            <w:webHidden/>
          </w:rPr>
          <w:fldChar w:fldCharType="begin"/>
        </w:r>
        <w:r w:rsidR="00061E33">
          <w:rPr>
            <w:noProof/>
            <w:webHidden/>
          </w:rPr>
          <w:instrText xml:space="preserve"> PAGEREF _Toc494793339 \h </w:instrText>
        </w:r>
        <w:r w:rsidR="00061E33">
          <w:rPr>
            <w:noProof/>
            <w:webHidden/>
          </w:rPr>
        </w:r>
        <w:r w:rsidR="00061E33">
          <w:rPr>
            <w:noProof/>
            <w:webHidden/>
          </w:rPr>
          <w:fldChar w:fldCharType="separate"/>
        </w:r>
        <w:r w:rsidR="00501050">
          <w:rPr>
            <w:noProof/>
            <w:webHidden/>
          </w:rPr>
          <w:t>i</w:t>
        </w:r>
        <w:r w:rsidR="00061E33">
          <w:rPr>
            <w:noProof/>
            <w:webHidden/>
          </w:rPr>
          <w:fldChar w:fldCharType="end"/>
        </w:r>
      </w:hyperlink>
    </w:p>
    <w:p w14:paraId="0209B919" w14:textId="70779FA4" w:rsidR="00061E33" w:rsidRDefault="00D47419">
      <w:pPr>
        <w:pStyle w:val="TOC1"/>
        <w:rPr>
          <w:rFonts w:asciiTheme="minorHAnsi" w:eastAsiaTheme="minorEastAsia" w:hAnsiTheme="minorHAnsi" w:cstheme="minorBidi"/>
          <w:b w:val="0"/>
          <w:bCs w:val="0"/>
          <w:caps w:val="0"/>
          <w:noProof/>
          <w:szCs w:val="22"/>
          <w:lang w:eastAsia="zh-CN"/>
        </w:rPr>
      </w:pPr>
      <w:hyperlink w:anchor="_Toc494793340" w:history="1">
        <w:r w:rsidR="00061E33" w:rsidRPr="00A4637B">
          <w:rPr>
            <w:rStyle w:val="Hyperlink"/>
            <w:noProof/>
          </w:rPr>
          <w:t>ABSTRACT</w:t>
        </w:r>
        <w:r w:rsidR="00061E33">
          <w:rPr>
            <w:noProof/>
            <w:webHidden/>
          </w:rPr>
          <w:tab/>
        </w:r>
        <w:r w:rsidR="00061E33">
          <w:rPr>
            <w:noProof/>
            <w:webHidden/>
          </w:rPr>
          <w:fldChar w:fldCharType="begin"/>
        </w:r>
        <w:r w:rsidR="00061E33">
          <w:rPr>
            <w:noProof/>
            <w:webHidden/>
          </w:rPr>
          <w:instrText xml:space="preserve"> PAGEREF _Toc494793340 \h </w:instrText>
        </w:r>
        <w:r w:rsidR="00061E33">
          <w:rPr>
            <w:noProof/>
            <w:webHidden/>
          </w:rPr>
        </w:r>
        <w:r w:rsidR="00061E33">
          <w:rPr>
            <w:noProof/>
            <w:webHidden/>
          </w:rPr>
          <w:fldChar w:fldCharType="separate"/>
        </w:r>
        <w:r w:rsidR="00501050">
          <w:rPr>
            <w:noProof/>
            <w:webHidden/>
          </w:rPr>
          <w:t>ii</w:t>
        </w:r>
        <w:r w:rsidR="00061E33">
          <w:rPr>
            <w:noProof/>
            <w:webHidden/>
          </w:rPr>
          <w:fldChar w:fldCharType="end"/>
        </w:r>
      </w:hyperlink>
    </w:p>
    <w:p w14:paraId="4A0E9BA5" w14:textId="4ABE4ABB" w:rsidR="00061E33" w:rsidRDefault="00D47419">
      <w:pPr>
        <w:pStyle w:val="TOC1"/>
        <w:rPr>
          <w:rFonts w:asciiTheme="minorHAnsi" w:eastAsiaTheme="minorEastAsia" w:hAnsiTheme="minorHAnsi" w:cstheme="minorBidi"/>
          <w:b w:val="0"/>
          <w:bCs w:val="0"/>
          <w:caps w:val="0"/>
          <w:noProof/>
          <w:szCs w:val="22"/>
          <w:lang w:eastAsia="zh-CN"/>
        </w:rPr>
      </w:pPr>
      <w:hyperlink w:anchor="_Toc494793341" w:history="1">
        <w:r w:rsidR="00061E33" w:rsidRPr="00A4637B">
          <w:rPr>
            <w:rStyle w:val="Hyperlink"/>
            <w:noProof/>
          </w:rPr>
          <w:t>CONTENTS</w:t>
        </w:r>
        <w:r w:rsidR="00061E33">
          <w:rPr>
            <w:noProof/>
            <w:webHidden/>
          </w:rPr>
          <w:tab/>
        </w:r>
        <w:r w:rsidR="00061E33">
          <w:rPr>
            <w:noProof/>
            <w:webHidden/>
          </w:rPr>
          <w:fldChar w:fldCharType="begin"/>
        </w:r>
        <w:r w:rsidR="00061E33">
          <w:rPr>
            <w:noProof/>
            <w:webHidden/>
          </w:rPr>
          <w:instrText xml:space="preserve"> PAGEREF _Toc494793341 \h </w:instrText>
        </w:r>
        <w:r w:rsidR="00061E33">
          <w:rPr>
            <w:noProof/>
            <w:webHidden/>
          </w:rPr>
        </w:r>
        <w:r w:rsidR="00061E33">
          <w:rPr>
            <w:noProof/>
            <w:webHidden/>
          </w:rPr>
          <w:fldChar w:fldCharType="separate"/>
        </w:r>
        <w:r w:rsidR="00501050">
          <w:rPr>
            <w:noProof/>
            <w:webHidden/>
          </w:rPr>
          <w:t>iii</w:t>
        </w:r>
        <w:r w:rsidR="00061E33">
          <w:rPr>
            <w:noProof/>
            <w:webHidden/>
          </w:rPr>
          <w:fldChar w:fldCharType="end"/>
        </w:r>
      </w:hyperlink>
    </w:p>
    <w:p w14:paraId="2D75DF30" w14:textId="6CBFF3BF" w:rsidR="00061E33" w:rsidRDefault="00D47419">
      <w:pPr>
        <w:pStyle w:val="TOC1"/>
        <w:rPr>
          <w:rFonts w:asciiTheme="minorHAnsi" w:eastAsiaTheme="minorEastAsia" w:hAnsiTheme="minorHAnsi" w:cstheme="minorBidi"/>
          <w:b w:val="0"/>
          <w:bCs w:val="0"/>
          <w:caps w:val="0"/>
          <w:noProof/>
          <w:szCs w:val="22"/>
          <w:lang w:eastAsia="zh-CN"/>
        </w:rPr>
      </w:pPr>
      <w:hyperlink w:anchor="_Toc494793342" w:history="1">
        <w:r w:rsidR="00061E33" w:rsidRPr="00A4637B">
          <w:rPr>
            <w:rStyle w:val="Hyperlink"/>
            <w:noProof/>
          </w:rPr>
          <w:t>LIST OF TABLES</w:t>
        </w:r>
        <w:r w:rsidR="00061E33">
          <w:rPr>
            <w:noProof/>
            <w:webHidden/>
          </w:rPr>
          <w:tab/>
        </w:r>
        <w:r w:rsidR="00061E33">
          <w:rPr>
            <w:noProof/>
            <w:webHidden/>
          </w:rPr>
          <w:fldChar w:fldCharType="begin"/>
        </w:r>
        <w:r w:rsidR="00061E33">
          <w:rPr>
            <w:noProof/>
            <w:webHidden/>
          </w:rPr>
          <w:instrText xml:space="preserve"> PAGEREF _Toc494793342 \h </w:instrText>
        </w:r>
        <w:r w:rsidR="00061E33">
          <w:rPr>
            <w:noProof/>
            <w:webHidden/>
          </w:rPr>
        </w:r>
        <w:r w:rsidR="00061E33">
          <w:rPr>
            <w:noProof/>
            <w:webHidden/>
          </w:rPr>
          <w:fldChar w:fldCharType="separate"/>
        </w:r>
        <w:r w:rsidR="00501050">
          <w:rPr>
            <w:noProof/>
            <w:webHidden/>
          </w:rPr>
          <w:t>vi</w:t>
        </w:r>
        <w:r w:rsidR="00061E33">
          <w:rPr>
            <w:noProof/>
            <w:webHidden/>
          </w:rPr>
          <w:fldChar w:fldCharType="end"/>
        </w:r>
      </w:hyperlink>
    </w:p>
    <w:p w14:paraId="1E00018B" w14:textId="08EB5AC2" w:rsidR="00061E33" w:rsidRDefault="00D47419">
      <w:pPr>
        <w:pStyle w:val="TOC1"/>
        <w:rPr>
          <w:rFonts w:asciiTheme="minorHAnsi" w:eastAsiaTheme="minorEastAsia" w:hAnsiTheme="minorHAnsi" w:cstheme="minorBidi"/>
          <w:b w:val="0"/>
          <w:bCs w:val="0"/>
          <w:caps w:val="0"/>
          <w:noProof/>
          <w:szCs w:val="22"/>
          <w:lang w:eastAsia="zh-CN"/>
        </w:rPr>
      </w:pPr>
      <w:hyperlink w:anchor="_Toc494793343" w:history="1">
        <w:r w:rsidR="00061E33" w:rsidRPr="00A4637B">
          <w:rPr>
            <w:rStyle w:val="Hyperlink"/>
            <w:noProof/>
          </w:rPr>
          <w:t>LIST OF FIGURES</w:t>
        </w:r>
        <w:r w:rsidR="00061E33">
          <w:rPr>
            <w:noProof/>
            <w:webHidden/>
          </w:rPr>
          <w:tab/>
        </w:r>
        <w:r w:rsidR="00061E33">
          <w:rPr>
            <w:noProof/>
            <w:webHidden/>
          </w:rPr>
          <w:fldChar w:fldCharType="begin"/>
        </w:r>
        <w:r w:rsidR="00061E33">
          <w:rPr>
            <w:noProof/>
            <w:webHidden/>
          </w:rPr>
          <w:instrText xml:space="preserve"> PAGEREF _Toc494793343 \h </w:instrText>
        </w:r>
        <w:r w:rsidR="00061E33">
          <w:rPr>
            <w:noProof/>
            <w:webHidden/>
          </w:rPr>
        </w:r>
        <w:r w:rsidR="00061E33">
          <w:rPr>
            <w:noProof/>
            <w:webHidden/>
          </w:rPr>
          <w:fldChar w:fldCharType="separate"/>
        </w:r>
        <w:r w:rsidR="00501050">
          <w:rPr>
            <w:noProof/>
            <w:webHidden/>
          </w:rPr>
          <w:t>vii</w:t>
        </w:r>
        <w:r w:rsidR="00061E33">
          <w:rPr>
            <w:noProof/>
            <w:webHidden/>
          </w:rPr>
          <w:fldChar w:fldCharType="end"/>
        </w:r>
      </w:hyperlink>
    </w:p>
    <w:p w14:paraId="0147E174" w14:textId="13594E84" w:rsidR="00061E33" w:rsidRDefault="00D47419">
      <w:pPr>
        <w:pStyle w:val="TOC1"/>
        <w:rPr>
          <w:rFonts w:asciiTheme="minorHAnsi" w:eastAsiaTheme="minorEastAsia" w:hAnsiTheme="minorHAnsi" w:cstheme="minorBidi"/>
          <w:b w:val="0"/>
          <w:bCs w:val="0"/>
          <w:caps w:val="0"/>
          <w:noProof/>
          <w:szCs w:val="22"/>
          <w:lang w:eastAsia="zh-CN"/>
        </w:rPr>
      </w:pPr>
      <w:hyperlink w:anchor="_Toc494793344" w:history="1">
        <w:r w:rsidR="00061E33" w:rsidRPr="00A4637B">
          <w:rPr>
            <w:rStyle w:val="Hyperlink"/>
            <w:noProof/>
          </w:rPr>
          <w:t>LIST OF ABBREVIATIONS &amp; SYMBOLS</w:t>
        </w:r>
        <w:r w:rsidR="00061E33">
          <w:rPr>
            <w:noProof/>
            <w:webHidden/>
          </w:rPr>
          <w:tab/>
        </w:r>
        <w:r w:rsidR="00061E33">
          <w:rPr>
            <w:noProof/>
            <w:webHidden/>
          </w:rPr>
          <w:fldChar w:fldCharType="begin"/>
        </w:r>
        <w:r w:rsidR="00061E33">
          <w:rPr>
            <w:noProof/>
            <w:webHidden/>
          </w:rPr>
          <w:instrText xml:space="preserve"> PAGEREF _Toc494793344 \h </w:instrText>
        </w:r>
        <w:r w:rsidR="00061E33">
          <w:rPr>
            <w:noProof/>
            <w:webHidden/>
          </w:rPr>
        </w:r>
        <w:r w:rsidR="00061E33">
          <w:rPr>
            <w:noProof/>
            <w:webHidden/>
          </w:rPr>
          <w:fldChar w:fldCharType="separate"/>
        </w:r>
        <w:r w:rsidR="00501050">
          <w:rPr>
            <w:noProof/>
            <w:webHidden/>
          </w:rPr>
          <w:t>ix</w:t>
        </w:r>
        <w:r w:rsidR="00061E33">
          <w:rPr>
            <w:noProof/>
            <w:webHidden/>
          </w:rPr>
          <w:fldChar w:fldCharType="end"/>
        </w:r>
      </w:hyperlink>
    </w:p>
    <w:p w14:paraId="3DA0DC35" w14:textId="1B758866" w:rsidR="00061E33" w:rsidRDefault="00D47419">
      <w:pPr>
        <w:pStyle w:val="TOC1"/>
        <w:rPr>
          <w:rFonts w:asciiTheme="minorHAnsi" w:eastAsiaTheme="minorEastAsia" w:hAnsiTheme="minorHAnsi" w:cstheme="minorBidi"/>
          <w:b w:val="0"/>
          <w:bCs w:val="0"/>
          <w:caps w:val="0"/>
          <w:noProof/>
          <w:szCs w:val="22"/>
          <w:lang w:eastAsia="zh-CN"/>
        </w:rPr>
      </w:pPr>
      <w:hyperlink w:anchor="_Toc494793345" w:history="1">
        <w:r w:rsidR="00061E33" w:rsidRPr="00A4637B">
          <w:rPr>
            <w:rStyle w:val="Hyperlink"/>
            <w:noProof/>
          </w:rPr>
          <w:t>LIST OF APPENDICES</w:t>
        </w:r>
        <w:r w:rsidR="00061E33">
          <w:rPr>
            <w:noProof/>
            <w:webHidden/>
          </w:rPr>
          <w:tab/>
        </w:r>
        <w:r w:rsidR="00061E33">
          <w:rPr>
            <w:noProof/>
            <w:webHidden/>
          </w:rPr>
          <w:fldChar w:fldCharType="begin"/>
        </w:r>
        <w:r w:rsidR="00061E33">
          <w:rPr>
            <w:noProof/>
            <w:webHidden/>
          </w:rPr>
          <w:instrText xml:space="preserve"> PAGEREF _Toc494793345 \h </w:instrText>
        </w:r>
        <w:r w:rsidR="00061E33">
          <w:rPr>
            <w:noProof/>
            <w:webHidden/>
          </w:rPr>
        </w:r>
        <w:r w:rsidR="00061E33">
          <w:rPr>
            <w:noProof/>
            <w:webHidden/>
          </w:rPr>
          <w:fldChar w:fldCharType="separate"/>
        </w:r>
        <w:r w:rsidR="00501050">
          <w:rPr>
            <w:noProof/>
            <w:webHidden/>
          </w:rPr>
          <w:t>xi</w:t>
        </w:r>
        <w:r w:rsidR="00061E33">
          <w:rPr>
            <w:noProof/>
            <w:webHidden/>
          </w:rPr>
          <w:fldChar w:fldCharType="end"/>
        </w:r>
      </w:hyperlink>
    </w:p>
    <w:p w14:paraId="5F2CB884" w14:textId="6D3A6F56"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346" w:history="1">
        <w:r w:rsidR="00061E33" w:rsidRPr="00A4637B">
          <w:rPr>
            <w:rStyle w:val="Hyperlink"/>
            <w:noProof/>
          </w:rPr>
          <w:t>CHAPTER 1:</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INTRODUCTION</w:t>
        </w:r>
        <w:r w:rsidR="00061E33">
          <w:rPr>
            <w:noProof/>
            <w:webHidden/>
          </w:rPr>
          <w:tab/>
        </w:r>
        <w:r w:rsidR="00061E33">
          <w:rPr>
            <w:noProof/>
            <w:webHidden/>
          </w:rPr>
          <w:fldChar w:fldCharType="begin"/>
        </w:r>
        <w:r w:rsidR="00061E33">
          <w:rPr>
            <w:noProof/>
            <w:webHidden/>
          </w:rPr>
          <w:instrText xml:space="preserve"> PAGEREF _Toc494793346 \h </w:instrText>
        </w:r>
        <w:r w:rsidR="00061E33">
          <w:rPr>
            <w:noProof/>
            <w:webHidden/>
          </w:rPr>
        </w:r>
        <w:r w:rsidR="00061E33">
          <w:rPr>
            <w:noProof/>
            <w:webHidden/>
          </w:rPr>
          <w:fldChar w:fldCharType="separate"/>
        </w:r>
        <w:r w:rsidR="00501050">
          <w:rPr>
            <w:noProof/>
            <w:webHidden/>
          </w:rPr>
          <w:t>1</w:t>
        </w:r>
        <w:r w:rsidR="00061E33">
          <w:rPr>
            <w:noProof/>
            <w:webHidden/>
          </w:rPr>
          <w:fldChar w:fldCharType="end"/>
        </w:r>
      </w:hyperlink>
    </w:p>
    <w:p w14:paraId="51AF8E66" w14:textId="014279A7" w:rsidR="00061E33" w:rsidRDefault="00D47419">
      <w:pPr>
        <w:pStyle w:val="TOC2"/>
        <w:rPr>
          <w:rFonts w:asciiTheme="minorHAnsi" w:eastAsiaTheme="minorEastAsia" w:hAnsiTheme="minorHAnsi" w:cstheme="minorBidi"/>
          <w:smallCaps w:val="0"/>
          <w:noProof/>
          <w:szCs w:val="22"/>
          <w:lang w:eastAsia="zh-CN"/>
        </w:rPr>
      </w:pPr>
      <w:hyperlink w:anchor="_Toc494793347" w:history="1">
        <w:r w:rsidR="00061E33" w:rsidRPr="00A4637B">
          <w:rPr>
            <w:rStyle w:val="Hyperlink"/>
            <w:noProof/>
          </w:rPr>
          <w:t>1.1 Overview</w:t>
        </w:r>
        <w:r w:rsidR="00061E33">
          <w:rPr>
            <w:noProof/>
            <w:webHidden/>
          </w:rPr>
          <w:tab/>
        </w:r>
        <w:r w:rsidR="00061E33">
          <w:rPr>
            <w:noProof/>
            <w:webHidden/>
          </w:rPr>
          <w:fldChar w:fldCharType="begin"/>
        </w:r>
        <w:r w:rsidR="00061E33">
          <w:rPr>
            <w:noProof/>
            <w:webHidden/>
          </w:rPr>
          <w:instrText xml:space="preserve"> PAGEREF _Toc494793347 \h </w:instrText>
        </w:r>
        <w:r w:rsidR="00061E33">
          <w:rPr>
            <w:noProof/>
            <w:webHidden/>
          </w:rPr>
        </w:r>
        <w:r w:rsidR="00061E33">
          <w:rPr>
            <w:noProof/>
            <w:webHidden/>
          </w:rPr>
          <w:fldChar w:fldCharType="separate"/>
        </w:r>
        <w:r w:rsidR="00501050">
          <w:rPr>
            <w:noProof/>
            <w:webHidden/>
          </w:rPr>
          <w:t>1</w:t>
        </w:r>
        <w:r w:rsidR="00061E33">
          <w:rPr>
            <w:noProof/>
            <w:webHidden/>
          </w:rPr>
          <w:fldChar w:fldCharType="end"/>
        </w:r>
      </w:hyperlink>
    </w:p>
    <w:p w14:paraId="56F6AEDA" w14:textId="69506B75" w:rsidR="00061E33" w:rsidRDefault="00D47419">
      <w:pPr>
        <w:pStyle w:val="TOC2"/>
        <w:rPr>
          <w:rFonts w:asciiTheme="minorHAnsi" w:eastAsiaTheme="minorEastAsia" w:hAnsiTheme="minorHAnsi" w:cstheme="minorBidi"/>
          <w:smallCaps w:val="0"/>
          <w:noProof/>
          <w:szCs w:val="22"/>
          <w:lang w:eastAsia="zh-CN"/>
        </w:rPr>
      </w:pPr>
      <w:hyperlink w:anchor="_Toc494793348" w:history="1">
        <w:r w:rsidR="00061E33" w:rsidRPr="00A4637B">
          <w:rPr>
            <w:rStyle w:val="Hyperlink"/>
            <w:noProof/>
          </w:rPr>
          <w:t>1.2 Research Aims</w:t>
        </w:r>
        <w:r w:rsidR="00061E33">
          <w:rPr>
            <w:noProof/>
            <w:webHidden/>
          </w:rPr>
          <w:tab/>
        </w:r>
        <w:r w:rsidR="00061E33">
          <w:rPr>
            <w:noProof/>
            <w:webHidden/>
          </w:rPr>
          <w:fldChar w:fldCharType="begin"/>
        </w:r>
        <w:r w:rsidR="00061E33">
          <w:rPr>
            <w:noProof/>
            <w:webHidden/>
          </w:rPr>
          <w:instrText xml:space="preserve"> PAGEREF _Toc494793348 \h </w:instrText>
        </w:r>
        <w:r w:rsidR="00061E33">
          <w:rPr>
            <w:noProof/>
            <w:webHidden/>
          </w:rPr>
        </w:r>
        <w:r w:rsidR="00061E33">
          <w:rPr>
            <w:noProof/>
            <w:webHidden/>
          </w:rPr>
          <w:fldChar w:fldCharType="separate"/>
        </w:r>
        <w:r w:rsidR="00501050">
          <w:rPr>
            <w:noProof/>
            <w:webHidden/>
          </w:rPr>
          <w:t>3</w:t>
        </w:r>
        <w:r w:rsidR="00061E33">
          <w:rPr>
            <w:noProof/>
            <w:webHidden/>
          </w:rPr>
          <w:fldChar w:fldCharType="end"/>
        </w:r>
      </w:hyperlink>
    </w:p>
    <w:p w14:paraId="509ECC31" w14:textId="5E3F82B4" w:rsidR="00061E33" w:rsidRDefault="00D47419">
      <w:pPr>
        <w:pStyle w:val="TOC2"/>
        <w:rPr>
          <w:rFonts w:asciiTheme="minorHAnsi" w:eastAsiaTheme="minorEastAsia" w:hAnsiTheme="minorHAnsi" w:cstheme="minorBidi"/>
          <w:smallCaps w:val="0"/>
          <w:noProof/>
          <w:szCs w:val="22"/>
          <w:lang w:eastAsia="zh-CN"/>
        </w:rPr>
      </w:pPr>
      <w:hyperlink w:anchor="_Toc494793349" w:history="1">
        <w:r w:rsidR="00061E33" w:rsidRPr="00A4637B">
          <w:rPr>
            <w:rStyle w:val="Hyperlink"/>
            <w:noProof/>
          </w:rPr>
          <w:t>1.3 Scope</w:t>
        </w:r>
        <w:r w:rsidR="00061E33">
          <w:rPr>
            <w:noProof/>
            <w:webHidden/>
          </w:rPr>
          <w:tab/>
        </w:r>
        <w:r w:rsidR="00061E33">
          <w:rPr>
            <w:noProof/>
            <w:webHidden/>
          </w:rPr>
          <w:fldChar w:fldCharType="begin"/>
        </w:r>
        <w:r w:rsidR="00061E33">
          <w:rPr>
            <w:noProof/>
            <w:webHidden/>
          </w:rPr>
          <w:instrText xml:space="preserve"> PAGEREF _Toc494793349 \h </w:instrText>
        </w:r>
        <w:r w:rsidR="00061E33">
          <w:rPr>
            <w:noProof/>
            <w:webHidden/>
          </w:rPr>
        </w:r>
        <w:r w:rsidR="00061E33">
          <w:rPr>
            <w:noProof/>
            <w:webHidden/>
          </w:rPr>
          <w:fldChar w:fldCharType="separate"/>
        </w:r>
        <w:r w:rsidR="00501050">
          <w:rPr>
            <w:noProof/>
            <w:webHidden/>
          </w:rPr>
          <w:t>3</w:t>
        </w:r>
        <w:r w:rsidR="00061E33">
          <w:rPr>
            <w:noProof/>
            <w:webHidden/>
          </w:rPr>
          <w:fldChar w:fldCharType="end"/>
        </w:r>
      </w:hyperlink>
    </w:p>
    <w:p w14:paraId="770C5C53" w14:textId="4739EE1E"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350" w:history="1">
        <w:r w:rsidR="00061E33" w:rsidRPr="00A4637B">
          <w:rPr>
            <w:rStyle w:val="Hyperlink"/>
            <w:noProof/>
          </w:rPr>
          <w:t>CHAPTER 2:</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LITERATURE REVIEW</w:t>
        </w:r>
        <w:r w:rsidR="00061E33">
          <w:rPr>
            <w:noProof/>
            <w:webHidden/>
          </w:rPr>
          <w:tab/>
        </w:r>
        <w:r w:rsidR="00061E33">
          <w:rPr>
            <w:noProof/>
            <w:webHidden/>
          </w:rPr>
          <w:fldChar w:fldCharType="begin"/>
        </w:r>
        <w:r w:rsidR="00061E33">
          <w:rPr>
            <w:noProof/>
            <w:webHidden/>
          </w:rPr>
          <w:instrText xml:space="preserve"> PAGEREF _Toc494793350 \h </w:instrText>
        </w:r>
        <w:r w:rsidR="00061E33">
          <w:rPr>
            <w:noProof/>
            <w:webHidden/>
          </w:rPr>
        </w:r>
        <w:r w:rsidR="00061E33">
          <w:rPr>
            <w:noProof/>
            <w:webHidden/>
          </w:rPr>
          <w:fldChar w:fldCharType="separate"/>
        </w:r>
        <w:r w:rsidR="00501050">
          <w:rPr>
            <w:noProof/>
            <w:webHidden/>
          </w:rPr>
          <w:t>5</w:t>
        </w:r>
        <w:r w:rsidR="00061E33">
          <w:rPr>
            <w:noProof/>
            <w:webHidden/>
          </w:rPr>
          <w:fldChar w:fldCharType="end"/>
        </w:r>
      </w:hyperlink>
    </w:p>
    <w:p w14:paraId="303EC4E7" w14:textId="45988744" w:rsidR="00061E33" w:rsidRDefault="00D47419">
      <w:pPr>
        <w:pStyle w:val="TOC2"/>
        <w:rPr>
          <w:rFonts w:asciiTheme="minorHAnsi" w:eastAsiaTheme="minorEastAsia" w:hAnsiTheme="minorHAnsi" w:cstheme="minorBidi"/>
          <w:smallCaps w:val="0"/>
          <w:noProof/>
          <w:szCs w:val="22"/>
          <w:lang w:eastAsia="zh-CN"/>
        </w:rPr>
      </w:pPr>
      <w:hyperlink w:anchor="_Toc494793351" w:history="1">
        <w:r w:rsidR="00061E33" w:rsidRPr="00A4637B">
          <w:rPr>
            <w:rStyle w:val="Hyperlink"/>
            <w:noProof/>
          </w:rPr>
          <w:t>2.1 Background</w:t>
        </w:r>
        <w:r w:rsidR="00061E33">
          <w:rPr>
            <w:noProof/>
            <w:webHidden/>
          </w:rPr>
          <w:tab/>
        </w:r>
        <w:r w:rsidR="00061E33">
          <w:rPr>
            <w:noProof/>
            <w:webHidden/>
          </w:rPr>
          <w:fldChar w:fldCharType="begin"/>
        </w:r>
        <w:r w:rsidR="00061E33">
          <w:rPr>
            <w:noProof/>
            <w:webHidden/>
          </w:rPr>
          <w:instrText xml:space="preserve"> PAGEREF _Toc494793351 \h </w:instrText>
        </w:r>
        <w:r w:rsidR="00061E33">
          <w:rPr>
            <w:noProof/>
            <w:webHidden/>
          </w:rPr>
        </w:r>
        <w:r w:rsidR="00061E33">
          <w:rPr>
            <w:noProof/>
            <w:webHidden/>
          </w:rPr>
          <w:fldChar w:fldCharType="separate"/>
        </w:r>
        <w:r w:rsidR="00501050">
          <w:rPr>
            <w:noProof/>
            <w:webHidden/>
          </w:rPr>
          <w:t>5</w:t>
        </w:r>
        <w:r w:rsidR="00061E33">
          <w:rPr>
            <w:noProof/>
            <w:webHidden/>
          </w:rPr>
          <w:fldChar w:fldCharType="end"/>
        </w:r>
      </w:hyperlink>
    </w:p>
    <w:p w14:paraId="7314A95B" w14:textId="55DC9904" w:rsidR="00061E33" w:rsidRDefault="00D47419">
      <w:pPr>
        <w:pStyle w:val="TOC2"/>
        <w:rPr>
          <w:rFonts w:asciiTheme="minorHAnsi" w:eastAsiaTheme="minorEastAsia" w:hAnsiTheme="minorHAnsi" w:cstheme="minorBidi"/>
          <w:smallCaps w:val="0"/>
          <w:noProof/>
          <w:szCs w:val="22"/>
          <w:lang w:eastAsia="zh-CN"/>
        </w:rPr>
      </w:pPr>
      <w:hyperlink w:anchor="_Toc494793352" w:history="1">
        <w:r w:rsidR="00061E33" w:rsidRPr="00A4637B">
          <w:rPr>
            <w:rStyle w:val="Hyperlink"/>
            <w:noProof/>
          </w:rPr>
          <w:t>2.2 Solar System Synopsis</w:t>
        </w:r>
        <w:r w:rsidR="00061E33">
          <w:rPr>
            <w:noProof/>
            <w:webHidden/>
          </w:rPr>
          <w:tab/>
        </w:r>
        <w:r w:rsidR="00061E33">
          <w:rPr>
            <w:noProof/>
            <w:webHidden/>
          </w:rPr>
          <w:fldChar w:fldCharType="begin"/>
        </w:r>
        <w:r w:rsidR="00061E33">
          <w:rPr>
            <w:noProof/>
            <w:webHidden/>
          </w:rPr>
          <w:instrText xml:space="preserve"> PAGEREF _Toc494793352 \h </w:instrText>
        </w:r>
        <w:r w:rsidR="00061E33">
          <w:rPr>
            <w:noProof/>
            <w:webHidden/>
          </w:rPr>
        </w:r>
        <w:r w:rsidR="00061E33">
          <w:rPr>
            <w:noProof/>
            <w:webHidden/>
          </w:rPr>
          <w:fldChar w:fldCharType="separate"/>
        </w:r>
        <w:r w:rsidR="00501050">
          <w:rPr>
            <w:noProof/>
            <w:webHidden/>
          </w:rPr>
          <w:t>6</w:t>
        </w:r>
        <w:r w:rsidR="00061E33">
          <w:rPr>
            <w:noProof/>
            <w:webHidden/>
          </w:rPr>
          <w:fldChar w:fldCharType="end"/>
        </w:r>
      </w:hyperlink>
    </w:p>
    <w:p w14:paraId="7AB20749" w14:textId="5B220355" w:rsidR="00061E33" w:rsidRDefault="00D47419">
      <w:pPr>
        <w:pStyle w:val="TOC2"/>
        <w:rPr>
          <w:rFonts w:asciiTheme="minorHAnsi" w:eastAsiaTheme="minorEastAsia" w:hAnsiTheme="minorHAnsi" w:cstheme="minorBidi"/>
          <w:smallCaps w:val="0"/>
          <w:noProof/>
          <w:szCs w:val="22"/>
          <w:lang w:eastAsia="zh-CN"/>
        </w:rPr>
      </w:pPr>
      <w:hyperlink w:anchor="_Toc494793353" w:history="1">
        <w:r w:rsidR="00061E33" w:rsidRPr="00A4637B">
          <w:rPr>
            <w:rStyle w:val="Hyperlink"/>
            <w:noProof/>
          </w:rPr>
          <w:t>2.3 Photovoltaic Systems</w:t>
        </w:r>
        <w:r w:rsidR="00061E33">
          <w:rPr>
            <w:noProof/>
            <w:webHidden/>
          </w:rPr>
          <w:tab/>
        </w:r>
        <w:r w:rsidR="00061E33">
          <w:rPr>
            <w:noProof/>
            <w:webHidden/>
          </w:rPr>
          <w:fldChar w:fldCharType="begin"/>
        </w:r>
        <w:r w:rsidR="00061E33">
          <w:rPr>
            <w:noProof/>
            <w:webHidden/>
          </w:rPr>
          <w:instrText xml:space="preserve"> PAGEREF _Toc494793353 \h </w:instrText>
        </w:r>
        <w:r w:rsidR="00061E33">
          <w:rPr>
            <w:noProof/>
            <w:webHidden/>
          </w:rPr>
        </w:r>
        <w:r w:rsidR="00061E33">
          <w:rPr>
            <w:noProof/>
            <w:webHidden/>
          </w:rPr>
          <w:fldChar w:fldCharType="separate"/>
        </w:r>
        <w:r w:rsidR="00501050">
          <w:rPr>
            <w:noProof/>
            <w:webHidden/>
          </w:rPr>
          <w:t>7</w:t>
        </w:r>
        <w:r w:rsidR="00061E33">
          <w:rPr>
            <w:noProof/>
            <w:webHidden/>
          </w:rPr>
          <w:fldChar w:fldCharType="end"/>
        </w:r>
      </w:hyperlink>
    </w:p>
    <w:p w14:paraId="1ACE65D8" w14:textId="285DE99A" w:rsidR="00061E33" w:rsidRDefault="00D47419">
      <w:pPr>
        <w:pStyle w:val="TOC3"/>
        <w:rPr>
          <w:rFonts w:asciiTheme="minorHAnsi" w:eastAsiaTheme="minorEastAsia" w:hAnsiTheme="minorHAnsi" w:cstheme="minorBidi"/>
          <w:i w:val="0"/>
          <w:iCs w:val="0"/>
          <w:noProof/>
          <w:szCs w:val="22"/>
          <w:lang w:eastAsia="zh-CN"/>
        </w:rPr>
      </w:pPr>
      <w:hyperlink w:anchor="_Toc494793354" w:history="1">
        <w:r w:rsidR="00061E33" w:rsidRPr="00A4637B">
          <w:rPr>
            <w:rStyle w:val="Hyperlink"/>
            <w:noProof/>
          </w:rPr>
          <w:t>2.3.1 Review of PV</w:t>
        </w:r>
        <w:r w:rsidR="00061E33">
          <w:rPr>
            <w:noProof/>
            <w:webHidden/>
          </w:rPr>
          <w:tab/>
        </w:r>
        <w:r w:rsidR="00061E33">
          <w:rPr>
            <w:noProof/>
            <w:webHidden/>
          </w:rPr>
          <w:fldChar w:fldCharType="begin"/>
        </w:r>
        <w:r w:rsidR="00061E33">
          <w:rPr>
            <w:noProof/>
            <w:webHidden/>
          </w:rPr>
          <w:instrText xml:space="preserve"> PAGEREF _Toc494793354 \h </w:instrText>
        </w:r>
        <w:r w:rsidR="00061E33">
          <w:rPr>
            <w:noProof/>
            <w:webHidden/>
          </w:rPr>
        </w:r>
        <w:r w:rsidR="00061E33">
          <w:rPr>
            <w:noProof/>
            <w:webHidden/>
          </w:rPr>
          <w:fldChar w:fldCharType="separate"/>
        </w:r>
        <w:r w:rsidR="00501050">
          <w:rPr>
            <w:noProof/>
            <w:webHidden/>
          </w:rPr>
          <w:t>7</w:t>
        </w:r>
        <w:r w:rsidR="00061E33">
          <w:rPr>
            <w:noProof/>
            <w:webHidden/>
          </w:rPr>
          <w:fldChar w:fldCharType="end"/>
        </w:r>
      </w:hyperlink>
    </w:p>
    <w:p w14:paraId="7B25DFB7" w14:textId="26F69F6C" w:rsidR="00061E33" w:rsidRDefault="00D47419">
      <w:pPr>
        <w:pStyle w:val="TOC3"/>
        <w:rPr>
          <w:rFonts w:asciiTheme="minorHAnsi" w:eastAsiaTheme="minorEastAsia" w:hAnsiTheme="minorHAnsi" w:cstheme="minorBidi"/>
          <w:i w:val="0"/>
          <w:iCs w:val="0"/>
          <w:noProof/>
          <w:szCs w:val="22"/>
          <w:lang w:eastAsia="zh-CN"/>
        </w:rPr>
      </w:pPr>
      <w:hyperlink w:anchor="_Toc494793355" w:history="1">
        <w:r w:rsidR="00061E33" w:rsidRPr="00A4637B">
          <w:rPr>
            <w:rStyle w:val="Hyperlink"/>
            <w:noProof/>
          </w:rPr>
          <w:t>2.3.2 Types of PV</w:t>
        </w:r>
        <w:r w:rsidR="00061E33">
          <w:rPr>
            <w:noProof/>
            <w:webHidden/>
          </w:rPr>
          <w:tab/>
        </w:r>
        <w:r w:rsidR="00061E33">
          <w:rPr>
            <w:noProof/>
            <w:webHidden/>
          </w:rPr>
          <w:fldChar w:fldCharType="begin"/>
        </w:r>
        <w:r w:rsidR="00061E33">
          <w:rPr>
            <w:noProof/>
            <w:webHidden/>
          </w:rPr>
          <w:instrText xml:space="preserve"> PAGEREF _Toc494793355 \h </w:instrText>
        </w:r>
        <w:r w:rsidR="00061E33">
          <w:rPr>
            <w:noProof/>
            <w:webHidden/>
          </w:rPr>
        </w:r>
        <w:r w:rsidR="00061E33">
          <w:rPr>
            <w:noProof/>
            <w:webHidden/>
          </w:rPr>
          <w:fldChar w:fldCharType="separate"/>
        </w:r>
        <w:r w:rsidR="00501050">
          <w:rPr>
            <w:noProof/>
            <w:webHidden/>
          </w:rPr>
          <w:t>9</w:t>
        </w:r>
        <w:r w:rsidR="00061E33">
          <w:rPr>
            <w:noProof/>
            <w:webHidden/>
          </w:rPr>
          <w:fldChar w:fldCharType="end"/>
        </w:r>
      </w:hyperlink>
    </w:p>
    <w:p w14:paraId="77045DEC" w14:textId="0D1227F2" w:rsidR="00061E33" w:rsidRDefault="00D47419">
      <w:pPr>
        <w:pStyle w:val="TOC3"/>
        <w:rPr>
          <w:rFonts w:asciiTheme="minorHAnsi" w:eastAsiaTheme="minorEastAsia" w:hAnsiTheme="minorHAnsi" w:cstheme="minorBidi"/>
          <w:i w:val="0"/>
          <w:iCs w:val="0"/>
          <w:noProof/>
          <w:szCs w:val="22"/>
          <w:lang w:eastAsia="zh-CN"/>
        </w:rPr>
      </w:pPr>
      <w:hyperlink w:anchor="_Toc494793356" w:history="1">
        <w:r w:rsidR="00061E33" w:rsidRPr="00A4637B">
          <w:rPr>
            <w:rStyle w:val="Hyperlink"/>
            <w:noProof/>
          </w:rPr>
          <w:t>2.3.3 Growth of PV</w:t>
        </w:r>
        <w:r w:rsidR="00061E33">
          <w:rPr>
            <w:noProof/>
            <w:webHidden/>
          </w:rPr>
          <w:tab/>
        </w:r>
        <w:r w:rsidR="00061E33">
          <w:rPr>
            <w:noProof/>
            <w:webHidden/>
          </w:rPr>
          <w:fldChar w:fldCharType="begin"/>
        </w:r>
        <w:r w:rsidR="00061E33">
          <w:rPr>
            <w:noProof/>
            <w:webHidden/>
          </w:rPr>
          <w:instrText xml:space="preserve"> PAGEREF _Toc494793356 \h </w:instrText>
        </w:r>
        <w:r w:rsidR="00061E33">
          <w:rPr>
            <w:noProof/>
            <w:webHidden/>
          </w:rPr>
        </w:r>
        <w:r w:rsidR="00061E33">
          <w:rPr>
            <w:noProof/>
            <w:webHidden/>
          </w:rPr>
          <w:fldChar w:fldCharType="separate"/>
        </w:r>
        <w:r w:rsidR="00501050">
          <w:rPr>
            <w:noProof/>
            <w:webHidden/>
          </w:rPr>
          <w:t>10</w:t>
        </w:r>
        <w:r w:rsidR="00061E33">
          <w:rPr>
            <w:noProof/>
            <w:webHidden/>
          </w:rPr>
          <w:fldChar w:fldCharType="end"/>
        </w:r>
      </w:hyperlink>
    </w:p>
    <w:p w14:paraId="7D941D0B" w14:textId="01E63BA9" w:rsidR="00061E33" w:rsidRDefault="00D47419">
      <w:pPr>
        <w:pStyle w:val="TOC3"/>
        <w:rPr>
          <w:rFonts w:asciiTheme="minorHAnsi" w:eastAsiaTheme="minorEastAsia" w:hAnsiTheme="minorHAnsi" w:cstheme="minorBidi"/>
          <w:i w:val="0"/>
          <w:iCs w:val="0"/>
          <w:noProof/>
          <w:szCs w:val="22"/>
          <w:lang w:eastAsia="zh-CN"/>
        </w:rPr>
      </w:pPr>
      <w:hyperlink w:anchor="_Toc494793357" w:history="1">
        <w:r w:rsidR="00061E33" w:rsidRPr="00A4637B">
          <w:rPr>
            <w:rStyle w:val="Hyperlink"/>
            <w:noProof/>
          </w:rPr>
          <w:t>2.3.4 Efficiency of PV</w:t>
        </w:r>
        <w:r w:rsidR="00061E33">
          <w:rPr>
            <w:noProof/>
            <w:webHidden/>
          </w:rPr>
          <w:tab/>
        </w:r>
        <w:r w:rsidR="00061E33">
          <w:rPr>
            <w:noProof/>
            <w:webHidden/>
          </w:rPr>
          <w:fldChar w:fldCharType="begin"/>
        </w:r>
        <w:r w:rsidR="00061E33">
          <w:rPr>
            <w:noProof/>
            <w:webHidden/>
          </w:rPr>
          <w:instrText xml:space="preserve"> PAGEREF _Toc494793357 \h </w:instrText>
        </w:r>
        <w:r w:rsidR="00061E33">
          <w:rPr>
            <w:noProof/>
            <w:webHidden/>
          </w:rPr>
        </w:r>
        <w:r w:rsidR="00061E33">
          <w:rPr>
            <w:noProof/>
            <w:webHidden/>
          </w:rPr>
          <w:fldChar w:fldCharType="separate"/>
        </w:r>
        <w:r w:rsidR="00501050">
          <w:rPr>
            <w:noProof/>
            <w:webHidden/>
          </w:rPr>
          <w:t>14</w:t>
        </w:r>
        <w:r w:rsidR="00061E33">
          <w:rPr>
            <w:noProof/>
            <w:webHidden/>
          </w:rPr>
          <w:fldChar w:fldCharType="end"/>
        </w:r>
      </w:hyperlink>
    </w:p>
    <w:p w14:paraId="362B2802" w14:textId="1B0768BD" w:rsidR="00061E33" w:rsidRDefault="00D47419">
      <w:pPr>
        <w:pStyle w:val="TOC3"/>
        <w:rPr>
          <w:rFonts w:asciiTheme="minorHAnsi" w:eastAsiaTheme="minorEastAsia" w:hAnsiTheme="minorHAnsi" w:cstheme="minorBidi"/>
          <w:i w:val="0"/>
          <w:iCs w:val="0"/>
          <w:noProof/>
          <w:szCs w:val="22"/>
          <w:lang w:eastAsia="zh-CN"/>
        </w:rPr>
      </w:pPr>
      <w:hyperlink w:anchor="_Toc494793358" w:history="1">
        <w:r w:rsidR="00061E33" w:rsidRPr="00A4637B">
          <w:rPr>
            <w:rStyle w:val="Hyperlink"/>
            <w:noProof/>
          </w:rPr>
          <w:t>2.3.5 Modelling of PV</w:t>
        </w:r>
        <w:r w:rsidR="00061E33">
          <w:rPr>
            <w:noProof/>
            <w:webHidden/>
          </w:rPr>
          <w:tab/>
        </w:r>
        <w:r w:rsidR="00061E33">
          <w:rPr>
            <w:noProof/>
            <w:webHidden/>
          </w:rPr>
          <w:fldChar w:fldCharType="begin"/>
        </w:r>
        <w:r w:rsidR="00061E33">
          <w:rPr>
            <w:noProof/>
            <w:webHidden/>
          </w:rPr>
          <w:instrText xml:space="preserve"> PAGEREF _Toc494793358 \h </w:instrText>
        </w:r>
        <w:r w:rsidR="00061E33">
          <w:rPr>
            <w:noProof/>
            <w:webHidden/>
          </w:rPr>
        </w:r>
        <w:r w:rsidR="00061E33">
          <w:rPr>
            <w:noProof/>
            <w:webHidden/>
          </w:rPr>
          <w:fldChar w:fldCharType="separate"/>
        </w:r>
        <w:r w:rsidR="00501050">
          <w:rPr>
            <w:noProof/>
            <w:webHidden/>
          </w:rPr>
          <w:t>16</w:t>
        </w:r>
        <w:r w:rsidR="00061E33">
          <w:rPr>
            <w:noProof/>
            <w:webHidden/>
          </w:rPr>
          <w:fldChar w:fldCharType="end"/>
        </w:r>
      </w:hyperlink>
    </w:p>
    <w:p w14:paraId="30AA95B1" w14:textId="5989D9F8" w:rsidR="00061E33" w:rsidRDefault="00D47419">
      <w:pPr>
        <w:pStyle w:val="TOC3"/>
        <w:rPr>
          <w:rFonts w:asciiTheme="minorHAnsi" w:eastAsiaTheme="minorEastAsia" w:hAnsiTheme="minorHAnsi" w:cstheme="minorBidi"/>
          <w:i w:val="0"/>
          <w:iCs w:val="0"/>
          <w:noProof/>
          <w:szCs w:val="22"/>
          <w:lang w:eastAsia="zh-CN"/>
        </w:rPr>
      </w:pPr>
      <w:hyperlink w:anchor="_Toc494793359" w:history="1">
        <w:r w:rsidR="00061E33" w:rsidRPr="00A4637B">
          <w:rPr>
            <w:rStyle w:val="Hyperlink"/>
            <w:noProof/>
          </w:rPr>
          <w:t>2.3.6 Effects of Shadows on PV</w:t>
        </w:r>
        <w:r w:rsidR="00061E33">
          <w:rPr>
            <w:noProof/>
            <w:webHidden/>
          </w:rPr>
          <w:tab/>
        </w:r>
        <w:r w:rsidR="00061E33">
          <w:rPr>
            <w:noProof/>
            <w:webHidden/>
          </w:rPr>
          <w:fldChar w:fldCharType="begin"/>
        </w:r>
        <w:r w:rsidR="00061E33">
          <w:rPr>
            <w:noProof/>
            <w:webHidden/>
          </w:rPr>
          <w:instrText xml:space="preserve"> PAGEREF _Toc494793359 \h </w:instrText>
        </w:r>
        <w:r w:rsidR="00061E33">
          <w:rPr>
            <w:noProof/>
            <w:webHidden/>
          </w:rPr>
        </w:r>
        <w:r w:rsidR="00061E33">
          <w:rPr>
            <w:noProof/>
            <w:webHidden/>
          </w:rPr>
          <w:fldChar w:fldCharType="separate"/>
        </w:r>
        <w:r w:rsidR="00501050">
          <w:rPr>
            <w:noProof/>
            <w:webHidden/>
          </w:rPr>
          <w:t>18</w:t>
        </w:r>
        <w:r w:rsidR="00061E33">
          <w:rPr>
            <w:noProof/>
            <w:webHidden/>
          </w:rPr>
          <w:fldChar w:fldCharType="end"/>
        </w:r>
      </w:hyperlink>
    </w:p>
    <w:p w14:paraId="1B3D6D49" w14:textId="6620ADBF" w:rsidR="00061E33" w:rsidRDefault="00D47419">
      <w:pPr>
        <w:pStyle w:val="TOC3"/>
        <w:rPr>
          <w:rFonts w:asciiTheme="minorHAnsi" w:eastAsiaTheme="minorEastAsia" w:hAnsiTheme="minorHAnsi" w:cstheme="minorBidi"/>
          <w:i w:val="0"/>
          <w:iCs w:val="0"/>
          <w:noProof/>
          <w:szCs w:val="22"/>
          <w:lang w:eastAsia="zh-CN"/>
        </w:rPr>
      </w:pPr>
      <w:hyperlink w:anchor="_Toc494793360" w:history="1">
        <w:r w:rsidR="00061E33" w:rsidRPr="00A4637B">
          <w:rPr>
            <w:rStyle w:val="Hyperlink"/>
            <w:noProof/>
          </w:rPr>
          <w:t>2.3.7 Effects of Dust</w:t>
        </w:r>
        <w:r w:rsidR="00061E33">
          <w:rPr>
            <w:noProof/>
            <w:webHidden/>
          </w:rPr>
          <w:tab/>
        </w:r>
        <w:r w:rsidR="00061E33">
          <w:rPr>
            <w:noProof/>
            <w:webHidden/>
          </w:rPr>
          <w:fldChar w:fldCharType="begin"/>
        </w:r>
        <w:r w:rsidR="00061E33">
          <w:rPr>
            <w:noProof/>
            <w:webHidden/>
          </w:rPr>
          <w:instrText xml:space="preserve"> PAGEREF _Toc494793360 \h </w:instrText>
        </w:r>
        <w:r w:rsidR="00061E33">
          <w:rPr>
            <w:noProof/>
            <w:webHidden/>
          </w:rPr>
        </w:r>
        <w:r w:rsidR="00061E33">
          <w:rPr>
            <w:noProof/>
            <w:webHidden/>
          </w:rPr>
          <w:fldChar w:fldCharType="separate"/>
        </w:r>
        <w:r w:rsidR="00501050">
          <w:rPr>
            <w:noProof/>
            <w:webHidden/>
          </w:rPr>
          <w:t>22</w:t>
        </w:r>
        <w:r w:rsidR="00061E33">
          <w:rPr>
            <w:noProof/>
            <w:webHidden/>
          </w:rPr>
          <w:fldChar w:fldCharType="end"/>
        </w:r>
      </w:hyperlink>
    </w:p>
    <w:p w14:paraId="1E965606" w14:textId="0834966E" w:rsidR="00061E33" w:rsidRDefault="00D47419">
      <w:pPr>
        <w:pStyle w:val="TOC3"/>
        <w:rPr>
          <w:rFonts w:asciiTheme="minorHAnsi" w:eastAsiaTheme="minorEastAsia" w:hAnsiTheme="minorHAnsi" w:cstheme="minorBidi"/>
          <w:i w:val="0"/>
          <w:iCs w:val="0"/>
          <w:noProof/>
          <w:szCs w:val="22"/>
          <w:lang w:eastAsia="zh-CN"/>
        </w:rPr>
      </w:pPr>
      <w:hyperlink w:anchor="_Toc494793361" w:history="1">
        <w:r w:rsidR="00061E33" w:rsidRPr="00A4637B">
          <w:rPr>
            <w:rStyle w:val="Hyperlink"/>
            <w:noProof/>
          </w:rPr>
          <w:t>2.3.8 Costs of PV</w:t>
        </w:r>
        <w:r w:rsidR="00061E33">
          <w:rPr>
            <w:noProof/>
            <w:webHidden/>
          </w:rPr>
          <w:tab/>
        </w:r>
        <w:r w:rsidR="00061E33">
          <w:rPr>
            <w:noProof/>
            <w:webHidden/>
          </w:rPr>
          <w:fldChar w:fldCharType="begin"/>
        </w:r>
        <w:r w:rsidR="00061E33">
          <w:rPr>
            <w:noProof/>
            <w:webHidden/>
          </w:rPr>
          <w:instrText xml:space="preserve"> PAGEREF _Toc494793361 \h </w:instrText>
        </w:r>
        <w:r w:rsidR="00061E33">
          <w:rPr>
            <w:noProof/>
            <w:webHidden/>
          </w:rPr>
        </w:r>
        <w:r w:rsidR="00061E33">
          <w:rPr>
            <w:noProof/>
            <w:webHidden/>
          </w:rPr>
          <w:fldChar w:fldCharType="separate"/>
        </w:r>
        <w:r w:rsidR="00501050">
          <w:rPr>
            <w:noProof/>
            <w:webHidden/>
          </w:rPr>
          <w:t>23</w:t>
        </w:r>
        <w:r w:rsidR="00061E33">
          <w:rPr>
            <w:noProof/>
            <w:webHidden/>
          </w:rPr>
          <w:fldChar w:fldCharType="end"/>
        </w:r>
      </w:hyperlink>
    </w:p>
    <w:p w14:paraId="086EE91E" w14:textId="76FBBBE4" w:rsidR="00061E33" w:rsidRDefault="00D47419">
      <w:pPr>
        <w:pStyle w:val="TOC3"/>
        <w:rPr>
          <w:rFonts w:asciiTheme="minorHAnsi" w:eastAsiaTheme="minorEastAsia" w:hAnsiTheme="minorHAnsi" w:cstheme="minorBidi"/>
          <w:i w:val="0"/>
          <w:iCs w:val="0"/>
          <w:noProof/>
          <w:szCs w:val="22"/>
          <w:lang w:eastAsia="zh-CN"/>
        </w:rPr>
      </w:pPr>
      <w:hyperlink w:anchor="_Toc494793362" w:history="1">
        <w:r w:rsidR="00061E33" w:rsidRPr="00A4637B">
          <w:rPr>
            <w:rStyle w:val="Hyperlink"/>
            <w:noProof/>
          </w:rPr>
          <w:t>2.3.9 Payback of PV</w:t>
        </w:r>
        <w:r w:rsidR="00061E33">
          <w:rPr>
            <w:noProof/>
            <w:webHidden/>
          </w:rPr>
          <w:tab/>
        </w:r>
        <w:r w:rsidR="00061E33">
          <w:rPr>
            <w:noProof/>
            <w:webHidden/>
          </w:rPr>
          <w:fldChar w:fldCharType="begin"/>
        </w:r>
        <w:r w:rsidR="00061E33">
          <w:rPr>
            <w:noProof/>
            <w:webHidden/>
          </w:rPr>
          <w:instrText xml:space="preserve"> PAGEREF _Toc494793362 \h </w:instrText>
        </w:r>
        <w:r w:rsidR="00061E33">
          <w:rPr>
            <w:noProof/>
            <w:webHidden/>
          </w:rPr>
        </w:r>
        <w:r w:rsidR="00061E33">
          <w:rPr>
            <w:noProof/>
            <w:webHidden/>
          </w:rPr>
          <w:fldChar w:fldCharType="separate"/>
        </w:r>
        <w:r w:rsidR="00501050">
          <w:rPr>
            <w:noProof/>
            <w:webHidden/>
          </w:rPr>
          <w:t>24</w:t>
        </w:r>
        <w:r w:rsidR="00061E33">
          <w:rPr>
            <w:noProof/>
            <w:webHidden/>
          </w:rPr>
          <w:fldChar w:fldCharType="end"/>
        </w:r>
      </w:hyperlink>
    </w:p>
    <w:p w14:paraId="21F1DB93" w14:textId="45BA717B" w:rsidR="00061E33" w:rsidRDefault="00D47419">
      <w:pPr>
        <w:pStyle w:val="TOC2"/>
        <w:rPr>
          <w:rFonts w:asciiTheme="minorHAnsi" w:eastAsiaTheme="minorEastAsia" w:hAnsiTheme="minorHAnsi" w:cstheme="minorBidi"/>
          <w:smallCaps w:val="0"/>
          <w:noProof/>
          <w:szCs w:val="22"/>
          <w:lang w:eastAsia="zh-CN"/>
        </w:rPr>
      </w:pPr>
      <w:hyperlink w:anchor="_Toc494793363" w:history="1">
        <w:r w:rsidR="00061E33" w:rsidRPr="00A4637B">
          <w:rPr>
            <w:rStyle w:val="Hyperlink"/>
            <w:noProof/>
          </w:rPr>
          <w:t>2.4 Inverter System Technologies</w:t>
        </w:r>
        <w:r w:rsidR="00061E33">
          <w:rPr>
            <w:noProof/>
            <w:webHidden/>
          </w:rPr>
          <w:tab/>
        </w:r>
        <w:r w:rsidR="00061E33">
          <w:rPr>
            <w:noProof/>
            <w:webHidden/>
          </w:rPr>
          <w:fldChar w:fldCharType="begin"/>
        </w:r>
        <w:r w:rsidR="00061E33">
          <w:rPr>
            <w:noProof/>
            <w:webHidden/>
          </w:rPr>
          <w:instrText xml:space="preserve"> PAGEREF _Toc494793363 \h </w:instrText>
        </w:r>
        <w:r w:rsidR="00061E33">
          <w:rPr>
            <w:noProof/>
            <w:webHidden/>
          </w:rPr>
        </w:r>
        <w:r w:rsidR="00061E33">
          <w:rPr>
            <w:noProof/>
            <w:webHidden/>
          </w:rPr>
          <w:fldChar w:fldCharType="separate"/>
        </w:r>
        <w:r w:rsidR="00501050">
          <w:rPr>
            <w:noProof/>
            <w:webHidden/>
          </w:rPr>
          <w:t>25</w:t>
        </w:r>
        <w:r w:rsidR="00061E33">
          <w:rPr>
            <w:noProof/>
            <w:webHidden/>
          </w:rPr>
          <w:fldChar w:fldCharType="end"/>
        </w:r>
      </w:hyperlink>
    </w:p>
    <w:p w14:paraId="5681484E" w14:textId="4D42EFC2" w:rsidR="00061E33" w:rsidRDefault="00D47419">
      <w:pPr>
        <w:pStyle w:val="TOC2"/>
        <w:rPr>
          <w:rFonts w:asciiTheme="minorHAnsi" w:eastAsiaTheme="minorEastAsia" w:hAnsiTheme="minorHAnsi" w:cstheme="minorBidi"/>
          <w:smallCaps w:val="0"/>
          <w:noProof/>
          <w:szCs w:val="22"/>
          <w:lang w:eastAsia="zh-CN"/>
        </w:rPr>
      </w:pPr>
      <w:hyperlink w:anchor="_Toc494793364" w:history="1">
        <w:r w:rsidR="00061E33" w:rsidRPr="00A4637B">
          <w:rPr>
            <w:rStyle w:val="Hyperlink"/>
            <w:noProof/>
          </w:rPr>
          <w:t>2.5 Battery Energy Storage (BES)</w:t>
        </w:r>
        <w:r w:rsidR="00061E33">
          <w:rPr>
            <w:noProof/>
            <w:webHidden/>
          </w:rPr>
          <w:tab/>
        </w:r>
        <w:r w:rsidR="00061E33">
          <w:rPr>
            <w:noProof/>
            <w:webHidden/>
          </w:rPr>
          <w:fldChar w:fldCharType="begin"/>
        </w:r>
        <w:r w:rsidR="00061E33">
          <w:rPr>
            <w:noProof/>
            <w:webHidden/>
          </w:rPr>
          <w:instrText xml:space="preserve"> PAGEREF _Toc494793364 \h </w:instrText>
        </w:r>
        <w:r w:rsidR="00061E33">
          <w:rPr>
            <w:noProof/>
            <w:webHidden/>
          </w:rPr>
        </w:r>
        <w:r w:rsidR="00061E33">
          <w:rPr>
            <w:noProof/>
            <w:webHidden/>
          </w:rPr>
          <w:fldChar w:fldCharType="separate"/>
        </w:r>
        <w:r w:rsidR="00501050">
          <w:rPr>
            <w:noProof/>
            <w:webHidden/>
          </w:rPr>
          <w:t>27</w:t>
        </w:r>
        <w:r w:rsidR="00061E33">
          <w:rPr>
            <w:noProof/>
            <w:webHidden/>
          </w:rPr>
          <w:fldChar w:fldCharType="end"/>
        </w:r>
      </w:hyperlink>
    </w:p>
    <w:p w14:paraId="38BFB120" w14:textId="17313A0A" w:rsidR="00061E33" w:rsidRDefault="00D47419">
      <w:pPr>
        <w:pStyle w:val="TOC3"/>
        <w:rPr>
          <w:rFonts w:asciiTheme="minorHAnsi" w:eastAsiaTheme="minorEastAsia" w:hAnsiTheme="minorHAnsi" w:cstheme="minorBidi"/>
          <w:i w:val="0"/>
          <w:iCs w:val="0"/>
          <w:noProof/>
          <w:szCs w:val="22"/>
          <w:lang w:eastAsia="zh-CN"/>
        </w:rPr>
      </w:pPr>
      <w:hyperlink w:anchor="_Toc494793365" w:history="1">
        <w:r w:rsidR="00061E33" w:rsidRPr="00A4637B">
          <w:rPr>
            <w:rStyle w:val="Hyperlink"/>
            <w:noProof/>
          </w:rPr>
          <w:t>2.5.1 BES Utility &amp; Capital</w:t>
        </w:r>
        <w:r w:rsidR="00061E33">
          <w:rPr>
            <w:noProof/>
            <w:webHidden/>
          </w:rPr>
          <w:tab/>
        </w:r>
        <w:r w:rsidR="00061E33">
          <w:rPr>
            <w:noProof/>
            <w:webHidden/>
          </w:rPr>
          <w:fldChar w:fldCharType="begin"/>
        </w:r>
        <w:r w:rsidR="00061E33">
          <w:rPr>
            <w:noProof/>
            <w:webHidden/>
          </w:rPr>
          <w:instrText xml:space="preserve"> PAGEREF _Toc494793365 \h </w:instrText>
        </w:r>
        <w:r w:rsidR="00061E33">
          <w:rPr>
            <w:noProof/>
            <w:webHidden/>
          </w:rPr>
        </w:r>
        <w:r w:rsidR="00061E33">
          <w:rPr>
            <w:noProof/>
            <w:webHidden/>
          </w:rPr>
          <w:fldChar w:fldCharType="separate"/>
        </w:r>
        <w:r w:rsidR="00501050">
          <w:rPr>
            <w:noProof/>
            <w:webHidden/>
          </w:rPr>
          <w:t>27</w:t>
        </w:r>
        <w:r w:rsidR="00061E33">
          <w:rPr>
            <w:noProof/>
            <w:webHidden/>
          </w:rPr>
          <w:fldChar w:fldCharType="end"/>
        </w:r>
      </w:hyperlink>
    </w:p>
    <w:p w14:paraId="2CFAFBD5" w14:textId="61B68D24" w:rsidR="00061E33" w:rsidRDefault="00D47419">
      <w:pPr>
        <w:pStyle w:val="TOC3"/>
        <w:rPr>
          <w:rFonts w:asciiTheme="minorHAnsi" w:eastAsiaTheme="minorEastAsia" w:hAnsiTheme="minorHAnsi" w:cstheme="minorBidi"/>
          <w:i w:val="0"/>
          <w:iCs w:val="0"/>
          <w:noProof/>
          <w:szCs w:val="22"/>
          <w:lang w:eastAsia="zh-CN"/>
        </w:rPr>
      </w:pPr>
      <w:hyperlink w:anchor="_Toc494793366" w:history="1">
        <w:r w:rsidR="00061E33" w:rsidRPr="00A4637B">
          <w:rPr>
            <w:rStyle w:val="Hyperlink"/>
            <w:noProof/>
          </w:rPr>
          <w:t>2.5.2 Modelling of BES</w:t>
        </w:r>
        <w:r w:rsidR="00061E33">
          <w:rPr>
            <w:noProof/>
            <w:webHidden/>
          </w:rPr>
          <w:tab/>
        </w:r>
        <w:r w:rsidR="00061E33">
          <w:rPr>
            <w:noProof/>
            <w:webHidden/>
          </w:rPr>
          <w:fldChar w:fldCharType="begin"/>
        </w:r>
        <w:r w:rsidR="00061E33">
          <w:rPr>
            <w:noProof/>
            <w:webHidden/>
          </w:rPr>
          <w:instrText xml:space="preserve"> PAGEREF _Toc494793366 \h </w:instrText>
        </w:r>
        <w:r w:rsidR="00061E33">
          <w:rPr>
            <w:noProof/>
            <w:webHidden/>
          </w:rPr>
        </w:r>
        <w:r w:rsidR="00061E33">
          <w:rPr>
            <w:noProof/>
            <w:webHidden/>
          </w:rPr>
          <w:fldChar w:fldCharType="separate"/>
        </w:r>
        <w:r w:rsidR="00501050">
          <w:rPr>
            <w:noProof/>
            <w:webHidden/>
          </w:rPr>
          <w:t>28</w:t>
        </w:r>
        <w:r w:rsidR="00061E33">
          <w:rPr>
            <w:noProof/>
            <w:webHidden/>
          </w:rPr>
          <w:fldChar w:fldCharType="end"/>
        </w:r>
      </w:hyperlink>
    </w:p>
    <w:p w14:paraId="339BE0BD" w14:textId="5780A365" w:rsidR="00061E33" w:rsidRDefault="00D47419">
      <w:pPr>
        <w:pStyle w:val="TOC2"/>
        <w:rPr>
          <w:rFonts w:asciiTheme="minorHAnsi" w:eastAsiaTheme="minorEastAsia" w:hAnsiTheme="minorHAnsi" w:cstheme="minorBidi"/>
          <w:smallCaps w:val="0"/>
          <w:noProof/>
          <w:szCs w:val="22"/>
          <w:lang w:eastAsia="zh-CN"/>
        </w:rPr>
      </w:pPr>
      <w:hyperlink w:anchor="_Toc494793367" w:history="1">
        <w:r w:rsidR="00061E33" w:rsidRPr="00A4637B">
          <w:rPr>
            <w:rStyle w:val="Hyperlink"/>
            <w:noProof/>
          </w:rPr>
          <w:t>2.6 North QLD Solar Radiation</w:t>
        </w:r>
        <w:r w:rsidR="00061E33">
          <w:rPr>
            <w:noProof/>
            <w:webHidden/>
          </w:rPr>
          <w:tab/>
        </w:r>
        <w:r w:rsidR="00061E33">
          <w:rPr>
            <w:noProof/>
            <w:webHidden/>
          </w:rPr>
          <w:fldChar w:fldCharType="begin"/>
        </w:r>
        <w:r w:rsidR="00061E33">
          <w:rPr>
            <w:noProof/>
            <w:webHidden/>
          </w:rPr>
          <w:instrText xml:space="preserve"> PAGEREF _Toc494793367 \h </w:instrText>
        </w:r>
        <w:r w:rsidR="00061E33">
          <w:rPr>
            <w:noProof/>
            <w:webHidden/>
          </w:rPr>
        </w:r>
        <w:r w:rsidR="00061E33">
          <w:rPr>
            <w:noProof/>
            <w:webHidden/>
          </w:rPr>
          <w:fldChar w:fldCharType="separate"/>
        </w:r>
        <w:r w:rsidR="00501050">
          <w:rPr>
            <w:noProof/>
            <w:webHidden/>
          </w:rPr>
          <w:t>31</w:t>
        </w:r>
        <w:r w:rsidR="00061E33">
          <w:rPr>
            <w:noProof/>
            <w:webHidden/>
          </w:rPr>
          <w:fldChar w:fldCharType="end"/>
        </w:r>
      </w:hyperlink>
    </w:p>
    <w:p w14:paraId="7E097BA3" w14:textId="67A2BC34" w:rsidR="00061E33" w:rsidRDefault="00D47419">
      <w:pPr>
        <w:pStyle w:val="TOC3"/>
        <w:rPr>
          <w:rFonts w:asciiTheme="minorHAnsi" w:eastAsiaTheme="minorEastAsia" w:hAnsiTheme="minorHAnsi" w:cstheme="minorBidi"/>
          <w:i w:val="0"/>
          <w:iCs w:val="0"/>
          <w:noProof/>
          <w:szCs w:val="22"/>
          <w:lang w:eastAsia="zh-CN"/>
        </w:rPr>
      </w:pPr>
      <w:hyperlink w:anchor="_Toc494793368" w:history="1">
        <w:r w:rsidR="00061E33" w:rsidRPr="00A4637B">
          <w:rPr>
            <w:rStyle w:val="Hyperlink"/>
            <w:noProof/>
          </w:rPr>
          <w:t>2.6.1 PSH Conversion</w:t>
        </w:r>
        <w:r w:rsidR="00061E33">
          <w:rPr>
            <w:noProof/>
            <w:webHidden/>
          </w:rPr>
          <w:tab/>
        </w:r>
        <w:r w:rsidR="00061E33">
          <w:rPr>
            <w:noProof/>
            <w:webHidden/>
          </w:rPr>
          <w:fldChar w:fldCharType="begin"/>
        </w:r>
        <w:r w:rsidR="00061E33">
          <w:rPr>
            <w:noProof/>
            <w:webHidden/>
          </w:rPr>
          <w:instrText xml:space="preserve"> PAGEREF _Toc494793368 \h </w:instrText>
        </w:r>
        <w:r w:rsidR="00061E33">
          <w:rPr>
            <w:noProof/>
            <w:webHidden/>
          </w:rPr>
        </w:r>
        <w:r w:rsidR="00061E33">
          <w:rPr>
            <w:noProof/>
            <w:webHidden/>
          </w:rPr>
          <w:fldChar w:fldCharType="separate"/>
        </w:r>
        <w:r w:rsidR="00501050">
          <w:rPr>
            <w:noProof/>
            <w:webHidden/>
          </w:rPr>
          <w:t>32</w:t>
        </w:r>
        <w:r w:rsidR="00061E33">
          <w:rPr>
            <w:noProof/>
            <w:webHidden/>
          </w:rPr>
          <w:fldChar w:fldCharType="end"/>
        </w:r>
      </w:hyperlink>
    </w:p>
    <w:p w14:paraId="4CD91945" w14:textId="4A94BBF7" w:rsidR="00061E33" w:rsidRDefault="00D47419">
      <w:pPr>
        <w:pStyle w:val="TOC2"/>
        <w:rPr>
          <w:rFonts w:asciiTheme="minorHAnsi" w:eastAsiaTheme="minorEastAsia" w:hAnsiTheme="minorHAnsi" w:cstheme="minorBidi"/>
          <w:smallCaps w:val="0"/>
          <w:noProof/>
          <w:szCs w:val="22"/>
          <w:lang w:eastAsia="zh-CN"/>
        </w:rPr>
      </w:pPr>
      <w:hyperlink w:anchor="_Toc494793369" w:history="1">
        <w:r w:rsidR="00061E33" w:rsidRPr="00A4637B">
          <w:rPr>
            <w:rStyle w:val="Hyperlink"/>
            <w:noProof/>
          </w:rPr>
          <w:t>2.7 Optimal Roof Tilt Angle &amp; Orientation</w:t>
        </w:r>
        <w:r w:rsidR="00061E33">
          <w:rPr>
            <w:noProof/>
            <w:webHidden/>
          </w:rPr>
          <w:tab/>
        </w:r>
        <w:r w:rsidR="00061E33">
          <w:rPr>
            <w:noProof/>
            <w:webHidden/>
          </w:rPr>
          <w:fldChar w:fldCharType="begin"/>
        </w:r>
        <w:r w:rsidR="00061E33">
          <w:rPr>
            <w:noProof/>
            <w:webHidden/>
          </w:rPr>
          <w:instrText xml:space="preserve"> PAGEREF _Toc494793369 \h </w:instrText>
        </w:r>
        <w:r w:rsidR="00061E33">
          <w:rPr>
            <w:noProof/>
            <w:webHidden/>
          </w:rPr>
        </w:r>
        <w:r w:rsidR="00061E33">
          <w:rPr>
            <w:noProof/>
            <w:webHidden/>
          </w:rPr>
          <w:fldChar w:fldCharType="separate"/>
        </w:r>
        <w:r w:rsidR="00501050">
          <w:rPr>
            <w:noProof/>
            <w:webHidden/>
          </w:rPr>
          <w:t>33</w:t>
        </w:r>
        <w:r w:rsidR="00061E33">
          <w:rPr>
            <w:noProof/>
            <w:webHidden/>
          </w:rPr>
          <w:fldChar w:fldCharType="end"/>
        </w:r>
      </w:hyperlink>
    </w:p>
    <w:p w14:paraId="3FAB4C0D" w14:textId="46BB3980" w:rsidR="00061E33" w:rsidRDefault="00D47419">
      <w:pPr>
        <w:pStyle w:val="TOC2"/>
        <w:rPr>
          <w:rFonts w:asciiTheme="minorHAnsi" w:eastAsiaTheme="minorEastAsia" w:hAnsiTheme="minorHAnsi" w:cstheme="minorBidi"/>
          <w:smallCaps w:val="0"/>
          <w:noProof/>
          <w:szCs w:val="22"/>
          <w:lang w:eastAsia="zh-CN"/>
        </w:rPr>
      </w:pPr>
      <w:hyperlink w:anchor="_Toc494793370" w:history="1">
        <w:r w:rsidR="00061E33" w:rsidRPr="00A4637B">
          <w:rPr>
            <w:rStyle w:val="Hyperlink"/>
            <w:noProof/>
          </w:rPr>
          <w:t>2.8 The Electricity Network (Grid)</w:t>
        </w:r>
        <w:r w:rsidR="00061E33">
          <w:rPr>
            <w:noProof/>
            <w:webHidden/>
          </w:rPr>
          <w:tab/>
        </w:r>
        <w:r w:rsidR="00061E33">
          <w:rPr>
            <w:noProof/>
            <w:webHidden/>
          </w:rPr>
          <w:fldChar w:fldCharType="begin"/>
        </w:r>
        <w:r w:rsidR="00061E33">
          <w:rPr>
            <w:noProof/>
            <w:webHidden/>
          </w:rPr>
          <w:instrText xml:space="preserve"> PAGEREF _Toc494793370 \h </w:instrText>
        </w:r>
        <w:r w:rsidR="00061E33">
          <w:rPr>
            <w:noProof/>
            <w:webHidden/>
          </w:rPr>
        </w:r>
        <w:r w:rsidR="00061E33">
          <w:rPr>
            <w:noProof/>
            <w:webHidden/>
          </w:rPr>
          <w:fldChar w:fldCharType="separate"/>
        </w:r>
        <w:r w:rsidR="00501050">
          <w:rPr>
            <w:noProof/>
            <w:webHidden/>
          </w:rPr>
          <w:t>36</w:t>
        </w:r>
        <w:r w:rsidR="00061E33">
          <w:rPr>
            <w:noProof/>
            <w:webHidden/>
          </w:rPr>
          <w:fldChar w:fldCharType="end"/>
        </w:r>
      </w:hyperlink>
    </w:p>
    <w:p w14:paraId="29915C5A" w14:textId="0223ABB6" w:rsidR="00061E33" w:rsidRDefault="00D47419">
      <w:pPr>
        <w:pStyle w:val="TOC2"/>
        <w:rPr>
          <w:rFonts w:asciiTheme="minorHAnsi" w:eastAsiaTheme="minorEastAsia" w:hAnsiTheme="minorHAnsi" w:cstheme="minorBidi"/>
          <w:smallCaps w:val="0"/>
          <w:noProof/>
          <w:szCs w:val="22"/>
          <w:lang w:eastAsia="zh-CN"/>
        </w:rPr>
      </w:pPr>
      <w:hyperlink w:anchor="_Toc494793371" w:history="1">
        <w:r w:rsidR="00061E33" w:rsidRPr="00A4637B">
          <w:rPr>
            <w:rStyle w:val="Hyperlink"/>
            <w:noProof/>
          </w:rPr>
          <w:t>2.9 Load Profile</w:t>
        </w:r>
        <w:r w:rsidR="00061E33">
          <w:rPr>
            <w:noProof/>
            <w:webHidden/>
          </w:rPr>
          <w:tab/>
        </w:r>
        <w:r w:rsidR="00061E33">
          <w:rPr>
            <w:noProof/>
            <w:webHidden/>
          </w:rPr>
          <w:fldChar w:fldCharType="begin"/>
        </w:r>
        <w:r w:rsidR="00061E33">
          <w:rPr>
            <w:noProof/>
            <w:webHidden/>
          </w:rPr>
          <w:instrText xml:space="preserve"> PAGEREF _Toc494793371 \h </w:instrText>
        </w:r>
        <w:r w:rsidR="00061E33">
          <w:rPr>
            <w:noProof/>
            <w:webHidden/>
          </w:rPr>
        </w:r>
        <w:r w:rsidR="00061E33">
          <w:rPr>
            <w:noProof/>
            <w:webHidden/>
          </w:rPr>
          <w:fldChar w:fldCharType="separate"/>
        </w:r>
        <w:r w:rsidR="00501050">
          <w:rPr>
            <w:noProof/>
            <w:webHidden/>
          </w:rPr>
          <w:t>37</w:t>
        </w:r>
        <w:r w:rsidR="00061E33">
          <w:rPr>
            <w:noProof/>
            <w:webHidden/>
          </w:rPr>
          <w:fldChar w:fldCharType="end"/>
        </w:r>
      </w:hyperlink>
    </w:p>
    <w:p w14:paraId="4890A310" w14:textId="7D726CD3" w:rsidR="00061E33" w:rsidRDefault="00D47419">
      <w:pPr>
        <w:pStyle w:val="TOC2"/>
        <w:rPr>
          <w:rFonts w:asciiTheme="minorHAnsi" w:eastAsiaTheme="minorEastAsia" w:hAnsiTheme="minorHAnsi" w:cstheme="minorBidi"/>
          <w:smallCaps w:val="0"/>
          <w:noProof/>
          <w:szCs w:val="22"/>
          <w:lang w:eastAsia="zh-CN"/>
        </w:rPr>
      </w:pPr>
      <w:hyperlink w:anchor="_Toc494793372" w:history="1">
        <w:r w:rsidR="00061E33" w:rsidRPr="00A4637B">
          <w:rPr>
            <w:rStyle w:val="Hyperlink"/>
            <w:noProof/>
          </w:rPr>
          <w:t>2.10 Network Demand Challenges</w:t>
        </w:r>
        <w:r w:rsidR="00061E33">
          <w:rPr>
            <w:noProof/>
            <w:webHidden/>
          </w:rPr>
          <w:tab/>
        </w:r>
        <w:r w:rsidR="00061E33">
          <w:rPr>
            <w:noProof/>
            <w:webHidden/>
          </w:rPr>
          <w:fldChar w:fldCharType="begin"/>
        </w:r>
        <w:r w:rsidR="00061E33">
          <w:rPr>
            <w:noProof/>
            <w:webHidden/>
          </w:rPr>
          <w:instrText xml:space="preserve"> PAGEREF _Toc494793372 \h </w:instrText>
        </w:r>
        <w:r w:rsidR="00061E33">
          <w:rPr>
            <w:noProof/>
            <w:webHidden/>
          </w:rPr>
        </w:r>
        <w:r w:rsidR="00061E33">
          <w:rPr>
            <w:noProof/>
            <w:webHidden/>
          </w:rPr>
          <w:fldChar w:fldCharType="separate"/>
        </w:r>
        <w:r w:rsidR="00501050">
          <w:rPr>
            <w:noProof/>
            <w:webHidden/>
          </w:rPr>
          <w:t>40</w:t>
        </w:r>
        <w:r w:rsidR="00061E33">
          <w:rPr>
            <w:noProof/>
            <w:webHidden/>
          </w:rPr>
          <w:fldChar w:fldCharType="end"/>
        </w:r>
      </w:hyperlink>
    </w:p>
    <w:p w14:paraId="6FCC89C1" w14:textId="25364312" w:rsidR="00061E33" w:rsidRDefault="00D47419">
      <w:pPr>
        <w:pStyle w:val="TOC2"/>
        <w:rPr>
          <w:rFonts w:asciiTheme="minorHAnsi" w:eastAsiaTheme="minorEastAsia" w:hAnsiTheme="minorHAnsi" w:cstheme="minorBidi"/>
          <w:smallCaps w:val="0"/>
          <w:noProof/>
          <w:szCs w:val="22"/>
          <w:lang w:eastAsia="zh-CN"/>
        </w:rPr>
      </w:pPr>
      <w:hyperlink w:anchor="_Toc494793373" w:history="1">
        <w:r w:rsidR="00061E33" w:rsidRPr="00A4637B">
          <w:rPr>
            <w:rStyle w:val="Hyperlink"/>
            <w:noProof/>
          </w:rPr>
          <w:t>2.11 Tariffs &amp; Rebate Change</w:t>
        </w:r>
        <w:r w:rsidR="00061E33">
          <w:rPr>
            <w:noProof/>
            <w:webHidden/>
          </w:rPr>
          <w:tab/>
        </w:r>
        <w:r w:rsidR="00061E33">
          <w:rPr>
            <w:noProof/>
            <w:webHidden/>
          </w:rPr>
          <w:fldChar w:fldCharType="begin"/>
        </w:r>
        <w:r w:rsidR="00061E33">
          <w:rPr>
            <w:noProof/>
            <w:webHidden/>
          </w:rPr>
          <w:instrText xml:space="preserve"> PAGEREF _Toc494793373 \h </w:instrText>
        </w:r>
        <w:r w:rsidR="00061E33">
          <w:rPr>
            <w:noProof/>
            <w:webHidden/>
          </w:rPr>
        </w:r>
        <w:r w:rsidR="00061E33">
          <w:rPr>
            <w:noProof/>
            <w:webHidden/>
          </w:rPr>
          <w:fldChar w:fldCharType="separate"/>
        </w:r>
        <w:r w:rsidR="00501050">
          <w:rPr>
            <w:noProof/>
            <w:webHidden/>
          </w:rPr>
          <w:t>41</w:t>
        </w:r>
        <w:r w:rsidR="00061E33">
          <w:rPr>
            <w:noProof/>
            <w:webHidden/>
          </w:rPr>
          <w:fldChar w:fldCharType="end"/>
        </w:r>
      </w:hyperlink>
    </w:p>
    <w:p w14:paraId="14CDB55D" w14:textId="7FA1142E" w:rsidR="00061E33" w:rsidRDefault="00D47419">
      <w:pPr>
        <w:pStyle w:val="TOC2"/>
        <w:rPr>
          <w:rFonts w:asciiTheme="minorHAnsi" w:eastAsiaTheme="minorEastAsia" w:hAnsiTheme="minorHAnsi" w:cstheme="minorBidi"/>
          <w:smallCaps w:val="0"/>
          <w:noProof/>
          <w:szCs w:val="22"/>
          <w:lang w:eastAsia="zh-CN"/>
        </w:rPr>
      </w:pPr>
      <w:hyperlink w:anchor="_Toc494793374" w:history="1">
        <w:r w:rsidR="00061E33" w:rsidRPr="00A4637B">
          <w:rPr>
            <w:rStyle w:val="Hyperlink"/>
            <w:noProof/>
          </w:rPr>
          <w:t>2.12 Economics of PV &amp; BES System</w:t>
        </w:r>
        <w:r w:rsidR="00061E33">
          <w:rPr>
            <w:noProof/>
            <w:webHidden/>
          </w:rPr>
          <w:tab/>
        </w:r>
        <w:r w:rsidR="00061E33">
          <w:rPr>
            <w:noProof/>
            <w:webHidden/>
          </w:rPr>
          <w:fldChar w:fldCharType="begin"/>
        </w:r>
        <w:r w:rsidR="00061E33">
          <w:rPr>
            <w:noProof/>
            <w:webHidden/>
          </w:rPr>
          <w:instrText xml:space="preserve"> PAGEREF _Toc494793374 \h </w:instrText>
        </w:r>
        <w:r w:rsidR="00061E33">
          <w:rPr>
            <w:noProof/>
            <w:webHidden/>
          </w:rPr>
        </w:r>
        <w:r w:rsidR="00061E33">
          <w:rPr>
            <w:noProof/>
            <w:webHidden/>
          </w:rPr>
          <w:fldChar w:fldCharType="separate"/>
        </w:r>
        <w:r w:rsidR="00501050">
          <w:rPr>
            <w:noProof/>
            <w:webHidden/>
          </w:rPr>
          <w:t>42</w:t>
        </w:r>
        <w:r w:rsidR="00061E33">
          <w:rPr>
            <w:noProof/>
            <w:webHidden/>
          </w:rPr>
          <w:fldChar w:fldCharType="end"/>
        </w:r>
      </w:hyperlink>
    </w:p>
    <w:p w14:paraId="32B37B31" w14:textId="6F5C6EC2" w:rsidR="00061E33" w:rsidRDefault="00D47419">
      <w:pPr>
        <w:pStyle w:val="TOC2"/>
        <w:rPr>
          <w:rFonts w:asciiTheme="minorHAnsi" w:eastAsiaTheme="minorEastAsia" w:hAnsiTheme="minorHAnsi" w:cstheme="minorBidi"/>
          <w:smallCaps w:val="0"/>
          <w:noProof/>
          <w:szCs w:val="22"/>
          <w:lang w:eastAsia="zh-CN"/>
        </w:rPr>
      </w:pPr>
      <w:hyperlink w:anchor="_Toc494793375" w:history="1">
        <w:r w:rsidR="00061E33" w:rsidRPr="00A4637B">
          <w:rPr>
            <w:rStyle w:val="Hyperlink"/>
            <w:noProof/>
          </w:rPr>
          <w:t>2.13 Market Software Competitors</w:t>
        </w:r>
        <w:r w:rsidR="00061E33">
          <w:rPr>
            <w:noProof/>
            <w:webHidden/>
          </w:rPr>
          <w:tab/>
        </w:r>
        <w:r w:rsidR="00061E33">
          <w:rPr>
            <w:noProof/>
            <w:webHidden/>
          </w:rPr>
          <w:fldChar w:fldCharType="begin"/>
        </w:r>
        <w:r w:rsidR="00061E33">
          <w:rPr>
            <w:noProof/>
            <w:webHidden/>
          </w:rPr>
          <w:instrText xml:space="preserve"> PAGEREF _Toc494793375 \h </w:instrText>
        </w:r>
        <w:r w:rsidR="00061E33">
          <w:rPr>
            <w:noProof/>
            <w:webHidden/>
          </w:rPr>
        </w:r>
        <w:r w:rsidR="00061E33">
          <w:rPr>
            <w:noProof/>
            <w:webHidden/>
          </w:rPr>
          <w:fldChar w:fldCharType="separate"/>
        </w:r>
        <w:r w:rsidR="00501050">
          <w:rPr>
            <w:noProof/>
            <w:webHidden/>
          </w:rPr>
          <w:t>44</w:t>
        </w:r>
        <w:r w:rsidR="00061E33">
          <w:rPr>
            <w:noProof/>
            <w:webHidden/>
          </w:rPr>
          <w:fldChar w:fldCharType="end"/>
        </w:r>
      </w:hyperlink>
    </w:p>
    <w:p w14:paraId="2A89C871" w14:textId="76A76FBF" w:rsidR="00061E33" w:rsidRDefault="00D47419">
      <w:pPr>
        <w:pStyle w:val="TOC3"/>
        <w:rPr>
          <w:rFonts w:asciiTheme="minorHAnsi" w:eastAsiaTheme="minorEastAsia" w:hAnsiTheme="minorHAnsi" w:cstheme="minorBidi"/>
          <w:i w:val="0"/>
          <w:iCs w:val="0"/>
          <w:noProof/>
          <w:szCs w:val="22"/>
          <w:lang w:eastAsia="zh-CN"/>
        </w:rPr>
      </w:pPr>
      <w:hyperlink w:anchor="_Toc494793376" w:history="1">
        <w:r w:rsidR="00061E33" w:rsidRPr="00A4637B">
          <w:rPr>
            <w:rStyle w:val="Hyperlink"/>
            <w:noProof/>
          </w:rPr>
          <w:t>2.13.1 Solar Power Calculator</w:t>
        </w:r>
        <w:r w:rsidR="00061E33">
          <w:rPr>
            <w:noProof/>
            <w:webHidden/>
          </w:rPr>
          <w:tab/>
        </w:r>
        <w:r w:rsidR="00061E33">
          <w:rPr>
            <w:noProof/>
            <w:webHidden/>
          </w:rPr>
          <w:fldChar w:fldCharType="begin"/>
        </w:r>
        <w:r w:rsidR="00061E33">
          <w:rPr>
            <w:noProof/>
            <w:webHidden/>
          </w:rPr>
          <w:instrText xml:space="preserve"> PAGEREF _Toc494793376 \h </w:instrText>
        </w:r>
        <w:r w:rsidR="00061E33">
          <w:rPr>
            <w:noProof/>
            <w:webHidden/>
          </w:rPr>
        </w:r>
        <w:r w:rsidR="00061E33">
          <w:rPr>
            <w:noProof/>
            <w:webHidden/>
          </w:rPr>
          <w:fldChar w:fldCharType="separate"/>
        </w:r>
        <w:r w:rsidR="00501050">
          <w:rPr>
            <w:noProof/>
            <w:webHidden/>
          </w:rPr>
          <w:t>44</w:t>
        </w:r>
        <w:r w:rsidR="00061E33">
          <w:rPr>
            <w:noProof/>
            <w:webHidden/>
          </w:rPr>
          <w:fldChar w:fldCharType="end"/>
        </w:r>
      </w:hyperlink>
    </w:p>
    <w:p w14:paraId="02DB4F07" w14:textId="3C0396AC" w:rsidR="00061E33" w:rsidRDefault="00D47419">
      <w:pPr>
        <w:pStyle w:val="TOC3"/>
        <w:rPr>
          <w:rFonts w:asciiTheme="minorHAnsi" w:eastAsiaTheme="minorEastAsia" w:hAnsiTheme="minorHAnsi" w:cstheme="minorBidi"/>
          <w:i w:val="0"/>
          <w:iCs w:val="0"/>
          <w:noProof/>
          <w:szCs w:val="22"/>
          <w:lang w:eastAsia="zh-CN"/>
        </w:rPr>
      </w:pPr>
      <w:hyperlink w:anchor="_Toc494793377" w:history="1">
        <w:r w:rsidR="00061E33" w:rsidRPr="00A4637B">
          <w:rPr>
            <w:rStyle w:val="Hyperlink"/>
            <w:noProof/>
          </w:rPr>
          <w:t>2.13.2 Solar Choice Solar Sizing</w:t>
        </w:r>
        <w:r w:rsidR="00061E33">
          <w:rPr>
            <w:noProof/>
            <w:webHidden/>
          </w:rPr>
          <w:tab/>
        </w:r>
        <w:r w:rsidR="00061E33">
          <w:rPr>
            <w:noProof/>
            <w:webHidden/>
          </w:rPr>
          <w:fldChar w:fldCharType="begin"/>
        </w:r>
        <w:r w:rsidR="00061E33">
          <w:rPr>
            <w:noProof/>
            <w:webHidden/>
          </w:rPr>
          <w:instrText xml:space="preserve"> PAGEREF _Toc494793377 \h </w:instrText>
        </w:r>
        <w:r w:rsidR="00061E33">
          <w:rPr>
            <w:noProof/>
            <w:webHidden/>
          </w:rPr>
        </w:r>
        <w:r w:rsidR="00061E33">
          <w:rPr>
            <w:noProof/>
            <w:webHidden/>
          </w:rPr>
          <w:fldChar w:fldCharType="separate"/>
        </w:r>
        <w:r w:rsidR="00501050">
          <w:rPr>
            <w:noProof/>
            <w:webHidden/>
          </w:rPr>
          <w:t>45</w:t>
        </w:r>
        <w:r w:rsidR="00061E33">
          <w:rPr>
            <w:noProof/>
            <w:webHidden/>
          </w:rPr>
          <w:fldChar w:fldCharType="end"/>
        </w:r>
      </w:hyperlink>
    </w:p>
    <w:p w14:paraId="327366F5" w14:textId="621CCB93" w:rsidR="00061E33" w:rsidRDefault="00D47419">
      <w:pPr>
        <w:pStyle w:val="TOC3"/>
        <w:rPr>
          <w:rFonts w:asciiTheme="minorHAnsi" w:eastAsiaTheme="minorEastAsia" w:hAnsiTheme="minorHAnsi" w:cstheme="minorBidi"/>
          <w:i w:val="0"/>
          <w:iCs w:val="0"/>
          <w:noProof/>
          <w:szCs w:val="22"/>
          <w:lang w:eastAsia="zh-CN"/>
        </w:rPr>
      </w:pPr>
      <w:hyperlink w:anchor="_Toc494793378" w:history="1">
        <w:r w:rsidR="00061E33" w:rsidRPr="00A4637B">
          <w:rPr>
            <w:rStyle w:val="Hyperlink"/>
            <w:noProof/>
          </w:rPr>
          <w:t>2.13.3 Solar Savings Calculator</w:t>
        </w:r>
        <w:r w:rsidR="00061E33">
          <w:rPr>
            <w:noProof/>
            <w:webHidden/>
          </w:rPr>
          <w:tab/>
        </w:r>
        <w:r w:rsidR="00061E33">
          <w:rPr>
            <w:noProof/>
            <w:webHidden/>
          </w:rPr>
          <w:fldChar w:fldCharType="begin"/>
        </w:r>
        <w:r w:rsidR="00061E33">
          <w:rPr>
            <w:noProof/>
            <w:webHidden/>
          </w:rPr>
          <w:instrText xml:space="preserve"> PAGEREF _Toc494793378 \h </w:instrText>
        </w:r>
        <w:r w:rsidR="00061E33">
          <w:rPr>
            <w:noProof/>
            <w:webHidden/>
          </w:rPr>
        </w:r>
        <w:r w:rsidR="00061E33">
          <w:rPr>
            <w:noProof/>
            <w:webHidden/>
          </w:rPr>
          <w:fldChar w:fldCharType="separate"/>
        </w:r>
        <w:r w:rsidR="00501050">
          <w:rPr>
            <w:noProof/>
            <w:webHidden/>
          </w:rPr>
          <w:t>45</w:t>
        </w:r>
        <w:r w:rsidR="00061E33">
          <w:rPr>
            <w:noProof/>
            <w:webHidden/>
          </w:rPr>
          <w:fldChar w:fldCharType="end"/>
        </w:r>
      </w:hyperlink>
    </w:p>
    <w:p w14:paraId="10418D51" w14:textId="643D7536" w:rsidR="00061E33" w:rsidRDefault="00D47419">
      <w:pPr>
        <w:pStyle w:val="TOC3"/>
        <w:rPr>
          <w:rFonts w:asciiTheme="minorHAnsi" w:eastAsiaTheme="minorEastAsia" w:hAnsiTheme="minorHAnsi" w:cstheme="minorBidi"/>
          <w:i w:val="0"/>
          <w:iCs w:val="0"/>
          <w:noProof/>
          <w:szCs w:val="22"/>
          <w:lang w:eastAsia="zh-CN"/>
        </w:rPr>
      </w:pPr>
      <w:hyperlink w:anchor="_Toc494793379" w:history="1">
        <w:r w:rsidR="00061E33" w:rsidRPr="00A4637B">
          <w:rPr>
            <w:rStyle w:val="Hyperlink"/>
            <w:noProof/>
          </w:rPr>
          <w:t>2.13.4 Hybrid Optimisation Model for Multiple Energy Resource</w:t>
        </w:r>
        <w:r w:rsidR="00061E33">
          <w:rPr>
            <w:noProof/>
            <w:webHidden/>
          </w:rPr>
          <w:tab/>
        </w:r>
        <w:r w:rsidR="00061E33">
          <w:rPr>
            <w:noProof/>
            <w:webHidden/>
          </w:rPr>
          <w:fldChar w:fldCharType="begin"/>
        </w:r>
        <w:r w:rsidR="00061E33">
          <w:rPr>
            <w:noProof/>
            <w:webHidden/>
          </w:rPr>
          <w:instrText xml:space="preserve"> PAGEREF _Toc494793379 \h </w:instrText>
        </w:r>
        <w:r w:rsidR="00061E33">
          <w:rPr>
            <w:noProof/>
            <w:webHidden/>
          </w:rPr>
        </w:r>
        <w:r w:rsidR="00061E33">
          <w:rPr>
            <w:noProof/>
            <w:webHidden/>
          </w:rPr>
          <w:fldChar w:fldCharType="separate"/>
        </w:r>
        <w:r w:rsidR="00501050">
          <w:rPr>
            <w:noProof/>
            <w:webHidden/>
          </w:rPr>
          <w:t>46</w:t>
        </w:r>
        <w:r w:rsidR="00061E33">
          <w:rPr>
            <w:noProof/>
            <w:webHidden/>
          </w:rPr>
          <w:fldChar w:fldCharType="end"/>
        </w:r>
      </w:hyperlink>
    </w:p>
    <w:p w14:paraId="3DD70B68" w14:textId="6D35B7C2" w:rsidR="00061E33" w:rsidRDefault="00D47419">
      <w:pPr>
        <w:pStyle w:val="TOC2"/>
        <w:rPr>
          <w:rFonts w:asciiTheme="minorHAnsi" w:eastAsiaTheme="minorEastAsia" w:hAnsiTheme="minorHAnsi" w:cstheme="minorBidi"/>
          <w:smallCaps w:val="0"/>
          <w:noProof/>
          <w:szCs w:val="22"/>
          <w:lang w:eastAsia="zh-CN"/>
        </w:rPr>
      </w:pPr>
      <w:hyperlink w:anchor="_Toc494793380" w:history="1">
        <w:r w:rsidR="00061E33" w:rsidRPr="00A4637B">
          <w:rPr>
            <w:rStyle w:val="Hyperlink"/>
            <w:noProof/>
          </w:rPr>
          <w:t>2.14 Summary of Findings</w:t>
        </w:r>
        <w:r w:rsidR="00061E33">
          <w:rPr>
            <w:noProof/>
            <w:webHidden/>
          </w:rPr>
          <w:tab/>
        </w:r>
        <w:r w:rsidR="00061E33">
          <w:rPr>
            <w:noProof/>
            <w:webHidden/>
          </w:rPr>
          <w:fldChar w:fldCharType="begin"/>
        </w:r>
        <w:r w:rsidR="00061E33">
          <w:rPr>
            <w:noProof/>
            <w:webHidden/>
          </w:rPr>
          <w:instrText xml:space="preserve"> PAGEREF _Toc494793380 \h </w:instrText>
        </w:r>
        <w:r w:rsidR="00061E33">
          <w:rPr>
            <w:noProof/>
            <w:webHidden/>
          </w:rPr>
        </w:r>
        <w:r w:rsidR="00061E33">
          <w:rPr>
            <w:noProof/>
            <w:webHidden/>
          </w:rPr>
          <w:fldChar w:fldCharType="separate"/>
        </w:r>
        <w:r w:rsidR="00501050">
          <w:rPr>
            <w:noProof/>
            <w:webHidden/>
          </w:rPr>
          <w:t>47</w:t>
        </w:r>
        <w:r w:rsidR="00061E33">
          <w:rPr>
            <w:noProof/>
            <w:webHidden/>
          </w:rPr>
          <w:fldChar w:fldCharType="end"/>
        </w:r>
      </w:hyperlink>
    </w:p>
    <w:p w14:paraId="7DDD6A59" w14:textId="2685F36D"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381" w:history="1">
        <w:r w:rsidR="00061E33" w:rsidRPr="00A4637B">
          <w:rPr>
            <w:rStyle w:val="Hyperlink"/>
            <w:noProof/>
          </w:rPr>
          <w:t>CHAPTER 3:</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METHODOLOGY</w:t>
        </w:r>
        <w:r w:rsidR="00061E33">
          <w:rPr>
            <w:noProof/>
            <w:webHidden/>
          </w:rPr>
          <w:tab/>
        </w:r>
        <w:r w:rsidR="00061E33">
          <w:rPr>
            <w:noProof/>
            <w:webHidden/>
          </w:rPr>
          <w:fldChar w:fldCharType="begin"/>
        </w:r>
        <w:r w:rsidR="00061E33">
          <w:rPr>
            <w:noProof/>
            <w:webHidden/>
          </w:rPr>
          <w:instrText xml:space="preserve"> PAGEREF _Toc494793381 \h </w:instrText>
        </w:r>
        <w:r w:rsidR="00061E33">
          <w:rPr>
            <w:noProof/>
            <w:webHidden/>
          </w:rPr>
        </w:r>
        <w:r w:rsidR="00061E33">
          <w:rPr>
            <w:noProof/>
            <w:webHidden/>
          </w:rPr>
          <w:fldChar w:fldCharType="separate"/>
        </w:r>
        <w:r w:rsidR="00501050">
          <w:rPr>
            <w:noProof/>
            <w:webHidden/>
          </w:rPr>
          <w:t>49</w:t>
        </w:r>
        <w:r w:rsidR="00061E33">
          <w:rPr>
            <w:noProof/>
            <w:webHidden/>
          </w:rPr>
          <w:fldChar w:fldCharType="end"/>
        </w:r>
      </w:hyperlink>
    </w:p>
    <w:p w14:paraId="3245C2CE" w14:textId="3A47583B" w:rsidR="00061E33" w:rsidRDefault="00D47419">
      <w:pPr>
        <w:pStyle w:val="TOC2"/>
        <w:rPr>
          <w:rFonts w:asciiTheme="minorHAnsi" w:eastAsiaTheme="minorEastAsia" w:hAnsiTheme="minorHAnsi" w:cstheme="minorBidi"/>
          <w:smallCaps w:val="0"/>
          <w:noProof/>
          <w:szCs w:val="22"/>
          <w:lang w:eastAsia="zh-CN"/>
        </w:rPr>
      </w:pPr>
      <w:hyperlink w:anchor="_Toc494793382" w:history="1">
        <w:r w:rsidR="00061E33" w:rsidRPr="00A4637B">
          <w:rPr>
            <w:rStyle w:val="Hyperlink"/>
            <w:noProof/>
          </w:rPr>
          <w:t>3.1 Matrix Laboratory (MATLAB)</w:t>
        </w:r>
        <w:r w:rsidR="00061E33">
          <w:rPr>
            <w:noProof/>
            <w:webHidden/>
          </w:rPr>
          <w:tab/>
        </w:r>
        <w:r w:rsidR="00061E33">
          <w:rPr>
            <w:noProof/>
            <w:webHidden/>
          </w:rPr>
          <w:fldChar w:fldCharType="begin"/>
        </w:r>
        <w:r w:rsidR="00061E33">
          <w:rPr>
            <w:noProof/>
            <w:webHidden/>
          </w:rPr>
          <w:instrText xml:space="preserve"> PAGEREF _Toc494793382 \h </w:instrText>
        </w:r>
        <w:r w:rsidR="00061E33">
          <w:rPr>
            <w:noProof/>
            <w:webHidden/>
          </w:rPr>
        </w:r>
        <w:r w:rsidR="00061E33">
          <w:rPr>
            <w:noProof/>
            <w:webHidden/>
          </w:rPr>
          <w:fldChar w:fldCharType="separate"/>
        </w:r>
        <w:r w:rsidR="00501050">
          <w:rPr>
            <w:noProof/>
            <w:webHidden/>
          </w:rPr>
          <w:t>50</w:t>
        </w:r>
        <w:r w:rsidR="00061E33">
          <w:rPr>
            <w:noProof/>
            <w:webHidden/>
          </w:rPr>
          <w:fldChar w:fldCharType="end"/>
        </w:r>
      </w:hyperlink>
    </w:p>
    <w:p w14:paraId="394F3706" w14:textId="3F8E3BDD" w:rsidR="00061E33" w:rsidRDefault="00D47419">
      <w:pPr>
        <w:pStyle w:val="TOC2"/>
        <w:rPr>
          <w:rFonts w:asciiTheme="minorHAnsi" w:eastAsiaTheme="minorEastAsia" w:hAnsiTheme="minorHAnsi" w:cstheme="minorBidi"/>
          <w:smallCaps w:val="0"/>
          <w:noProof/>
          <w:szCs w:val="22"/>
          <w:lang w:eastAsia="zh-CN"/>
        </w:rPr>
      </w:pPr>
      <w:hyperlink w:anchor="_Toc494793383" w:history="1">
        <w:r w:rsidR="00061E33" w:rsidRPr="00A4637B">
          <w:rPr>
            <w:rStyle w:val="Hyperlink"/>
            <w:noProof/>
          </w:rPr>
          <w:t>3.2 Graphical User Interface</w:t>
        </w:r>
        <w:r w:rsidR="00061E33">
          <w:rPr>
            <w:noProof/>
            <w:webHidden/>
          </w:rPr>
          <w:tab/>
        </w:r>
        <w:r w:rsidR="00061E33">
          <w:rPr>
            <w:noProof/>
            <w:webHidden/>
          </w:rPr>
          <w:fldChar w:fldCharType="begin"/>
        </w:r>
        <w:r w:rsidR="00061E33">
          <w:rPr>
            <w:noProof/>
            <w:webHidden/>
          </w:rPr>
          <w:instrText xml:space="preserve"> PAGEREF _Toc494793383 \h </w:instrText>
        </w:r>
        <w:r w:rsidR="00061E33">
          <w:rPr>
            <w:noProof/>
            <w:webHidden/>
          </w:rPr>
        </w:r>
        <w:r w:rsidR="00061E33">
          <w:rPr>
            <w:noProof/>
            <w:webHidden/>
          </w:rPr>
          <w:fldChar w:fldCharType="separate"/>
        </w:r>
        <w:r w:rsidR="00501050">
          <w:rPr>
            <w:noProof/>
            <w:webHidden/>
          </w:rPr>
          <w:t>51</w:t>
        </w:r>
        <w:r w:rsidR="00061E33">
          <w:rPr>
            <w:noProof/>
            <w:webHidden/>
          </w:rPr>
          <w:fldChar w:fldCharType="end"/>
        </w:r>
      </w:hyperlink>
    </w:p>
    <w:p w14:paraId="2EFEA105" w14:textId="378E6DCD" w:rsidR="00061E33" w:rsidRDefault="00D47419">
      <w:pPr>
        <w:pStyle w:val="TOC2"/>
        <w:rPr>
          <w:rFonts w:asciiTheme="minorHAnsi" w:eastAsiaTheme="minorEastAsia" w:hAnsiTheme="minorHAnsi" w:cstheme="minorBidi"/>
          <w:smallCaps w:val="0"/>
          <w:noProof/>
          <w:szCs w:val="22"/>
          <w:lang w:eastAsia="zh-CN"/>
        </w:rPr>
      </w:pPr>
      <w:hyperlink w:anchor="_Toc494793384" w:history="1">
        <w:r w:rsidR="00061E33" w:rsidRPr="00A4637B">
          <w:rPr>
            <w:rStyle w:val="Hyperlink"/>
            <w:noProof/>
          </w:rPr>
          <w:t>3.3 Description of Functionality</w:t>
        </w:r>
        <w:r w:rsidR="00061E33">
          <w:rPr>
            <w:noProof/>
            <w:webHidden/>
          </w:rPr>
          <w:tab/>
        </w:r>
        <w:r w:rsidR="00061E33">
          <w:rPr>
            <w:noProof/>
            <w:webHidden/>
          </w:rPr>
          <w:fldChar w:fldCharType="begin"/>
        </w:r>
        <w:r w:rsidR="00061E33">
          <w:rPr>
            <w:noProof/>
            <w:webHidden/>
          </w:rPr>
          <w:instrText xml:space="preserve"> PAGEREF _Toc494793384 \h </w:instrText>
        </w:r>
        <w:r w:rsidR="00061E33">
          <w:rPr>
            <w:noProof/>
            <w:webHidden/>
          </w:rPr>
        </w:r>
        <w:r w:rsidR="00061E33">
          <w:rPr>
            <w:noProof/>
            <w:webHidden/>
          </w:rPr>
          <w:fldChar w:fldCharType="separate"/>
        </w:r>
        <w:r w:rsidR="00501050">
          <w:rPr>
            <w:noProof/>
            <w:webHidden/>
          </w:rPr>
          <w:t>51</w:t>
        </w:r>
        <w:r w:rsidR="00061E33">
          <w:rPr>
            <w:noProof/>
            <w:webHidden/>
          </w:rPr>
          <w:fldChar w:fldCharType="end"/>
        </w:r>
      </w:hyperlink>
    </w:p>
    <w:p w14:paraId="79740D5C" w14:textId="0AB4646D" w:rsidR="00061E33" w:rsidRDefault="00D47419">
      <w:pPr>
        <w:pStyle w:val="TOC2"/>
        <w:rPr>
          <w:rFonts w:asciiTheme="minorHAnsi" w:eastAsiaTheme="minorEastAsia" w:hAnsiTheme="minorHAnsi" w:cstheme="minorBidi"/>
          <w:smallCaps w:val="0"/>
          <w:noProof/>
          <w:szCs w:val="22"/>
          <w:lang w:eastAsia="zh-CN"/>
        </w:rPr>
      </w:pPr>
      <w:hyperlink w:anchor="_Toc494793385" w:history="1">
        <w:r w:rsidR="00061E33" w:rsidRPr="00A4637B">
          <w:rPr>
            <w:rStyle w:val="Hyperlink"/>
            <w:noProof/>
          </w:rPr>
          <w:t>3.4 Data Sourcing</w:t>
        </w:r>
        <w:r w:rsidR="00061E33">
          <w:rPr>
            <w:noProof/>
            <w:webHidden/>
          </w:rPr>
          <w:tab/>
        </w:r>
        <w:r w:rsidR="00061E33">
          <w:rPr>
            <w:noProof/>
            <w:webHidden/>
          </w:rPr>
          <w:fldChar w:fldCharType="begin"/>
        </w:r>
        <w:r w:rsidR="00061E33">
          <w:rPr>
            <w:noProof/>
            <w:webHidden/>
          </w:rPr>
          <w:instrText xml:space="preserve"> PAGEREF _Toc494793385 \h </w:instrText>
        </w:r>
        <w:r w:rsidR="00061E33">
          <w:rPr>
            <w:noProof/>
            <w:webHidden/>
          </w:rPr>
        </w:r>
        <w:r w:rsidR="00061E33">
          <w:rPr>
            <w:noProof/>
            <w:webHidden/>
          </w:rPr>
          <w:fldChar w:fldCharType="separate"/>
        </w:r>
        <w:r w:rsidR="00501050">
          <w:rPr>
            <w:noProof/>
            <w:webHidden/>
          </w:rPr>
          <w:t>52</w:t>
        </w:r>
        <w:r w:rsidR="00061E33">
          <w:rPr>
            <w:noProof/>
            <w:webHidden/>
          </w:rPr>
          <w:fldChar w:fldCharType="end"/>
        </w:r>
      </w:hyperlink>
    </w:p>
    <w:p w14:paraId="74318CBD" w14:textId="76E3E280" w:rsidR="00061E33" w:rsidRDefault="00D47419">
      <w:pPr>
        <w:pStyle w:val="TOC2"/>
        <w:rPr>
          <w:rFonts w:asciiTheme="minorHAnsi" w:eastAsiaTheme="minorEastAsia" w:hAnsiTheme="minorHAnsi" w:cstheme="minorBidi"/>
          <w:smallCaps w:val="0"/>
          <w:noProof/>
          <w:szCs w:val="22"/>
          <w:lang w:eastAsia="zh-CN"/>
        </w:rPr>
      </w:pPr>
      <w:hyperlink w:anchor="_Toc494793386" w:history="1">
        <w:r w:rsidR="00061E33" w:rsidRPr="00A4637B">
          <w:rPr>
            <w:rStyle w:val="Hyperlink"/>
            <w:noProof/>
          </w:rPr>
          <w:t>3.5 User Parameters</w:t>
        </w:r>
        <w:r w:rsidR="00061E33">
          <w:rPr>
            <w:noProof/>
            <w:webHidden/>
          </w:rPr>
          <w:tab/>
        </w:r>
        <w:r w:rsidR="00061E33">
          <w:rPr>
            <w:noProof/>
            <w:webHidden/>
          </w:rPr>
          <w:fldChar w:fldCharType="begin"/>
        </w:r>
        <w:r w:rsidR="00061E33">
          <w:rPr>
            <w:noProof/>
            <w:webHidden/>
          </w:rPr>
          <w:instrText xml:space="preserve"> PAGEREF _Toc494793386 \h </w:instrText>
        </w:r>
        <w:r w:rsidR="00061E33">
          <w:rPr>
            <w:noProof/>
            <w:webHidden/>
          </w:rPr>
        </w:r>
        <w:r w:rsidR="00061E33">
          <w:rPr>
            <w:noProof/>
            <w:webHidden/>
          </w:rPr>
          <w:fldChar w:fldCharType="separate"/>
        </w:r>
        <w:r w:rsidR="00501050">
          <w:rPr>
            <w:noProof/>
            <w:webHidden/>
          </w:rPr>
          <w:t>52</w:t>
        </w:r>
        <w:r w:rsidR="00061E33">
          <w:rPr>
            <w:noProof/>
            <w:webHidden/>
          </w:rPr>
          <w:fldChar w:fldCharType="end"/>
        </w:r>
      </w:hyperlink>
    </w:p>
    <w:p w14:paraId="2BF1147D" w14:textId="70593FCF" w:rsidR="00061E33" w:rsidRDefault="00D47419">
      <w:pPr>
        <w:pStyle w:val="TOC3"/>
        <w:rPr>
          <w:rFonts w:asciiTheme="minorHAnsi" w:eastAsiaTheme="minorEastAsia" w:hAnsiTheme="minorHAnsi" w:cstheme="minorBidi"/>
          <w:i w:val="0"/>
          <w:iCs w:val="0"/>
          <w:noProof/>
          <w:szCs w:val="22"/>
          <w:lang w:eastAsia="zh-CN"/>
        </w:rPr>
      </w:pPr>
      <w:hyperlink w:anchor="_Toc494793387" w:history="1">
        <w:r w:rsidR="00061E33" w:rsidRPr="00A4637B">
          <w:rPr>
            <w:rStyle w:val="Hyperlink"/>
            <w:noProof/>
          </w:rPr>
          <w:t>3.5.1 Input Parameters</w:t>
        </w:r>
        <w:r w:rsidR="00061E33">
          <w:rPr>
            <w:noProof/>
            <w:webHidden/>
          </w:rPr>
          <w:tab/>
        </w:r>
        <w:r w:rsidR="00061E33">
          <w:rPr>
            <w:noProof/>
            <w:webHidden/>
          </w:rPr>
          <w:fldChar w:fldCharType="begin"/>
        </w:r>
        <w:r w:rsidR="00061E33">
          <w:rPr>
            <w:noProof/>
            <w:webHidden/>
          </w:rPr>
          <w:instrText xml:space="preserve"> PAGEREF _Toc494793387 \h </w:instrText>
        </w:r>
        <w:r w:rsidR="00061E33">
          <w:rPr>
            <w:noProof/>
            <w:webHidden/>
          </w:rPr>
        </w:r>
        <w:r w:rsidR="00061E33">
          <w:rPr>
            <w:noProof/>
            <w:webHidden/>
          </w:rPr>
          <w:fldChar w:fldCharType="separate"/>
        </w:r>
        <w:r w:rsidR="00501050">
          <w:rPr>
            <w:noProof/>
            <w:webHidden/>
          </w:rPr>
          <w:t>52</w:t>
        </w:r>
        <w:r w:rsidR="00061E33">
          <w:rPr>
            <w:noProof/>
            <w:webHidden/>
          </w:rPr>
          <w:fldChar w:fldCharType="end"/>
        </w:r>
      </w:hyperlink>
    </w:p>
    <w:p w14:paraId="5AABD38E" w14:textId="1BAFFD23" w:rsidR="00061E33" w:rsidRDefault="00D47419">
      <w:pPr>
        <w:pStyle w:val="TOC3"/>
        <w:rPr>
          <w:rFonts w:asciiTheme="minorHAnsi" w:eastAsiaTheme="minorEastAsia" w:hAnsiTheme="minorHAnsi" w:cstheme="minorBidi"/>
          <w:i w:val="0"/>
          <w:iCs w:val="0"/>
          <w:noProof/>
          <w:szCs w:val="22"/>
          <w:lang w:eastAsia="zh-CN"/>
        </w:rPr>
      </w:pPr>
      <w:hyperlink w:anchor="_Toc494793388" w:history="1">
        <w:r w:rsidR="00061E33" w:rsidRPr="00A4637B">
          <w:rPr>
            <w:rStyle w:val="Hyperlink"/>
            <w:noProof/>
          </w:rPr>
          <w:t>3.5.2 Output Parameters</w:t>
        </w:r>
        <w:r w:rsidR="00061E33">
          <w:rPr>
            <w:noProof/>
            <w:webHidden/>
          </w:rPr>
          <w:tab/>
        </w:r>
        <w:r w:rsidR="00061E33">
          <w:rPr>
            <w:noProof/>
            <w:webHidden/>
          </w:rPr>
          <w:fldChar w:fldCharType="begin"/>
        </w:r>
        <w:r w:rsidR="00061E33">
          <w:rPr>
            <w:noProof/>
            <w:webHidden/>
          </w:rPr>
          <w:instrText xml:space="preserve"> PAGEREF _Toc494793388 \h </w:instrText>
        </w:r>
        <w:r w:rsidR="00061E33">
          <w:rPr>
            <w:noProof/>
            <w:webHidden/>
          </w:rPr>
        </w:r>
        <w:r w:rsidR="00061E33">
          <w:rPr>
            <w:noProof/>
            <w:webHidden/>
          </w:rPr>
          <w:fldChar w:fldCharType="separate"/>
        </w:r>
        <w:r w:rsidR="00501050">
          <w:rPr>
            <w:noProof/>
            <w:webHidden/>
          </w:rPr>
          <w:t>53</w:t>
        </w:r>
        <w:r w:rsidR="00061E33">
          <w:rPr>
            <w:noProof/>
            <w:webHidden/>
          </w:rPr>
          <w:fldChar w:fldCharType="end"/>
        </w:r>
      </w:hyperlink>
    </w:p>
    <w:p w14:paraId="0CDFC7C1" w14:textId="0C27AE30" w:rsidR="00061E33" w:rsidRDefault="00D47419">
      <w:pPr>
        <w:pStyle w:val="TOC2"/>
        <w:rPr>
          <w:rFonts w:asciiTheme="minorHAnsi" w:eastAsiaTheme="minorEastAsia" w:hAnsiTheme="minorHAnsi" w:cstheme="minorBidi"/>
          <w:smallCaps w:val="0"/>
          <w:noProof/>
          <w:szCs w:val="22"/>
          <w:lang w:eastAsia="zh-CN"/>
        </w:rPr>
      </w:pPr>
      <w:hyperlink w:anchor="_Toc494793389" w:history="1">
        <w:r w:rsidR="00061E33" w:rsidRPr="00A4637B">
          <w:rPr>
            <w:rStyle w:val="Hyperlink"/>
            <w:noProof/>
          </w:rPr>
          <w:t>3.6 Production Calculations</w:t>
        </w:r>
        <w:r w:rsidR="00061E33">
          <w:rPr>
            <w:noProof/>
            <w:webHidden/>
          </w:rPr>
          <w:tab/>
        </w:r>
        <w:r w:rsidR="00061E33">
          <w:rPr>
            <w:noProof/>
            <w:webHidden/>
          </w:rPr>
          <w:fldChar w:fldCharType="begin"/>
        </w:r>
        <w:r w:rsidR="00061E33">
          <w:rPr>
            <w:noProof/>
            <w:webHidden/>
          </w:rPr>
          <w:instrText xml:space="preserve"> PAGEREF _Toc494793389 \h </w:instrText>
        </w:r>
        <w:r w:rsidR="00061E33">
          <w:rPr>
            <w:noProof/>
            <w:webHidden/>
          </w:rPr>
        </w:r>
        <w:r w:rsidR="00061E33">
          <w:rPr>
            <w:noProof/>
            <w:webHidden/>
          </w:rPr>
          <w:fldChar w:fldCharType="separate"/>
        </w:r>
        <w:r w:rsidR="00501050">
          <w:rPr>
            <w:noProof/>
            <w:webHidden/>
          </w:rPr>
          <w:t>53</w:t>
        </w:r>
        <w:r w:rsidR="00061E33">
          <w:rPr>
            <w:noProof/>
            <w:webHidden/>
          </w:rPr>
          <w:fldChar w:fldCharType="end"/>
        </w:r>
      </w:hyperlink>
    </w:p>
    <w:p w14:paraId="7FFEF06E" w14:textId="0D133DDD" w:rsidR="00061E33" w:rsidRDefault="00D47419">
      <w:pPr>
        <w:pStyle w:val="TOC3"/>
        <w:rPr>
          <w:rFonts w:asciiTheme="minorHAnsi" w:eastAsiaTheme="minorEastAsia" w:hAnsiTheme="minorHAnsi" w:cstheme="minorBidi"/>
          <w:i w:val="0"/>
          <w:iCs w:val="0"/>
          <w:noProof/>
          <w:szCs w:val="22"/>
          <w:lang w:eastAsia="zh-CN"/>
        </w:rPr>
      </w:pPr>
      <w:hyperlink w:anchor="_Toc494793390" w:history="1">
        <w:r w:rsidR="00061E33" w:rsidRPr="00A4637B">
          <w:rPr>
            <w:rStyle w:val="Hyperlink"/>
            <w:noProof/>
          </w:rPr>
          <w:t>3.6.1 Linear Tilt Approximation</w:t>
        </w:r>
        <w:r w:rsidR="00061E33">
          <w:rPr>
            <w:noProof/>
            <w:webHidden/>
          </w:rPr>
          <w:tab/>
        </w:r>
        <w:r w:rsidR="00061E33">
          <w:rPr>
            <w:noProof/>
            <w:webHidden/>
          </w:rPr>
          <w:fldChar w:fldCharType="begin"/>
        </w:r>
        <w:r w:rsidR="00061E33">
          <w:rPr>
            <w:noProof/>
            <w:webHidden/>
          </w:rPr>
          <w:instrText xml:space="preserve"> PAGEREF _Toc494793390 \h </w:instrText>
        </w:r>
        <w:r w:rsidR="00061E33">
          <w:rPr>
            <w:noProof/>
            <w:webHidden/>
          </w:rPr>
        </w:r>
        <w:r w:rsidR="00061E33">
          <w:rPr>
            <w:noProof/>
            <w:webHidden/>
          </w:rPr>
          <w:fldChar w:fldCharType="separate"/>
        </w:r>
        <w:r w:rsidR="00501050">
          <w:rPr>
            <w:noProof/>
            <w:webHidden/>
          </w:rPr>
          <w:t>53</w:t>
        </w:r>
        <w:r w:rsidR="00061E33">
          <w:rPr>
            <w:noProof/>
            <w:webHidden/>
          </w:rPr>
          <w:fldChar w:fldCharType="end"/>
        </w:r>
      </w:hyperlink>
    </w:p>
    <w:p w14:paraId="725AAA70" w14:textId="468253C6" w:rsidR="00061E33" w:rsidRDefault="00D47419">
      <w:pPr>
        <w:pStyle w:val="TOC3"/>
        <w:rPr>
          <w:rFonts w:asciiTheme="minorHAnsi" w:eastAsiaTheme="minorEastAsia" w:hAnsiTheme="minorHAnsi" w:cstheme="minorBidi"/>
          <w:i w:val="0"/>
          <w:iCs w:val="0"/>
          <w:noProof/>
          <w:szCs w:val="22"/>
          <w:lang w:eastAsia="zh-CN"/>
        </w:rPr>
      </w:pPr>
      <w:hyperlink w:anchor="_Toc494793391" w:history="1">
        <w:r w:rsidR="00061E33" w:rsidRPr="00A4637B">
          <w:rPr>
            <w:rStyle w:val="Hyperlink"/>
            <w:noProof/>
          </w:rPr>
          <w:t>3.6.2 Power Production</w:t>
        </w:r>
        <w:r w:rsidR="00061E33">
          <w:rPr>
            <w:noProof/>
            <w:webHidden/>
          </w:rPr>
          <w:tab/>
        </w:r>
        <w:r w:rsidR="00061E33">
          <w:rPr>
            <w:noProof/>
            <w:webHidden/>
          </w:rPr>
          <w:fldChar w:fldCharType="begin"/>
        </w:r>
        <w:r w:rsidR="00061E33">
          <w:rPr>
            <w:noProof/>
            <w:webHidden/>
          </w:rPr>
          <w:instrText xml:space="preserve"> PAGEREF _Toc494793391 \h </w:instrText>
        </w:r>
        <w:r w:rsidR="00061E33">
          <w:rPr>
            <w:noProof/>
            <w:webHidden/>
          </w:rPr>
        </w:r>
        <w:r w:rsidR="00061E33">
          <w:rPr>
            <w:noProof/>
            <w:webHidden/>
          </w:rPr>
          <w:fldChar w:fldCharType="separate"/>
        </w:r>
        <w:r w:rsidR="00501050">
          <w:rPr>
            <w:noProof/>
            <w:webHidden/>
          </w:rPr>
          <w:t>54</w:t>
        </w:r>
        <w:r w:rsidR="00061E33">
          <w:rPr>
            <w:noProof/>
            <w:webHidden/>
          </w:rPr>
          <w:fldChar w:fldCharType="end"/>
        </w:r>
      </w:hyperlink>
    </w:p>
    <w:p w14:paraId="1B497BE8" w14:textId="4AD22948" w:rsidR="00061E33" w:rsidRDefault="00D47419">
      <w:pPr>
        <w:pStyle w:val="TOC2"/>
        <w:rPr>
          <w:rFonts w:asciiTheme="minorHAnsi" w:eastAsiaTheme="minorEastAsia" w:hAnsiTheme="minorHAnsi" w:cstheme="minorBidi"/>
          <w:smallCaps w:val="0"/>
          <w:noProof/>
          <w:szCs w:val="22"/>
          <w:lang w:eastAsia="zh-CN"/>
        </w:rPr>
      </w:pPr>
      <w:hyperlink w:anchor="_Toc494793392" w:history="1">
        <w:r w:rsidR="00061E33" w:rsidRPr="00A4637B">
          <w:rPr>
            <w:rStyle w:val="Hyperlink"/>
            <w:noProof/>
          </w:rPr>
          <w:t>3.7 Risk Assessment</w:t>
        </w:r>
        <w:r w:rsidR="00061E33">
          <w:rPr>
            <w:noProof/>
            <w:webHidden/>
          </w:rPr>
          <w:tab/>
        </w:r>
        <w:r w:rsidR="00061E33">
          <w:rPr>
            <w:noProof/>
            <w:webHidden/>
          </w:rPr>
          <w:fldChar w:fldCharType="begin"/>
        </w:r>
        <w:r w:rsidR="00061E33">
          <w:rPr>
            <w:noProof/>
            <w:webHidden/>
          </w:rPr>
          <w:instrText xml:space="preserve"> PAGEREF _Toc494793392 \h </w:instrText>
        </w:r>
        <w:r w:rsidR="00061E33">
          <w:rPr>
            <w:noProof/>
            <w:webHidden/>
          </w:rPr>
        </w:r>
        <w:r w:rsidR="00061E33">
          <w:rPr>
            <w:noProof/>
            <w:webHidden/>
          </w:rPr>
          <w:fldChar w:fldCharType="separate"/>
        </w:r>
        <w:r w:rsidR="00501050">
          <w:rPr>
            <w:noProof/>
            <w:webHidden/>
          </w:rPr>
          <w:t>54</w:t>
        </w:r>
        <w:r w:rsidR="00061E33">
          <w:rPr>
            <w:noProof/>
            <w:webHidden/>
          </w:rPr>
          <w:fldChar w:fldCharType="end"/>
        </w:r>
      </w:hyperlink>
    </w:p>
    <w:p w14:paraId="6D233870" w14:textId="71A1A30F" w:rsidR="00061E33" w:rsidRDefault="00D47419">
      <w:pPr>
        <w:pStyle w:val="TOC2"/>
        <w:rPr>
          <w:rFonts w:asciiTheme="minorHAnsi" w:eastAsiaTheme="minorEastAsia" w:hAnsiTheme="minorHAnsi" w:cstheme="minorBidi"/>
          <w:smallCaps w:val="0"/>
          <w:noProof/>
          <w:szCs w:val="22"/>
          <w:lang w:eastAsia="zh-CN"/>
        </w:rPr>
      </w:pPr>
      <w:hyperlink w:anchor="_Toc494793393" w:history="1">
        <w:r w:rsidR="00061E33" w:rsidRPr="00A4637B">
          <w:rPr>
            <w:rStyle w:val="Hyperlink"/>
            <w:noProof/>
          </w:rPr>
          <w:t>3.8 Project Funding</w:t>
        </w:r>
        <w:r w:rsidR="00061E33">
          <w:rPr>
            <w:noProof/>
            <w:webHidden/>
          </w:rPr>
          <w:tab/>
        </w:r>
        <w:r w:rsidR="00061E33">
          <w:rPr>
            <w:noProof/>
            <w:webHidden/>
          </w:rPr>
          <w:fldChar w:fldCharType="begin"/>
        </w:r>
        <w:r w:rsidR="00061E33">
          <w:rPr>
            <w:noProof/>
            <w:webHidden/>
          </w:rPr>
          <w:instrText xml:space="preserve"> PAGEREF _Toc494793393 \h </w:instrText>
        </w:r>
        <w:r w:rsidR="00061E33">
          <w:rPr>
            <w:noProof/>
            <w:webHidden/>
          </w:rPr>
        </w:r>
        <w:r w:rsidR="00061E33">
          <w:rPr>
            <w:noProof/>
            <w:webHidden/>
          </w:rPr>
          <w:fldChar w:fldCharType="separate"/>
        </w:r>
        <w:r w:rsidR="00501050">
          <w:rPr>
            <w:noProof/>
            <w:webHidden/>
          </w:rPr>
          <w:t>54</w:t>
        </w:r>
        <w:r w:rsidR="00061E33">
          <w:rPr>
            <w:noProof/>
            <w:webHidden/>
          </w:rPr>
          <w:fldChar w:fldCharType="end"/>
        </w:r>
      </w:hyperlink>
    </w:p>
    <w:p w14:paraId="7B3913A0" w14:textId="5ACB9320" w:rsidR="00061E33" w:rsidRDefault="00D47419">
      <w:pPr>
        <w:pStyle w:val="TOC2"/>
        <w:rPr>
          <w:rFonts w:asciiTheme="minorHAnsi" w:eastAsiaTheme="minorEastAsia" w:hAnsiTheme="minorHAnsi" w:cstheme="minorBidi"/>
          <w:smallCaps w:val="0"/>
          <w:noProof/>
          <w:szCs w:val="22"/>
          <w:lang w:eastAsia="zh-CN"/>
        </w:rPr>
      </w:pPr>
      <w:hyperlink w:anchor="_Toc494793394" w:history="1">
        <w:r w:rsidR="00061E33" w:rsidRPr="00A4637B">
          <w:rPr>
            <w:rStyle w:val="Hyperlink"/>
            <w:noProof/>
          </w:rPr>
          <w:t>3.9 Gantt Chart</w:t>
        </w:r>
        <w:r w:rsidR="00061E33">
          <w:rPr>
            <w:noProof/>
            <w:webHidden/>
          </w:rPr>
          <w:tab/>
        </w:r>
        <w:r w:rsidR="00061E33">
          <w:rPr>
            <w:noProof/>
            <w:webHidden/>
          </w:rPr>
          <w:fldChar w:fldCharType="begin"/>
        </w:r>
        <w:r w:rsidR="00061E33">
          <w:rPr>
            <w:noProof/>
            <w:webHidden/>
          </w:rPr>
          <w:instrText xml:space="preserve"> PAGEREF _Toc494793394 \h </w:instrText>
        </w:r>
        <w:r w:rsidR="00061E33">
          <w:rPr>
            <w:noProof/>
            <w:webHidden/>
          </w:rPr>
        </w:r>
        <w:r w:rsidR="00061E33">
          <w:rPr>
            <w:noProof/>
            <w:webHidden/>
          </w:rPr>
          <w:fldChar w:fldCharType="separate"/>
        </w:r>
        <w:r w:rsidR="00501050">
          <w:rPr>
            <w:noProof/>
            <w:webHidden/>
          </w:rPr>
          <w:t>54</w:t>
        </w:r>
        <w:r w:rsidR="00061E33">
          <w:rPr>
            <w:noProof/>
            <w:webHidden/>
          </w:rPr>
          <w:fldChar w:fldCharType="end"/>
        </w:r>
      </w:hyperlink>
    </w:p>
    <w:p w14:paraId="57B2D38A" w14:textId="517CE1BD" w:rsidR="00061E33" w:rsidRDefault="00D47419">
      <w:pPr>
        <w:pStyle w:val="TOC2"/>
        <w:rPr>
          <w:rFonts w:asciiTheme="minorHAnsi" w:eastAsiaTheme="minorEastAsia" w:hAnsiTheme="minorHAnsi" w:cstheme="minorBidi"/>
          <w:smallCaps w:val="0"/>
          <w:noProof/>
          <w:szCs w:val="22"/>
          <w:lang w:eastAsia="zh-CN"/>
        </w:rPr>
      </w:pPr>
      <w:hyperlink w:anchor="_Toc494793395" w:history="1">
        <w:r w:rsidR="00061E33" w:rsidRPr="00A4637B">
          <w:rPr>
            <w:rStyle w:val="Hyperlink"/>
            <w:noProof/>
          </w:rPr>
          <w:t>3.10 Economic Calculations</w:t>
        </w:r>
        <w:r w:rsidR="00061E33">
          <w:rPr>
            <w:noProof/>
            <w:webHidden/>
          </w:rPr>
          <w:tab/>
        </w:r>
        <w:r w:rsidR="00061E33">
          <w:rPr>
            <w:noProof/>
            <w:webHidden/>
          </w:rPr>
          <w:fldChar w:fldCharType="begin"/>
        </w:r>
        <w:r w:rsidR="00061E33">
          <w:rPr>
            <w:noProof/>
            <w:webHidden/>
          </w:rPr>
          <w:instrText xml:space="preserve"> PAGEREF _Toc494793395 \h </w:instrText>
        </w:r>
        <w:r w:rsidR="00061E33">
          <w:rPr>
            <w:noProof/>
            <w:webHidden/>
          </w:rPr>
        </w:r>
        <w:r w:rsidR="00061E33">
          <w:rPr>
            <w:noProof/>
            <w:webHidden/>
          </w:rPr>
          <w:fldChar w:fldCharType="separate"/>
        </w:r>
        <w:r w:rsidR="00501050">
          <w:rPr>
            <w:noProof/>
            <w:webHidden/>
          </w:rPr>
          <w:t>55</w:t>
        </w:r>
        <w:r w:rsidR="00061E33">
          <w:rPr>
            <w:noProof/>
            <w:webHidden/>
          </w:rPr>
          <w:fldChar w:fldCharType="end"/>
        </w:r>
      </w:hyperlink>
    </w:p>
    <w:p w14:paraId="026A3D10" w14:textId="21E643C0" w:rsidR="00061E33" w:rsidRDefault="00D47419">
      <w:pPr>
        <w:pStyle w:val="TOC3"/>
        <w:rPr>
          <w:rFonts w:asciiTheme="minorHAnsi" w:eastAsiaTheme="minorEastAsia" w:hAnsiTheme="minorHAnsi" w:cstheme="minorBidi"/>
          <w:i w:val="0"/>
          <w:iCs w:val="0"/>
          <w:noProof/>
          <w:szCs w:val="22"/>
          <w:lang w:eastAsia="zh-CN"/>
        </w:rPr>
      </w:pPr>
      <w:hyperlink w:anchor="_Toc494793396" w:history="1">
        <w:r w:rsidR="00061E33" w:rsidRPr="00A4637B">
          <w:rPr>
            <w:rStyle w:val="Hyperlink"/>
            <w:noProof/>
          </w:rPr>
          <w:t>3.10.1 Life Cycle Costing</w:t>
        </w:r>
        <w:r w:rsidR="00061E33">
          <w:rPr>
            <w:noProof/>
            <w:webHidden/>
          </w:rPr>
          <w:tab/>
        </w:r>
        <w:r w:rsidR="00061E33">
          <w:rPr>
            <w:noProof/>
            <w:webHidden/>
          </w:rPr>
          <w:fldChar w:fldCharType="begin"/>
        </w:r>
        <w:r w:rsidR="00061E33">
          <w:rPr>
            <w:noProof/>
            <w:webHidden/>
          </w:rPr>
          <w:instrText xml:space="preserve"> PAGEREF _Toc494793396 \h </w:instrText>
        </w:r>
        <w:r w:rsidR="00061E33">
          <w:rPr>
            <w:noProof/>
            <w:webHidden/>
          </w:rPr>
        </w:r>
        <w:r w:rsidR="00061E33">
          <w:rPr>
            <w:noProof/>
            <w:webHidden/>
          </w:rPr>
          <w:fldChar w:fldCharType="separate"/>
        </w:r>
        <w:r w:rsidR="00501050">
          <w:rPr>
            <w:noProof/>
            <w:webHidden/>
          </w:rPr>
          <w:t>56</w:t>
        </w:r>
        <w:r w:rsidR="00061E33">
          <w:rPr>
            <w:noProof/>
            <w:webHidden/>
          </w:rPr>
          <w:fldChar w:fldCharType="end"/>
        </w:r>
      </w:hyperlink>
    </w:p>
    <w:p w14:paraId="40B53FD1" w14:textId="40013D55" w:rsidR="00061E33" w:rsidRDefault="00D47419">
      <w:pPr>
        <w:pStyle w:val="TOC3"/>
        <w:rPr>
          <w:rFonts w:asciiTheme="minorHAnsi" w:eastAsiaTheme="minorEastAsia" w:hAnsiTheme="minorHAnsi" w:cstheme="minorBidi"/>
          <w:i w:val="0"/>
          <w:iCs w:val="0"/>
          <w:noProof/>
          <w:szCs w:val="22"/>
          <w:lang w:eastAsia="zh-CN"/>
        </w:rPr>
      </w:pPr>
      <w:hyperlink w:anchor="_Toc494793397" w:history="1">
        <w:r w:rsidR="00061E33" w:rsidRPr="00A4637B">
          <w:rPr>
            <w:rStyle w:val="Hyperlink"/>
            <w:noProof/>
          </w:rPr>
          <w:t>3.10.2 Annualised Life Cycle Cost</w:t>
        </w:r>
        <w:r w:rsidR="00061E33">
          <w:rPr>
            <w:noProof/>
            <w:webHidden/>
          </w:rPr>
          <w:tab/>
        </w:r>
        <w:r w:rsidR="00061E33">
          <w:rPr>
            <w:noProof/>
            <w:webHidden/>
          </w:rPr>
          <w:fldChar w:fldCharType="begin"/>
        </w:r>
        <w:r w:rsidR="00061E33">
          <w:rPr>
            <w:noProof/>
            <w:webHidden/>
          </w:rPr>
          <w:instrText xml:space="preserve"> PAGEREF _Toc494793397 \h </w:instrText>
        </w:r>
        <w:r w:rsidR="00061E33">
          <w:rPr>
            <w:noProof/>
            <w:webHidden/>
          </w:rPr>
        </w:r>
        <w:r w:rsidR="00061E33">
          <w:rPr>
            <w:noProof/>
            <w:webHidden/>
          </w:rPr>
          <w:fldChar w:fldCharType="separate"/>
        </w:r>
        <w:r w:rsidR="00501050">
          <w:rPr>
            <w:noProof/>
            <w:webHidden/>
          </w:rPr>
          <w:t>57</w:t>
        </w:r>
        <w:r w:rsidR="00061E33">
          <w:rPr>
            <w:noProof/>
            <w:webHidden/>
          </w:rPr>
          <w:fldChar w:fldCharType="end"/>
        </w:r>
      </w:hyperlink>
    </w:p>
    <w:p w14:paraId="045E06D4" w14:textId="6B8F0079" w:rsidR="00061E33" w:rsidRDefault="00D47419">
      <w:pPr>
        <w:pStyle w:val="TOC3"/>
        <w:rPr>
          <w:rFonts w:asciiTheme="minorHAnsi" w:eastAsiaTheme="minorEastAsia" w:hAnsiTheme="minorHAnsi" w:cstheme="minorBidi"/>
          <w:i w:val="0"/>
          <w:iCs w:val="0"/>
          <w:noProof/>
          <w:szCs w:val="22"/>
          <w:lang w:eastAsia="zh-CN"/>
        </w:rPr>
      </w:pPr>
      <w:hyperlink w:anchor="_Toc494793398" w:history="1">
        <w:r w:rsidR="00061E33" w:rsidRPr="00A4637B">
          <w:rPr>
            <w:rStyle w:val="Hyperlink"/>
            <w:noProof/>
          </w:rPr>
          <w:t>3.10.3 Annual Payment</w:t>
        </w:r>
        <w:r w:rsidR="00061E33">
          <w:rPr>
            <w:noProof/>
            <w:webHidden/>
          </w:rPr>
          <w:tab/>
        </w:r>
        <w:r w:rsidR="00061E33">
          <w:rPr>
            <w:noProof/>
            <w:webHidden/>
          </w:rPr>
          <w:fldChar w:fldCharType="begin"/>
        </w:r>
        <w:r w:rsidR="00061E33">
          <w:rPr>
            <w:noProof/>
            <w:webHidden/>
          </w:rPr>
          <w:instrText xml:space="preserve"> PAGEREF _Toc494793398 \h </w:instrText>
        </w:r>
        <w:r w:rsidR="00061E33">
          <w:rPr>
            <w:noProof/>
            <w:webHidden/>
          </w:rPr>
        </w:r>
        <w:r w:rsidR="00061E33">
          <w:rPr>
            <w:noProof/>
            <w:webHidden/>
          </w:rPr>
          <w:fldChar w:fldCharType="separate"/>
        </w:r>
        <w:r w:rsidR="00501050">
          <w:rPr>
            <w:noProof/>
            <w:webHidden/>
          </w:rPr>
          <w:t>58</w:t>
        </w:r>
        <w:r w:rsidR="00061E33">
          <w:rPr>
            <w:noProof/>
            <w:webHidden/>
          </w:rPr>
          <w:fldChar w:fldCharType="end"/>
        </w:r>
      </w:hyperlink>
    </w:p>
    <w:p w14:paraId="2638AB97" w14:textId="191A4310" w:rsidR="00061E33" w:rsidRDefault="00D47419">
      <w:pPr>
        <w:pStyle w:val="TOC3"/>
        <w:rPr>
          <w:rFonts w:asciiTheme="minorHAnsi" w:eastAsiaTheme="minorEastAsia" w:hAnsiTheme="minorHAnsi" w:cstheme="minorBidi"/>
          <w:i w:val="0"/>
          <w:iCs w:val="0"/>
          <w:noProof/>
          <w:szCs w:val="22"/>
          <w:lang w:eastAsia="zh-CN"/>
        </w:rPr>
      </w:pPr>
      <w:hyperlink w:anchor="_Toc494793399" w:history="1">
        <w:r w:rsidR="00061E33" w:rsidRPr="00A4637B">
          <w:rPr>
            <w:rStyle w:val="Hyperlink"/>
            <w:noProof/>
          </w:rPr>
          <w:t>3.10.4 Present Value</w:t>
        </w:r>
        <w:r w:rsidR="00061E33">
          <w:rPr>
            <w:noProof/>
            <w:webHidden/>
          </w:rPr>
          <w:tab/>
        </w:r>
        <w:r w:rsidR="00061E33">
          <w:rPr>
            <w:noProof/>
            <w:webHidden/>
          </w:rPr>
          <w:fldChar w:fldCharType="begin"/>
        </w:r>
        <w:r w:rsidR="00061E33">
          <w:rPr>
            <w:noProof/>
            <w:webHidden/>
          </w:rPr>
          <w:instrText xml:space="preserve"> PAGEREF _Toc494793399 \h </w:instrText>
        </w:r>
        <w:r w:rsidR="00061E33">
          <w:rPr>
            <w:noProof/>
            <w:webHidden/>
          </w:rPr>
        </w:r>
        <w:r w:rsidR="00061E33">
          <w:rPr>
            <w:noProof/>
            <w:webHidden/>
          </w:rPr>
          <w:fldChar w:fldCharType="separate"/>
        </w:r>
        <w:r w:rsidR="00501050">
          <w:rPr>
            <w:noProof/>
            <w:webHidden/>
          </w:rPr>
          <w:t>58</w:t>
        </w:r>
        <w:r w:rsidR="00061E33">
          <w:rPr>
            <w:noProof/>
            <w:webHidden/>
          </w:rPr>
          <w:fldChar w:fldCharType="end"/>
        </w:r>
      </w:hyperlink>
    </w:p>
    <w:p w14:paraId="671B78A6" w14:textId="45622168" w:rsidR="00061E33" w:rsidRDefault="00D47419">
      <w:pPr>
        <w:pStyle w:val="TOC3"/>
        <w:rPr>
          <w:rFonts w:asciiTheme="minorHAnsi" w:eastAsiaTheme="minorEastAsia" w:hAnsiTheme="minorHAnsi" w:cstheme="minorBidi"/>
          <w:i w:val="0"/>
          <w:iCs w:val="0"/>
          <w:noProof/>
          <w:szCs w:val="22"/>
          <w:lang w:eastAsia="zh-CN"/>
        </w:rPr>
      </w:pPr>
      <w:hyperlink w:anchor="_Toc494793400" w:history="1">
        <w:r w:rsidR="00061E33" w:rsidRPr="00A4637B">
          <w:rPr>
            <w:rStyle w:val="Hyperlink"/>
            <w:noProof/>
          </w:rPr>
          <w:t>3.10.5 Net Present Value</w:t>
        </w:r>
        <w:r w:rsidR="00061E33">
          <w:rPr>
            <w:noProof/>
            <w:webHidden/>
          </w:rPr>
          <w:tab/>
        </w:r>
        <w:r w:rsidR="00061E33">
          <w:rPr>
            <w:noProof/>
            <w:webHidden/>
          </w:rPr>
          <w:fldChar w:fldCharType="begin"/>
        </w:r>
        <w:r w:rsidR="00061E33">
          <w:rPr>
            <w:noProof/>
            <w:webHidden/>
          </w:rPr>
          <w:instrText xml:space="preserve"> PAGEREF _Toc494793400 \h </w:instrText>
        </w:r>
        <w:r w:rsidR="00061E33">
          <w:rPr>
            <w:noProof/>
            <w:webHidden/>
          </w:rPr>
        </w:r>
        <w:r w:rsidR="00061E33">
          <w:rPr>
            <w:noProof/>
            <w:webHidden/>
          </w:rPr>
          <w:fldChar w:fldCharType="separate"/>
        </w:r>
        <w:r w:rsidR="00501050">
          <w:rPr>
            <w:noProof/>
            <w:webHidden/>
          </w:rPr>
          <w:t>59</w:t>
        </w:r>
        <w:r w:rsidR="00061E33">
          <w:rPr>
            <w:noProof/>
            <w:webHidden/>
          </w:rPr>
          <w:fldChar w:fldCharType="end"/>
        </w:r>
      </w:hyperlink>
    </w:p>
    <w:p w14:paraId="23F06C5F" w14:textId="36FA5157" w:rsidR="00061E33" w:rsidRDefault="00D47419">
      <w:pPr>
        <w:pStyle w:val="TOC3"/>
        <w:rPr>
          <w:rFonts w:asciiTheme="minorHAnsi" w:eastAsiaTheme="minorEastAsia" w:hAnsiTheme="minorHAnsi" w:cstheme="minorBidi"/>
          <w:i w:val="0"/>
          <w:iCs w:val="0"/>
          <w:noProof/>
          <w:szCs w:val="22"/>
          <w:lang w:eastAsia="zh-CN"/>
        </w:rPr>
      </w:pPr>
      <w:hyperlink w:anchor="_Toc494793401" w:history="1">
        <w:r w:rsidR="00061E33" w:rsidRPr="00A4637B">
          <w:rPr>
            <w:rStyle w:val="Hyperlink"/>
            <w:noProof/>
          </w:rPr>
          <w:t>3.10.6 Internal Rate of Return</w:t>
        </w:r>
        <w:r w:rsidR="00061E33">
          <w:rPr>
            <w:noProof/>
            <w:webHidden/>
          </w:rPr>
          <w:tab/>
        </w:r>
        <w:r w:rsidR="00061E33">
          <w:rPr>
            <w:noProof/>
            <w:webHidden/>
          </w:rPr>
          <w:fldChar w:fldCharType="begin"/>
        </w:r>
        <w:r w:rsidR="00061E33">
          <w:rPr>
            <w:noProof/>
            <w:webHidden/>
          </w:rPr>
          <w:instrText xml:space="preserve"> PAGEREF _Toc494793401 \h </w:instrText>
        </w:r>
        <w:r w:rsidR="00061E33">
          <w:rPr>
            <w:noProof/>
            <w:webHidden/>
          </w:rPr>
        </w:r>
        <w:r w:rsidR="00061E33">
          <w:rPr>
            <w:noProof/>
            <w:webHidden/>
          </w:rPr>
          <w:fldChar w:fldCharType="separate"/>
        </w:r>
        <w:r w:rsidR="00501050">
          <w:rPr>
            <w:noProof/>
            <w:webHidden/>
          </w:rPr>
          <w:t>59</w:t>
        </w:r>
        <w:r w:rsidR="00061E33">
          <w:rPr>
            <w:noProof/>
            <w:webHidden/>
          </w:rPr>
          <w:fldChar w:fldCharType="end"/>
        </w:r>
      </w:hyperlink>
    </w:p>
    <w:p w14:paraId="597A39D9" w14:textId="33B609C4" w:rsidR="00061E33" w:rsidRDefault="00D47419">
      <w:pPr>
        <w:pStyle w:val="TOC3"/>
        <w:rPr>
          <w:rFonts w:asciiTheme="minorHAnsi" w:eastAsiaTheme="minorEastAsia" w:hAnsiTheme="minorHAnsi" w:cstheme="minorBidi"/>
          <w:i w:val="0"/>
          <w:iCs w:val="0"/>
          <w:noProof/>
          <w:szCs w:val="22"/>
          <w:lang w:eastAsia="zh-CN"/>
        </w:rPr>
      </w:pPr>
      <w:hyperlink w:anchor="_Toc494793402" w:history="1">
        <w:r w:rsidR="00061E33" w:rsidRPr="00A4637B">
          <w:rPr>
            <w:rStyle w:val="Hyperlink"/>
            <w:noProof/>
          </w:rPr>
          <w:t>3.10.7 Return on Investment</w:t>
        </w:r>
        <w:r w:rsidR="00061E33">
          <w:rPr>
            <w:noProof/>
            <w:webHidden/>
          </w:rPr>
          <w:tab/>
        </w:r>
        <w:r w:rsidR="00061E33">
          <w:rPr>
            <w:noProof/>
            <w:webHidden/>
          </w:rPr>
          <w:fldChar w:fldCharType="begin"/>
        </w:r>
        <w:r w:rsidR="00061E33">
          <w:rPr>
            <w:noProof/>
            <w:webHidden/>
          </w:rPr>
          <w:instrText xml:space="preserve"> PAGEREF _Toc494793402 \h </w:instrText>
        </w:r>
        <w:r w:rsidR="00061E33">
          <w:rPr>
            <w:noProof/>
            <w:webHidden/>
          </w:rPr>
        </w:r>
        <w:r w:rsidR="00061E33">
          <w:rPr>
            <w:noProof/>
            <w:webHidden/>
          </w:rPr>
          <w:fldChar w:fldCharType="separate"/>
        </w:r>
        <w:r w:rsidR="00501050">
          <w:rPr>
            <w:noProof/>
            <w:webHidden/>
          </w:rPr>
          <w:t>60</w:t>
        </w:r>
        <w:r w:rsidR="00061E33">
          <w:rPr>
            <w:noProof/>
            <w:webHidden/>
          </w:rPr>
          <w:fldChar w:fldCharType="end"/>
        </w:r>
      </w:hyperlink>
    </w:p>
    <w:p w14:paraId="410A22A8" w14:textId="72FD22B5" w:rsidR="00061E33" w:rsidRDefault="00D47419">
      <w:pPr>
        <w:pStyle w:val="TOC3"/>
        <w:rPr>
          <w:rFonts w:asciiTheme="minorHAnsi" w:eastAsiaTheme="minorEastAsia" w:hAnsiTheme="minorHAnsi" w:cstheme="minorBidi"/>
          <w:i w:val="0"/>
          <w:iCs w:val="0"/>
          <w:noProof/>
          <w:szCs w:val="22"/>
          <w:lang w:eastAsia="zh-CN"/>
        </w:rPr>
      </w:pPr>
      <w:hyperlink w:anchor="_Toc494793403" w:history="1">
        <w:r w:rsidR="00061E33" w:rsidRPr="00A4637B">
          <w:rPr>
            <w:rStyle w:val="Hyperlink"/>
            <w:noProof/>
          </w:rPr>
          <w:t>3.10.8 Simple Payback Period</w:t>
        </w:r>
        <w:r w:rsidR="00061E33">
          <w:rPr>
            <w:noProof/>
            <w:webHidden/>
          </w:rPr>
          <w:tab/>
        </w:r>
        <w:r w:rsidR="00061E33">
          <w:rPr>
            <w:noProof/>
            <w:webHidden/>
          </w:rPr>
          <w:fldChar w:fldCharType="begin"/>
        </w:r>
        <w:r w:rsidR="00061E33">
          <w:rPr>
            <w:noProof/>
            <w:webHidden/>
          </w:rPr>
          <w:instrText xml:space="preserve"> PAGEREF _Toc494793403 \h </w:instrText>
        </w:r>
        <w:r w:rsidR="00061E33">
          <w:rPr>
            <w:noProof/>
            <w:webHidden/>
          </w:rPr>
        </w:r>
        <w:r w:rsidR="00061E33">
          <w:rPr>
            <w:noProof/>
            <w:webHidden/>
          </w:rPr>
          <w:fldChar w:fldCharType="separate"/>
        </w:r>
        <w:r w:rsidR="00501050">
          <w:rPr>
            <w:noProof/>
            <w:webHidden/>
          </w:rPr>
          <w:t>60</w:t>
        </w:r>
        <w:r w:rsidR="00061E33">
          <w:rPr>
            <w:noProof/>
            <w:webHidden/>
          </w:rPr>
          <w:fldChar w:fldCharType="end"/>
        </w:r>
      </w:hyperlink>
    </w:p>
    <w:p w14:paraId="3CE0654B" w14:textId="773E120E"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404" w:history="1">
        <w:r w:rsidR="00061E33" w:rsidRPr="00A4637B">
          <w:rPr>
            <w:rStyle w:val="Hyperlink"/>
            <w:noProof/>
          </w:rPr>
          <w:t>CHAPTER 4:</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MATLAB GUI PROGRAM</w:t>
        </w:r>
        <w:r w:rsidR="00061E33">
          <w:rPr>
            <w:noProof/>
            <w:webHidden/>
          </w:rPr>
          <w:tab/>
        </w:r>
        <w:r w:rsidR="00061E33">
          <w:rPr>
            <w:noProof/>
            <w:webHidden/>
          </w:rPr>
          <w:fldChar w:fldCharType="begin"/>
        </w:r>
        <w:r w:rsidR="00061E33">
          <w:rPr>
            <w:noProof/>
            <w:webHidden/>
          </w:rPr>
          <w:instrText xml:space="preserve"> PAGEREF _Toc494793404 \h </w:instrText>
        </w:r>
        <w:r w:rsidR="00061E33">
          <w:rPr>
            <w:noProof/>
            <w:webHidden/>
          </w:rPr>
        </w:r>
        <w:r w:rsidR="00061E33">
          <w:rPr>
            <w:noProof/>
            <w:webHidden/>
          </w:rPr>
          <w:fldChar w:fldCharType="separate"/>
        </w:r>
        <w:r w:rsidR="00501050">
          <w:rPr>
            <w:noProof/>
            <w:webHidden/>
          </w:rPr>
          <w:t>61</w:t>
        </w:r>
        <w:r w:rsidR="00061E33">
          <w:rPr>
            <w:noProof/>
            <w:webHidden/>
          </w:rPr>
          <w:fldChar w:fldCharType="end"/>
        </w:r>
      </w:hyperlink>
    </w:p>
    <w:p w14:paraId="079AB50F" w14:textId="0BE33B91" w:rsidR="00061E33" w:rsidRDefault="00D47419">
      <w:pPr>
        <w:pStyle w:val="TOC2"/>
        <w:rPr>
          <w:rFonts w:asciiTheme="minorHAnsi" w:eastAsiaTheme="minorEastAsia" w:hAnsiTheme="minorHAnsi" w:cstheme="minorBidi"/>
          <w:smallCaps w:val="0"/>
          <w:noProof/>
          <w:szCs w:val="22"/>
          <w:lang w:eastAsia="zh-CN"/>
        </w:rPr>
      </w:pPr>
      <w:hyperlink w:anchor="_Toc494793405" w:history="1">
        <w:r w:rsidR="00061E33" w:rsidRPr="00A4637B">
          <w:rPr>
            <w:rStyle w:val="Hyperlink"/>
            <w:noProof/>
          </w:rPr>
          <w:t>4.1 Data Acquisition</w:t>
        </w:r>
        <w:r w:rsidR="00061E33">
          <w:rPr>
            <w:noProof/>
            <w:webHidden/>
          </w:rPr>
          <w:tab/>
        </w:r>
        <w:r w:rsidR="00061E33">
          <w:rPr>
            <w:noProof/>
            <w:webHidden/>
          </w:rPr>
          <w:fldChar w:fldCharType="begin"/>
        </w:r>
        <w:r w:rsidR="00061E33">
          <w:rPr>
            <w:noProof/>
            <w:webHidden/>
          </w:rPr>
          <w:instrText xml:space="preserve"> PAGEREF _Toc494793405 \h </w:instrText>
        </w:r>
        <w:r w:rsidR="00061E33">
          <w:rPr>
            <w:noProof/>
            <w:webHidden/>
          </w:rPr>
        </w:r>
        <w:r w:rsidR="00061E33">
          <w:rPr>
            <w:noProof/>
            <w:webHidden/>
          </w:rPr>
          <w:fldChar w:fldCharType="separate"/>
        </w:r>
        <w:r w:rsidR="00501050">
          <w:rPr>
            <w:noProof/>
            <w:webHidden/>
          </w:rPr>
          <w:t>61</w:t>
        </w:r>
        <w:r w:rsidR="00061E33">
          <w:rPr>
            <w:noProof/>
            <w:webHidden/>
          </w:rPr>
          <w:fldChar w:fldCharType="end"/>
        </w:r>
      </w:hyperlink>
    </w:p>
    <w:p w14:paraId="5520A683" w14:textId="3205FA24" w:rsidR="00061E33" w:rsidRDefault="00D47419">
      <w:pPr>
        <w:pStyle w:val="TOC2"/>
        <w:rPr>
          <w:rFonts w:asciiTheme="minorHAnsi" w:eastAsiaTheme="minorEastAsia" w:hAnsiTheme="minorHAnsi" w:cstheme="minorBidi"/>
          <w:smallCaps w:val="0"/>
          <w:noProof/>
          <w:szCs w:val="22"/>
          <w:lang w:eastAsia="zh-CN"/>
        </w:rPr>
      </w:pPr>
      <w:hyperlink w:anchor="_Toc494793406" w:history="1">
        <w:r w:rsidR="00061E33" w:rsidRPr="00A4637B">
          <w:rPr>
            <w:rStyle w:val="Hyperlink"/>
            <w:noProof/>
          </w:rPr>
          <w:t>4.2 Input Data</w:t>
        </w:r>
        <w:r w:rsidR="00061E33">
          <w:rPr>
            <w:noProof/>
            <w:webHidden/>
          </w:rPr>
          <w:tab/>
        </w:r>
        <w:r w:rsidR="00061E33">
          <w:rPr>
            <w:noProof/>
            <w:webHidden/>
          </w:rPr>
          <w:fldChar w:fldCharType="begin"/>
        </w:r>
        <w:r w:rsidR="00061E33">
          <w:rPr>
            <w:noProof/>
            <w:webHidden/>
          </w:rPr>
          <w:instrText xml:space="preserve"> PAGEREF _Toc494793406 \h </w:instrText>
        </w:r>
        <w:r w:rsidR="00061E33">
          <w:rPr>
            <w:noProof/>
            <w:webHidden/>
          </w:rPr>
        </w:r>
        <w:r w:rsidR="00061E33">
          <w:rPr>
            <w:noProof/>
            <w:webHidden/>
          </w:rPr>
          <w:fldChar w:fldCharType="separate"/>
        </w:r>
        <w:r w:rsidR="00501050">
          <w:rPr>
            <w:noProof/>
            <w:webHidden/>
          </w:rPr>
          <w:t>64</w:t>
        </w:r>
        <w:r w:rsidR="00061E33">
          <w:rPr>
            <w:noProof/>
            <w:webHidden/>
          </w:rPr>
          <w:fldChar w:fldCharType="end"/>
        </w:r>
      </w:hyperlink>
    </w:p>
    <w:p w14:paraId="60A0D3EB" w14:textId="593CDC17" w:rsidR="00061E33" w:rsidRDefault="00D47419">
      <w:pPr>
        <w:pStyle w:val="TOC2"/>
        <w:rPr>
          <w:rFonts w:asciiTheme="minorHAnsi" w:eastAsiaTheme="minorEastAsia" w:hAnsiTheme="minorHAnsi" w:cstheme="minorBidi"/>
          <w:smallCaps w:val="0"/>
          <w:noProof/>
          <w:szCs w:val="22"/>
          <w:lang w:eastAsia="zh-CN"/>
        </w:rPr>
      </w:pPr>
      <w:hyperlink w:anchor="_Toc494793407" w:history="1">
        <w:r w:rsidR="00061E33" w:rsidRPr="00A4637B">
          <w:rPr>
            <w:rStyle w:val="Hyperlink"/>
            <w:noProof/>
          </w:rPr>
          <w:t>4.3 Estimated Production</w:t>
        </w:r>
        <w:r w:rsidR="00061E33">
          <w:rPr>
            <w:noProof/>
            <w:webHidden/>
          </w:rPr>
          <w:tab/>
        </w:r>
        <w:r w:rsidR="00061E33">
          <w:rPr>
            <w:noProof/>
            <w:webHidden/>
          </w:rPr>
          <w:fldChar w:fldCharType="begin"/>
        </w:r>
        <w:r w:rsidR="00061E33">
          <w:rPr>
            <w:noProof/>
            <w:webHidden/>
          </w:rPr>
          <w:instrText xml:space="preserve"> PAGEREF _Toc494793407 \h </w:instrText>
        </w:r>
        <w:r w:rsidR="00061E33">
          <w:rPr>
            <w:noProof/>
            <w:webHidden/>
          </w:rPr>
        </w:r>
        <w:r w:rsidR="00061E33">
          <w:rPr>
            <w:noProof/>
            <w:webHidden/>
          </w:rPr>
          <w:fldChar w:fldCharType="separate"/>
        </w:r>
        <w:r w:rsidR="00501050">
          <w:rPr>
            <w:noProof/>
            <w:webHidden/>
          </w:rPr>
          <w:t>65</w:t>
        </w:r>
        <w:r w:rsidR="00061E33">
          <w:rPr>
            <w:noProof/>
            <w:webHidden/>
          </w:rPr>
          <w:fldChar w:fldCharType="end"/>
        </w:r>
      </w:hyperlink>
    </w:p>
    <w:p w14:paraId="14EEC088" w14:textId="7F0F413D" w:rsidR="00061E33" w:rsidRDefault="00D47419">
      <w:pPr>
        <w:pStyle w:val="TOC2"/>
        <w:rPr>
          <w:rFonts w:asciiTheme="minorHAnsi" w:eastAsiaTheme="minorEastAsia" w:hAnsiTheme="minorHAnsi" w:cstheme="minorBidi"/>
          <w:smallCaps w:val="0"/>
          <w:noProof/>
          <w:szCs w:val="22"/>
          <w:lang w:eastAsia="zh-CN"/>
        </w:rPr>
      </w:pPr>
      <w:hyperlink w:anchor="_Toc494793408" w:history="1">
        <w:r w:rsidR="00061E33" w:rsidRPr="00A4637B">
          <w:rPr>
            <w:rStyle w:val="Hyperlink"/>
            <w:noProof/>
          </w:rPr>
          <w:t>4.4 Finance Options</w:t>
        </w:r>
        <w:r w:rsidR="00061E33">
          <w:rPr>
            <w:noProof/>
            <w:webHidden/>
          </w:rPr>
          <w:tab/>
        </w:r>
        <w:r w:rsidR="00061E33">
          <w:rPr>
            <w:noProof/>
            <w:webHidden/>
          </w:rPr>
          <w:fldChar w:fldCharType="begin"/>
        </w:r>
        <w:r w:rsidR="00061E33">
          <w:rPr>
            <w:noProof/>
            <w:webHidden/>
          </w:rPr>
          <w:instrText xml:space="preserve"> PAGEREF _Toc494793408 \h </w:instrText>
        </w:r>
        <w:r w:rsidR="00061E33">
          <w:rPr>
            <w:noProof/>
            <w:webHidden/>
          </w:rPr>
        </w:r>
        <w:r w:rsidR="00061E33">
          <w:rPr>
            <w:noProof/>
            <w:webHidden/>
          </w:rPr>
          <w:fldChar w:fldCharType="separate"/>
        </w:r>
        <w:r w:rsidR="00501050">
          <w:rPr>
            <w:noProof/>
            <w:webHidden/>
          </w:rPr>
          <w:t>66</w:t>
        </w:r>
        <w:r w:rsidR="00061E33">
          <w:rPr>
            <w:noProof/>
            <w:webHidden/>
          </w:rPr>
          <w:fldChar w:fldCharType="end"/>
        </w:r>
      </w:hyperlink>
    </w:p>
    <w:p w14:paraId="265CD2F0" w14:textId="3DA35EEB" w:rsidR="00061E33" w:rsidRDefault="00D47419">
      <w:pPr>
        <w:pStyle w:val="TOC2"/>
        <w:rPr>
          <w:rFonts w:asciiTheme="minorHAnsi" w:eastAsiaTheme="minorEastAsia" w:hAnsiTheme="minorHAnsi" w:cstheme="minorBidi"/>
          <w:smallCaps w:val="0"/>
          <w:noProof/>
          <w:szCs w:val="22"/>
          <w:lang w:eastAsia="zh-CN"/>
        </w:rPr>
      </w:pPr>
      <w:hyperlink w:anchor="_Toc494793409" w:history="1">
        <w:r w:rsidR="00061E33" w:rsidRPr="00A4637B">
          <w:rPr>
            <w:rStyle w:val="Hyperlink"/>
            <w:noProof/>
          </w:rPr>
          <w:t>4.5 Display</w:t>
        </w:r>
        <w:r w:rsidR="00061E33">
          <w:rPr>
            <w:noProof/>
            <w:webHidden/>
          </w:rPr>
          <w:tab/>
        </w:r>
        <w:r w:rsidR="00061E33">
          <w:rPr>
            <w:noProof/>
            <w:webHidden/>
          </w:rPr>
          <w:fldChar w:fldCharType="begin"/>
        </w:r>
        <w:r w:rsidR="00061E33">
          <w:rPr>
            <w:noProof/>
            <w:webHidden/>
          </w:rPr>
          <w:instrText xml:space="preserve"> PAGEREF _Toc494793409 \h </w:instrText>
        </w:r>
        <w:r w:rsidR="00061E33">
          <w:rPr>
            <w:noProof/>
            <w:webHidden/>
          </w:rPr>
        </w:r>
        <w:r w:rsidR="00061E33">
          <w:rPr>
            <w:noProof/>
            <w:webHidden/>
          </w:rPr>
          <w:fldChar w:fldCharType="separate"/>
        </w:r>
        <w:r w:rsidR="00501050">
          <w:rPr>
            <w:noProof/>
            <w:webHidden/>
          </w:rPr>
          <w:t>67</w:t>
        </w:r>
        <w:r w:rsidR="00061E33">
          <w:rPr>
            <w:noProof/>
            <w:webHidden/>
          </w:rPr>
          <w:fldChar w:fldCharType="end"/>
        </w:r>
      </w:hyperlink>
    </w:p>
    <w:p w14:paraId="5214F723" w14:textId="41740786" w:rsidR="00061E33" w:rsidRDefault="00D47419">
      <w:pPr>
        <w:pStyle w:val="TOC2"/>
        <w:rPr>
          <w:rFonts w:asciiTheme="minorHAnsi" w:eastAsiaTheme="minorEastAsia" w:hAnsiTheme="minorHAnsi" w:cstheme="minorBidi"/>
          <w:smallCaps w:val="0"/>
          <w:noProof/>
          <w:szCs w:val="22"/>
          <w:lang w:eastAsia="zh-CN"/>
        </w:rPr>
      </w:pPr>
      <w:hyperlink w:anchor="_Toc494793410" w:history="1">
        <w:r w:rsidR="00061E33" w:rsidRPr="00A4637B">
          <w:rPr>
            <w:rStyle w:val="Hyperlink"/>
            <w:noProof/>
          </w:rPr>
          <w:t>4.6 Additional Features</w:t>
        </w:r>
        <w:r w:rsidR="00061E33">
          <w:rPr>
            <w:noProof/>
            <w:webHidden/>
          </w:rPr>
          <w:tab/>
        </w:r>
        <w:r w:rsidR="00061E33">
          <w:rPr>
            <w:noProof/>
            <w:webHidden/>
          </w:rPr>
          <w:fldChar w:fldCharType="begin"/>
        </w:r>
        <w:r w:rsidR="00061E33">
          <w:rPr>
            <w:noProof/>
            <w:webHidden/>
          </w:rPr>
          <w:instrText xml:space="preserve"> PAGEREF _Toc494793410 \h </w:instrText>
        </w:r>
        <w:r w:rsidR="00061E33">
          <w:rPr>
            <w:noProof/>
            <w:webHidden/>
          </w:rPr>
        </w:r>
        <w:r w:rsidR="00061E33">
          <w:rPr>
            <w:noProof/>
            <w:webHidden/>
          </w:rPr>
          <w:fldChar w:fldCharType="separate"/>
        </w:r>
        <w:r w:rsidR="00501050">
          <w:rPr>
            <w:noProof/>
            <w:webHidden/>
          </w:rPr>
          <w:t>68</w:t>
        </w:r>
        <w:r w:rsidR="00061E33">
          <w:rPr>
            <w:noProof/>
            <w:webHidden/>
          </w:rPr>
          <w:fldChar w:fldCharType="end"/>
        </w:r>
      </w:hyperlink>
    </w:p>
    <w:p w14:paraId="0959CB2A" w14:textId="1DCFAA97"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411" w:history="1">
        <w:r w:rsidR="00061E33" w:rsidRPr="00A4637B">
          <w:rPr>
            <w:rStyle w:val="Hyperlink"/>
            <w:noProof/>
          </w:rPr>
          <w:t>CHAPTER 5:</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RESULTS</w:t>
        </w:r>
        <w:r w:rsidR="00061E33">
          <w:rPr>
            <w:noProof/>
            <w:webHidden/>
          </w:rPr>
          <w:tab/>
        </w:r>
        <w:r w:rsidR="00061E33">
          <w:rPr>
            <w:noProof/>
            <w:webHidden/>
          </w:rPr>
          <w:fldChar w:fldCharType="begin"/>
        </w:r>
        <w:r w:rsidR="00061E33">
          <w:rPr>
            <w:noProof/>
            <w:webHidden/>
          </w:rPr>
          <w:instrText xml:space="preserve"> PAGEREF _Toc494793411 \h </w:instrText>
        </w:r>
        <w:r w:rsidR="00061E33">
          <w:rPr>
            <w:noProof/>
            <w:webHidden/>
          </w:rPr>
        </w:r>
        <w:r w:rsidR="00061E33">
          <w:rPr>
            <w:noProof/>
            <w:webHidden/>
          </w:rPr>
          <w:fldChar w:fldCharType="separate"/>
        </w:r>
        <w:r w:rsidR="00501050">
          <w:rPr>
            <w:noProof/>
            <w:webHidden/>
          </w:rPr>
          <w:t>69</w:t>
        </w:r>
        <w:r w:rsidR="00061E33">
          <w:rPr>
            <w:noProof/>
            <w:webHidden/>
          </w:rPr>
          <w:fldChar w:fldCharType="end"/>
        </w:r>
      </w:hyperlink>
    </w:p>
    <w:p w14:paraId="54D3CEBE" w14:textId="438B3156" w:rsidR="00061E33" w:rsidRDefault="00D47419">
      <w:pPr>
        <w:pStyle w:val="TOC2"/>
        <w:rPr>
          <w:rFonts w:asciiTheme="minorHAnsi" w:eastAsiaTheme="minorEastAsia" w:hAnsiTheme="minorHAnsi" w:cstheme="minorBidi"/>
          <w:smallCaps w:val="0"/>
          <w:noProof/>
          <w:szCs w:val="22"/>
          <w:lang w:eastAsia="zh-CN"/>
        </w:rPr>
      </w:pPr>
      <w:hyperlink w:anchor="_Toc494793412" w:history="1">
        <w:r w:rsidR="00061E33" w:rsidRPr="00A4637B">
          <w:rPr>
            <w:rStyle w:val="Hyperlink"/>
            <w:noProof/>
          </w:rPr>
          <w:t>5.1 Selected Locations</w:t>
        </w:r>
        <w:r w:rsidR="00061E33">
          <w:rPr>
            <w:noProof/>
            <w:webHidden/>
          </w:rPr>
          <w:tab/>
        </w:r>
        <w:r w:rsidR="00061E33">
          <w:rPr>
            <w:noProof/>
            <w:webHidden/>
          </w:rPr>
          <w:fldChar w:fldCharType="begin"/>
        </w:r>
        <w:r w:rsidR="00061E33">
          <w:rPr>
            <w:noProof/>
            <w:webHidden/>
          </w:rPr>
          <w:instrText xml:space="preserve"> PAGEREF _Toc494793412 \h </w:instrText>
        </w:r>
        <w:r w:rsidR="00061E33">
          <w:rPr>
            <w:noProof/>
            <w:webHidden/>
          </w:rPr>
        </w:r>
        <w:r w:rsidR="00061E33">
          <w:rPr>
            <w:noProof/>
            <w:webHidden/>
          </w:rPr>
          <w:fldChar w:fldCharType="separate"/>
        </w:r>
        <w:r w:rsidR="00501050">
          <w:rPr>
            <w:noProof/>
            <w:webHidden/>
          </w:rPr>
          <w:t>70</w:t>
        </w:r>
        <w:r w:rsidR="00061E33">
          <w:rPr>
            <w:noProof/>
            <w:webHidden/>
          </w:rPr>
          <w:fldChar w:fldCharType="end"/>
        </w:r>
      </w:hyperlink>
    </w:p>
    <w:p w14:paraId="5CAF299C" w14:textId="1FB77BC3" w:rsidR="00061E33" w:rsidRDefault="00D47419">
      <w:pPr>
        <w:pStyle w:val="TOC2"/>
        <w:rPr>
          <w:rFonts w:asciiTheme="minorHAnsi" w:eastAsiaTheme="minorEastAsia" w:hAnsiTheme="minorHAnsi" w:cstheme="minorBidi"/>
          <w:smallCaps w:val="0"/>
          <w:noProof/>
          <w:szCs w:val="22"/>
          <w:lang w:eastAsia="zh-CN"/>
        </w:rPr>
      </w:pPr>
      <w:hyperlink w:anchor="_Toc494793413" w:history="1">
        <w:r w:rsidR="00061E33" w:rsidRPr="00A4637B">
          <w:rPr>
            <w:rStyle w:val="Hyperlink"/>
            <w:noProof/>
          </w:rPr>
          <w:t>5.2 Constant Parameters</w:t>
        </w:r>
        <w:r w:rsidR="00061E33">
          <w:rPr>
            <w:noProof/>
            <w:webHidden/>
          </w:rPr>
          <w:tab/>
        </w:r>
        <w:r w:rsidR="00061E33">
          <w:rPr>
            <w:noProof/>
            <w:webHidden/>
          </w:rPr>
          <w:fldChar w:fldCharType="begin"/>
        </w:r>
        <w:r w:rsidR="00061E33">
          <w:rPr>
            <w:noProof/>
            <w:webHidden/>
          </w:rPr>
          <w:instrText xml:space="preserve"> PAGEREF _Toc494793413 \h </w:instrText>
        </w:r>
        <w:r w:rsidR="00061E33">
          <w:rPr>
            <w:noProof/>
            <w:webHidden/>
          </w:rPr>
        </w:r>
        <w:r w:rsidR="00061E33">
          <w:rPr>
            <w:noProof/>
            <w:webHidden/>
          </w:rPr>
          <w:fldChar w:fldCharType="separate"/>
        </w:r>
        <w:r w:rsidR="00501050">
          <w:rPr>
            <w:noProof/>
            <w:webHidden/>
          </w:rPr>
          <w:t>71</w:t>
        </w:r>
        <w:r w:rsidR="00061E33">
          <w:rPr>
            <w:noProof/>
            <w:webHidden/>
          </w:rPr>
          <w:fldChar w:fldCharType="end"/>
        </w:r>
      </w:hyperlink>
    </w:p>
    <w:p w14:paraId="46DC36AA" w14:textId="54656228" w:rsidR="00061E33" w:rsidRDefault="00D47419">
      <w:pPr>
        <w:pStyle w:val="TOC2"/>
        <w:rPr>
          <w:rFonts w:asciiTheme="minorHAnsi" w:eastAsiaTheme="minorEastAsia" w:hAnsiTheme="minorHAnsi" w:cstheme="minorBidi"/>
          <w:smallCaps w:val="0"/>
          <w:noProof/>
          <w:szCs w:val="22"/>
          <w:lang w:eastAsia="zh-CN"/>
        </w:rPr>
      </w:pPr>
      <w:hyperlink w:anchor="_Toc494793414" w:history="1">
        <w:r w:rsidR="00061E33" w:rsidRPr="00A4637B">
          <w:rPr>
            <w:rStyle w:val="Hyperlink"/>
            <w:noProof/>
          </w:rPr>
          <w:t>5.3 Output Production Figures</w:t>
        </w:r>
        <w:r w:rsidR="00061E33">
          <w:rPr>
            <w:noProof/>
            <w:webHidden/>
          </w:rPr>
          <w:tab/>
        </w:r>
        <w:r w:rsidR="00061E33">
          <w:rPr>
            <w:noProof/>
            <w:webHidden/>
          </w:rPr>
          <w:fldChar w:fldCharType="begin"/>
        </w:r>
        <w:r w:rsidR="00061E33">
          <w:rPr>
            <w:noProof/>
            <w:webHidden/>
          </w:rPr>
          <w:instrText xml:space="preserve"> PAGEREF _Toc494793414 \h </w:instrText>
        </w:r>
        <w:r w:rsidR="00061E33">
          <w:rPr>
            <w:noProof/>
            <w:webHidden/>
          </w:rPr>
        </w:r>
        <w:r w:rsidR="00061E33">
          <w:rPr>
            <w:noProof/>
            <w:webHidden/>
          </w:rPr>
          <w:fldChar w:fldCharType="separate"/>
        </w:r>
        <w:r w:rsidR="00501050">
          <w:rPr>
            <w:noProof/>
            <w:webHidden/>
          </w:rPr>
          <w:t>72</w:t>
        </w:r>
        <w:r w:rsidR="00061E33">
          <w:rPr>
            <w:noProof/>
            <w:webHidden/>
          </w:rPr>
          <w:fldChar w:fldCharType="end"/>
        </w:r>
      </w:hyperlink>
    </w:p>
    <w:p w14:paraId="0929EE4E" w14:textId="7A223F38" w:rsidR="00061E33" w:rsidRDefault="00D47419">
      <w:pPr>
        <w:pStyle w:val="TOC2"/>
        <w:rPr>
          <w:rFonts w:asciiTheme="minorHAnsi" w:eastAsiaTheme="minorEastAsia" w:hAnsiTheme="minorHAnsi" w:cstheme="minorBidi"/>
          <w:smallCaps w:val="0"/>
          <w:noProof/>
          <w:szCs w:val="22"/>
          <w:lang w:eastAsia="zh-CN"/>
        </w:rPr>
      </w:pPr>
      <w:hyperlink w:anchor="_Toc494793415" w:history="1">
        <w:r w:rsidR="00061E33" w:rsidRPr="00A4637B">
          <w:rPr>
            <w:rStyle w:val="Hyperlink"/>
            <w:noProof/>
          </w:rPr>
          <w:t>5.4 Output Finance Figures</w:t>
        </w:r>
        <w:r w:rsidR="00061E33">
          <w:rPr>
            <w:noProof/>
            <w:webHidden/>
          </w:rPr>
          <w:tab/>
        </w:r>
        <w:r w:rsidR="00061E33">
          <w:rPr>
            <w:noProof/>
            <w:webHidden/>
          </w:rPr>
          <w:fldChar w:fldCharType="begin"/>
        </w:r>
        <w:r w:rsidR="00061E33">
          <w:rPr>
            <w:noProof/>
            <w:webHidden/>
          </w:rPr>
          <w:instrText xml:space="preserve"> PAGEREF _Toc494793415 \h </w:instrText>
        </w:r>
        <w:r w:rsidR="00061E33">
          <w:rPr>
            <w:noProof/>
            <w:webHidden/>
          </w:rPr>
        </w:r>
        <w:r w:rsidR="00061E33">
          <w:rPr>
            <w:noProof/>
            <w:webHidden/>
          </w:rPr>
          <w:fldChar w:fldCharType="separate"/>
        </w:r>
        <w:r w:rsidR="00501050">
          <w:rPr>
            <w:noProof/>
            <w:webHidden/>
          </w:rPr>
          <w:t>73</w:t>
        </w:r>
        <w:r w:rsidR="00061E33">
          <w:rPr>
            <w:noProof/>
            <w:webHidden/>
          </w:rPr>
          <w:fldChar w:fldCharType="end"/>
        </w:r>
      </w:hyperlink>
    </w:p>
    <w:p w14:paraId="28A7D1F2" w14:textId="4E9E26BD" w:rsidR="00061E33" w:rsidRDefault="00D47419">
      <w:pPr>
        <w:pStyle w:val="TOC2"/>
        <w:rPr>
          <w:rFonts w:asciiTheme="minorHAnsi" w:eastAsiaTheme="minorEastAsia" w:hAnsiTheme="minorHAnsi" w:cstheme="minorBidi"/>
          <w:smallCaps w:val="0"/>
          <w:noProof/>
          <w:szCs w:val="22"/>
          <w:lang w:eastAsia="zh-CN"/>
        </w:rPr>
      </w:pPr>
      <w:hyperlink w:anchor="_Toc494793416" w:history="1">
        <w:r w:rsidR="00061E33" w:rsidRPr="00A4637B">
          <w:rPr>
            <w:rStyle w:val="Hyperlink"/>
            <w:noProof/>
          </w:rPr>
          <w:t>5.5 Monthly Power Production Graphs</w:t>
        </w:r>
        <w:r w:rsidR="00061E33">
          <w:rPr>
            <w:noProof/>
            <w:webHidden/>
          </w:rPr>
          <w:tab/>
        </w:r>
        <w:r w:rsidR="00061E33">
          <w:rPr>
            <w:noProof/>
            <w:webHidden/>
          </w:rPr>
          <w:fldChar w:fldCharType="begin"/>
        </w:r>
        <w:r w:rsidR="00061E33">
          <w:rPr>
            <w:noProof/>
            <w:webHidden/>
          </w:rPr>
          <w:instrText xml:space="preserve"> PAGEREF _Toc494793416 \h </w:instrText>
        </w:r>
        <w:r w:rsidR="00061E33">
          <w:rPr>
            <w:noProof/>
            <w:webHidden/>
          </w:rPr>
        </w:r>
        <w:r w:rsidR="00061E33">
          <w:rPr>
            <w:noProof/>
            <w:webHidden/>
          </w:rPr>
          <w:fldChar w:fldCharType="separate"/>
        </w:r>
        <w:r w:rsidR="00501050">
          <w:rPr>
            <w:noProof/>
            <w:webHidden/>
          </w:rPr>
          <w:t>74</w:t>
        </w:r>
        <w:r w:rsidR="00061E33">
          <w:rPr>
            <w:noProof/>
            <w:webHidden/>
          </w:rPr>
          <w:fldChar w:fldCharType="end"/>
        </w:r>
      </w:hyperlink>
    </w:p>
    <w:p w14:paraId="492DFFD0" w14:textId="6D71DFAD" w:rsidR="00061E33" w:rsidRDefault="00D47419">
      <w:pPr>
        <w:pStyle w:val="TOC2"/>
        <w:rPr>
          <w:rFonts w:asciiTheme="minorHAnsi" w:eastAsiaTheme="minorEastAsia" w:hAnsiTheme="minorHAnsi" w:cstheme="minorBidi"/>
          <w:smallCaps w:val="0"/>
          <w:noProof/>
          <w:szCs w:val="22"/>
          <w:lang w:eastAsia="zh-CN"/>
        </w:rPr>
      </w:pPr>
      <w:hyperlink w:anchor="_Toc494793417" w:history="1">
        <w:r w:rsidR="00061E33" w:rsidRPr="00A4637B">
          <w:rPr>
            <w:rStyle w:val="Hyperlink"/>
            <w:noProof/>
          </w:rPr>
          <w:t>5.6 Yearly Saving Plots</w:t>
        </w:r>
        <w:r w:rsidR="00061E33">
          <w:rPr>
            <w:noProof/>
            <w:webHidden/>
          </w:rPr>
          <w:tab/>
        </w:r>
        <w:r w:rsidR="00061E33">
          <w:rPr>
            <w:noProof/>
            <w:webHidden/>
          </w:rPr>
          <w:fldChar w:fldCharType="begin"/>
        </w:r>
        <w:r w:rsidR="00061E33">
          <w:rPr>
            <w:noProof/>
            <w:webHidden/>
          </w:rPr>
          <w:instrText xml:space="preserve"> PAGEREF _Toc494793417 \h </w:instrText>
        </w:r>
        <w:r w:rsidR="00061E33">
          <w:rPr>
            <w:noProof/>
            <w:webHidden/>
          </w:rPr>
        </w:r>
        <w:r w:rsidR="00061E33">
          <w:rPr>
            <w:noProof/>
            <w:webHidden/>
          </w:rPr>
          <w:fldChar w:fldCharType="separate"/>
        </w:r>
        <w:r w:rsidR="00501050">
          <w:rPr>
            <w:noProof/>
            <w:webHidden/>
          </w:rPr>
          <w:t>75</w:t>
        </w:r>
        <w:r w:rsidR="00061E33">
          <w:rPr>
            <w:noProof/>
            <w:webHidden/>
          </w:rPr>
          <w:fldChar w:fldCharType="end"/>
        </w:r>
      </w:hyperlink>
    </w:p>
    <w:p w14:paraId="04BBB2AC" w14:textId="1E46ED19" w:rsidR="00061E33" w:rsidRDefault="00D47419">
      <w:pPr>
        <w:pStyle w:val="TOC2"/>
        <w:rPr>
          <w:rFonts w:asciiTheme="minorHAnsi" w:eastAsiaTheme="minorEastAsia" w:hAnsiTheme="minorHAnsi" w:cstheme="minorBidi"/>
          <w:smallCaps w:val="0"/>
          <w:noProof/>
          <w:szCs w:val="22"/>
          <w:lang w:eastAsia="zh-CN"/>
        </w:rPr>
      </w:pPr>
      <w:hyperlink w:anchor="_Toc494793418" w:history="1">
        <w:r w:rsidR="00061E33" w:rsidRPr="00A4637B">
          <w:rPr>
            <w:rStyle w:val="Hyperlink"/>
            <w:noProof/>
          </w:rPr>
          <w:t>5.7 Daily Energy Sources Charts</w:t>
        </w:r>
        <w:r w:rsidR="00061E33">
          <w:rPr>
            <w:noProof/>
            <w:webHidden/>
          </w:rPr>
          <w:tab/>
        </w:r>
        <w:r w:rsidR="00061E33">
          <w:rPr>
            <w:noProof/>
            <w:webHidden/>
          </w:rPr>
          <w:fldChar w:fldCharType="begin"/>
        </w:r>
        <w:r w:rsidR="00061E33">
          <w:rPr>
            <w:noProof/>
            <w:webHidden/>
          </w:rPr>
          <w:instrText xml:space="preserve"> PAGEREF _Toc494793418 \h </w:instrText>
        </w:r>
        <w:r w:rsidR="00061E33">
          <w:rPr>
            <w:noProof/>
            <w:webHidden/>
          </w:rPr>
        </w:r>
        <w:r w:rsidR="00061E33">
          <w:rPr>
            <w:noProof/>
            <w:webHidden/>
          </w:rPr>
          <w:fldChar w:fldCharType="separate"/>
        </w:r>
        <w:r w:rsidR="00501050">
          <w:rPr>
            <w:noProof/>
            <w:webHidden/>
          </w:rPr>
          <w:t>76</w:t>
        </w:r>
        <w:r w:rsidR="00061E33">
          <w:rPr>
            <w:noProof/>
            <w:webHidden/>
          </w:rPr>
          <w:fldChar w:fldCharType="end"/>
        </w:r>
      </w:hyperlink>
    </w:p>
    <w:p w14:paraId="2FC21760" w14:textId="59993D20"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419" w:history="1">
        <w:r w:rsidR="00061E33" w:rsidRPr="00A4637B">
          <w:rPr>
            <w:rStyle w:val="Hyperlink"/>
            <w:noProof/>
          </w:rPr>
          <w:t>CHAPTER 6:</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DISCUSSION</w:t>
        </w:r>
        <w:r w:rsidR="00061E33">
          <w:rPr>
            <w:noProof/>
            <w:webHidden/>
          </w:rPr>
          <w:tab/>
        </w:r>
        <w:r w:rsidR="00061E33">
          <w:rPr>
            <w:noProof/>
            <w:webHidden/>
          </w:rPr>
          <w:fldChar w:fldCharType="begin"/>
        </w:r>
        <w:r w:rsidR="00061E33">
          <w:rPr>
            <w:noProof/>
            <w:webHidden/>
          </w:rPr>
          <w:instrText xml:space="preserve"> PAGEREF _Toc494793419 \h </w:instrText>
        </w:r>
        <w:r w:rsidR="00061E33">
          <w:rPr>
            <w:noProof/>
            <w:webHidden/>
          </w:rPr>
        </w:r>
        <w:r w:rsidR="00061E33">
          <w:rPr>
            <w:noProof/>
            <w:webHidden/>
          </w:rPr>
          <w:fldChar w:fldCharType="separate"/>
        </w:r>
        <w:r w:rsidR="00501050">
          <w:rPr>
            <w:noProof/>
            <w:webHidden/>
          </w:rPr>
          <w:t>77</w:t>
        </w:r>
        <w:r w:rsidR="00061E33">
          <w:rPr>
            <w:noProof/>
            <w:webHidden/>
          </w:rPr>
          <w:fldChar w:fldCharType="end"/>
        </w:r>
      </w:hyperlink>
    </w:p>
    <w:p w14:paraId="44077BC4" w14:textId="0E53D1EA" w:rsidR="00061E33" w:rsidRDefault="00D47419">
      <w:pPr>
        <w:pStyle w:val="TOC2"/>
        <w:rPr>
          <w:rFonts w:asciiTheme="minorHAnsi" w:eastAsiaTheme="minorEastAsia" w:hAnsiTheme="minorHAnsi" w:cstheme="minorBidi"/>
          <w:smallCaps w:val="0"/>
          <w:noProof/>
          <w:szCs w:val="22"/>
          <w:lang w:eastAsia="zh-CN"/>
        </w:rPr>
      </w:pPr>
      <w:hyperlink w:anchor="_Toc494793420" w:history="1">
        <w:r w:rsidR="00061E33" w:rsidRPr="00A4637B">
          <w:rPr>
            <w:rStyle w:val="Hyperlink"/>
            <w:noProof/>
          </w:rPr>
          <w:t>6.1 Effects of Location &amp; Parameters</w:t>
        </w:r>
        <w:r w:rsidR="00061E33">
          <w:rPr>
            <w:noProof/>
            <w:webHidden/>
          </w:rPr>
          <w:tab/>
        </w:r>
        <w:r w:rsidR="00061E33">
          <w:rPr>
            <w:noProof/>
            <w:webHidden/>
          </w:rPr>
          <w:fldChar w:fldCharType="begin"/>
        </w:r>
        <w:r w:rsidR="00061E33">
          <w:rPr>
            <w:noProof/>
            <w:webHidden/>
          </w:rPr>
          <w:instrText xml:space="preserve"> PAGEREF _Toc494793420 \h </w:instrText>
        </w:r>
        <w:r w:rsidR="00061E33">
          <w:rPr>
            <w:noProof/>
            <w:webHidden/>
          </w:rPr>
        </w:r>
        <w:r w:rsidR="00061E33">
          <w:rPr>
            <w:noProof/>
            <w:webHidden/>
          </w:rPr>
          <w:fldChar w:fldCharType="separate"/>
        </w:r>
        <w:r w:rsidR="00501050">
          <w:rPr>
            <w:noProof/>
            <w:webHidden/>
          </w:rPr>
          <w:t>77</w:t>
        </w:r>
        <w:r w:rsidR="00061E33">
          <w:rPr>
            <w:noProof/>
            <w:webHidden/>
          </w:rPr>
          <w:fldChar w:fldCharType="end"/>
        </w:r>
      </w:hyperlink>
    </w:p>
    <w:p w14:paraId="6E23E963" w14:textId="21DBDD29" w:rsidR="00061E33" w:rsidRDefault="00D47419">
      <w:pPr>
        <w:pStyle w:val="TOC2"/>
        <w:rPr>
          <w:rFonts w:asciiTheme="minorHAnsi" w:eastAsiaTheme="minorEastAsia" w:hAnsiTheme="minorHAnsi" w:cstheme="minorBidi"/>
          <w:smallCaps w:val="0"/>
          <w:noProof/>
          <w:szCs w:val="22"/>
          <w:lang w:eastAsia="zh-CN"/>
        </w:rPr>
      </w:pPr>
      <w:hyperlink w:anchor="_Toc494793421" w:history="1">
        <w:r w:rsidR="00061E33" w:rsidRPr="00A4637B">
          <w:rPr>
            <w:rStyle w:val="Hyperlink"/>
            <w:noProof/>
          </w:rPr>
          <w:t>6.2 Energy Production Feasibility</w:t>
        </w:r>
        <w:r w:rsidR="00061E33">
          <w:rPr>
            <w:noProof/>
            <w:webHidden/>
          </w:rPr>
          <w:tab/>
        </w:r>
        <w:r w:rsidR="00061E33">
          <w:rPr>
            <w:noProof/>
            <w:webHidden/>
          </w:rPr>
          <w:fldChar w:fldCharType="begin"/>
        </w:r>
        <w:r w:rsidR="00061E33">
          <w:rPr>
            <w:noProof/>
            <w:webHidden/>
          </w:rPr>
          <w:instrText xml:space="preserve"> PAGEREF _Toc494793421 \h </w:instrText>
        </w:r>
        <w:r w:rsidR="00061E33">
          <w:rPr>
            <w:noProof/>
            <w:webHidden/>
          </w:rPr>
        </w:r>
        <w:r w:rsidR="00061E33">
          <w:rPr>
            <w:noProof/>
            <w:webHidden/>
          </w:rPr>
          <w:fldChar w:fldCharType="separate"/>
        </w:r>
        <w:r w:rsidR="00501050">
          <w:rPr>
            <w:noProof/>
            <w:webHidden/>
          </w:rPr>
          <w:t>78</w:t>
        </w:r>
        <w:r w:rsidR="00061E33">
          <w:rPr>
            <w:noProof/>
            <w:webHidden/>
          </w:rPr>
          <w:fldChar w:fldCharType="end"/>
        </w:r>
      </w:hyperlink>
    </w:p>
    <w:p w14:paraId="72BD7D56" w14:textId="0C92B439" w:rsidR="00061E33" w:rsidRDefault="00D47419">
      <w:pPr>
        <w:pStyle w:val="TOC2"/>
        <w:rPr>
          <w:rFonts w:asciiTheme="minorHAnsi" w:eastAsiaTheme="minorEastAsia" w:hAnsiTheme="minorHAnsi" w:cstheme="minorBidi"/>
          <w:smallCaps w:val="0"/>
          <w:noProof/>
          <w:szCs w:val="22"/>
          <w:lang w:eastAsia="zh-CN"/>
        </w:rPr>
      </w:pPr>
      <w:hyperlink w:anchor="_Toc494793422" w:history="1">
        <w:r w:rsidR="00061E33" w:rsidRPr="00A4637B">
          <w:rPr>
            <w:rStyle w:val="Hyperlink"/>
            <w:noProof/>
          </w:rPr>
          <w:t>6.3 Economic Payback Potential</w:t>
        </w:r>
        <w:r w:rsidR="00061E33">
          <w:rPr>
            <w:noProof/>
            <w:webHidden/>
          </w:rPr>
          <w:tab/>
        </w:r>
        <w:r w:rsidR="00061E33">
          <w:rPr>
            <w:noProof/>
            <w:webHidden/>
          </w:rPr>
          <w:fldChar w:fldCharType="begin"/>
        </w:r>
        <w:r w:rsidR="00061E33">
          <w:rPr>
            <w:noProof/>
            <w:webHidden/>
          </w:rPr>
          <w:instrText xml:space="preserve"> PAGEREF _Toc494793422 \h </w:instrText>
        </w:r>
        <w:r w:rsidR="00061E33">
          <w:rPr>
            <w:noProof/>
            <w:webHidden/>
          </w:rPr>
        </w:r>
        <w:r w:rsidR="00061E33">
          <w:rPr>
            <w:noProof/>
            <w:webHidden/>
          </w:rPr>
          <w:fldChar w:fldCharType="separate"/>
        </w:r>
        <w:r w:rsidR="00501050">
          <w:rPr>
            <w:noProof/>
            <w:webHidden/>
          </w:rPr>
          <w:t>81</w:t>
        </w:r>
        <w:r w:rsidR="00061E33">
          <w:rPr>
            <w:noProof/>
            <w:webHidden/>
          </w:rPr>
          <w:fldChar w:fldCharType="end"/>
        </w:r>
      </w:hyperlink>
    </w:p>
    <w:p w14:paraId="6A7E4E8A" w14:textId="14FE40A2" w:rsidR="00061E33" w:rsidRDefault="00D47419">
      <w:pPr>
        <w:pStyle w:val="TOC2"/>
        <w:rPr>
          <w:rFonts w:asciiTheme="minorHAnsi" w:eastAsiaTheme="minorEastAsia" w:hAnsiTheme="minorHAnsi" w:cstheme="minorBidi"/>
          <w:smallCaps w:val="0"/>
          <w:noProof/>
          <w:szCs w:val="22"/>
          <w:lang w:eastAsia="zh-CN"/>
        </w:rPr>
      </w:pPr>
      <w:hyperlink w:anchor="_Toc494793423" w:history="1">
        <w:r w:rsidR="00061E33" w:rsidRPr="00A4637B">
          <w:rPr>
            <w:rStyle w:val="Hyperlink"/>
            <w:noProof/>
          </w:rPr>
          <w:t>6.4 Assumptions</w:t>
        </w:r>
        <w:r w:rsidR="00061E33">
          <w:rPr>
            <w:noProof/>
            <w:webHidden/>
          </w:rPr>
          <w:tab/>
        </w:r>
        <w:r w:rsidR="00061E33">
          <w:rPr>
            <w:noProof/>
            <w:webHidden/>
          </w:rPr>
          <w:fldChar w:fldCharType="begin"/>
        </w:r>
        <w:r w:rsidR="00061E33">
          <w:rPr>
            <w:noProof/>
            <w:webHidden/>
          </w:rPr>
          <w:instrText xml:space="preserve"> PAGEREF _Toc494793423 \h </w:instrText>
        </w:r>
        <w:r w:rsidR="00061E33">
          <w:rPr>
            <w:noProof/>
            <w:webHidden/>
          </w:rPr>
        </w:r>
        <w:r w:rsidR="00061E33">
          <w:rPr>
            <w:noProof/>
            <w:webHidden/>
          </w:rPr>
          <w:fldChar w:fldCharType="separate"/>
        </w:r>
        <w:r w:rsidR="00501050">
          <w:rPr>
            <w:noProof/>
            <w:webHidden/>
          </w:rPr>
          <w:t>84</w:t>
        </w:r>
        <w:r w:rsidR="00061E33">
          <w:rPr>
            <w:noProof/>
            <w:webHidden/>
          </w:rPr>
          <w:fldChar w:fldCharType="end"/>
        </w:r>
      </w:hyperlink>
    </w:p>
    <w:p w14:paraId="0A97FF8B" w14:textId="6916910F" w:rsidR="00061E33" w:rsidRDefault="00D47419">
      <w:pPr>
        <w:pStyle w:val="TOC2"/>
        <w:rPr>
          <w:rFonts w:asciiTheme="minorHAnsi" w:eastAsiaTheme="minorEastAsia" w:hAnsiTheme="minorHAnsi" w:cstheme="minorBidi"/>
          <w:smallCaps w:val="0"/>
          <w:noProof/>
          <w:szCs w:val="22"/>
          <w:lang w:eastAsia="zh-CN"/>
        </w:rPr>
      </w:pPr>
      <w:hyperlink w:anchor="_Toc494793424" w:history="1">
        <w:r w:rsidR="00061E33" w:rsidRPr="00A4637B">
          <w:rPr>
            <w:rStyle w:val="Hyperlink"/>
            <w:noProof/>
          </w:rPr>
          <w:t>6.5 Limitations in MATLAB Modelling</w:t>
        </w:r>
        <w:r w:rsidR="00061E33">
          <w:rPr>
            <w:noProof/>
            <w:webHidden/>
          </w:rPr>
          <w:tab/>
        </w:r>
        <w:r w:rsidR="00061E33">
          <w:rPr>
            <w:noProof/>
            <w:webHidden/>
          </w:rPr>
          <w:fldChar w:fldCharType="begin"/>
        </w:r>
        <w:r w:rsidR="00061E33">
          <w:rPr>
            <w:noProof/>
            <w:webHidden/>
          </w:rPr>
          <w:instrText xml:space="preserve"> PAGEREF _Toc494793424 \h </w:instrText>
        </w:r>
        <w:r w:rsidR="00061E33">
          <w:rPr>
            <w:noProof/>
            <w:webHidden/>
          </w:rPr>
        </w:r>
        <w:r w:rsidR="00061E33">
          <w:rPr>
            <w:noProof/>
            <w:webHidden/>
          </w:rPr>
          <w:fldChar w:fldCharType="separate"/>
        </w:r>
        <w:r w:rsidR="00501050">
          <w:rPr>
            <w:noProof/>
            <w:webHidden/>
          </w:rPr>
          <w:t>85</w:t>
        </w:r>
        <w:r w:rsidR="00061E33">
          <w:rPr>
            <w:noProof/>
            <w:webHidden/>
          </w:rPr>
          <w:fldChar w:fldCharType="end"/>
        </w:r>
      </w:hyperlink>
    </w:p>
    <w:p w14:paraId="04333132" w14:textId="0CD19FB9" w:rsidR="00061E33" w:rsidRDefault="00D47419">
      <w:pPr>
        <w:pStyle w:val="TOC2"/>
        <w:rPr>
          <w:rFonts w:asciiTheme="minorHAnsi" w:eastAsiaTheme="minorEastAsia" w:hAnsiTheme="minorHAnsi" w:cstheme="minorBidi"/>
          <w:smallCaps w:val="0"/>
          <w:noProof/>
          <w:szCs w:val="22"/>
          <w:lang w:eastAsia="zh-CN"/>
        </w:rPr>
      </w:pPr>
      <w:hyperlink w:anchor="_Toc494793425" w:history="1">
        <w:r w:rsidR="00061E33" w:rsidRPr="00A4637B">
          <w:rPr>
            <w:rStyle w:val="Hyperlink"/>
            <w:noProof/>
          </w:rPr>
          <w:t>6.6 Solar Solution Comparison Table</w:t>
        </w:r>
        <w:r w:rsidR="00061E33">
          <w:rPr>
            <w:noProof/>
            <w:webHidden/>
          </w:rPr>
          <w:tab/>
        </w:r>
        <w:r w:rsidR="00061E33">
          <w:rPr>
            <w:noProof/>
            <w:webHidden/>
          </w:rPr>
          <w:fldChar w:fldCharType="begin"/>
        </w:r>
        <w:r w:rsidR="00061E33">
          <w:rPr>
            <w:noProof/>
            <w:webHidden/>
          </w:rPr>
          <w:instrText xml:space="preserve"> PAGEREF _Toc494793425 \h </w:instrText>
        </w:r>
        <w:r w:rsidR="00061E33">
          <w:rPr>
            <w:noProof/>
            <w:webHidden/>
          </w:rPr>
        </w:r>
        <w:r w:rsidR="00061E33">
          <w:rPr>
            <w:noProof/>
            <w:webHidden/>
          </w:rPr>
          <w:fldChar w:fldCharType="separate"/>
        </w:r>
        <w:r w:rsidR="00501050">
          <w:rPr>
            <w:noProof/>
            <w:webHidden/>
          </w:rPr>
          <w:t>87</w:t>
        </w:r>
        <w:r w:rsidR="00061E33">
          <w:rPr>
            <w:noProof/>
            <w:webHidden/>
          </w:rPr>
          <w:fldChar w:fldCharType="end"/>
        </w:r>
      </w:hyperlink>
    </w:p>
    <w:p w14:paraId="3AF2F965" w14:textId="6F60C104" w:rsidR="00061E33" w:rsidRDefault="00D47419">
      <w:pPr>
        <w:pStyle w:val="TOC1"/>
        <w:tabs>
          <w:tab w:val="left" w:pos="1680"/>
        </w:tabs>
        <w:rPr>
          <w:rFonts w:asciiTheme="minorHAnsi" w:eastAsiaTheme="minorEastAsia" w:hAnsiTheme="minorHAnsi" w:cstheme="minorBidi"/>
          <w:b w:val="0"/>
          <w:bCs w:val="0"/>
          <w:caps w:val="0"/>
          <w:noProof/>
          <w:szCs w:val="22"/>
          <w:lang w:eastAsia="zh-CN"/>
        </w:rPr>
      </w:pPr>
      <w:hyperlink w:anchor="_Toc494793426" w:history="1">
        <w:r w:rsidR="00061E33" w:rsidRPr="00A4637B">
          <w:rPr>
            <w:rStyle w:val="Hyperlink"/>
            <w:noProof/>
          </w:rPr>
          <w:t>CHAPTER 7:</w:t>
        </w:r>
        <w:r w:rsidR="00061E33">
          <w:rPr>
            <w:rFonts w:asciiTheme="minorHAnsi" w:eastAsiaTheme="minorEastAsia" w:hAnsiTheme="minorHAnsi" w:cstheme="minorBidi"/>
            <w:b w:val="0"/>
            <w:bCs w:val="0"/>
            <w:caps w:val="0"/>
            <w:noProof/>
            <w:szCs w:val="22"/>
            <w:lang w:eastAsia="zh-CN"/>
          </w:rPr>
          <w:tab/>
        </w:r>
        <w:r w:rsidR="00061E33" w:rsidRPr="00A4637B">
          <w:rPr>
            <w:rStyle w:val="Hyperlink"/>
            <w:noProof/>
          </w:rPr>
          <w:t>CONCLUSIONS &amp; RECOMMENDATIONS</w:t>
        </w:r>
        <w:r w:rsidR="00061E33">
          <w:rPr>
            <w:noProof/>
            <w:webHidden/>
          </w:rPr>
          <w:tab/>
        </w:r>
        <w:r w:rsidR="00061E33">
          <w:rPr>
            <w:noProof/>
            <w:webHidden/>
          </w:rPr>
          <w:fldChar w:fldCharType="begin"/>
        </w:r>
        <w:r w:rsidR="00061E33">
          <w:rPr>
            <w:noProof/>
            <w:webHidden/>
          </w:rPr>
          <w:instrText xml:space="preserve"> PAGEREF _Toc494793426 \h </w:instrText>
        </w:r>
        <w:r w:rsidR="00061E33">
          <w:rPr>
            <w:noProof/>
            <w:webHidden/>
          </w:rPr>
        </w:r>
        <w:r w:rsidR="00061E33">
          <w:rPr>
            <w:noProof/>
            <w:webHidden/>
          </w:rPr>
          <w:fldChar w:fldCharType="separate"/>
        </w:r>
        <w:r w:rsidR="00501050">
          <w:rPr>
            <w:noProof/>
            <w:webHidden/>
          </w:rPr>
          <w:t>88</w:t>
        </w:r>
        <w:r w:rsidR="00061E33">
          <w:rPr>
            <w:noProof/>
            <w:webHidden/>
          </w:rPr>
          <w:fldChar w:fldCharType="end"/>
        </w:r>
      </w:hyperlink>
    </w:p>
    <w:p w14:paraId="1656744E" w14:textId="5297AFEB" w:rsidR="00061E33" w:rsidRDefault="00D47419">
      <w:pPr>
        <w:pStyle w:val="TOC2"/>
        <w:rPr>
          <w:rFonts w:asciiTheme="minorHAnsi" w:eastAsiaTheme="minorEastAsia" w:hAnsiTheme="minorHAnsi" w:cstheme="minorBidi"/>
          <w:smallCaps w:val="0"/>
          <w:noProof/>
          <w:szCs w:val="22"/>
          <w:lang w:eastAsia="zh-CN"/>
        </w:rPr>
      </w:pPr>
      <w:hyperlink w:anchor="_Toc494793427" w:history="1">
        <w:r w:rsidR="00061E33" w:rsidRPr="00A4637B">
          <w:rPr>
            <w:rStyle w:val="Hyperlink"/>
            <w:noProof/>
          </w:rPr>
          <w:t>7.1 Conclusions</w:t>
        </w:r>
        <w:r w:rsidR="00061E33">
          <w:rPr>
            <w:noProof/>
            <w:webHidden/>
          </w:rPr>
          <w:tab/>
        </w:r>
        <w:r w:rsidR="00061E33">
          <w:rPr>
            <w:noProof/>
            <w:webHidden/>
          </w:rPr>
          <w:fldChar w:fldCharType="begin"/>
        </w:r>
        <w:r w:rsidR="00061E33">
          <w:rPr>
            <w:noProof/>
            <w:webHidden/>
          </w:rPr>
          <w:instrText xml:space="preserve"> PAGEREF _Toc494793427 \h </w:instrText>
        </w:r>
        <w:r w:rsidR="00061E33">
          <w:rPr>
            <w:noProof/>
            <w:webHidden/>
          </w:rPr>
        </w:r>
        <w:r w:rsidR="00061E33">
          <w:rPr>
            <w:noProof/>
            <w:webHidden/>
          </w:rPr>
          <w:fldChar w:fldCharType="separate"/>
        </w:r>
        <w:r w:rsidR="00501050">
          <w:rPr>
            <w:noProof/>
            <w:webHidden/>
          </w:rPr>
          <w:t>88</w:t>
        </w:r>
        <w:r w:rsidR="00061E33">
          <w:rPr>
            <w:noProof/>
            <w:webHidden/>
          </w:rPr>
          <w:fldChar w:fldCharType="end"/>
        </w:r>
      </w:hyperlink>
    </w:p>
    <w:p w14:paraId="0DB89B4C" w14:textId="04C3F8A3" w:rsidR="00061E33" w:rsidRDefault="00D47419">
      <w:pPr>
        <w:pStyle w:val="TOC2"/>
        <w:rPr>
          <w:rFonts w:asciiTheme="minorHAnsi" w:eastAsiaTheme="minorEastAsia" w:hAnsiTheme="minorHAnsi" w:cstheme="minorBidi"/>
          <w:smallCaps w:val="0"/>
          <w:noProof/>
          <w:szCs w:val="22"/>
          <w:lang w:eastAsia="zh-CN"/>
        </w:rPr>
      </w:pPr>
      <w:hyperlink w:anchor="_Toc494793428" w:history="1">
        <w:r w:rsidR="00061E33" w:rsidRPr="00A4637B">
          <w:rPr>
            <w:rStyle w:val="Hyperlink"/>
            <w:noProof/>
          </w:rPr>
          <w:t>7.2 Recommendations for Further Research</w:t>
        </w:r>
        <w:r w:rsidR="00061E33">
          <w:rPr>
            <w:noProof/>
            <w:webHidden/>
          </w:rPr>
          <w:tab/>
        </w:r>
        <w:r w:rsidR="00061E33">
          <w:rPr>
            <w:noProof/>
            <w:webHidden/>
          </w:rPr>
          <w:fldChar w:fldCharType="begin"/>
        </w:r>
        <w:r w:rsidR="00061E33">
          <w:rPr>
            <w:noProof/>
            <w:webHidden/>
          </w:rPr>
          <w:instrText xml:space="preserve"> PAGEREF _Toc494793428 \h </w:instrText>
        </w:r>
        <w:r w:rsidR="00061E33">
          <w:rPr>
            <w:noProof/>
            <w:webHidden/>
          </w:rPr>
        </w:r>
        <w:r w:rsidR="00061E33">
          <w:rPr>
            <w:noProof/>
            <w:webHidden/>
          </w:rPr>
          <w:fldChar w:fldCharType="separate"/>
        </w:r>
        <w:r w:rsidR="00501050">
          <w:rPr>
            <w:noProof/>
            <w:webHidden/>
          </w:rPr>
          <w:t>89</w:t>
        </w:r>
        <w:r w:rsidR="00061E33">
          <w:rPr>
            <w:noProof/>
            <w:webHidden/>
          </w:rPr>
          <w:fldChar w:fldCharType="end"/>
        </w:r>
      </w:hyperlink>
    </w:p>
    <w:p w14:paraId="7E2A669B" w14:textId="6F0BE7F4" w:rsidR="00061E33" w:rsidRDefault="00D47419">
      <w:pPr>
        <w:pStyle w:val="TOC1"/>
        <w:rPr>
          <w:rFonts w:asciiTheme="minorHAnsi" w:eastAsiaTheme="minorEastAsia" w:hAnsiTheme="minorHAnsi" w:cstheme="minorBidi"/>
          <w:b w:val="0"/>
          <w:bCs w:val="0"/>
          <w:caps w:val="0"/>
          <w:noProof/>
          <w:szCs w:val="22"/>
          <w:lang w:eastAsia="zh-CN"/>
        </w:rPr>
      </w:pPr>
      <w:hyperlink w:anchor="_Toc494793429" w:history="1">
        <w:r w:rsidR="00061E33" w:rsidRPr="00A4637B">
          <w:rPr>
            <w:rStyle w:val="Hyperlink"/>
            <w:noProof/>
          </w:rPr>
          <w:t>REFERENCES</w:t>
        </w:r>
        <w:r w:rsidR="00061E33">
          <w:rPr>
            <w:noProof/>
            <w:webHidden/>
          </w:rPr>
          <w:tab/>
        </w:r>
        <w:r w:rsidR="00061E33">
          <w:rPr>
            <w:noProof/>
            <w:webHidden/>
          </w:rPr>
          <w:fldChar w:fldCharType="begin"/>
        </w:r>
        <w:r w:rsidR="00061E33">
          <w:rPr>
            <w:noProof/>
            <w:webHidden/>
          </w:rPr>
          <w:instrText xml:space="preserve"> PAGEREF _Toc494793429 \h </w:instrText>
        </w:r>
        <w:r w:rsidR="00061E33">
          <w:rPr>
            <w:noProof/>
            <w:webHidden/>
          </w:rPr>
        </w:r>
        <w:r w:rsidR="00061E33">
          <w:rPr>
            <w:noProof/>
            <w:webHidden/>
          </w:rPr>
          <w:fldChar w:fldCharType="separate"/>
        </w:r>
        <w:r w:rsidR="00501050">
          <w:rPr>
            <w:noProof/>
            <w:webHidden/>
          </w:rPr>
          <w:t>91</w:t>
        </w:r>
        <w:r w:rsidR="00061E33">
          <w:rPr>
            <w:noProof/>
            <w:webHidden/>
          </w:rPr>
          <w:fldChar w:fldCharType="end"/>
        </w:r>
      </w:hyperlink>
    </w:p>
    <w:p w14:paraId="3BAF4AC2" w14:textId="26950BB5" w:rsidR="00061E33" w:rsidRDefault="00D47419">
      <w:pPr>
        <w:pStyle w:val="TOC1"/>
        <w:rPr>
          <w:rFonts w:asciiTheme="minorHAnsi" w:eastAsiaTheme="minorEastAsia" w:hAnsiTheme="minorHAnsi" w:cstheme="minorBidi"/>
          <w:b w:val="0"/>
          <w:bCs w:val="0"/>
          <w:caps w:val="0"/>
          <w:noProof/>
          <w:szCs w:val="22"/>
          <w:lang w:eastAsia="zh-CN"/>
        </w:rPr>
      </w:pPr>
      <w:hyperlink w:anchor="_Toc494793430" w:history="1">
        <w:r w:rsidR="00061E33" w:rsidRPr="00A4637B">
          <w:rPr>
            <w:rStyle w:val="Hyperlink"/>
            <w:noProof/>
          </w:rPr>
          <w:t>APPENDICES</w:t>
        </w:r>
        <w:r w:rsidR="00061E33">
          <w:rPr>
            <w:noProof/>
            <w:webHidden/>
          </w:rPr>
          <w:tab/>
        </w:r>
        <w:r w:rsidR="00061E33">
          <w:rPr>
            <w:noProof/>
            <w:webHidden/>
          </w:rPr>
          <w:fldChar w:fldCharType="begin"/>
        </w:r>
        <w:r w:rsidR="00061E33">
          <w:rPr>
            <w:noProof/>
            <w:webHidden/>
          </w:rPr>
          <w:instrText xml:space="preserve"> PAGEREF _Toc494793430 \h </w:instrText>
        </w:r>
        <w:r w:rsidR="00061E33">
          <w:rPr>
            <w:noProof/>
            <w:webHidden/>
          </w:rPr>
        </w:r>
        <w:r w:rsidR="00061E33">
          <w:rPr>
            <w:noProof/>
            <w:webHidden/>
          </w:rPr>
          <w:fldChar w:fldCharType="separate"/>
        </w:r>
        <w:r w:rsidR="00501050">
          <w:rPr>
            <w:noProof/>
            <w:webHidden/>
          </w:rPr>
          <w:t>97</w:t>
        </w:r>
        <w:r w:rsidR="00061E33">
          <w:rPr>
            <w:noProof/>
            <w:webHidden/>
          </w:rPr>
          <w:fldChar w:fldCharType="end"/>
        </w:r>
      </w:hyperlink>
    </w:p>
    <w:p w14:paraId="4ED3D775" w14:textId="6BB90AF5" w:rsidR="00061E33" w:rsidRDefault="00D47419">
      <w:pPr>
        <w:pStyle w:val="TOC1"/>
        <w:rPr>
          <w:rFonts w:asciiTheme="minorHAnsi" w:eastAsiaTheme="minorEastAsia" w:hAnsiTheme="minorHAnsi" w:cstheme="minorBidi"/>
          <w:b w:val="0"/>
          <w:bCs w:val="0"/>
          <w:caps w:val="0"/>
          <w:noProof/>
          <w:szCs w:val="22"/>
          <w:lang w:eastAsia="zh-CN"/>
        </w:rPr>
      </w:pPr>
      <w:hyperlink w:anchor="_Toc494793431" w:history="1">
        <w:r w:rsidR="00061E33" w:rsidRPr="00A4637B">
          <w:rPr>
            <w:rStyle w:val="Hyperlink"/>
            <w:noProof/>
          </w:rPr>
          <w:t>Appendix A – Progress Gantt Chart</w:t>
        </w:r>
        <w:r w:rsidR="00061E33">
          <w:rPr>
            <w:noProof/>
            <w:webHidden/>
          </w:rPr>
          <w:tab/>
        </w:r>
        <w:r w:rsidR="00061E33">
          <w:rPr>
            <w:noProof/>
            <w:webHidden/>
          </w:rPr>
          <w:fldChar w:fldCharType="begin"/>
        </w:r>
        <w:r w:rsidR="00061E33">
          <w:rPr>
            <w:noProof/>
            <w:webHidden/>
          </w:rPr>
          <w:instrText xml:space="preserve"> PAGEREF _Toc494793431 \h </w:instrText>
        </w:r>
        <w:r w:rsidR="00061E33">
          <w:rPr>
            <w:noProof/>
            <w:webHidden/>
          </w:rPr>
        </w:r>
        <w:r w:rsidR="00061E33">
          <w:rPr>
            <w:noProof/>
            <w:webHidden/>
          </w:rPr>
          <w:fldChar w:fldCharType="separate"/>
        </w:r>
        <w:r w:rsidR="00501050">
          <w:rPr>
            <w:noProof/>
            <w:webHidden/>
          </w:rPr>
          <w:t>98</w:t>
        </w:r>
        <w:r w:rsidR="00061E33">
          <w:rPr>
            <w:noProof/>
            <w:webHidden/>
          </w:rPr>
          <w:fldChar w:fldCharType="end"/>
        </w:r>
      </w:hyperlink>
    </w:p>
    <w:p w14:paraId="2FFD7B52" w14:textId="7F7E2B86" w:rsidR="00061E33" w:rsidRDefault="00D47419">
      <w:pPr>
        <w:pStyle w:val="TOC1"/>
        <w:rPr>
          <w:rFonts w:asciiTheme="minorHAnsi" w:eastAsiaTheme="minorEastAsia" w:hAnsiTheme="minorHAnsi" w:cstheme="minorBidi"/>
          <w:b w:val="0"/>
          <w:bCs w:val="0"/>
          <w:caps w:val="0"/>
          <w:noProof/>
          <w:szCs w:val="22"/>
          <w:lang w:eastAsia="zh-CN"/>
        </w:rPr>
      </w:pPr>
      <w:hyperlink w:anchor="_Toc494793432" w:history="1">
        <w:r w:rsidR="00061E33" w:rsidRPr="00A4637B">
          <w:rPr>
            <w:rStyle w:val="Hyperlink"/>
            <w:noProof/>
          </w:rPr>
          <w:t>Appendix B – Risk Assessment</w:t>
        </w:r>
        <w:r w:rsidR="00061E33">
          <w:rPr>
            <w:noProof/>
            <w:webHidden/>
          </w:rPr>
          <w:tab/>
        </w:r>
        <w:r w:rsidR="00061E33">
          <w:rPr>
            <w:noProof/>
            <w:webHidden/>
          </w:rPr>
          <w:fldChar w:fldCharType="begin"/>
        </w:r>
        <w:r w:rsidR="00061E33">
          <w:rPr>
            <w:noProof/>
            <w:webHidden/>
          </w:rPr>
          <w:instrText xml:space="preserve"> PAGEREF _Toc494793432 \h </w:instrText>
        </w:r>
        <w:r w:rsidR="00061E33">
          <w:rPr>
            <w:noProof/>
            <w:webHidden/>
          </w:rPr>
        </w:r>
        <w:r w:rsidR="00061E33">
          <w:rPr>
            <w:noProof/>
            <w:webHidden/>
          </w:rPr>
          <w:fldChar w:fldCharType="separate"/>
        </w:r>
        <w:r w:rsidR="00501050">
          <w:rPr>
            <w:noProof/>
            <w:webHidden/>
          </w:rPr>
          <w:t>99</w:t>
        </w:r>
        <w:r w:rsidR="00061E33">
          <w:rPr>
            <w:noProof/>
            <w:webHidden/>
          </w:rPr>
          <w:fldChar w:fldCharType="end"/>
        </w:r>
      </w:hyperlink>
    </w:p>
    <w:p w14:paraId="2A70CE22" w14:textId="331C60E2" w:rsidR="00061E33" w:rsidRDefault="00D47419">
      <w:pPr>
        <w:pStyle w:val="TOC1"/>
        <w:rPr>
          <w:rFonts w:asciiTheme="minorHAnsi" w:eastAsiaTheme="minorEastAsia" w:hAnsiTheme="minorHAnsi" w:cstheme="minorBidi"/>
          <w:b w:val="0"/>
          <w:bCs w:val="0"/>
          <w:caps w:val="0"/>
          <w:noProof/>
          <w:szCs w:val="22"/>
          <w:lang w:eastAsia="zh-CN"/>
        </w:rPr>
      </w:pPr>
      <w:hyperlink w:anchor="_Toc494793433" w:history="1">
        <w:r w:rsidR="00061E33" w:rsidRPr="00A4637B">
          <w:rPr>
            <w:rStyle w:val="Hyperlink"/>
            <w:noProof/>
          </w:rPr>
          <w:t>Appendix C – Risk Assessment (Approval)</w:t>
        </w:r>
        <w:r w:rsidR="00061E33">
          <w:rPr>
            <w:noProof/>
            <w:webHidden/>
          </w:rPr>
          <w:tab/>
        </w:r>
        <w:r w:rsidR="00061E33">
          <w:rPr>
            <w:noProof/>
            <w:webHidden/>
          </w:rPr>
          <w:fldChar w:fldCharType="begin"/>
        </w:r>
        <w:r w:rsidR="00061E33">
          <w:rPr>
            <w:noProof/>
            <w:webHidden/>
          </w:rPr>
          <w:instrText xml:space="preserve"> PAGEREF _Toc494793433 \h </w:instrText>
        </w:r>
        <w:r w:rsidR="00061E33">
          <w:rPr>
            <w:noProof/>
            <w:webHidden/>
          </w:rPr>
        </w:r>
        <w:r w:rsidR="00061E33">
          <w:rPr>
            <w:noProof/>
            <w:webHidden/>
          </w:rPr>
          <w:fldChar w:fldCharType="separate"/>
        </w:r>
        <w:r w:rsidR="00501050">
          <w:rPr>
            <w:noProof/>
            <w:webHidden/>
          </w:rPr>
          <w:t>100</w:t>
        </w:r>
        <w:r w:rsidR="00061E33">
          <w:rPr>
            <w:noProof/>
            <w:webHidden/>
          </w:rPr>
          <w:fldChar w:fldCharType="end"/>
        </w:r>
      </w:hyperlink>
    </w:p>
    <w:p w14:paraId="44A0C3EB" w14:textId="1C50032F" w:rsidR="00061E33" w:rsidRDefault="00D47419">
      <w:pPr>
        <w:pStyle w:val="TOC1"/>
        <w:rPr>
          <w:rFonts w:asciiTheme="minorHAnsi" w:eastAsiaTheme="minorEastAsia" w:hAnsiTheme="minorHAnsi" w:cstheme="minorBidi"/>
          <w:b w:val="0"/>
          <w:bCs w:val="0"/>
          <w:caps w:val="0"/>
          <w:noProof/>
          <w:szCs w:val="22"/>
          <w:lang w:eastAsia="zh-CN"/>
        </w:rPr>
      </w:pPr>
      <w:hyperlink w:anchor="_Toc494793434" w:history="1">
        <w:r w:rsidR="00061E33" w:rsidRPr="00A4637B">
          <w:rPr>
            <w:rStyle w:val="Hyperlink"/>
            <w:noProof/>
          </w:rPr>
          <w:t>Appendix D – Program Overview</w:t>
        </w:r>
        <w:r w:rsidR="00061E33">
          <w:rPr>
            <w:noProof/>
            <w:webHidden/>
          </w:rPr>
          <w:tab/>
        </w:r>
        <w:r w:rsidR="00061E33">
          <w:rPr>
            <w:noProof/>
            <w:webHidden/>
          </w:rPr>
          <w:fldChar w:fldCharType="begin"/>
        </w:r>
        <w:r w:rsidR="00061E33">
          <w:rPr>
            <w:noProof/>
            <w:webHidden/>
          </w:rPr>
          <w:instrText xml:space="preserve"> PAGEREF _Toc494793434 \h </w:instrText>
        </w:r>
        <w:r w:rsidR="00061E33">
          <w:rPr>
            <w:noProof/>
            <w:webHidden/>
          </w:rPr>
        </w:r>
        <w:r w:rsidR="00061E33">
          <w:rPr>
            <w:noProof/>
            <w:webHidden/>
          </w:rPr>
          <w:fldChar w:fldCharType="separate"/>
        </w:r>
        <w:r w:rsidR="00501050">
          <w:rPr>
            <w:noProof/>
            <w:webHidden/>
          </w:rPr>
          <w:t>101</w:t>
        </w:r>
        <w:r w:rsidR="00061E33">
          <w:rPr>
            <w:noProof/>
            <w:webHidden/>
          </w:rPr>
          <w:fldChar w:fldCharType="end"/>
        </w:r>
      </w:hyperlink>
    </w:p>
    <w:p w14:paraId="6688F8D8" w14:textId="6DB0042C" w:rsidR="00061E33" w:rsidRDefault="00D47419">
      <w:pPr>
        <w:pStyle w:val="TOC1"/>
        <w:rPr>
          <w:rFonts w:asciiTheme="minorHAnsi" w:eastAsiaTheme="minorEastAsia" w:hAnsiTheme="minorHAnsi" w:cstheme="minorBidi"/>
          <w:b w:val="0"/>
          <w:bCs w:val="0"/>
          <w:caps w:val="0"/>
          <w:noProof/>
          <w:szCs w:val="22"/>
          <w:lang w:eastAsia="zh-CN"/>
        </w:rPr>
      </w:pPr>
      <w:hyperlink w:anchor="_Toc494793435" w:history="1">
        <w:r w:rsidR="00061E33" w:rsidRPr="00A4637B">
          <w:rPr>
            <w:rStyle w:val="Hyperlink"/>
            <w:noProof/>
          </w:rPr>
          <w:t>Appendix E – Typical Installation Wiring of Inverter</w:t>
        </w:r>
        <w:r w:rsidR="00061E33">
          <w:rPr>
            <w:noProof/>
            <w:webHidden/>
          </w:rPr>
          <w:tab/>
        </w:r>
        <w:r w:rsidR="00061E33">
          <w:rPr>
            <w:noProof/>
            <w:webHidden/>
          </w:rPr>
          <w:fldChar w:fldCharType="begin"/>
        </w:r>
        <w:r w:rsidR="00061E33">
          <w:rPr>
            <w:noProof/>
            <w:webHidden/>
          </w:rPr>
          <w:instrText xml:space="preserve"> PAGEREF _Toc494793435 \h </w:instrText>
        </w:r>
        <w:r w:rsidR="00061E33">
          <w:rPr>
            <w:noProof/>
            <w:webHidden/>
          </w:rPr>
        </w:r>
        <w:r w:rsidR="00061E33">
          <w:rPr>
            <w:noProof/>
            <w:webHidden/>
          </w:rPr>
          <w:fldChar w:fldCharType="separate"/>
        </w:r>
        <w:r w:rsidR="00501050">
          <w:rPr>
            <w:noProof/>
            <w:webHidden/>
          </w:rPr>
          <w:t>102</w:t>
        </w:r>
        <w:r w:rsidR="00061E33">
          <w:rPr>
            <w:noProof/>
            <w:webHidden/>
          </w:rPr>
          <w:fldChar w:fldCharType="end"/>
        </w:r>
      </w:hyperlink>
    </w:p>
    <w:p w14:paraId="2FBF5494" w14:textId="642C2A53" w:rsidR="00061E33" w:rsidRDefault="00D47419">
      <w:pPr>
        <w:pStyle w:val="TOC1"/>
        <w:rPr>
          <w:rFonts w:asciiTheme="minorHAnsi" w:eastAsiaTheme="minorEastAsia" w:hAnsiTheme="minorHAnsi" w:cstheme="minorBidi"/>
          <w:b w:val="0"/>
          <w:bCs w:val="0"/>
          <w:caps w:val="0"/>
          <w:noProof/>
          <w:szCs w:val="22"/>
          <w:lang w:eastAsia="zh-CN"/>
        </w:rPr>
      </w:pPr>
      <w:hyperlink w:anchor="_Toc494793436" w:history="1">
        <w:r w:rsidR="00061E33" w:rsidRPr="00A4637B">
          <w:rPr>
            <w:rStyle w:val="Hyperlink"/>
            <w:noProof/>
          </w:rPr>
          <w:t>Appendix F – Project Code &amp; Title</w:t>
        </w:r>
        <w:r w:rsidR="00061E33">
          <w:rPr>
            <w:noProof/>
            <w:webHidden/>
          </w:rPr>
          <w:tab/>
        </w:r>
        <w:r w:rsidR="00061E33">
          <w:rPr>
            <w:noProof/>
            <w:webHidden/>
          </w:rPr>
          <w:fldChar w:fldCharType="begin"/>
        </w:r>
        <w:r w:rsidR="00061E33">
          <w:rPr>
            <w:noProof/>
            <w:webHidden/>
          </w:rPr>
          <w:instrText xml:space="preserve"> PAGEREF _Toc494793436 \h </w:instrText>
        </w:r>
        <w:r w:rsidR="00061E33">
          <w:rPr>
            <w:noProof/>
            <w:webHidden/>
          </w:rPr>
        </w:r>
        <w:r w:rsidR="00061E33">
          <w:rPr>
            <w:noProof/>
            <w:webHidden/>
          </w:rPr>
          <w:fldChar w:fldCharType="separate"/>
        </w:r>
        <w:r w:rsidR="00501050">
          <w:rPr>
            <w:noProof/>
            <w:webHidden/>
          </w:rPr>
          <w:t>103</w:t>
        </w:r>
        <w:r w:rsidR="00061E33">
          <w:rPr>
            <w:noProof/>
            <w:webHidden/>
          </w:rPr>
          <w:fldChar w:fldCharType="end"/>
        </w:r>
      </w:hyperlink>
    </w:p>
    <w:p w14:paraId="5A1C9100" w14:textId="4C9C78CC" w:rsidR="00061E33" w:rsidRDefault="00D47419">
      <w:pPr>
        <w:pStyle w:val="TOC1"/>
        <w:rPr>
          <w:rFonts w:asciiTheme="minorHAnsi" w:eastAsiaTheme="minorEastAsia" w:hAnsiTheme="minorHAnsi" w:cstheme="minorBidi"/>
          <w:b w:val="0"/>
          <w:bCs w:val="0"/>
          <w:caps w:val="0"/>
          <w:noProof/>
          <w:szCs w:val="22"/>
          <w:lang w:eastAsia="zh-CN"/>
        </w:rPr>
      </w:pPr>
      <w:hyperlink w:anchor="_Toc494793437" w:history="1">
        <w:r w:rsidR="00061E33" w:rsidRPr="00A4637B">
          <w:rPr>
            <w:rStyle w:val="Hyperlink"/>
            <w:noProof/>
          </w:rPr>
          <w:t>Appendix G – NASA Peak Sun Hour Data</w:t>
        </w:r>
        <w:r w:rsidR="00061E33">
          <w:rPr>
            <w:noProof/>
            <w:webHidden/>
          </w:rPr>
          <w:tab/>
        </w:r>
        <w:r w:rsidR="00061E33">
          <w:rPr>
            <w:noProof/>
            <w:webHidden/>
          </w:rPr>
          <w:fldChar w:fldCharType="begin"/>
        </w:r>
        <w:r w:rsidR="00061E33">
          <w:rPr>
            <w:noProof/>
            <w:webHidden/>
          </w:rPr>
          <w:instrText xml:space="preserve"> PAGEREF _Toc494793437 \h </w:instrText>
        </w:r>
        <w:r w:rsidR="00061E33">
          <w:rPr>
            <w:noProof/>
            <w:webHidden/>
          </w:rPr>
        </w:r>
        <w:r w:rsidR="00061E33">
          <w:rPr>
            <w:noProof/>
            <w:webHidden/>
          </w:rPr>
          <w:fldChar w:fldCharType="separate"/>
        </w:r>
        <w:r w:rsidR="00501050">
          <w:rPr>
            <w:noProof/>
            <w:webHidden/>
          </w:rPr>
          <w:t>104</w:t>
        </w:r>
        <w:r w:rsidR="00061E33">
          <w:rPr>
            <w:noProof/>
            <w:webHidden/>
          </w:rPr>
          <w:fldChar w:fldCharType="end"/>
        </w:r>
      </w:hyperlink>
    </w:p>
    <w:p w14:paraId="14F381AC" w14:textId="20902456" w:rsidR="00061E33" w:rsidRDefault="00D47419">
      <w:pPr>
        <w:pStyle w:val="TOC1"/>
        <w:rPr>
          <w:rFonts w:asciiTheme="minorHAnsi" w:eastAsiaTheme="minorEastAsia" w:hAnsiTheme="minorHAnsi" w:cstheme="minorBidi"/>
          <w:b w:val="0"/>
          <w:bCs w:val="0"/>
          <w:caps w:val="0"/>
          <w:noProof/>
          <w:szCs w:val="22"/>
          <w:lang w:eastAsia="zh-CN"/>
        </w:rPr>
      </w:pPr>
      <w:hyperlink w:anchor="_Toc494793438" w:history="1">
        <w:r w:rsidR="00061E33" w:rsidRPr="00A4637B">
          <w:rPr>
            <w:rStyle w:val="Hyperlink"/>
            <w:noProof/>
          </w:rPr>
          <w:t>Appendix H – Energy Consumption Data</w:t>
        </w:r>
        <w:r w:rsidR="00061E33">
          <w:rPr>
            <w:noProof/>
            <w:webHidden/>
          </w:rPr>
          <w:tab/>
        </w:r>
        <w:r w:rsidR="00061E33">
          <w:rPr>
            <w:noProof/>
            <w:webHidden/>
          </w:rPr>
          <w:fldChar w:fldCharType="begin"/>
        </w:r>
        <w:r w:rsidR="00061E33">
          <w:rPr>
            <w:noProof/>
            <w:webHidden/>
          </w:rPr>
          <w:instrText xml:space="preserve"> PAGEREF _Toc494793438 \h </w:instrText>
        </w:r>
        <w:r w:rsidR="00061E33">
          <w:rPr>
            <w:noProof/>
            <w:webHidden/>
          </w:rPr>
        </w:r>
        <w:r w:rsidR="00061E33">
          <w:rPr>
            <w:noProof/>
            <w:webHidden/>
          </w:rPr>
          <w:fldChar w:fldCharType="separate"/>
        </w:r>
        <w:r w:rsidR="00501050">
          <w:rPr>
            <w:noProof/>
            <w:webHidden/>
          </w:rPr>
          <w:t>107</w:t>
        </w:r>
        <w:r w:rsidR="00061E33">
          <w:rPr>
            <w:noProof/>
            <w:webHidden/>
          </w:rPr>
          <w:fldChar w:fldCharType="end"/>
        </w:r>
      </w:hyperlink>
    </w:p>
    <w:p w14:paraId="5CC260B3" w14:textId="1C5A8E43" w:rsidR="00061E33" w:rsidRDefault="00D47419">
      <w:pPr>
        <w:pStyle w:val="TOC1"/>
        <w:rPr>
          <w:rFonts w:asciiTheme="minorHAnsi" w:eastAsiaTheme="minorEastAsia" w:hAnsiTheme="minorHAnsi" w:cstheme="minorBidi"/>
          <w:b w:val="0"/>
          <w:bCs w:val="0"/>
          <w:caps w:val="0"/>
          <w:noProof/>
          <w:szCs w:val="22"/>
          <w:lang w:eastAsia="zh-CN"/>
        </w:rPr>
      </w:pPr>
      <w:hyperlink w:anchor="_Toc494793439" w:history="1">
        <w:r w:rsidR="00061E33" w:rsidRPr="00A4637B">
          <w:rPr>
            <w:rStyle w:val="Hyperlink"/>
            <w:noProof/>
          </w:rPr>
          <w:t>Appendix I – MATLAB Source Code</w:t>
        </w:r>
        <w:r w:rsidR="00061E33">
          <w:rPr>
            <w:noProof/>
            <w:webHidden/>
          </w:rPr>
          <w:tab/>
        </w:r>
        <w:r w:rsidR="00061E33">
          <w:rPr>
            <w:noProof/>
            <w:webHidden/>
          </w:rPr>
          <w:fldChar w:fldCharType="begin"/>
        </w:r>
        <w:r w:rsidR="00061E33">
          <w:rPr>
            <w:noProof/>
            <w:webHidden/>
          </w:rPr>
          <w:instrText xml:space="preserve"> PAGEREF _Toc494793439 \h </w:instrText>
        </w:r>
        <w:r w:rsidR="00061E33">
          <w:rPr>
            <w:noProof/>
            <w:webHidden/>
          </w:rPr>
        </w:r>
        <w:r w:rsidR="00061E33">
          <w:rPr>
            <w:noProof/>
            <w:webHidden/>
          </w:rPr>
          <w:fldChar w:fldCharType="separate"/>
        </w:r>
        <w:r w:rsidR="00501050">
          <w:rPr>
            <w:noProof/>
            <w:webHidden/>
          </w:rPr>
          <w:t>113</w:t>
        </w:r>
        <w:r w:rsidR="00061E33">
          <w:rPr>
            <w:noProof/>
            <w:webHidden/>
          </w:rPr>
          <w:fldChar w:fldCharType="end"/>
        </w:r>
      </w:hyperlink>
    </w:p>
    <w:p w14:paraId="7ED046AF" w14:textId="2D4AE337" w:rsidR="00016183" w:rsidRPr="00770A87" w:rsidRDefault="00016183" w:rsidP="00061E33">
      <w:pPr>
        <w:pStyle w:val="TOC1"/>
        <w:rPr>
          <w:rFonts w:asciiTheme="minorHAnsi" w:eastAsiaTheme="minorEastAsia" w:hAnsiTheme="minorHAnsi" w:cstheme="minorBidi"/>
          <w:szCs w:val="22"/>
          <w:lang w:eastAsia="en-AU"/>
        </w:rPr>
      </w:pPr>
      <w:r w:rsidRPr="00770A87">
        <w:fldChar w:fldCharType="end"/>
      </w:r>
      <w:r w:rsidRPr="00770A87">
        <w:br w:type="page"/>
      </w:r>
    </w:p>
    <w:p w14:paraId="1734B112" w14:textId="084878C9" w:rsidR="00016183" w:rsidRPr="00770A87" w:rsidRDefault="00016183" w:rsidP="00D562E9">
      <w:pPr>
        <w:pStyle w:val="Heading1-NoNumber"/>
      </w:pPr>
      <w:bookmarkStart w:id="16" w:name="_Toc494732946"/>
      <w:bookmarkStart w:id="17" w:name="_Toc494793342"/>
      <w:r w:rsidRPr="00770A87">
        <w:lastRenderedPageBreak/>
        <w:t>LIST OF TABLES</w:t>
      </w:r>
      <w:bookmarkEnd w:id="16"/>
      <w:bookmarkEnd w:id="17"/>
    </w:p>
    <w:p w14:paraId="1BE7B5E8" w14:textId="7535CC0C" w:rsidR="00061E33" w:rsidRDefault="00016183">
      <w:pPr>
        <w:pStyle w:val="TableofFigures"/>
        <w:tabs>
          <w:tab w:val="right" w:leader="dot" w:pos="8210"/>
        </w:tabs>
        <w:rPr>
          <w:rFonts w:asciiTheme="minorHAnsi" w:eastAsiaTheme="minorEastAsia" w:hAnsiTheme="minorHAnsi" w:cstheme="minorBidi"/>
          <w:smallCaps w:val="0"/>
          <w:noProof/>
          <w:szCs w:val="22"/>
          <w:lang w:eastAsia="zh-CN"/>
        </w:rPr>
      </w:pPr>
      <w:r w:rsidRPr="00770A87">
        <w:rPr>
          <w:bCs/>
        </w:rPr>
        <w:fldChar w:fldCharType="begin"/>
      </w:r>
      <w:r w:rsidRPr="00770A87">
        <w:instrText xml:space="preserve"> TOC \h \z \c "Table" </w:instrText>
      </w:r>
      <w:r w:rsidRPr="00770A87">
        <w:rPr>
          <w:bCs/>
        </w:rPr>
        <w:fldChar w:fldCharType="separate"/>
      </w:r>
      <w:hyperlink w:anchor="_Toc494793032" w:history="1">
        <w:r w:rsidR="00061E33" w:rsidRPr="006F01C8">
          <w:rPr>
            <w:rStyle w:val="Hyperlink"/>
            <w:noProof/>
          </w:rPr>
          <w:t>Table 2</w:t>
        </w:r>
        <w:r w:rsidR="00061E33" w:rsidRPr="006F01C8">
          <w:rPr>
            <w:rStyle w:val="Hyperlink"/>
            <w:noProof/>
          </w:rPr>
          <w:noBreakHyphen/>
          <w:t>1 - Temperature Coefficients of Power for Various Types of PV Modules [25]</w:t>
        </w:r>
        <w:r w:rsidR="00061E33">
          <w:rPr>
            <w:noProof/>
            <w:webHidden/>
          </w:rPr>
          <w:tab/>
        </w:r>
        <w:r w:rsidR="00061E33">
          <w:rPr>
            <w:noProof/>
            <w:webHidden/>
          </w:rPr>
          <w:fldChar w:fldCharType="begin"/>
        </w:r>
        <w:r w:rsidR="00061E33">
          <w:rPr>
            <w:noProof/>
            <w:webHidden/>
          </w:rPr>
          <w:instrText xml:space="preserve"> PAGEREF _Toc494793032 \h </w:instrText>
        </w:r>
        <w:r w:rsidR="00061E33">
          <w:rPr>
            <w:noProof/>
            <w:webHidden/>
          </w:rPr>
        </w:r>
        <w:r w:rsidR="00061E33">
          <w:rPr>
            <w:noProof/>
            <w:webHidden/>
          </w:rPr>
          <w:fldChar w:fldCharType="separate"/>
        </w:r>
        <w:r w:rsidR="00501050">
          <w:rPr>
            <w:noProof/>
            <w:webHidden/>
          </w:rPr>
          <w:t>9</w:t>
        </w:r>
        <w:r w:rsidR="00061E33">
          <w:rPr>
            <w:noProof/>
            <w:webHidden/>
          </w:rPr>
          <w:fldChar w:fldCharType="end"/>
        </w:r>
      </w:hyperlink>
    </w:p>
    <w:p w14:paraId="233A43D9" w14:textId="12C9637A"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3" w:history="1">
        <w:r w:rsidR="00061E33" w:rsidRPr="006F01C8">
          <w:rPr>
            <w:rStyle w:val="Hyperlink"/>
            <w:noProof/>
          </w:rPr>
          <w:t>Table 2</w:t>
        </w:r>
        <w:r w:rsidR="00061E33" w:rsidRPr="006F01C8">
          <w:rPr>
            <w:rStyle w:val="Hyperlink"/>
            <w:noProof/>
          </w:rPr>
          <w:noBreakHyphen/>
          <w:t>2- Advantages and Disadvantages of PV Systems [29]</w:t>
        </w:r>
        <w:r w:rsidR="00061E33">
          <w:rPr>
            <w:noProof/>
            <w:webHidden/>
          </w:rPr>
          <w:tab/>
        </w:r>
        <w:r w:rsidR="00061E33">
          <w:rPr>
            <w:noProof/>
            <w:webHidden/>
          </w:rPr>
          <w:fldChar w:fldCharType="begin"/>
        </w:r>
        <w:r w:rsidR="00061E33">
          <w:rPr>
            <w:noProof/>
            <w:webHidden/>
          </w:rPr>
          <w:instrText xml:space="preserve"> PAGEREF _Toc494793033 \h </w:instrText>
        </w:r>
        <w:r w:rsidR="00061E33">
          <w:rPr>
            <w:noProof/>
            <w:webHidden/>
          </w:rPr>
        </w:r>
        <w:r w:rsidR="00061E33">
          <w:rPr>
            <w:noProof/>
            <w:webHidden/>
          </w:rPr>
          <w:fldChar w:fldCharType="separate"/>
        </w:r>
        <w:r w:rsidR="00501050">
          <w:rPr>
            <w:noProof/>
            <w:webHidden/>
          </w:rPr>
          <w:t>13</w:t>
        </w:r>
        <w:r w:rsidR="00061E33">
          <w:rPr>
            <w:noProof/>
            <w:webHidden/>
          </w:rPr>
          <w:fldChar w:fldCharType="end"/>
        </w:r>
      </w:hyperlink>
    </w:p>
    <w:p w14:paraId="0D49A903" w14:textId="5A5468BC"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4" w:history="1">
        <w:r w:rsidR="00061E33" w:rsidRPr="006F01C8">
          <w:rPr>
            <w:rStyle w:val="Hyperlink"/>
            <w:noProof/>
          </w:rPr>
          <w:t>Table 2</w:t>
        </w:r>
        <w:r w:rsidR="00061E33" w:rsidRPr="006F01C8">
          <w:rPr>
            <w:rStyle w:val="Hyperlink"/>
            <w:noProof/>
          </w:rPr>
          <w:noBreakHyphen/>
          <w:t>3 - Approximate Cost of PV in QLD [49]</w:t>
        </w:r>
        <w:r w:rsidR="00061E33">
          <w:rPr>
            <w:noProof/>
            <w:webHidden/>
          </w:rPr>
          <w:tab/>
        </w:r>
        <w:r w:rsidR="00061E33">
          <w:rPr>
            <w:noProof/>
            <w:webHidden/>
          </w:rPr>
          <w:fldChar w:fldCharType="begin"/>
        </w:r>
        <w:r w:rsidR="00061E33">
          <w:rPr>
            <w:noProof/>
            <w:webHidden/>
          </w:rPr>
          <w:instrText xml:space="preserve"> PAGEREF _Toc494793034 \h </w:instrText>
        </w:r>
        <w:r w:rsidR="00061E33">
          <w:rPr>
            <w:noProof/>
            <w:webHidden/>
          </w:rPr>
        </w:r>
        <w:r w:rsidR="00061E33">
          <w:rPr>
            <w:noProof/>
            <w:webHidden/>
          </w:rPr>
          <w:fldChar w:fldCharType="separate"/>
        </w:r>
        <w:r w:rsidR="00501050">
          <w:rPr>
            <w:noProof/>
            <w:webHidden/>
          </w:rPr>
          <w:t>23</w:t>
        </w:r>
        <w:r w:rsidR="00061E33">
          <w:rPr>
            <w:noProof/>
            <w:webHidden/>
          </w:rPr>
          <w:fldChar w:fldCharType="end"/>
        </w:r>
      </w:hyperlink>
    </w:p>
    <w:p w14:paraId="5DE58F03" w14:textId="6982917D"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3" w:anchor="_Toc494793035" w:history="1">
        <w:r w:rsidR="00061E33" w:rsidRPr="006F01C8">
          <w:rPr>
            <w:rStyle w:val="Hyperlink"/>
            <w:noProof/>
          </w:rPr>
          <w:t>Table 2</w:t>
        </w:r>
        <w:r w:rsidR="00061E33" w:rsidRPr="006F01C8">
          <w:rPr>
            <w:rStyle w:val="Hyperlink"/>
            <w:noProof/>
          </w:rPr>
          <w:noBreakHyphen/>
          <w:t>4 - Passive Anti-Islanding Set-Point Values [61]</w:t>
        </w:r>
        <w:r w:rsidR="00061E33">
          <w:rPr>
            <w:noProof/>
            <w:webHidden/>
          </w:rPr>
          <w:tab/>
        </w:r>
        <w:r w:rsidR="00061E33">
          <w:rPr>
            <w:noProof/>
            <w:webHidden/>
          </w:rPr>
          <w:fldChar w:fldCharType="begin"/>
        </w:r>
        <w:r w:rsidR="00061E33">
          <w:rPr>
            <w:noProof/>
            <w:webHidden/>
          </w:rPr>
          <w:instrText xml:space="preserve"> PAGEREF _Toc494793035 \h </w:instrText>
        </w:r>
        <w:r w:rsidR="00061E33">
          <w:rPr>
            <w:noProof/>
            <w:webHidden/>
          </w:rPr>
        </w:r>
        <w:r w:rsidR="00061E33">
          <w:rPr>
            <w:noProof/>
            <w:webHidden/>
          </w:rPr>
          <w:fldChar w:fldCharType="separate"/>
        </w:r>
        <w:r w:rsidR="00501050">
          <w:rPr>
            <w:noProof/>
            <w:webHidden/>
          </w:rPr>
          <w:t>27</w:t>
        </w:r>
        <w:r w:rsidR="00061E33">
          <w:rPr>
            <w:noProof/>
            <w:webHidden/>
          </w:rPr>
          <w:fldChar w:fldCharType="end"/>
        </w:r>
      </w:hyperlink>
    </w:p>
    <w:p w14:paraId="4AAC4566" w14:textId="174E9D17"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6" w:history="1">
        <w:r w:rsidR="00061E33" w:rsidRPr="006F01C8">
          <w:rPr>
            <w:rStyle w:val="Hyperlink"/>
            <w:noProof/>
          </w:rPr>
          <w:t>Table 2</w:t>
        </w:r>
        <w:r w:rsidR="00061E33" w:rsidRPr="006F01C8">
          <w:rPr>
            <w:rStyle w:val="Hyperlink"/>
            <w:noProof/>
          </w:rPr>
          <w:noBreakHyphen/>
          <w:t>5 - Electricity Pricing Information [85]</w:t>
        </w:r>
        <w:r w:rsidR="00061E33">
          <w:rPr>
            <w:noProof/>
            <w:webHidden/>
          </w:rPr>
          <w:tab/>
        </w:r>
        <w:r w:rsidR="00061E33">
          <w:rPr>
            <w:noProof/>
            <w:webHidden/>
          </w:rPr>
          <w:fldChar w:fldCharType="begin"/>
        </w:r>
        <w:r w:rsidR="00061E33">
          <w:rPr>
            <w:noProof/>
            <w:webHidden/>
          </w:rPr>
          <w:instrText xml:space="preserve"> PAGEREF _Toc494793036 \h </w:instrText>
        </w:r>
        <w:r w:rsidR="00061E33">
          <w:rPr>
            <w:noProof/>
            <w:webHidden/>
          </w:rPr>
        </w:r>
        <w:r w:rsidR="00061E33">
          <w:rPr>
            <w:noProof/>
            <w:webHidden/>
          </w:rPr>
          <w:fldChar w:fldCharType="separate"/>
        </w:r>
        <w:r w:rsidR="00501050">
          <w:rPr>
            <w:noProof/>
            <w:webHidden/>
          </w:rPr>
          <w:t>41</w:t>
        </w:r>
        <w:r w:rsidR="00061E33">
          <w:rPr>
            <w:noProof/>
            <w:webHidden/>
          </w:rPr>
          <w:fldChar w:fldCharType="end"/>
        </w:r>
      </w:hyperlink>
    </w:p>
    <w:p w14:paraId="4DEF35B1" w14:textId="4F0DB458"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7" w:history="1">
        <w:r w:rsidR="00061E33" w:rsidRPr="006F01C8">
          <w:rPr>
            <w:rStyle w:val="Hyperlink"/>
            <w:noProof/>
          </w:rPr>
          <w:t>Table 3</w:t>
        </w:r>
        <w:r w:rsidR="00061E33" w:rsidRPr="006F01C8">
          <w:rPr>
            <w:rStyle w:val="Hyperlink"/>
            <w:noProof/>
          </w:rPr>
          <w:noBreakHyphen/>
          <w:t>1 - Merits and Limitations of Economic Tools for Calculation of LCC [108]</w:t>
        </w:r>
        <w:r w:rsidR="00061E33">
          <w:rPr>
            <w:noProof/>
            <w:webHidden/>
          </w:rPr>
          <w:tab/>
        </w:r>
        <w:r w:rsidR="00061E33">
          <w:rPr>
            <w:noProof/>
            <w:webHidden/>
          </w:rPr>
          <w:fldChar w:fldCharType="begin"/>
        </w:r>
        <w:r w:rsidR="00061E33">
          <w:rPr>
            <w:noProof/>
            <w:webHidden/>
          </w:rPr>
          <w:instrText xml:space="preserve"> PAGEREF _Toc494793037 \h </w:instrText>
        </w:r>
        <w:r w:rsidR="00061E33">
          <w:rPr>
            <w:noProof/>
            <w:webHidden/>
          </w:rPr>
        </w:r>
        <w:r w:rsidR="00061E33">
          <w:rPr>
            <w:noProof/>
            <w:webHidden/>
          </w:rPr>
          <w:fldChar w:fldCharType="separate"/>
        </w:r>
        <w:r w:rsidR="00501050">
          <w:rPr>
            <w:noProof/>
            <w:webHidden/>
          </w:rPr>
          <w:t>55</w:t>
        </w:r>
        <w:r w:rsidR="00061E33">
          <w:rPr>
            <w:noProof/>
            <w:webHidden/>
          </w:rPr>
          <w:fldChar w:fldCharType="end"/>
        </w:r>
      </w:hyperlink>
    </w:p>
    <w:p w14:paraId="6CEBA6C2" w14:textId="4CF96BBB"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8" w:history="1">
        <w:r w:rsidR="00061E33" w:rsidRPr="006F01C8">
          <w:rPr>
            <w:rStyle w:val="Hyperlink"/>
            <w:noProof/>
          </w:rPr>
          <w:t>Table 5</w:t>
        </w:r>
        <w:r w:rsidR="00061E33" w:rsidRPr="006F01C8">
          <w:rPr>
            <w:rStyle w:val="Hyperlink"/>
            <w:noProof/>
          </w:rPr>
          <w:noBreakHyphen/>
          <w:t>1 - Locations Selected</w:t>
        </w:r>
        <w:r w:rsidR="00061E33">
          <w:rPr>
            <w:noProof/>
            <w:webHidden/>
          </w:rPr>
          <w:tab/>
        </w:r>
        <w:r w:rsidR="00061E33">
          <w:rPr>
            <w:noProof/>
            <w:webHidden/>
          </w:rPr>
          <w:fldChar w:fldCharType="begin"/>
        </w:r>
        <w:r w:rsidR="00061E33">
          <w:rPr>
            <w:noProof/>
            <w:webHidden/>
          </w:rPr>
          <w:instrText xml:space="preserve"> PAGEREF _Toc494793038 \h </w:instrText>
        </w:r>
        <w:r w:rsidR="00061E33">
          <w:rPr>
            <w:noProof/>
            <w:webHidden/>
          </w:rPr>
        </w:r>
        <w:r w:rsidR="00061E33">
          <w:rPr>
            <w:noProof/>
            <w:webHidden/>
          </w:rPr>
          <w:fldChar w:fldCharType="separate"/>
        </w:r>
        <w:r w:rsidR="00501050">
          <w:rPr>
            <w:noProof/>
            <w:webHidden/>
          </w:rPr>
          <w:t>70</w:t>
        </w:r>
        <w:r w:rsidR="00061E33">
          <w:rPr>
            <w:noProof/>
            <w:webHidden/>
          </w:rPr>
          <w:fldChar w:fldCharType="end"/>
        </w:r>
      </w:hyperlink>
    </w:p>
    <w:p w14:paraId="27694A0D" w14:textId="761C1F21"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39" w:history="1">
        <w:r w:rsidR="00061E33" w:rsidRPr="006F01C8">
          <w:rPr>
            <w:rStyle w:val="Hyperlink"/>
            <w:noProof/>
          </w:rPr>
          <w:t>Table 5</w:t>
        </w:r>
        <w:r w:rsidR="00061E33" w:rsidRPr="006F01C8">
          <w:rPr>
            <w:rStyle w:val="Hyperlink"/>
            <w:noProof/>
          </w:rPr>
          <w:noBreakHyphen/>
          <w:t>2 - Constant Parameters</w:t>
        </w:r>
        <w:r w:rsidR="00061E33">
          <w:rPr>
            <w:noProof/>
            <w:webHidden/>
          </w:rPr>
          <w:tab/>
        </w:r>
        <w:r w:rsidR="00061E33">
          <w:rPr>
            <w:noProof/>
            <w:webHidden/>
          </w:rPr>
          <w:fldChar w:fldCharType="begin"/>
        </w:r>
        <w:r w:rsidR="00061E33">
          <w:rPr>
            <w:noProof/>
            <w:webHidden/>
          </w:rPr>
          <w:instrText xml:space="preserve"> PAGEREF _Toc494793039 \h </w:instrText>
        </w:r>
        <w:r w:rsidR="00061E33">
          <w:rPr>
            <w:noProof/>
            <w:webHidden/>
          </w:rPr>
        </w:r>
        <w:r w:rsidR="00061E33">
          <w:rPr>
            <w:noProof/>
            <w:webHidden/>
          </w:rPr>
          <w:fldChar w:fldCharType="separate"/>
        </w:r>
        <w:r w:rsidR="00501050">
          <w:rPr>
            <w:noProof/>
            <w:webHidden/>
          </w:rPr>
          <w:t>71</w:t>
        </w:r>
        <w:r w:rsidR="00061E33">
          <w:rPr>
            <w:noProof/>
            <w:webHidden/>
          </w:rPr>
          <w:fldChar w:fldCharType="end"/>
        </w:r>
      </w:hyperlink>
    </w:p>
    <w:p w14:paraId="0D4AAC04" w14:textId="38BBFEB9"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40" w:history="1">
        <w:r w:rsidR="00061E33" w:rsidRPr="006F01C8">
          <w:rPr>
            <w:rStyle w:val="Hyperlink"/>
            <w:noProof/>
          </w:rPr>
          <w:t>Table 5</w:t>
        </w:r>
        <w:r w:rsidR="00061E33" w:rsidRPr="006F01C8">
          <w:rPr>
            <w:rStyle w:val="Hyperlink"/>
            <w:noProof/>
          </w:rPr>
          <w:noBreakHyphen/>
          <w:t>3 - Output Production Figures</w:t>
        </w:r>
        <w:r w:rsidR="00061E33">
          <w:rPr>
            <w:noProof/>
            <w:webHidden/>
          </w:rPr>
          <w:tab/>
        </w:r>
        <w:r w:rsidR="00061E33">
          <w:rPr>
            <w:noProof/>
            <w:webHidden/>
          </w:rPr>
          <w:fldChar w:fldCharType="begin"/>
        </w:r>
        <w:r w:rsidR="00061E33">
          <w:rPr>
            <w:noProof/>
            <w:webHidden/>
          </w:rPr>
          <w:instrText xml:space="preserve"> PAGEREF _Toc494793040 \h </w:instrText>
        </w:r>
        <w:r w:rsidR="00061E33">
          <w:rPr>
            <w:noProof/>
            <w:webHidden/>
          </w:rPr>
        </w:r>
        <w:r w:rsidR="00061E33">
          <w:rPr>
            <w:noProof/>
            <w:webHidden/>
          </w:rPr>
          <w:fldChar w:fldCharType="separate"/>
        </w:r>
        <w:r w:rsidR="00501050">
          <w:rPr>
            <w:noProof/>
            <w:webHidden/>
          </w:rPr>
          <w:t>72</w:t>
        </w:r>
        <w:r w:rsidR="00061E33">
          <w:rPr>
            <w:noProof/>
            <w:webHidden/>
          </w:rPr>
          <w:fldChar w:fldCharType="end"/>
        </w:r>
      </w:hyperlink>
    </w:p>
    <w:p w14:paraId="04B5E063" w14:textId="565417D1"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41" w:history="1">
        <w:r w:rsidR="00061E33" w:rsidRPr="006F01C8">
          <w:rPr>
            <w:rStyle w:val="Hyperlink"/>
            <w:noProof/>
          </w:rPr>
          <w:t>Table 5</w:t>
        </w:r>
        <w:r w:rsidR="00061E33" w:rsidRPr="006F01C8">
          <w:rPr>
            <w:rStyle w:val="Hyperlink"/>
            <w:noProof/>
          </w:rPr>
          <w:noBreakHyphen/>
          <w:t>4 - Output Finance Figures</w:t>
        </w:r>
        <w:r w:rsidR="00061E33">
          <w:rPr>
            <w:noProof/>
            <w:webHidden/>
          </w:rPr>
          <w:tab/>
        </w:r>
        <w:r w:rsidR="00061E33">
          <w:rPr>
            <w:noProof/>
            <w:webHidden/>
          </w:rPr>
          <w:fldChar w:fldCharType="begin"/>
        </w:r>
        <w:r w:rsidR="00061E33">
          <w:rPr>
            <w:noProof/>
            <w:webHidden/>
          </w:rPr>
          <w:instrText xml:space="preserve"> PAGEREF _Toc494793041 \h </w:instrText>
        </w:r>
        <w:r w:rsidR="00061E33">
          <w:rPr>
            <w:noProof/>
            <w:webHidden/>
          </w:rPr>
        </w:r>
        <w:r w:rsidR="00061E33">
          <w:rPr>
            <w:noProof/>
            <w:webHidden/>
          </w:rPr>
          <w:fldChar w:fldCharType="separate"/>
        </w:r>
        <w:r w:rsidR="00501050">
          <w:rPr>
            <w:noProof/>
            <w:webHidden/>
          </w:rPr>
          <w:t>73</w:t>
        </w:r>
        <w:r w:rsidR="00061E33">
          <w:rPr>
            <w:noProof/>
            <w:webHidden/>
          </w:rPr>
          <w:fldChar w:fldCharType="end"/>
        </w:r>
      </w:hyperlink>
    </w:p>
    <w:p w14:paraId="506DDBA7" w14:textId="0E624156"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042" w:history="1">
        <w:r w:rsidR="00061E33" w:rsidRPr="006F01C8">
          <w:rPr>
            <w:rStyle w:val="Hyperlink"/>
            <w:noProof/>
          </w:rPr>
          <w:t>Table 6</w:t>
        </w:r>
        <w:r w:rsidR="00061E33" w:rsidRPr="006F01C8">
          <w:rPr>
            <w:rStyle w:val="Hyperlink"/>
            <w:noProof/>
          </w:rPr>
          <w:noBreakHyphen/>
          <w:t>1 - Average Financial Figures for Each Location</w:t>
        </w:r>
        <w:r w:rsidR="00061E33">
          <w:rPr>
            <w:noProof/>
            <w:webHidden/>
          </w:rPr>
          <w:tab/>
        </w:r>
        <w:r w:rsidR="00061E33">
          <w:rPr>
            <w:noProof/>
            <w:webHidden/>
          </w:rPr>
          <w:fldChar w:fldCharType="begin"/>
        </w:r>
        <w:r w:rsidR="00061E33">
          <w:rPr>
            <w:noProof/>
            <w:webHidden/>
          </w:rPr>
          <w:instrText xml:space="preserve"> PAGEREF _Toc494793042 \h </w:instrText>
        </w:r>
        <w:r w:rsidR="00061E33">
          <w:rPr>
            <w:noProof/>
            <w:webHidden/>
          </w:rPr>
        </w:r>
        <w:r w:rsidR="00061E33">
          <w:rPr>
            <w:noProof/>
            <w:webHidden/>
          </w:rPr>
          <w:fldChar w:fldCharType="separate"/>
        </w:r>
        <w:r w:rsidR="00501050">
          <w:rPr>
            <w:noProof/>
            <w:webHidden/>
          </w:rPr>
          <w:t>82</w:t>
        </w:r>
        <w:r w:rsidR="00061E33">
          <w:rPr>
            <w:noProof/>
            <w:webHidden/>
          </w:rPr>
          <w:fldChar w:fldCharType="end"/>
        </w:r>
      </w:hyperlink>
    </w:p>
    <w:p w14:paraId="21907D85" w14:textId="1407E973"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4" w:anchor="_Toc494793043" w:history="1">
        <w:r w:rsidR="00061E33" w:rsidRPr="006F01C8">
          <w:rPr>
            <w:rStyle w:val="Hyperlink"/>
            <w:noProof/>
          </w:rPr>
          <w:t>Table 6</w:t>
        </w:r>
        <w:r w:rsidR="00061E33" w:rsidRPr="006F01C8">
          <w:rPr>
            <w:rStyle w:val="Hyperlink"/>
            <w:noProof/>
          </w:rPr>
          <w:noBreakHyphen/>
          <w:t>2 - Solar Solution Comparison</w:t>
        </w:r>
        <w:r w:rsidR="00061E33">
          <w:rPr>
            <w:noProof/>
            <w:webHidden/>
          </w:rPr>
          <w:tab/>
        </w:r>
        <w:r w:rsidR="00061E33">
          <w:rPr>
            <w:noProof/>
            <w:webHidden/>
          </w:rPr>
          <w:fldChar w:fldCharType="begin"/>
        </w:r>
        <w:r w:rsidR="00061E33">
          <w:rPr>
            <w:noProof/>
            <w:webHidden/>
          </w:rPr>
          <w:instrText xml:space="preserve"> PAGEREF _Toc494793043 \h </w:instrText>
        </w:r>
        <w:r w:rsidR="00061E33">
          <w:rPr>
            <w:noProof/>
            <w:webHidden/>
          </w:rPr>
        </w:r>
        <w:r w:rsidR="00061E33">
          <w:rPr>
            <w:noProof/>
            <w:webHidden/>
          </w:rPr>
          <w:fldChar w:fldCharType="separate"/>
        </w:r>
        <w:r w:rsidR="00501050">
          <w:rPr>
            <w:noProof/>
            <w:webHidden/>
          </w:rPr>
          <w:t>87</w:t>
        </w:r>
        <w:r w:rsidR="00061E33">
          <w:rPr>
            <w:noProof/>
            <w:webHidden/>
          </w:rPr>
          <w:fldChar w:fldCharType="end"/>
        </w:r>
      </w:hyperlink>
    </w:p>
    <w:p w14:paraId="00586135" w14:textId="7D4D5CA2" w:rsidR="009C00CE" w:rsidRPr="00770A87" w:rsidRDefault="00016183" w:rsidP="00061E33">
      <w:pPr>
        <w:pStyle w:val="ContentsTable"/>
      </w:pPr>
      <w:r w:rsidRPr="00770A87">
        <w:fldChar w:fldCharType="end"/>
      </w:r>
    </w:p>
    <w:p w14:paraId="3B8251D9" w14:textId="177D6F77" w:rsidR="00016183" w:rsidRPr="00770A87" w:rsidRDefault="009C00CE" w:rsidP="00061E33">
      <w:pPr>
        <w:rPr>
          <w:szCs w:val="20"/>
        </w:rPr>
      </w:pPr>
      <w:r w:rsidRPr="00770A87">
        <w:br w:type="page"/>
      </w:r>
    </w:p>
    <w:p w14:paraId="118ABD5D" w14:textId="1091FF8D" w:rsidR="00016183" w:rsidRPr="00770A87" w:rsidRDefault="00016183" w:rsidP="00D562E9">
      <w:pPr>
        <w:pStyle w:val="Heading1-NoNumber"/>
      </w:pPr>
      <w:bookmarkStart w:id="18" w:name="_Toc494732947"/>
      <w:bookmarkStart w:id="19" w:name="_Toc494793343"/>
      <w:r w:rsidRPr="00770A87">
        <w:lastRenderedPageBreak/>
        <w:t>LIST OF FIGURES</w:t>
      </w:r>
      <w:bookmarkEnd w:id="18"/>
      <w:bookmarkEnd w:id="19"/>
    </w:p>
    <w:p w14:paraId="3A5EBA91" w14:textId="50380170" w:rsidR="00501050" w:rsidRDefault="00016183">
      <w:pPr>
        <w:pStyle w:val="TableofFigures"/>
        <w:tabs>
          <w:tab w:val="right" w:leader="dot" w:pos="8210"/>
        </w:tabs>
        <w:rPr>
          <w:rFonts w:asciiTheme="minorHAnsi" w:eastAsiaTheme="minorEastAsia" w:hAnsiTheme="minorHAnsi" w:cstheme="minorBidi"/>
          <w:smallCaps w:val="0"/>
          <w:noProof/>
          <w:szCs w:val="22"/>
          <w:lang w:eastAsia="zh-CN"/>
        </w:rPr>
      </w:pPr>
      <w:r w:rsidRPr="00770A87">
        <w:fldChar w:fldCharType="begin"/>
      </w:r>
      <w:r w:rsidRPr="00770A87">
        <w:instrText xml:space="preserve"> TOC \h \z \c "Figure" </w:instrText>
      </w:r>
      <w:r w:rsidRPr="00770A87">
        <w:fldChar w:fldCharType="separate"/>
      </w:r>
      <w:hyperlink r:id="rId25" w:anchor="_Toc494796237" w:history="1">
        <w:r w:rsidR="00501050" w:rsidRPr="00A531F5">
          <w:rPr>
            <w:rStyle w:val="Hyperlink"/>
            <w:noProof/>
          </w:rPr>
          <w:t>Figure 1</w:t>
        </w:r>
        <w:r w:rsidR="00501050" w:rsidRPr="00A531F5">
          <w:rPr>
            <w:rStyle w:val="Hyperlink"/>
            <w:noProof/>
          </w:rPr>
          <w:noBreakHyphen/>
          <w:t>1 - Worlds Energy Consumption by Source (Million Tonnes Ore Equivalent Vs. Year) [7]</w:t>
        </w:r>
        <w:r w:rsidR="00501050">
          <w:rPr>
            <w:noProof/>
            <w:webHidden/>
          </w:rPr>
          <w:tab/>
        </w:r>
        <w:r w:rsidR="00501050">
          <w:rPr>
            <w:noProof/>
            <w:webHidden/>
          </w:rPr>
          <w:fldChar w:fldCharType="begin"/>
        </w:r>
        <w:r w:rsidR="00501050">
          <w:rPr>
            <w:noProof/>
            <w:webHidden/>
          </w:rPr>
          <w:instrText xml:space="preserve"> PAGEREF _Toc494796237 \h </w:instrText>
        </w:r>
        <w:r w:rsidR="00501050">
          <w:rPr>
            <w:noProof/>
            <w:webHidden/>
          </w:rPr>
        </w:r>
        <w:r w:rsidR="00501050">
          <w:rPr>
            <w:noProof/>
            <w:webHidden/>
          </w:rPr>
          <w:fldChar w:fldCharType="separate"/>
        </w:r>
        <w:r w:rsidR="00501050">
          <w:rPr>
            <w:noProof/>
            <w:webHidden/>
          </w:rPr>
          <w:t>2</w:t>
        </w:r>
        <w:r w:rsidR="00501050">
          <w:rPr>
            <w:noProof/>
            <w:webHidden/>
          </w:rPr>
          <w:fldChar w:fldCharType="end"/>
        </w:r>
      </w:hyperlink>
    </w:p>
    <w:p w14:paraId="5F282CA8" w14:textId="6F9824D9"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6" w:anchor="_Toc494796238" w:history="1">
        <w:r w:rsidR="00501050" w:rsidRPr="00A531F5">
          <w:rPr>
            <w:rStyle w:val="Hyperlink"/>
            <w:noProof/>
          </w:rPr>
          <w:t>Figure 2</w:t>
        </w:r>
        <w:r w:rsidR="00501050" w:rsidRPr="00A531F5">
          <w:rPr>
            <w:rStyle w:val="Hyperlink"/>
            <w:noProof/>
          </w:rPr>
          <w:noBreakHyphen/>
          <w:t>1 - Overview of Operation of Solar System [17]</w:t>
        </w:r>
        <w:r w:rsidR="00501050">
          <w:rPr>
            <w:noProof/>
            <w:webHidden/>
          </w:rPr>
          <w:tab/>
        </w:r>
        <w:r w:rsidR="00501050">
          <w:rPr>
            <w:noProof/>
            <w:webHidden/>
          </w:rPr>
          <w:fldChar w:fldCharType="begin"/>
        </w:r>
        <w:r w:rsidR="00501050">
          <w:rPr>
            <w:noProof/>
            <w:webHidden/>
          </w:rPr>
          <w:instrText xml:space="preserve"> PAGEREF _Toc494796238 \h </w:instrText>
        </w:r>
        <w:r w:rsidR="00501050">
          <w:rPr>
            <w:noProof/>
            <w:webHidden/>
          </w:rPr>
        </w:r>
        <w:r w:rsidR="00501050">
          <w:rPr>
            <w:noProof/>
            <w:webHidden/>
          </w:rPr>
          <w:fldChar w:fldCharType="separate"/>
        </w:r>
        <w:r w:rsidR="00501050">
          <w:rPr>
            <w:noProof/>
            <w:webHidden/>
          </w:rPr>
          <w:t>6</w:t>
        </w:r>
        <w:r w:rsidR="00501050">
          <w:rPr>
            <w:noProof/>
            <w:webHidden/>
          </w:rPr>
          <w:fldChar w:fldCharType="end"/>
        </w:r>
      </w:hyperlink>
    </w:p>
    <w:p w14:paraId="23461D06" w14:textId="092A0259"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7" w:anchor="_Toc494796239" w:history="1">
        <w:r w:rsidR="00501050" w:rsidRPr="00A531F5">
          <w:rPr>
            <w:rStyle w:val="Hyperlink"/>
            <w:noProof/>
          </w:rPr>
          <w:t>Figure 2</w:t>
        </w:r>
        <w:r w:rsidR="00501050" w:rsidRPr="00A531F5">
          <w:rPr>
            <w:rStyle w:val="Hyperlink"/>
            <w:noProof/>
          </w:rPr>
          <w:noBreakHyphen/>
          <w:t>2 - Behaviour of Light Shining on a PV Cell. 1/2/4/5.) Reflection 3/6.) Absorption [21]</w:t>
        </w:r>
        <w:r w:rsidR="00501050">
          <w:rPr>
            <w:noProof/>
            <w:webHidden/>
          </w:rPr>
          <w:tab/>
        </w:r>
        <w:r w:rsidR="00501050">
          <w:rPr>
            <w:noProof/>
            <w:webHidden/>
          </w:rPr>
          <w:fldChar w:fldCharType="begin"/>
        </w:r>
        <w:r w:rsidR="00501050">
          <w:rPr>
            <w:noProof/>
            <w:webHidden/>
          </w:rPr>
          <w:instrText xml:space="preserve"> PAGEREF _Toc494796239 \h </w:instrText>
        </w:r>
        <w:r w:rsidR="00501050">
          <w:rPr>
            <w:noProof/>
            <w:webHidden/>
          </w:rPr>
        </w:r>
        <w:r w:rsidR="00501050">
          <w:rPr>
            <w:noProof/>
            <w:webHidden/>
          </w:rPr>
          <w:fldChar w:fldCharType="separate"/>
        </w:r>
        <w:r w:rsidR="00501050">
          <w:rPr>
            <w:noProof/>
            <w:webHidden/>
          </w:rPr>
          <w:t>7</w:t>
        </w:r>
        <w:r w:rsidR="00501050">
          <w:rPr>
            <w:noProof/>
            <w:webHidden/>
          </w:rPr>
          <w:fldChar w:fldCharType="end"/>
        </w:r>
      </w:hyperlink>
    </w:p>
    <w:p w14:paraId="53D4298C" w14:textId="05050705"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8" w:anchor="_Toc494796240" w:history="1">
        <w:r w:rsidR="00501050" w:rsidRPr="00A531F5">
          <w:rPr>
            <w:rStyle w:val="Hyperlink"/>
            <w:noProof/>
          </w:rPr>
          <w:t>Figure 2</w:t>
        </w:r>
        <w:r w:rsidR="00501050" w:rsidRPr="00A531F5">
          <w:rPr>
            <w:rStyle w:val="Hyperlink"/>
            <w:noProof/>
          </w:rPr>
          <w:noBreakHyphen/>
          <w:t>3 - Photovoltaic Panel Types [21]</w:t>
        </w:r>
        <w:r w:rsidR="00501050">
          <w:rPr>
            <w:noProof/>
            <w:webHidden/>
          </w:rPr>
          <w:tab/>
        </w:r>
        <w:r w:rsidR="00501050">
          <w:rPr>
            <w:noProof/>
            <w:webHidden/>
          </w:rPr>
          <w:fldChar w:fldCharType="begin"/>
        </w:r>
        <w:r w:rsidR="00501050">
          <w:rPr>
            <w:noProof/>
            <w:webHidden/>
          </w:rPr>
          <w:instrText xml:space="preserve"> PAGEREF _Toc494796240 \h </w:instrText>
        </w:r>
        <w:r w:rsidR="00501050">
          <w:rPr>
            <w:noProof/>
            <w:webHidden/>
          </w:rPr>
        </w:r>
        <w:r w:rsidR="00501050">
          <w:rPr>
            <w:noProof/>
            <w:webHidden/>
          </w:rPr>
          <w:fldChar w:fldCharType="separate"/>
        </w:r>
        <w:r w:rsidR="00501050">
          <w:rPr>
            <w:noProof/>
            <w:webHidden/>
          </w:rPr>
          <w:t>9</w:t>
        </w:r>
        <w:r w:rsidR="00501050">
          <w:rPr>
            <w:noProof/>
            <w:webHidden/>
          </w:rPr>
          <w:fldChar w:fldCharType="end"/>
        </w:r>
      </w:hyperlink>
    </w:p>
    <w:p w14:paraId="0D4ACCCF" w14:textId="4FDC6164"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29" w:anchor="_Toc494796241" w:history="1">
        <w:r w:rsidR="00501050" w:rsidRPr="00A531F5">
          <w:rPr>
            <w:rStyle w:val="Hyperlink"/>
            <w:noProof/>
          </w:rPr>
          <w:t>Figure 2</w:t>
        </w:r>
        <w:r w:rsidR="00501050" w:rsidRPr="00A531F5">
          <w:rPr>
            <w:rStyle w:val="Hyperlink"/>
            <w:noProof/>
          </w:rPr>
          <w:noBreakHyphen/>
          <w:t>4 - Classification of the Silicon PV Panels [21]</w:t>
        </w:r>
        <w:r w:rsidR="00501050">
          <w:rPr>
            <w:noProof/>
            <w:webHidden/>
          </w:rPr>
          <w:tab/>
        </w:r>
        <w:r w:rsidR="00501050">
          <w:rPr>
            <w:noProof/>
            <w:webHidden/>
          </w:rPr>
          <w:fldChar w:fldCharType="begin"/>
        </w:r>
        <w:r w:rsidR="00501050">
          <w:rPr>
            <w:noProof/>
            <w:webHidden/>
          </w:rPr>
          <w:instrText xml:space="preserve"> PAGEREF _Toc494796241 \h </w:instrText>
        </w:r>
        <w:r w:rsidR="00501050">
          <w:rPr>
            <w:noProof/>
            <w:webHidden/>
          </w:rPr>
        </w:r>
        <w:r w:rsidR="00501050">
          <w:rPr>
            <w:noProof/>
            <w:webHidden/>
          </w:rPr>
          <w:fldChar w:fldCharType="separate"/>
        </w:r>
        <w:r w:rsidR="00501050">
          <w:rPr>
            <w:noProof/>
            <w:webHidden/>
          </w:rPr>
          <w:t>10</w:t>
        </w:r>
        <w:r w:rsidR="00501050">
          <w:rPr>
            <w:noProof/>
            <w:webHidden/>
          </w:rPr>
          <w:fldChar w:fldCharType="end"/>
        </w:r>
      </w:hyperlink>
    </w:p>
    <w:p w14:paraId="099FD8BA" w14:textId="5B4319A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0" w:anchor="_Toc494796242" w:history="1">
        <w:r w:rsidR="00501050" w:rsidRPr="00A531F5">
          <w:rPr>
            <w:rStyle w:val="Hyperlink"/>
            <w:noProof/>
          </w:rPr>
          <w:t>Figure 2</w:t>
        </w:r>
        <w:r w:rsidR="00501050" w:rsidRPr="00A531F5">
          <w:rPr>
            <w:rStyle w:val="Hyperlink"/>
            <w:noProof/>
          </w:rPr>
          <w:noBreakHyphen/>
          <w:t>5 - Swanson's Law: Module Costs Decline as Shipments Increase [26]</w:t>
        </w:r>
        <w:r w:rsidR="00501050">
          <w:rPr>
            <w:noProof/>
            <w:webHidden/>
          </w:rPr>
          <w:tab/>
        </w:r>
        <w:r w:rsidR="00501050">
          <w:rPr>
            <w:noProof/>
            <w:webHidden/>
          </w:rPr>
          <w:fldChar w:fldCharType="begin"/>
        </w:r>
        <w:r w:rsidR="00501050">
          <w:rPr>
            <w:noProof/>
            <w:webHidden/>
          </w:rPr>
          <w:instrText xml:space="preserve"> PAGEREF _Toc494796242 \h </w:instrText>
        </w:r>
        <w:r w:rsidR="00501050">
          <w:rPr>
            <w:noProof/>
            <w:webHidden/>
          </w:rPr>
        </w:r>
        <w:r w:rsidR="00501050">
          <w:rPr>
            <w:noProof/>
            <w:webHidden/>
          </w:rPr>
          <w:fldChar w:fldCharType="separate"/>
        </w:r>
        <w:r w:rsidR="00501050">
          <w:rPr>
            <w:noProof/>
            <w:webHidden/>
          </w:rPr>
          <w:t>10</w:t>
        </w:r>
        <w:r w:rsidR="00501050">
          <w:rPr>
            <w:noProof/>
            <w:webHidden/>
          </w:rPr>
          <w:fldChar w:fldCharType="end"/>
        </w:r>
      </w:hyperlink>
    </w:p>
    <w:p w14:paraId="5449FB89" w14:textId="1BF3EB50"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1" w:anchor="_Toc494796243" w:history="1">
        <w:r w:rsidR="00501050" w:rsidRPr="00A531F5">
          <w:rPr>
            <w:rStyle w:val="Hyperlink"/>
            <w:noProof/>
          </w:rPr>
          <w:t>Figure 2</w:t>
        </w:r>
        <w:r w:rsidR="00501050" w:rsidRPr="00A531F5">
          <w:rPr>
            <w:rStyle w:val="Hyperlink"/>
            <w:noProof/>
          </w:rPr>
          <w:noBreakHyphen/>
          <w:t>6 - Changes in Electricity Generation by Fuel Type [27]</w:t>
        </w:r>
        <w:r w:rsidR="00501050">
          <w:rPr>
            <w:noProof/>
            <w:webHidden/>
          </w:rPr>
          <w:tab/>
        </w:r>
        <w:r w:rsidR="00501050">
          <w:rPr>
            <w:noProof/>
            <w:webHidden/>
          </w:rPr>
          <w:fldChar w:fldCharType="begin"/>
        </w:r>
        <w:r w:rsidR="00501050">
          <w:rPr>
            <w:noProof/>
            <w:webHidden/>
          </w:rPr>
          <w:instrText xml:space="preserve"> PAGEREF _Toc494796243 \h </w:instrText>
        </w:r>
        <w:r w:rsidR="00501050">
          <w:rPr>
            <w:noProof/>
            <w:webHidden/>
          </w:rPr>
        </w:r>
        <w:r w:rsidR="00501050">
          <w:rPr>
            <w:noProof/>
            <w:webHidden/>
          </w:rPr>
          <w:fldChar w:fldCharType="separate"/>
        </w:r>
        <w:r w:rsidR="00501050">
          <w:rPr>
            <w:noProof/>
            <w:webHidden/>
          </w:rPr>
          <w:t>11</w:t>
        </w:r>
        <w:r w:rsidR="00501050">
          <w:rPr>
            <w:noProof/>
            <w:webHidden/>
          </w:rPr>
          <w:fldChar w:fldCharType="end"/>
        </w:r>
      </w:hyperlink>
    </w:p>
    <w:p w14:paraId="354397CD" w14:textId="7C6F2DF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2" w:anchor="_Toc494796244" w:history="1">
        <w:r w:rsidR="00501050" w:rsidRPr="00A531F5">
          <w:rPr>
            <w:rStyle w:val="Hyperlink"/>
            <w:noProof/>
          </w:rPr>
          <w:t>Figure 2</w:t>
        </w:r>
        <w:r w:rsidR="00501050" w:rsidRPr="00A531F5">
          <w:rPr>
            <w:rStyle w:val="Hyperlink"/>
            <w:noProof/>
          </w:rPr>
          <w:noBreakHyphen/>
          <w:t>7 - Solar PV Global Capacity by Country/Region, 2005-2015 [28]</w:t>
        </w:r>
        <w:r w:rsidR="00501050">
          <w:rPr>
            <w:noProof/>
            <w:webHidden/>
          </w:rPr>
          <w:tab/>
        </w:r>
        <w:r w:rsidR="00501050">
          <w:rPr>
            <w:noProof/>
            <w:webHidden/>
          </w:rPr>
          <w:fldChar w:fldCharType="begin"/>
        </w:r>
        <w:r w:rsidR="00501050">
          <w:rPr>
            <w:noProof/>
            <w:webHidden/>
          </w:rPr>
          <w:instrText xml:space="preserve"> PAGEREF _Toc494796244 \h </w:instrText>
        </w:r>
        <w:r w:rsidR="00501050">
          <w:rPr>
            <w:noProof/>
            <w:webHidden/>
          </w:rPr>
        </w:r>
        <w:r w:rsidR="00501050">
          <w:rPr>
            <w:noProof/>
            <w:webHidden/>
          </w:rPr>
          <w:fldChar w:fldCharType="separate"/>
        </w:r>
        <w:r w:rsidR="00501050">
          <w:rPr>
            <w:noProof/>
            <w:webHidden/>
          </w:rPr>
          <w:t>12</w:t>
        </w:r>
        <w:r w:rsidR="00501050">
          <w:rPr>
            <w:noProof/>
            <w:webHidden/>
          </w:rPr>
          <w:fldChar w:fldCharType="end"/>
        </w:r>
      </w:hyperlink>
    </w:p>
    <w:p w14:paraId="7D2375ED" w14:textId="22FA8308"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3" w:anchor="_Toc494796245" w:history="1">
        <w:r w:rsidR="00501050" w:rsidRPr="00A531F5">
          <w:rPr>
            <w:rStyle w:val="Hyperlink"/>
            <w:noProof/>
          </w:rPr>
          <w:t>Figure 2</w:t>
        </w:r>
        <w:r w:rsidR="00501050" w:rsidRPr="00A531F5">
          <w:rPr>
            <w:rStyle w:val="Hyperlink"/>
            <w:noProof/>
          </w:rPr>
          <w:noBreakHyphen/>
          <w:t>8 - Annual Solar PV Installations in Australia [27]</w:t>
        </w:r>
        <w:r w:rsidR="00501050">
          <w:rPr>
            <w:noProof/>
            <w:webHidden/>
          </w:rPr>
          <w:tab/>
        </w:r>
        <w:r w:rsidR="00501050">
          <w:rPr>
            <w:noProof/>
            <w:webHidden/>
          </w:rPr>
          <w:fldChar w:fldCharType="begin"/>
        </w:r>
        <w:r w:rsidR="00501050">
          <w:rPr>
            <w:noProof/>
            <w:webHidden/>
          </w:rPr>
          <w:instrText xml:space="preserve"> PAGEREF _Toc494796245 \h </w:instrText>
        </w:r>
        <w:r w:rsidR="00501050">
          <w:rPr>
            <w:noProof/>
            <w:webHidden/>
          </w:rPr>
        </w:r>
        <w:r w:rsidR="00501050">
          <w:rPr>
            <w:noProof/>
            <w:webHidden/>
          </w:rPr>
          <w:fldChar w:fldCharType="separate"/>
        </w:r>
        <w:r w:rsidR="00501050">
          <w:rPr>
            <w:noProof/>
            <w:webHidden/>
          </w:rPr>
          <w:t>12</w:t>
        </w:r>
        <w:r w:rsidR="00501050">
          <w:rPr>
            <w:noProof/>
            <w:webHidden/>
          </w:rPr>
          <w:fldChar w:fldCharType="end"/>
        </w:r>
      </w:hyperlink>
    </w:p>
    <w:p w14:paraId="546FF8DC" w14:textId="28D5E631"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4" w:anchor="_Toc494796246" w:history="1">
        <w:r w:rsidR="00501050" w:rsidRPr="00A531F5">
          <w:rPr>
            <w:rStyle w:val="Hyperlink"/>
            <w:noProof/>
          </w:rPr>
          <w:t>Figure 2</w:t>
        </w:r>
        <w:r w:rsidR="00501050" w:rsidRPr="00A531F5">
          <w:rPr>
            <w:rStyle w:val="Hyperlink"/>
            <w:noProof/>
          </w:rPr>
          <w:noBreakHyphen/>
          <w:t>9 - State Average Solar PV System Size [27]</w:t>
        </w:r>
        <w:r w:rsidR="00501050">
          <w:rPr>
            <w:noProof/>
            <w:webHidden/>
          </w:rPr>
          <w:tab/>
        </w:r>
        <w:r w:rsidR="00501050">
          <w:rPr>
            <w:noProof/>
            <w:webHidden/>
          </w:rPr>
          <w:fldChar w:fldCharType="begin"/>
        </w:r>
        <w:r w:rsidR="00501050">
          <w:rPr>
            <w:noProof/>
            <w:webHidden/>
          </w:rPr>
          <w:instrText xml:space="preserve"> PAGEREF _Toc494796246 \h </w:instrText>
        </w:r>
        <w:r w:rsidR="00501050">
          <w:rPr>
            <w:noProof/>
            <w:webHidden/>
          </w:rPr>
        </w:r>
        <w:r w:rsidR="00501050">
          <w:rPr>
            <w:noProof/>
            <w:webHidden/>
          </w:rPr>
          <w:fldChar w:fldCharType="separate"/>
        </w:r>
        <w:r w:rsidR="00501050">
          <w:rPr>
            <w:noProof/>
            <w:webHidden/>
          </w:rPr>
          <w:t>13</w:t>
        </w:r>
        <w:r w:rsidR="00501050">
          <w:rPr>
            <w:noProof/>
            <w:webHidden/>
          </w:rPr>
          <w:fldChar w:fldCharType="end"/>
        </w:r>
      </w:hyperlink>
    </w:p>
    <w:p w14:paraId="66AB022F" w14:textId="059D86F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5" w:anchor="_Toc494796247" w:history="1">
        <w:r w:rsidR="00501050" w:rsidRPr="00A531F5">
          <w:rPr>
            <w:rStyle w:val="Hyperlink"/>
            <w:noProof/>
          </w:rPr>
          <w:t>Figure 2</w:t>
        </w:r>
        <w:r w:rsidR="00501050" w:rsidRPr="00A531F5">
          <w:rPr>
            <w:rStyle w:val="Hyperlink"/>
            <w:noProof/>
          </w:rPr>
          <w:noBreakHyphen/>
          <w:t>10 - Best Research-Cell Efficiencies, 1976-2015 [31]</w:t>
        </w:r>
        <w:r w:rsidR="00501050">
          <w:rPr>
            <w:noProof/>
            <w:webHidden/>
          </w:rPr>
          <w:tab/>
        </w:r>
        <w:r w:rsidR="00501050">
          <w:rPr>
            <w:noProof/>
            <w:webHidden/>
          </w:rPr>
          <w:fldChar w:fldCharType="begin"/>
        </w:r>
        <w:r w:rsidR="00501050">
          <w:rPr>
            <w:noProof/>
            <w:webHidden/>
          </w:rPr>
          <w:instrText xml:space="preserve"> PAGEREF _Toc494796247 \h </w:instrText>
        </w:r>
        <w:r w:rsidR="00501050">
          <w:rPr>
            <w:noProof/>
            <w:webHidden/>
          </w:rPr>
        </w:r>
        <w:r w:rsidR="00501050">
          <w:rPr>
            <w:noProof/>
            <w:webHidden/>
          </w:rPr>
          <w:fldChar w:fldCharType="separate"/>
        </w:r>
        <w:r w:rsidR="00501050">
          <w:rPr>
            <w:noProof/>
            <w:webHidden/>
          </w:rPr>
          <w:t>14</w:t>
        </w:r>
        <w:r w:rsidR="00501050">
          <w:rPr>
            <w:noProof/>
            <w:webHidden/>
          </w:rPr>
          <w:fldChar w:fldCharType="end"/>
        </w:r>
      </w:hyperlink>
    </w:p>
    <w:p w14:paraId="497FC55A" w14:textId="05AC3BD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6" w:anchor="_Toc494796248" w:history="1">
        <w:r w:rsidR="00501050" w:rsidRPr="00A531F5">
          <w:rPr>
            <w:rStyle w:val="Hyperlink"/>
            <w:noProof/>
          </w:rPr>
          <w:t>Figure 2</w:t>
        </w:r>
        <w:r w:rsidR="00501050" w:rsidRPr="00A531F5">
          <w:rPr>
            <w:rStyle w:val="Hyperlink"/>
            <w:noProof/>
          </w:rPr>
          <w:noBreakHyphen/>
          <w:t>11 - Solar Cell Efficiency [19]</w:t>
        </w:r>
        <w:r w:rsidR="00501050">
          <w:rPr>
            <w:noProof/>
            <w:webHidden/>
          </w:rPr>
          <w:tab/>
        </w:r>
        <w:r w:rsidR="00501050">
          <w:rPr>
            <w:noProof/>
            <w:webHidden/>
          </w:rPr>
          <w:fldChar w:fldCharType="begin"/>
        </w:r>
        <w:r w:rsidR="00501050">
          <w:rPr>
            <w:noProof/>
            <w:webHidden/>
          </w:rPr>
          <w:instrText xml:space="preserve"> PAGEREF _Toc494796248 \h </w:instrText>
        </w:r>
        <w:r w:rsidR="00501050">
          <w:rPr>
            <w:noProof/>
            <w:webHidden/>
          </w:rPr>
        </w:r>
        <w:r w:rsidR="00501050">
          <w:rPr>
            <w:noProof/>
            <w:webHidden/>
          </w:rPr>
          <w:fldChar w:fldCharType="separate"/>
        </w:r>
        <w:r w:rsidR="00501050">
          <w:rPr>
            <w:noProof/>
            <w:webHidden/>
          </w:rPr>
          <w:t>15</w:t>
        </w:r>
        <w:r w:rsidR="00501050">
          <w:rPr>
            <w:noProof/>
            <w:webHidden/>
          </w:rPr>
          <w:fldChar w:fldCharType="end"/>
        </w:r>
      </w:hyperlink>
    </w:p>
    <w:p w14:paraId="45C2E656" w14:textId="3EBC6CE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7" w:anchor="_Toc494796249" w:history="1">
        <w:r w:rsidR="00501050" w:rsidRPr="00A531F5">
          <w:rPr>
            <w:rStyle w:val="Hyperlink"/>
            <w:noProof/>
          </w:rPr>
          <w:t>Figure 2</w:t>
        </w:r>
        <w:r w:rsidR="00501050" w:rsidRPr="00A531F5">
          <w:rPr>
            <w:rStyle w:val="Hyperlink"/>
            <w:noProof/>
          </w:rPr>
          <w:noBreakHyphen/>
          <w:t>12 - Equivalent Circuit of a Solar Cell [31]</w:t>
        </w:r>
        <w:r w:rsidR="00501050">
          <w:rPr>
            <w:noProof/>
            <w:webHidden/>
          </w:rPr>
          <w:tab/>
        </w:r>
        <w:r w:rsidR="00501050">
          <w:rPr>
            <w:noProof/>
            <w:webHidden/>
          </w:rPr>
          <w:fldChar w:fldCharType="begin"/>
        </w:r>
        <w:r w:rsidR="00501050">
          <w:rPr>
            <w:noProof/>
            <w:webHidden/>
          </w:rPr>
          <w:instrText xml:space="preserve"> PAGEREF _Toc494796249 \h </w:instrText>
        </w:r>
        <w:r w:rsidR="00501050">
          <w:rPr>
            <w:noProof/>
            <w:webHidden/>
          </w:rPr>
        </w:r>
        <w:r w:rsidR="00501050">
          <w:rPr>
            <w:noProof/>
            <w:webHidden/>
          </w:rPr>
          <w:fldChar w:fldCharType="separate"/>
        </w:r>
        <w:r w:rsidR="00501050">
          <w:rPr>
            <w:noProof/>
            <w:webHidden/>
          </w:rPr>
          <w:t>16</w:t>
        </w:r>
        <w:r w:rsidR="00501050">
          <w:rPr>
            <w:noProof/>
            <w:webHidden/>
          </w:rPr>
          <w:fldChar w:fldCharType="end"/>
        </w:r>
      </w:hyperlink>
    </w:p>
    <w:p w14:paraId="610B4682" w14:textId="711C431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8" w:anchor="_Toc494796250" w:history="1">
        <w:r w:rsidR="00501050" w:rsidRPr="00A531F5">
          <w:rPr>
            <w:rStyle w:val="Hyperlink"/>
            <w:noProof/>
          </w:rPr>
          <w:t>Figure 2</w:t>
        </w:r>
        <w:r w:rsidR="00501050" w:rsidRPr="00A531F5">
          <w:rPr>
            <w:rStyle w:val="Hyperlink"/>
            <w:noProof/>
          </w:rPr>
          <w:noBreakHyphen/>
          <w:t>13 - I-V Characteristic for Silicon 33 Cells Tested without Irradiance (a) Reverse Bias and (b) Forward Bias, at 22 Degrees Celsius [42]</w:t>
        </w:r>
        <w:r w:rsidR="00501050">
          <w:rPr>
            <w:noProof/>
            <w:webHidden/>
          </w:rPr>
          <w:tab/>
        </w:r>
        <w:r w:rsidR="00501050">
          <w:rPr>
            <w:noProof/>
            <w:webHidden/>
          </w:rPr>
          <w:fldChar w:fldCharType="begin"/>
        </w:r>
        <w:r w:rsidR="00501050">
          <w:rPr>
            <w:noProof/>
            <w:webHidden/>
          </w:rPr>
          <w:instrText xml:space="preserve"> PAGEREF _Toc494796250 \h </w:instrText>
        </w:r>
        <w:r w:rsidR="00501050">
          <w:rPr>
            <w:noProof/>
            <w:webHidden/>
          </w:rPr>
        </w:r>
        <w:r w:rsidR="00501050">
          <w:rPr>
            <w:noProof/>
            <w:webHidden/>
          </w:rPr>
          <w:fldChar w:fldCharType="separate"/>
        </w:r>
        <w:r w:rsidR="00501050">
          <w:rPr>
            <w:noProof/>
            <w:webHidden/>
          </w:rPr>
          <w:t>19</w:t>
        </w:r>
        <w:r w:rsidR="00501050">
          <w:rPr>
            <w:noProof/>
            <w:webHidden/>
          </w:rPr>
          <w:fldChar w:fldCharType="end"/>
        </w:r>
      </w:hyperlink>
    </w:p>
    <w:p w14:paraId="089CDE31" w14:textId="0523449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39" w:anchor="_Toc494796251" w:history="1">
        <w:r w:rsidR="00501050" w:rsidRPr="00A531F5">
          <w:rPr>
            <w:rStyle w:val="Hyperlink"/>
            <w:noProof/>
          </w:rPr>
          <w:t>Figure 2</w:t>
        </w:r>
        <w:r w:rsidR="00501050" w:rsidRPr="00A531F5">
          <w:rPr>
            <w:rStyle w:val="Hyperlink"/>
            <w:noProof/>
          </w:rPr>
          <w:noBreakHyphen/>
          <w:t>14 - Adding No-Overlapped bypass diodes [43]</w:t>
        </w:r>
        <w:r w:rsidR="00501050">
          <w:rPr>
            <w:noProof/>
            <w:webHidden/>
          </w:rPr>
          <w:tab/>
        </w:r>
        <w:r w:rsidR="00501050">
          <w:rPr>
            <w:noProof/>
            <w:webHidden/>
          </w:rPr>
          <w:fldChar w:fldCharType="begin"/>
        </w:r>
        <w:r w:rsidR="00501050">
          <w:rPr>
            <w:noProof/>
            <w:webHidden/>
          </w:rPr>
          <w:instrText xml:space="preserve"> PAGEREF _Toc494796251 \h </w:instrText>
        </w:r>
        <w:r w:rsidR="00501050">
          <w:rPr>
            <w:noProof/>
            <w:webHidden/>
          </w:rPr>
        </w:r>
        <w:r w:rsidR="00501050">
          <w:rPr>
            <w:noProof/>
            <w:webHidden/>
          </w:rPr>
          <w:fldChar w:fldCharType="separate"/>
        </w:r>
        <w:r w:rsidR="00501050">
          <w:rPr>
            <w:noProof/>
            <w:webHidden/>
          </w:rPr>
          <w:t>20</w:t>
        </w:r>
        <w:r w:rsidR="00501050">
          <w:rPr>
            <w:noProof/>
            <w:webHidden/>
          </w:rPr>
          <w:fldChar w:fldCharType="end"/>
        </w:r>
      </w:hyperlink>
    </w:p>
    <w:p w14:paraId="0504C609" w14:textId="7EE7891D"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0" w:anchor="_Toc494796252" w:history="1">
        <w:r w:rsidR="00501050" w:rsidRPr="00A531F5">
          <w:rPr>
            <w:rStyle w:val="Hyperlink"/>
            <w:noProof/>
          </w:rPr>
          <w:t>Figure 2</w:t>
        </w:r>
        <w:r w:rsidR="00501050" w:rsidRPr="00A531F5">
          <w:rPr>
            <w:rStyle w:val="Hyperlink"/>
            <w:noProof/>
          </w:rPr>
          <w:noBreakHyphen/>
          <w:t>15 - Adding Overlapped bypass diodes [43]</w:t>
        </w:r>
        <w:r w:rsidR="00501050">
          <w:rPr>
            <w:noProof/>
            <w:webHidden/>
          </w:rPr>
          <w:tab/>
        </w:r>
        <w:r w:rsidR="00501050">
          <w:rPr>
            <w:noProof/>
            <w:webHidden/>
          </w:rPr>
          <w:fldChar w:fldCharType="begin"/>
        </w:r>
        <w:r w:rsidR="00501050">
          <w:rPr>
            <w:noProof/>
            <w:webHidden/>
          </w:rPr>
          <w:instrText xml:space="preserve"> PAGEREF _Toc494796252 \h </w:instrText>
        </w:r>
        <w:r w:rsidR="00501050">
          <w:rPr>
            <w:noProof/>
            <w:webHidden/>
          </w:rPr>
        </w:r>
        <w:r w:rsidR="00501050">
          <w:rPr>
            <w:noProof/>
            <w:webHidden/>
          </w:rPr>
          <w:fldChar w:fldCharType="separate"/>
        </w:r>
        <w:r w:rsidR="00501050">
          <w:rPr>
            <w:noProof/>
            <w:webHidden/>
          </w:rPr>
          <w:t>20</w:t>
        </w:r>
        <w:r w:rsidR="00501050">
          <w:rPr>
            <w:noProof/>
            <w:webHidden/>
          </w:rPr>
          <w:fldChar w:fldCharType="end"/>
        </w:r>
      </w:hyperlink>
    </w:p>
    <w:p w14:paraId="232DFEA5" w14:textId="4E674E21"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1" w:anchor="_Toc494796253" w:history="1">
        <w:r w:rsidR="00501050" w:rsidRPr="00A531F5">
          <w:rPr>
            <w:rStyle w:val="Hyperlink"/>
            <w:noProof/>
          </w:rPr>
          <w:t>Figure 2</w:t>
        </w:r>
        <w:r w:rsidR="00501050" w:rsidRPr="00A531F5">
          <w:rPr>
            <w:rStyle w:val="Hyperlink"/>
            <w:noProof/>
          </w:rPr>
          <w:noBreakHyphen/>
          <w:t>16 - Shading Scenarios used by Mai [44]</w:t>
        </w:r>
        <w:r w:rsidR="00501050">
          <w:rPr>
            <w:noProof/>
            <w:webHidden/>
          </w:rPr>
          <w:tab/>
        </w:r>
        <w:r w:rsidR="00501050">
          <w:rPr>
            <w:noProof/>
            <w:webHidden/>
          </w:rPr>
          <w:fldChar w:fldCharType="begin"/>
        </w:r>
        <w:r w:rsidR="00501050">
          <w:rPr>
            <w:noProof/>
            <w:webHidden/>
          </w:rPr>
          <w:instrText xml:space="preserve"> PAGEREF _Toc494796253 \h </w:instrText>
        </w:r>
        <w:r w:rsidR="00501050">
          <w:rPr>
            <w:noProof/>
            <w:webHidden/>
          </w:rPr>
        </w:r>
        <w:r w:rsidR="00501050">
          <w:rPr>
            <w:noProof/>
            <w:webHidden/>
          </w:rPr>
          <w:fldChar w:fldCharType="separate"/>
        </w:r>
        <w:r w:rsidR="00501050">
          <w:rPr>
            <w:noProof/>
            <w:webHidden/>
          </w:rPr>
          <w:t>21</w:t>
        </w:r>
        <w:r w:rsidR="00501050">
          <w:rPr>
            <w:noProof/>
            <w:webHidden/>
          </w:rPr>
          <w:fldChar w:fldCharType="end"/>
        </w:r>
      </w:hyperlink>
    </w:p>
    <w:p w14:paraId="368EBC56" w14:textId="19D3BB10"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2" w:anchor="_Toc494796254" w:history="1">
        <w:r w:rsidR="00501050" w:rsidRPr="00A531F5">
          <w:rPr>
            <w:rStyle w:val="Hyperlink"/>
            <w:noProof/>
          </w:rPr>
          <w:t>Figure 2</w:t>
        </w:r>
        <w:r w:rsidR="00501050" w:rsidRPr="00A531F5">
          <w:rPr>
            <w:rStyle w:val="Hyperlink"/>
            <w:noProof/>
          </w:rPr>
          <w:noBreakHyphen/>
          <w:t>17 - Diagram of Bypass and Blocking diode functions [45]</w:t>
        </w:r>
        <w:r w:rsidR="00501050">
          <w:rPr>
            <w:noProof/>
            <w:webHidden/>
          </w:rPr>
          <w:tab/>
        </w:r>
        <w:r w:rsidR="00501050">
          <w:rPr>
            <w:noProof/>
            <w:webHidden/>
          </w:rPr>
          <w:fldChar w:fldCharType="begin"/>
        </w:r>
        <w:r w:rsidR="00501050">
          <w:rPr>
            <w:noProof/>
            <w:webHidden/>
          </w:rPr>
          <w:instrText xml:space="preserve"> PAGEREF _Toc494796254 \h </w:instrText>
        </w:r>
        <w:r w:rsidR="00501050">
          <w:rPr>
            <w:noProof/>
            <w:webHidden/>
          </w:rPr>
        </w:r>
        <w:r w:rsidR="00501050">
          <w:rPr>
            <w:noProof/>
            <w:webHidden/>
          </w:rPr>
          <w:fldChar w:fldCharType="separate"/>
        </w:r>
        <w:r w:rsidR="00501050">
          <w:rPr>
            <w:noProof/>
            <w:webHidden/>
          </w:rPr>
          <w:t>21</w:t>
        </w:r>
        <w:r w:rsidR="00501050">
          <w:rPr>
            <w:noProof/>
            <w:webHidden/>
          </w:rPr>
          <w:fldChar w:fldCharType="end"/>
        </w:r>
      </w:hyperlink>
    </w:p>
    <w:p w14:paraId="1CDBF228" w14:textId="4B3D890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3" w:anchor="_Toc494796255" w:history="1">
        <w:r w:rsidR="00501050" w:rsidRPr="00A531F5">
          <w:rPr>
            <w:rStyle w:val="Hyperlink"/>
            <w:noProof/>
          </w:rPr>
          <w:t>Figure 2</w:t>
        </w:r>
        <w:r w:rsidR="00501050" w:rsidRPr="00A531F5">
          <w:rPr>
            <w:rStyle w:val="Hyperlink"/>
            <w:noProof/>
          </w:rPr>
          <w:noBreakHyphen/>
          <w:t>18 - Effects of Shadows and Efficiencies [40]</w:t>
        </w:r>
        <w:r w:rsidR="00501050">
          <w:rPr>
            <w:noProof/>
            <w:webHidden/>
          </w:rPr>
          <w:tab/>
        </w:r>
        <w:r w:rsidR="00501050">
          <w:rPr>
            <w:noProof/>
            <w:webHidden/>
          </w:rPr>
          <w:fldChar w:fldCharType="begin"/>
        </w:r>
        <w:r w:rsidR="00501050">
          <w:rPr>
            <w:noProof/>
            <w:webHidden/>
          </w:rPr>
          <w:instrText xml:space="preserve"> PAGEREF _Toc494796255 \h </w:instrText>
        </w:r>
        <w:r w:rsidR="00501050">
          <w:rPr>
            <w:noProof/>
            <w:webHidden/>
          </w:rPr>
        </w:r>
        <w:r w:rsidR="00501050">
          <w:rPr>
            <w:noProof/>
            <w:webHidden/>
          </w:rPr>
          <w:fldChar w:fldCharType="separate"/>
        </w:r>
        <w:r w:rsidR="00501050">
          <w:rPr>
            <w:noProof/>
            <w:webHidden/>
          </w:rPr>
          <w:t>22</w:t>
        </w:r>
        <w:r w:rsidR="00501050">
          <w:rPr>
            <w:noProof/>
            <w:webHidden/>
          </w:rPr>
          <w:fldChar w:fldCharType="end"/>
        </w:r>
      </w:hyperlink>
    </w:p>
    <w:p w14:paraId="3CE5A3E0" w14:textId="5E9B60C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4" w:anchor="_Toc494796256" w:history="1">
        <w:r w:rsidR="00501050" w:rsidRPr="00A531F5">
          <w:rPr>
            <w:rStyle w:val="Hyperlink"/>
            <w:noProof/>
          </w:rPr>
          <w:t>Figure 2</w:t>
        </w:r>
        <w:r w:rsidR="00501050" w:rsidRPr="00A531F5">
          <w:rPr>
            <w:rStyle w:val="Hyperlink"/>
            <w:noProof/>
          </w:rPr>
          <w:noBreakHyphen/>
          <w:t>19 - Historical Trend in Times of Energy Return (EPBT) of Photovoltaic Modules of Crystalline Silicon [56]</w:t>
        </w:r>
        <w:r w:rsidR="00501050">
          <w:rPr>
            <w:noProof/>
            <w:webHidden/>
          </w:rPr>
          <w:tab/>
        </w:r>
        <w:r w:rsidR="00501050">
          <w:rPr>
            <w:noProof/>
            <w:webHidden/>
          </w:rPr>
          <w:fldChar w:fldCharType="begin"/>
        </w:r>
        <w:r w:rsidR="00501050">
          <w:rPr>
            <w:noProof/>
            <w:webHidden/>
          </w:rPr>
          <w:instrText xml:space="preserve"> PAGEREF _Toc494796256 \h </w:instrText>
        </w:r>
        <w:r w:rsidR="00501050">
          <w:rPr>
            <w:noProof/>
            <w:webHidden/>
          </w:rPr>
        </w:r>
        <w:r w:rsidR="00501050">
          <w:rPr>
            <w:noProof/>
            <w:webHidden/>
          </w:rPr>
          <w:fldChar w:fldCharType="separate"/>
        </w:r>
        <w:r w:rsidR="00501050">
          <w:rPr>
            <w:noProof/>
            <w:webHidden/>
          </w:rPr>
          <w:t>25</w:t>
        </w:r>
        <w:r w:rsidR="00501050">
          <w:rPr>
            <w:noProof/>
            <w:webHidden/>
          </w:rPr>
          <w:fldChar w:fldCharType="end"/>
        </w:r>
      </w:hyperlink>
    </w:p>
    <w:p w14:paraId="50CC9CD2" w14:textId="16FD2217"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5" w:anchor="_Toc494796257" w:history="1">
        <w:r w:rsidR="00501050" w:rsidRPr="00A531F5">
          <w:rPr>
            <w:rStyle w:val="Hyperlink"/>
            <w:noProof/>
          </w:rPr>
          <w:t>Figure 2</w:t>
        </w:r>
        <w:r w:rsidR="00501050" w:rsidRPr="00A531F5">
          <w:rPr>
            <w:rStyle w:val="Hyperlink"/>
            <w:noProof/>
          </w:rPr>
          <w:noBreakHyphen/>
          <w:t>20 - Graphical view of potential offset with BES [63]</w:t>
        </w:r>
        <w:r w:rsidR="00501050">
          <w:rPr>
            <w:noProof/>
            <w:webHidden/>
          </w:rPr>
          <w:tab/>
        </w:r>
        <w:r w:rsidR="00501050">
          <w:rPr>
            <w:noProof/>
            <w:webHidden/>
          </w:rPr>
          <w:fldChar w:fldCharType="begin"/>
        </w:r>
        <w:r w:rsidR="00501050">
          <w:rPr>
            <w:noProof/>
            <w:webHidden/>
          </w:rPr>
          <w:instrText xml:space="preserve"> PAGEREF _Toc494796257 \h </w:instrText>
        </w:r>
        <w:r w:rsidR="00501050">
          <w:rPr>
            <w:noProof/>
            <w:webHidden/>
          </w:rPr>
        </w:r>
        <w:r w:rsidR="00501050">
          <w:rPr>
            <w:noProof/>
            <w:webHidden/>
          </w:rPr>
          <w:fldChar w:fldCharType="separate"/>
        </w:r>
        <w:r w:rsidR="00501050">
          <w:rPr>
            <w:noProof/>
            <w:webHidden/>
          </w:rPr>
          <w:t>28</w:t>
        </w:r>
        <w:r w:rsidR="00501050">
          <w:rPr>
            <w:noProof/>
            <w:webHidden/>
          </w:rPr>
          <w:fldChar w:fldCharType="end"/>
        </w:r>
      </w:hyperlink>
    </w:p>
    <w:p w14:paraId="54A8F2F6" w14:textId="2278DF05"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6" w:anchor="_Toc494796258" w:history="1">
        <w:r w:rsidR="00501050" w:rsidRPr="00A531F5">
          <w:rPr>
            <w:rStyle w:val="Hyperlink"/>
            <w:noProof/>
          </w:rPr>
          <w:t>Figure 2</w:t>
        </w:r>
        <w:r w:rsidR="00501050" w:rsidRPr="00A531F5">
          <w:rPr>
            <w:rStyle w:val="Hyperlink"/>
            <w:noProof/>
          </w:rPr>
          <w:noBreakHyphen/>
          <w:t>21 - Australian Solar Irradiance [72]</w:t>
        </w:r>
        <w:r w:rsidR="00501050">
          <w:rPr>
            <w:noProof/>
            <w:webHidden/>
          </w:rPr>
          <w:tab/>
        </w:r>
        <w:r w:rsidR="00501050">
          <w:rPr>
            <w:noProof/>
            <w:webHidden/>
          </w:rPr>
          <w:fldChar w:fldCharType="begin"/>
        </w:r>
        <w:r w:rsidR="00501050">
          <w:rPr>
            <w:noProof/>
            <w:webHidden/>
          </w:rPr>
          <w:instrText xml:space="preserve"> PAGEREF _Toc494796258 \h </w:instrText>
        </w:r>
        <w:r w:rsidR="00501050">
          <w:rPr>
            <w:noProof/>
            <w:webHidden/>
          </w:rPr>
        </w:r>
        <w:r w:rsidR="00501050">
          <w:rPr>
            <w:noProof/>
            <w:webHidden/>
          </w:rPr>
          <w:fldChar w:fldCharType="separate"/>
        </w:r>
        <w:r w:rsidR="00501050">
          <w:rPr>
            <w:noProof/>
            <w:webHidden/>
          </w:rPr>
          <w:t>31</w:t>
        </w:r>
        <w:r w:rsidR="00501050">
          <w:rPr>
            <w:noProof/>
            <w:webHidden/>
          </w:rPr>
          <w:fldChar w:fldCharType="end"/>
        </w:r>
      </w:hyperlink>
    </w:p>
    <w:p w14:paraId="707DBCED" w14:textId="1D54A463"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7" w:anchor="_Toc494796259" w:history="1">
        <w:r w:rsidR="00501050" w:rsidRPr="00A531F5">
          <w:rPr>
            <w:rStyle w:val="Hyperlink"/>
            <w:noProof/>
          </w:rPr>
          <w:t>Figure 2</w:t>
        </w:r>
        <w:r w:rsidR="00501050" w:rsidRPr="00A531F5">
          <w:rPr>
            <w:rStyle w:val="Hyperlink"/>
            <w:noProof/>
          </w:rPr>
          <w:noBreakHyphen/>
          <w:t>22 - Average Hourly Total Solar Radiation on Horizontal Surface (measured) [73]</w:t>
        </w:r>
        <w:r w:rsidR="00501050">
          <w:rPr>
            <w:noProof/>
            <w:webHidden/>
          </w:rPr>
          <w:tab/>
        </w:r>
        <w:r w:rsidR="00501050">
          <w:rPr>
            <w:noProof/>
            <w:webHidden/>
          </w:rPr>
          <w:fldChar w:fldCharType="begin"/>
        </w:r>
        <w:r w:rsidR="00501050">
          <w:rPr>
            <w:noProof/>
            <w:webHidden/>
          </w:rPr>
          <w:instrText xml:space="preserve"> PAGEREF _Toc494796259 \h </w:instrText>
        </w:r>
        <w:r w:rsidR="00501050">
          <w:rPr>
            <w:noProof/>
            <w:webHidden/>
          </w:rPr>
        </w:r>
        <w:r w:rsidR="00501050">
          <w:rPr>
            <w:noProof/>
            <w:webHidden/>
          </w:rPr>
          <w:fldChar w:fldCharType="separate"/>
        </w:r>
        <w:r w:rsidR="00501050">
          <w:rPr>
            <w:noProof/>
            <w:webHidden/>
          </w:rPr>
          <w:t>32</w:t>
        </w:r>
        <w:r w:rsidR="00501050">
          <w:rPr>
            <w:noProof/>
            <w:webHidden/>
          </w:rPr>
          <w:fldChar w:fldCharType="end"/>
        </w:r>
      </w:hyperlink>
    </w:p>
    <w:p w14:paraId="22C5D014" w14:textId="6A67D07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8" w:anchor="_Toc494796260" w:history="1">
        <w:r w:rsidR="00501050" w:rsidRPr="00A531F5">
          <w:rPr>
            <w:rStyle w:val="Hyperlink"/>
            <w:noProof/>
          </w:rPr>
          <w:t>Figure 2</w:t>
        </w:r>
        <w:r w:rsidR="00501050" w:rsidRPr="00A531F5">
          <w:rPr>
            <w:rStyle w:val="Hyperlink"/>
            <w:noProof/>
          </w:rPr>
          <w:noBreakHyphen/>
          <w:t>23 - 3D annual radiation map of pitched roof from south-eastern view (left) and north-eastern view (right) [75]</w:t>
        </w:r>
        <w:r w:rsidR="00501050">
          <w:rPr>
            <w:noProof/>
            <w:webHidden/>
          </w:rPr>
          <w:tab/>
        </w:r>
        <w:r w:rsidR="00501050">
          <w:rPr>
            <w:noProof/>
            <w:webHidden/>
          </w:rPr>
          <w:fldChar w:fldCharType="begin"/>
        </w:r>
        <w:r w:rsidR="00501050">
          <w:rPr>
            <w:noProof/>
            <w:webHidden/>
          </w:rPr>
          <w:instrText xml:space="preserve"> PAGEREF _Toc494796260 \h </w:instrText>
        </w:r>
        <w:r w:rsidR="00501050">
          <w:rPr>
            <w:noProof/>
            <w:webHidden/>
          </w:rPr>
        </w:r>
        <w:r w:rsidR="00501050">
          <w:rPr>
            <w:noProof/>
            <w:webHidden/>
          </w:rPr>
          <w:fldChar w:fldCharType="separate"/>
        </w:r>
        <w:r w:rsidR="00501050">
          <w:rPr>
            <w:noProof/>
            <w:webHidden/>
          </w:rPr>
          <w:t>34</w:t>
        </w:r>
        <w:r w:rsidR="00501050">
          <w:rPr>
            <w:noProof/>
            <w:webHidden/>
          </w:rPr>
          <w:fldChar w:fldCharType="end"/>
        </w:r>
      </w:hyperlink>
    </w:p>
    <w:p w14:paraId="19CC4C09" w14:textId="49CFCC43"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49" w:anchor="_Toc494796261" w:history="1">
        <w:r w:rsidR="00501050" w:rsidRPr="00A531F5">
          <w:rPr>
            <w:rStyle w:val="Hyperlink"/>
            <w:noProof/>
          </w:rPr>
          <w:t>Figure 2</w:t>
        </w:r>
        <w:r w:rsidR="00501050" w:rsidRPr="00A531F5">
          <w:rPr>
            <w:rStyle w:val="Hyperlink"/>
            <w:noProof/>
          </w:rPr>
          <w:noBreakHyphen/>
          <w:t>24 - Solar Azimuth (left) and Solar Declination (right) [78]</w:t>
        </w:r>
        <w:r w:rsidR="00501050">
          <w:rPr>
            <w:noProof/>
            <w:webHidden/>
          </w:rPr>
          <w:tab/>
        </w:r>
        <w:r w:rsidR="00501050">
          <w:rPr>
            <w:noProof/>
            <w:webHidden/>
          </w:rPr>
          <w:fldChar w:fldCharType="begin"/>
        </w:r>
        <w:r w:rsidR="00501050">
          <w:rPr>
            <w:noProof/>
            <w:webHidden/>
          </w:rPr>
          <w:instrText xml:space="preserve"> PAGEREF _Toc494796261 \h </w:instrText>
        </w:r>
        <w:r w:rsidR="00501050">
          <w:rPr>
            <w:noProof/>
            <w:webHidden/>
          </w:rPr>
        </w:r>
        <w:r w:rsidR="00501050">
          <w:rPr>
            <w:noProof/>
            <w:webHidden/>
          </w:rPr>
          <w:fldChar w:fldCharType="separate"/>
        </w:r>
        <w:r w:rsidR="00501050">
          <w:rPr>
            <w:noProof/>
            <w:webHidden/>
          </w:rPr>
          <w:t>34</w:t>
        </w:r>
        <w:r w:rsidR="00501050">
          <w:rPr>
            <w:noProof/>
            <w:webHidden/>
          </w:rPr>
          <w:fldChar w:fldCharType="end"/>
        </w:r>
      </w:hyperlink>
    </w:p>
    <w:p w14:paraId="4D8DB4A9" w14:textId="6C559B7B"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0" w:anchor="_Toc494796262" w:history="1">
        <w:r w:rsidR="00501050" w:rsidRPr="00A531F5">
          <w:rPr>
            <w:rStyle w:val="Hyperlink"/>
            <w:noProof/>
          </w:rPr>
          <w:t>Figure 2</w:t>
        </w:r>
        <w:r w:rsidR="00501050" w:rsidRPr="00A531F5">
          <w:rPr>
            <w:rStyle w:val="Hyperlink"/>
            <w:noProof/>
          </w:rPr>
          <w:noBreakHyphen/>
          <w:t>25 - Distribution of annual total insolation normalized with respect to the annual total maximum insolation [78]</w:t>
        </w:r>
        <w:r w:rsidR="00501050">
          <w:rPr>
            <w:noProof/>
            <w:webHidden/>
          </w:rPr>
          <w:tab/>
        </w:r>
        <w:r w:rsidR="00501050">
          <w:rPr>
            <w:noProof/>
            <w:webHidden/>
          </w:rPr>
          <w:fldChar w:fldCharType="begin"/>
        </w:r>
        <w:r w:rsidR="00501050">
          <w:rPr>
            <w:noProof/>
            <w:webHidden/>
          </w:rPr>
          <w:instrText xml:space="preserve"> PAGEREF _Toc494796262 \h </w:instrText>
        </w:r>
        <w:r w:rsidR="00501050">
          <w:rPr>
            <w:noProof/>
            <w:webHidden/>
          </w:rPr>
        </w:r>
        <w:r w:rsidR="00501050">
          <w:rPr>
            <w:noProof/>
            <w:webHidden/>
          </w:rPr>
          <w:fldChar w:fldCharType="separate"/>
        </w:r>
        <w:r w:rsidR="00501050">
          <w:rPr>
            <w:noProof/>
            <w:webHidden/>
          </w:rPr>
          <w:t>35</w:t>
        </w:r>
        <w:r w:rsidR="00501050">
          <w:rPr>
            <w:noProof/>
            <w:webHidden/>
          </w:rPr>
          <w:fldChar w:fldCharType="end"/>
        </w:r>
      </w:hyperlink>
    </w:p>
    <w:p w14:paraId="5058847F" w14:textId="058856C1"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1" w:anchor="_Toc494796263" w:history="1">
        <w:r w:rsidR="00501050" w:rsidRPr="00A531F5">
          <w:rPr>
            <w:rStyle w:val="Hyperlink"/>
            <w:noProof/>
          </w:rPr>
          <w:t>Figure 2</w:t>
        </w:r>
        <w:r w:rsidR="00501050" w:rsidRPr="00A531F5">
          <w:rPr>
            <w:rStyle w:val="Hyperlink"/>
            <w:noProof/>
          </w:rPr>
          <w:noBreakHyphen/>
          <w:t>26 - Ergon Energy Service Area [80]</w:t>
        </w:r>
        <w:r w:rsidR="00501050">
          <w:rPr>
            <w:noProof/>
            <w:webHidden/>
          </w:rPr>
          <w:tab/>
        </w:r>
        <w:r w:rsidR="00501050">
          <w:rPr>
            <w:noProof/>
            <w:webHidden/>
          </w:rPr>
          <w:fldChar w:fldCharType="begin"/>
        </w:r>
        <w:r w:rsidR="00501050">
          <w:rPr>
            <w:noProof/>
            <w:webHidden/>
          </w:rPr>
          <w:instrText xml:space="preserve"> PAGEREF _Toc494796263 \h </w:instrText>
        </w:r>
        <w:r w:rsidR="00501050">
          <w:rPr>
            <w:noProof/>
            <w:webHidden/>
          </w:rPr>
        </w:r>
        <w:r w:rsidR="00501050">
          <w:rPr>
            <w:noProof/>
            <w:webHidden/>
          </w:rPr>
          <w:fldChar w:fldCharType="separate"/>
        </w:r>
        <w:r w:rsidR="00501050">
          <w:rPr>
            <w:noProof/>
            <w:webHidden/>
          </w:rPr>
          <w:t>37</w:t>
        </w:r>
        <w:r w:rsidR="00501050">
          <w:rPr>
            <w:noProof/>
            <w:webHidden/>
          </w:rPr>
          <w:fldChar w:fldCharType="end"/>
        </w:r>
      </w:hyperlink>
    </w:p>
    <w:p w14:paraId="6EDFD274" w14:textId="4ECAAE05"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2" w:anchor="_Toc494796264" w:history="1">
        <w:r w:rsidR="00501050" w:rsidRPr="00A531F5">
          <w:rPr>
            <w:rStyle w:val="Hyperlink"/>
            <w:noProof/>
          </w:rPr>
          <w:t>Figure 2</w:t>
        </w:r>
        <w:r w:rsidR="00501050" w:rsidRPr="00A531F5">
          <w:rPr>
            <w:rStyle w:val="Hyperlink"/>
            <w:noProof/>
          </w:rPr>
          <w:noBreakHyphen/>
          <w:t>27 - Activity profiles for “cooking”, for one or two active occupants on a week day [81]</w:t>
        </w:r>
        <w:r w:rsidR="00501050">
          <w:rPr>
            <w:noProof/>
            <w:webHidden/>
          </w:rPr>
          <w:tab/>
        </w:r>
        <w:r w:rsidR="00501050">
          <w:rPr>
            <w:noProof/>
            <w:webHidden/>
          </w:rPr>
          <w:fldChar w:fldCharType="begin"/>
        </w:r>
        <w:r w:rsidR="00501050">
          <w:rPr>
            <w:noProof/>
            <w:webHidden/>
          </w:rPr>
          <w:instrText xml:space="preserve"> PAGEREF _Toc494796264 \h </w:instrText>
        </w:r>
        <w:r w:rsidR="00501050">
          <w:rPr>
            <w:noProof/>
            <w:webHidden/>
          </w:rPr>
        </w:r>
        <w:r w:rsidR="00501050">
          <w:rPr>
            <w:noProof/>
            <w:webHidden/>
          </w:rPr>
          <w:fldChar w:fldCharType="separate"/>
        </w:r>
        <w:r w:rsidR="00501050">
          <w:rPr>
            <w:noProof/>
            <w:webHidden/>
          </w:rPr>
          <w:t>38</w:t>
        </w:r>
        <w:r w:rsidR="00501050">
          <w:rPr>
            <w:noProof/>
            <w:webHidden/>
          </w:rPr>
          <w:fldChar w:fldCharType="end"/>
        </w:r>
      </w:hyperlink>
    </w:p>
    <w:p w14:paraId="1B998F93" w14:textId="4767BA8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3" w:anchor="_Toc494796265" w:history="1">
        <w:r w:rsidR="00501050" w:rsidRPr="00A531F5">
          <w:rPr>
            <w:rStyle w:val="Hyperlink"/>
            <w:noProof/>
          </w:rPr>
          <w:t>Figure 2</w:t>
        </w:r>
        <w:r w:rsidR="00501050" w:rsidRPr="00A531F5">
          <w:rPr>
            <w:rStyle w:val="Hyperlink"/>
            <w:noProof/>
          </w:rPr>
          <w:noBreakHyphen/>
          <w:t>28 - 24-Hour Energy Profile [82]</w:t>
        </w:r>
        <w:r w:rsidR="00501050">
          <w:rPr>
            <w:noProof/>
            <w:webHidden/>
          </w:rPr>
          <w:tab/>
        </w:r>
        <w:r w:rsidR="00501050">
          <w:rPr>
            <w:noProof/>
            <w:webHidden/>
          </w:rPr>
          <w:fldChar w:fldCharType="begin"/>
        </w:r>
        <w:r w:rsidR="00501050">
          <w:rPr>
            <w:noProof/>
            <w:webHidden/>
          </w:rPr>
          <w:instrText xml:space="preserve"> PAGEREF _Toc494796265 \h </w:instrText>
        </w:r>
        <w:r w:rsidR="00501050">
          <w:rPr>
            <w:noProof/>
            <w:webHidden/>
          </w:rPr>
        </w:r>
        <w:r w:rsidR="00501050">
          <w:rPr>
            <w:noProof/>
            <w:webHidden/>
          </w:rPr>
          <w:fldChar w:fldCharType="separate"/>
        </w:r>
        <w:r w:rsidR="00501050">
          <w:rPr>
            <w:noProof/>
            <w:webHidden/>
          </w:rPr>
          <w:t>38</w:t>
        </w:r>
        <w:r w:rsidR="00501050">
          <w:rPr>
            <w:noProof/>
            <w:webHidden/>
          </w:rPr>
          <w:fldChar w:fldCharType="end"/>
        </w:r>
      </w:hyperlink>
    </w:p>
    <w:p w14:paraId="6D25AF60" w14:textId="70CA9E2D"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4" w:anchor="_Toc494796266" w:history="1">
        <w:r w:rsidR="00501050" w:rsidRPr="00A531F5">
          <w:rPr>
            <w:rStyle w:val="Hyperlink"/>
            <w:noProof/>
          </w:rPr>
          <w:t>Figure 2</w:t>
        </w:r>
        <w:r w:rsidR="00501050" w:rsidRPr="00A531F5">
          <w:rPr>
            <w:rStyle w:val="Hyperlink"/>
            <w:noProof/>
          </w:rPr>
          <w:noBreakHyphen/>
          <w:t>29 - Standalone Household Consumption Load Profile [83]</w:t>
        </w:r>
        <w:r w:rsidR="00501050">
          <w:rPr>
            <w:noProof/>
            <w:webHidden/>
          </w:rPr>
          <w:tab/>
        </w:r>
        <w:r w:rsidR="00501050">
          <w:rPr>
            <w:noProof/>
            <w:webHidden/>
          </w:rPr>
          <w:fldChar w:fldCharType="begin"/>
        </w:r>
        <w:r w:rsidR="00501050">
          <w:rPr>
            <w:noProof/>
            <w:webHidden/>
          </w:rPr>
          <w:instrText xml:space="preserve"> PAGEREF _Toc494796266 \h </w:instrText>
        </w:r>
        <w:r w:rsidR="00501050">
          <w:rPr>
            <w:noProof/>
            <w:webHidden/>
          </w:rPr>
        </w:r>
        <w:r w:rsidR="00501050">
          <w:rPr>
            <w:noProof/>
            <w:webHidden/>
          </w:rPr>
          <w:fldChar w:fldCharType="separate"/>
        </w:r>
        <w:r w:rsidR="00501050">
          <w:rPr>
            <w:noProof/>
            <w:webHidden/>
          </w:rPr>
          <w:t>39</w:t>
        </w:r>
        <w:r w:rsidR="00501050">
          <w:rPr>
            <w:noProof/>
            <w:webHidden/>
          </w:rPr>
          <w:fldChar w:fldCharType="end"/>
        </w:r>
      </w:hyperlink>
    </w:p>
    <w:p w14:paraId="59C5DFD3" w14:textId="62A93BBC"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5" w:anchor="_Toc494796267" w:history="1">
        <w:r w:rsidR="00501050" w:rsidRPr="00A531F5">
          <w:rPr>
            <w:rStyle w:val="Hyperlink"/>
            <w:noProof/>
          </w:rPr>
          <w:t>Figure 2</w:t>
        </w:r>
        <w:r w:rsidR="00501050" w:rsidRPr="00A531F5">
          <w:rPr>
            <w:rStyle w:val="Hyperlink"/>
            <w:noProof/>
          </w:rPr>
          <w:noBreakHyphen/>
          <w:t>30 - Dundowran Feeder Load Profile [84]</w:t>
        </w:r>
        <w:r w:rsidR="00501050">
          <w:rPr>
            <w:noProof/>
            <w:webHidden/>
          </w:rPr>
          <w:tab/>
        </w:r>
        <w:r w:rsidR="00501050">
          <w:rPr>
            <w:noProof/>
            <w:webHidden/>
          </w:rPr>
          <w:fldChar w:fldCharType="begin"/>
        </w:r>
        <w:r w:rsidR="00501050">
          <w:rPr>
            <w:noProof/>
            <w:webHidden/>
          </w:rPr>
          <w:instrText xml:space="preserve"> PAGEREF _Toc494796267 \h </w:instrText>
        </w:r>
        <w:r w:rsidR="00501050">
          <w:rPr>
            <w:noProof/>
            <w:webHidden/>
          </w:rPr>
        </w:r>
        <w:r w:rsidR="00501050">
          <w:rPr>
            <w:noProof/>
            <w:webHidden/>
          </w:rPr>
          <w:fldChar w:fldCharType="separate"/>
        </w:r>
        <w:r w:rsidR="00501050">
          <w:rPr>
            <w:noProof/>
            <w:webHidden/>
          </w:rPr>
          <w:t>40</w:t>
        </w:r>
        <w:r w:rsidR="00501050">
          <w:rPr>
            <w:noProof/>
            <w:webHidden/>
          </w:rPr>
          <w:fldChar w:fldCharType="end"/>
        </w:r>
      </w:hyperlink>
    </w:p>
    <w:p w14:paraId="17287580" w14:textId="7C48B183"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6" w:anchor="_Toc494796268" w:history="1">
        <w:r w:rsidR="00501050" w:rsidRPr="00A531F5">
          <w:rPr>
            <w:rStyle w:val="Hyperlink"/>
            <w:noProof/>
          </w:rPr>
          <w:t>Figure 2</w:t>
        </w:r>
        <w:r w:rsidR="00501050" w:rsidRPr="00A531F5">
          <w:rPr>
            <w:rStyle w:val="Hyperlink"/>
            <w:noProof/>
          </w:rPr>
          <w:noBreakHyphen/>
          <w:t>31 - Tariff 11 kWhr/day - Summer Vs Winter [89]</w:t>
        </w:r>
        <w:r w:rsidR="00501050">
          <w:rPr>
            <w:noProof/>
            <w:webHidden/>
          </w:rPr>
          <w:tab/>
        </w:r>
        <w:r w:rsidR="00501050">
          <w:rPr>
            <w:noProof/>
            <w:webHidden/>
          </w:rPr>
          <w:fldChar w:fldCharType="begin"/>
        </w:r>
        <w:r w:rsidR="00501050">
          <w:rPr>
            <w:noProof/>
            <w:webHidden/>
          </w:rPr>
          <w:instrText xml:space="preserve"> PAGEREF _Toc494796268 \h </w:instrText>
        </w:r>
        <w:r w:rsidR="00501050">
          <w:rPr>
            <w:noProof/>
            <w:webHidden/>
          </w:rPr>
        </w:r>
        <w:r w:rsidR="00501050">
          <w:rPr>
            <w:noProof/>
            <w:webHidden/>
          </w:rPr>
          <w:fldChar w:fldCharType="separate"/>
        </w:r>
        <w:r w:rsidR="00501050">
          <w:rPr>
            <w:noProof/>
            <w:webHidden/>
          </w:rPr>
          <w:t>42</w:t>
        </w:r>
        <w:r w:rsidR="00501050">
          <w:rPr>
            <w:noProof/>
            <w:webHidden/>
          </w:rPr>
          <w:fldChar w:fldCharType="end"/>
        </w:r>
      </w:hyperlink>
    </w:p>
    <w:p w14:paraId="06306CCC" w14:textId="1D388D15"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7" w:anchor="_Toc494796269" w:history="1">
        <w:r w:rsidR="00501050" w:rsidRPr="00A531F5">
          <w:rPr>
            <w:rStyle w:val="Hyperlink"/>
            <w:noProof/>
          </w:rPr>
          <w:t>Figure 2</w:t>
        </w:r>
        <w:r w:rsidR="00501050" w:rsidRPr="00A531F5">
          <w:rPr>
            <w:rStyle w:val="Hyperlink"/>
            <w:noProof/>
          </w:rPr>
          <w:noBreakHyphen/>
          <w:t>32 - System Variables and Saving Mechanisms [22]</w:t>
        </w:r>
        <w:r w:rsidR="00501050">
          <w:rPr>
            <w:noProof/>
            <w:webHidden/>
          </w:rPr>
          <w:tab/>
        </w:r>
        <w:r w:rsidR="00501050">
          <w:rPr>
            <w:noProof/>
            <w:webHidden/>
          </w:rPr>
          <w:fldChar w:fldCharType="begin"/>
        </w:r>
        <w:r w:rsidR="00501050">
          <w:rPr>
            <w:noProof/>
            <w:webHidden/>
          </w:rPr>
          <w:instrText xml:space="preserve"> PAGEREF _Toc494796269 \h </w:instrText>
        </w:r>
        <w:r w:rsidR="00501050">
          <w:rPr>
            <w:noProof/>
            <w:webHidden/>
          </w:rPr>
        </w:r>
        <w:r w:rsidR="00501050">
          <w:rPr>
            <w:noProof/>
            <w:webHidden/>
          </w:rPr>
          <w:fldChar w:fldCharType="separate"/>
        </w:r>
        <w:r w:rsidR="00501050">
          <w:rPr>
            <w:noProof/>
            <w:webHidden/>
          </w:rPr>
          <w:t>43</w:t>
        </w:r>
        <w:r w:rsidR="00501050">
          <w:rPr>
            <w:noProof/>
            <w:webHidden/>
          </w:rPr>
          <w:fldChar w:fldCharType="end"/>
        </w:r>
      </w:hyperlink>
    </w:p>
    <w:p w14:paraId="0ACA718E" w14:textId="32B2D780"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8" w:anchor="_Toc494796270" w:history="1">
        <w:r w:rsidR="00501050" w:rsidRPr="00A531F5">
          <w:rPr>
            <w:rStyle w:val="Hyperlink"/>
            <w:noProof/>
          </w:rPr>
          <w:t>Figure 2</w:t>
        </w:r>
        <w:r w:rsidR="00501050" w:rsidRPr="00A531F5">
          <w:rPr>
            <w:rStyle w:val="Hyperlink"/>
            <w:noProof/>
          </w:rPr>
          <w:noBreakHyphen/>
          <w:t>33 - Solar Power Calculator GUI [92]</w:t>
        </w:r>
        <w:r w:rsidR="00501050">
          <w:rPr>
            <w:noProof/>
            <w:webHidden/>
          </w:rPr>
          <w:tab/>
        </w:r>
        <w:r w:rsidR="00501050">
          <w:rPr>
            <w:noProof/>
            <w:webHidden/>
          </w:rPr>
          <w:fldChar w:fldCharType="begin"/>
        </w:r>
        <w:r w:rsidR="00501050">
          <w:rPr>
            <w:noProof/>
            <w:webHidden/>
          </w:rPr>
          <w:instrText xml:space="preserve"> PAGEREF _Toc494796270 \h </w:instrText>
        </w:r>
        <w:r w:rsidR="00501050">
          <w:rPr>
            <w:noProof/>
            <w:webHidden/>
          </w:rPr>
        </w:r>
        <w:r w:rsidR="00501050">
          <w:rPr>
            <w:noProof/>
            <w:webHidden/>
          </w:rPr>
          <w:fldChar w:fldCharType="separate"/>
        </w:r>
        <w:r w:rsidR="00501050">
          <w:rPr>
            <w:noProof/>
            <w:webHidden/>
          </w:rPr>
          <w:t>44</w:t>
        </w:r>
        <w:r w:rsidR="00501050">
          <w:rPr>
            <w:noProof/>
            <w:webHidden/>
          </w:rPr>
          <w:fldChar w:fldCharType="end"/>
        </w:r>
      </w:hyperlink>
    </w:p>
    <w:p w14:paraId="137304D8" w14:textId="77D8E95A"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59" w:anchor="_Toc494796271" w:history="1">
        <w:r w:rsidR="00501050" w:rsidRPr="00A531F5">
          <w:rPr>
            <w:rStyle w:val="Hyperlink"/>
            <w:noProof/>
          </w:rPr>
          <w:t>Figure 2</w:t>
        </w:r>
        <w:r w:rsidR="00501050" w:rsidRPr="00A531F5">
          <w:rPr>
            <w:rStyle w:val="Hyperlink"/>
            <w:noProof/>
          </w:rPr>
          <w:noBreakHyphen/>
          <w:t>34 - Solar Choice GUI [83]</w:t>
        </w:r>
        <w:r w:rsidR="00501050">
          <w:rPr>
            <w:noProof/>
            <w:webHidden/>
          </w:rPr>
          <w:tab/>
        </w:r>
        <w:r w:rsidR="00501050">
          <w:rPr>
            <w:noProof/>
            <w:webHidden/>
          </w:rPr>
          <w:fldChar w:fldCharType="begin"/>
        </w:r>
        <w:r w:rsidR="00501050">
          <w:rPr>
            <w:noProof/>
            <w:webHidden/>
          </w:rPr>
          <w:instrText xml:space="preserve"> PAGEREF _Toc494796271 \h </w:instrText>
        </w:r>
        <w:r w:rsidR="00501050">
          <w:rPr>
            <w:noProof/>
            <w:webHidden/>
          </w:rPr>
        </w:r>
        <w:r w:rsidR="00501050">
          <w:rPr>
            <w:noProof/>
            <w:webHidden/>
          </w:rPr>
          <w:fldChar w:fldCharType="separate"/>
        </w:r>
        <w:r w:rsidR="00501050">
          <w:rPr>
            <w:noProof/>
            <w:webHidden/>
          </w:rPr>
          <w:t>45</w:t>
        </w:r>
        <w:r w:rsidR="00501050">
          <w:rPr>
            <w:noProof/>
            <w:webHidden/>
          </w:rPr>
          <w:fldChar w:fldCharType="end"/>
        </w:r>
      </w:hyperlink>
    </w:p>
    <w:p w14:paraId="3E8D850C" w14:textId="741A8270"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0" w:anchor="_Toc494796272" w:history="1">
        <w:r w:rsidR="00501050" w:rsidRPr="00A531F5">
          <w:rPr>
            <w:rStyle w:val="Hyperlink"/>
            <w:noProof/>
          </w:rPr>
          <w:t>Figure 2</w:t>
        </w:r>
        <w:r w:rsidR="00501050" w:rsidRPr="00A531F5">
          <w:rPr>
            <w:rStyle w:val="Hyperlink"/>
            <w:noProof/>
          </w:rPr>
          <w:noBreakHyphen/>
          <w:t>35 - Solar Savings GUI [93]</w:t>
        </w:r>
        <w:r w:rsidR="00501050">
          <w:rPr>
            <w:noProof/>
            <w:webHidden/>
          </w:rPr>
          <w:tab/>
        </w:r>
        <w:r w:rsidR="00501050">
          <w:rPr>
            <w:noProof/>
            <w:webHidden/>
          </w:rPr>
          <w:fldChar w:fldCharType="begin"/>
        </w:r>
        <w:r w:rsidR="00501050">
          <w:rPr>
            <w:noProof/>
            <w:webHidden/>
          </w:rPr>
          <w:instrText xml:space="preserve"> PAGEREF _Toc494796272 \h </w:instrText>
        </w:r>
        <w:r w:rsidR="00501050">
          <w:rPr>
            <w:noProof/>
            <w:webHidden/>
          </w:rPr>
        </w:r>
        <w:r w:rsidR="00501050">
          <w:rPr>
            <w:noProof/>
            <w:webHidden/>
          </w:rPr>
          <w:fldChar w:fldCharType="separate"/>
        </w:r>
        <w:r w:rsidR="00501050">
          <w:rPr>
            <w:noProof/>
            <w:webHidden/>
          </w:rPr>
          <w:t>45</w:t>
        </w:r>
        <w:r w:rsidR="00501050">
          <w:rPr>
            <w:noProof/>
            <w:webHidden/>
          </w:rPr>
          <w:fldChar w:fldCharType="end"/>
        </w:r>
      </w:hyperlink>
    </w:p>
    <w:p w14:paraId="5635E823" w14:textId="17896D07"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1" w:anchor="_Toc494796273" w:history="1">
        <w:r w:rsidR="00501050" w:rsidRPr="00A531F5">
          <w:rPr>
            <w:rStyle w:val="Hyperlink"/>
            <w:noProof/>
          </w:rPr>
          <w:t>Figure 2</w:t>
        </w:r>
        <w:r w:rsidR="00501050" w:rsidRPr="00A531F5">
          <w:rPr>
            <w:rStyle w:val="Hyperlink"/>
            <w:noProof/>
          </w:rPr>
          <w:noBreakHyphen/>
          <w:t>36 - HOMER GUI [24]</w:t>
        </w:r>
        <w:r w:rsidR="00501050">
          <w:rPr>
            <w:noProof/>
            <w:webHidden/>
          </w:rPr>
          <w:tab/>
        </w:r>
        <w:r w:rsidR="00501050">
          <w:rPr>
            <w:noProof/>
            <w:webHidden/>
          </w:rPr>
          <w:fldChar w:fldCharType="begin"/>
        </w:r>
        <w:r w:rsidR="00501050">
          <w:rPr>
            <w:noProof/>
            <w:webHidden/>
          </w:rPr>
          <w:instrText xml:space="preserve"> PAGEREF _Toc494796273 \h </w:instrText>
        </w:r>
        <w:r w:rsidR="00501050">
          <w:rPr>
            <w:noProof/>
            <w:webHidden/>
          </w:rPr>
        </w:r>
        <w:r w:rsidR="00501050">
          <w:rPr>
            <w:noProof/>
            <w:webHidden/>
          </w:rPr>
          <w:fldChar w:fldCharType="separate"/>
        </w:r>
        <w:r w:rsidR="00501050">
          <w:rPr>
            <w:noProof/>
            <w:webHidden/>
          </w:rPr>
          <w:t>46</w:t>
        </w:r>
        <w:r w:rsidR="00501050">
          <w:rPr>
            <w:noProof/>
            <w:webHidden/>
          </w:rPr>
          <w:fldChar w:fldCharType="end"/>
        </w:r>
      </w:hyperlink>
    </w:p>
    <w:p w14:paraId="6D176B31" w14:textId="3C8D0AC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2" w:anchor="_Toc494796274" w:history="1">
        <w:r w:rsidR="00501050" w:rsidRPr="00A531F5">
          <w:rPr>
            <w:rStyle w:val="Hyperlink"/>
            <w:noProof/>
          </w:rPr>
          <w:t>Figure 3</w:t>
        </w:r>
        <w:r w:rsidR="00501050" w:rsidRPr="00A531F5">
          <w:rPr>
            <w:rStyle w:val="Hyperlink"/>
            <w:noProof/>
          </w:rPr>
          <w:noBreakHyphen/>
          <w:t>1 - Illustrated Scope of Works for Program Design</w:t>
        </w:r>
        <w:r w:rsidR="00501050">
          <w:rPr>
            <w:noProof/>
            <w:webHidden/>
          </w:rPr>
          <w:tab/>
        </w:r>
        <w:r w:rsidR="00501050">
          <w:rPr>
            <w:noProof/>
            <w:webHidden/>
          </w:rPr>
          <w:fldChar w:fldCharType="begin"/>
        </w:r>
        <w:r w:rsidR="00501050">
          <w:rPr>
            <w:noProof/>
            <w:webHidden/>
          </w:rPr>
          <w:instrText xml:space="preserve"> PAGEREF _Toc494796274 \h </w:instrText>
        </w:r>
        <w:r w:rsidR="00501050">
          <w:rPr>
            <w:noProof/>
            <w:webHidden/>
          </w:rPr>
        </w:r>
        <w:r w:rsidR="00501050">
          <w:rPr>
            <w:noProof/>
            <w:webHidden/>
          </w:rPr>
          <w:fldChar w:fldCharType="separate"/>
        </w:r>
        <w:r w:rsidR="00501050">
          <w:rPr>
            <w:noProof/>
            <w:webHidden/>
          </w:rPr>
          <w:t>49</w:t>
        </w:r>
        <w:r w:rsidR="00501050">
          <w:rPr>
            <w:noProof/>
            <w:webHidden/>
          </w:rPr>
          <w:fldChar w:fldCharType="end"/>
        </w:r>
      </w:hyperlink>
    </w:p>
    <w:p w14:paraId="367826E5" w14:textId="50CB8A01"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3" w:anchor="_Toc494796275" w:history="1">
        <w:r w:rsidR="00501050" w:rsidRPr="00A531F5">
          <w:rPr>
            <w:rStyle w:val="Hyperlink"/>
            <w:noProof/>
          </w:rPr>
          <w:t>Figure 3</w:t>
        </w:r>
        <w:r w:rsidR="00501050" w:rsidRPr="00A531F5">
          <w:rPr>
            <w:rStyle w:val="Hyperlink"/>
            <w:noProof/>
          </w:rPr>
          <w:noBreakHyphen/>
          <w:t>2 - Program Overview</w:t>
        </w:r>
        <w:r w:rsidR="00501050">
          <w:rPr>
            <w:noProof/>
            <w:webHidden/>
          </w:rPr>
          <w:tab/>
        </w:r>
        <w:r w:rsidR="00501050">
          <w:rPr>
            <w:noProof/>
            <w:webHidden/>
          </w:rPr>
          <w:fldChar w:fldCharType="begin"/>
        </w:r>
        <w:r w:rsidR="00501050">
          <w:rPr>
            <w:noProof/>
            <w:webHidden/>
          </w:rPr>
          <w:instrText xml:space="preserve"> PAGEREF _Toc494796275 \h </w:instrText>
        </w:r>
        <w:r w:rsidR="00501050">
          <w:rPr>
            <w:noProof/>
            <w:webHidden/>
          </w:rPr>
        </w:r>
        <w:r w:rsidR="00501050">
          <w:rPr>
            <w:noProof/>
            <w:webHidden/>
          </w:rPr>
          <w:fldChar w:fldCharType="separate"/>
        </w:r>
        <w:r w:rsidR="00501050">
          <w:rPr>
            <w:noProof/>
            <w:webHidden/>
          </w:rPr>
          <w:t>51</w:t>
        </w:r>
        <w:r w:rsidR="00501050">
          <w:rPr>
            <w:noProof/>
            <w:webHidden/>
          </w:rPr>
          <w:fldChar w:fldCharType="end"/>
        </w:r>
      </w:hyperlink>
    </w:p>
    <w:p w14:paraId="3A78EED7" w14:textId="0B4D6AB9"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4" w:anchor="_Toc494796276" w:history="1">
        <w:r w:rsidR="00501050" w:rsidRPr="00A531F5">
          <w:rPr>
            <w:rStyle w:val="Hyperlink"/>
            <w:noProof/>
          </w:rPr>
          <w:t>Figure 4</w:t>
        </w:r>
        <w:r w:rsidR="00501050" w:rsidRPr="00A531F5">
          <w:rPr>
            <w:rStyle w:val="Hyperlink"/>
            <w:noProof/>
          </w:rPr>
          <w:noBreakHyphen/>
          <w:t>1 - Entry Screen to GUI prompt</w:t>
        </w:r>
        <w:r w:rsidR="00501050">
          <w:rPr>
            <w:noProof/>
            <w:webHidden/>
          </w:rPr>
          <w:tab/>
        </w:r>
        <w:r w:rsidR="00501050">
          <w:rPr>
            <w:noProof/>
            <w:webHidden/>
          </w:rPr>
          <w:fldChar w:fldCharType="begin"/>
        </w:r>
        <w:r w:rsidR="00501050">
          <w:rPr>
            <w:noProof/>
            <w:webHidden/>
          </w:rPr>
          <w:instrText xml:space="preserve"> PAGEREF _Toc494796276 \h </w:instrText>
        </w:r>
        <w:r w:rsidR="00501050">
          <w:rPr>
            <w:noProof/>
            <w:webHidden/>
          </w:rPr>
        </w:r>
        <w:r w:rsidR="00501050">
          <w:rPr>
            <w:noProof/>
            <w:webHidden/>
          </w:rPr>
          <w:fldChar w:fldCharType="separate"/>
        </w:r>
        <w:r w:rsidR="00501050">
          <w:rPr>
            <w:noProof/>
            <w:webHidden/>
          </w:rPr>
          <w:t>61</w:t>
        </w:r>
        <w:r w:rsidR="00501050">
          <w:rPr>
            <w:noProof/>
            <w:webHidden/>
          </w:rPr>
          <w:fldChar w:fldCharType="end"/>
        </w:r>
      </w:hyperlink>
    </w:p>
    <w:p w14:paraId="4C6F8B2A" w14:textId="1932BB5B"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5" w:anchor="_Toc494796277" w:history="1">
        <w:r w:rsidR="00501050" w:rsidRPr="00A531F5">
          <w:rPr>
            <w:rStyle w:val="Hyperlink"/>
            <w:noProof/>
          </w:rPr>
          <w:t>Figure 4</w:t>
        </w:r>
        <w:r w:rsidR="00501050" w:rsidRPr="00A531F5">
          <w:rPr>
            <w:rStyle w:val="Hyperlink"/>
            <w:noProof/>
          </w:rPr>
          <w:noBreakHyphen/>
          <w:t>2 - Data Acquisition phase of GUI prompting</w:t>
        </w:r>
        <w:r w:rsidR="00501050">
          <w:rPr>
            <w:noProof/>
            <w:webHidden/>
          </w:rPr>
          <w:tab/>
        </w:r>
        <w:r w:rsidR="00501050">
          <w:rPr>
            <w:noProof/>
            <w:webHidden/>
          </w:rPr>
          <w:fldChar w:fldCharType="begin"/>
        </w:r>
        <w:r w:rsidR="00501050">
          <w:rPr>
            <w:noProof/>
            <w:webHidden/>
          </w:rPr>
          <w:instrText xml:space="preserve"> PAGEREF _Toc494796277 \h </w:instrText>
        </w:r>
        <w:r w:rsidR="00501050">
          <w:rPr>
            <w:noProof/>
            <w:webHidden/>
          </w:rPr>
        </w:r>
        <w:r w:rsidR="00501050">
          <w:rPr>
            <w:noProof/>
            <w:webHidden/>
          </w:rPr>
          <w:fldChar w:fldCharType="separate"/>
        </w:r>
        <w:r w:rsidR="00501050">
          <w:rPr>
            <w:noProof/>
            <w:webHidden/>
          </w:rPr>
          <w:t>62</w:t>
        </w:r>
        <w:r w:rsidR="00501050">
          <w:rPr>
            <w:noProof/>
            <w:webHidden/>
          </w:rPr>
          <w:fldChar w:fldCharType="end"/>
        </w:r>
      </w:hyperlink>
    </w:p>
    <w:p w14:paraId="6E3ABB06" w14:textId="214E686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6" w:anchor="_Toc494796278" w:history="1">
        <w:r w:rsidR="00501050" w:rsidRPr="00A531F5">
          <w:rPr>
            <w:rStyle w:val="Hyperlink"/>
            <w:noProof/>
          </w:rPr>
          <w:t>Figure 4</w:t>
        </w:r>
        <w:r w:rsidR="00501050" w:rsidRPr="00A531F5">
          <w:rPr>
            <w:rStyle w:val="Hyperlink"/>
            <w:noProof/>
          </w:rPr>
          <w:noBreakHyphen/>
          <w:t>3 - Data Acquisition phase of GUI prompting (continued)</w:t>
        </w:r>
        <w:r w:rsidR="00501050">
          <w:rPr>
            <w:noProof/>
            <w:webHidden/>
          </w:rPr>
          <w:tab/>
        </w:r>
        <w:r w:rsidR="00501050">
          <w:rPr>
            <w:noProof/>
            <w:webHidden/>
          </w:rPr>
          <w:fldChar w:fldCharType="begin"/>
        </w:r>
        <w:r w:rsidR="00501050">
          <w:rPr>
            <w:noProof/>
            <w:webHidden/>
          </w:rPr>
          <w:instrText xml:space="preserve"> PAGEREF _Toc494796278 \h </w:instrText>
        </w:r>
        <w:r w:rsidR="00501050">
          <w:rPr>
            <w:noProof/>
            <w:webHidden/>
          </w:rPr>
        </w:r>
        <w:r w:rsidR="00501050">
          <w:rPr>
            <w:noProof/>
            <w:webHidden/>
          </w:rPr>
          <w:fldChar w:fldCharType="separate"/>
        </w:r>
        <w:r w:rsidR="00501050">
          <w:rPr>
            <w:noProof/>
            <w:webHidden/>
          </w:rPr>
          <w:t>63</w:t>
        </w:r>
        <w:r w:rsidR="00501050">
          <w:rPr>
            <w:noProof/>
            <w:webHidden/>
          </w:rPr>
          <w:fldChar w:fldCharType="end"/>
        </w:r>
      </w:hyperlink>
    </w:p>
    <w:p w14:paraId="5E25BD2E" w14:textId="6F45049A"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7" w:anchor="_Toc494796279" w:history="1">
        <w:r w:rsidR="00501050" w:rsidRPr="00A531F5">
          <w:rPr>
            <w:rStyle w:val="Hyperlink"/>
            <w:noProof/>
          </w:rPr>
          <w:t>Figure 4</w:t>
        </w:r>
        <w:r w:rsidR="00501050" w:rsidRPr="00A531F5">
          <w:rPr>
            <w:rStyle w:val="Hyperlink"/>
            <w:noProof/>
          </w:rPr>
          <w:noBreakHyphen/>
          <w:t>4 - Input Data tab</w:t>
        </w:r>
        <w:r w:rsidR="00501050">
          <w:rPr>
            <w:noProof/>
            <w:webHidden/>
          </w:rPr>
          <w:tab/>
        </w:r>
        <w:r w:rsidR="00501050">
          <w:rPr>
            <w:noProof/>
            <w:webHidden/>
          </w:rPr>
          <w:fldChar w:fldCharType="begin"/>
        </w:r>
        <w:r w:rsidR="00501050">
          <w:rPr>
            <w:noProof/>
            <w:webHidden/>
          </w:rPr>
          <w:instrText xml:space="preserve"> PAGEREF _Toc494796279 \h </w:instrText>
        </w:r>
        <w:r w:rsidR="00501050">
          <w:rPr>
            <w:noProof/>
            <w:webHidden/>
          </w:rPr>
        </w:r>
        <w:r w:rsidR="00501050">
          <w:rPr>
            <w:noProof/>
            <w:webHidden/>
          </w:rPr>
          <w:fldChar w:fldCharType="separate"/>
        </w:r>
        <w:r w:rsidR="00501050">
          <w:rPr>
            <w:noProof/>
            <w:webHidden/>
          </w:rPr>
          <w:t>64</w:t>
        </w:r>
        <w:r w:rsidR="00501050">
          <w:rPr>
            <w:noProof/>
            <w:webHidden/>
          </w:rPr>
          <w:fldChar w:fldCharType="end"/>
        </w:r>
      </w:hyperlink>
    </w:p>
    <w:p w14:paraId="68D76C0B" w14:textId="1C5BAD6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8" w:anchor="_Toc494796280" w:history="1">
        <w:r w:rsidR="00501050" w:rsidRPr="00A531F5">
          <w:rPr>
            <w:rStyle w:val="Hyperlink"/>
            <w:noProof/>
          </w:rPr>
          <w:t>Figure 4</w:t>
        </w:r>
        <w:r w:rsidR="00501050" w:rsidRPr="00A531F5">
          <w:rPr>
            <w:rStyle w:val="Hyperlink"/>
            <w:noProof/>
          </w:rPr>
          <w:noBreakHyphen/>
          <w:t>5 - Estimated Production tab</w:t>
        </w:r>
        <w:r w:rsidR="00501050">
          <w:rPr>
            <w:noProof/>
            <w:webHidden/>
          </w:rPr>
          <w:tab/>
        </w:r>
        <w:r w:rsidR="00501050">
          <w:rPr>
            <w:noProof/>
            <w:webHidden/>
          </w:rPr>
          <w:fldChar w:fldCharType="begin"/>
        </w:r>
        <w:r w:rsidR="00501050">
          <w:rPr>
            <w:noProof/>
            <w:webHidden/>
          </w:rPr>
          <w:instrText xml:space="preserve"> PAGEREF _Toc494796280 \h </w:instrText>
        </w:r>
        <w:r w:rsidR="00501050">
          <w:rPr>
            <w:noProof/>
            <w:webHidden/>
          </w:rPr>
        </w:r>
        <w:r w:rsidR="00501050">
          <w:rPr>
            <w:noProof/>
            <w:webHidden/>
          </w:rPr>
          <w:fldChar w:fldCharType="separate"/>
        </w:r>
        <w:r w:rsidR="00501050">
          <w:rPr>
            <w:noProof/>
            <w:webHidden/>
          </w:rPr>
          <w:t>65</w:t>
        </w:r>
        <w:r w:rsidR="00501050">
          <w:rPr>
            <w:noProof/>
            <w:webHidden/>
          </w:rPr>
          <w:fldChar w:fldCharType="end"/>
        </w:r>
      </w:hyperlink>
    </w:p>
    <w:p w14:paraId="2B58D623" w14:textId="0CA4A334"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69" w:anchor="_Toc494796281" w:history="1">
        <w:r w:rsidR="00501050" w:rsidRPr="00A531F5">
          <w:rPr>
            <w:rStyle w:val="Hyperlink"/>
            <w:noProof/>
          </w:rPr>
          <w:t>Figure 4</w:t>
        </w:r>
        <w:r w:rsidR="00501050" w:rsidRPr="00A531F5">
          <w:rPr>
            <w:rStyle w:val="Hyperlink"/>
            <w:noProof/>
          </w:rPr>
          <w:noBreakHyphen/>
          <w:t>6 - Finance Options tab</w:t>
        </w:r>
        <w:r w:rsidR="00501050">
          <w:rPr>
            <w:noProof/>
            <w:webHidden/>
          </w:rPr>
          <w:tab/>
        </w:r>
        <w:r w:rsidR="00501050">
          <w:rPr>
            <w:noProof/>
            <w:webHidden/>
          </w:rPr>
          <w:fldChar w:fldCharType="begin"/>
        </w:r>
        <w:r w:rsidR="00501050">
          <w:rPr>
            <w:noProof/>
            <w:webHidden/>
          </w:rPr>
          <w:instrText xml:space="preserve"> PAGEREF _Toc494796281 \h </w:instrText>
        </w:r>
        <w:r w:rsidR="00501050">
          <w:rPr>
            <w:noProof/>
            <w:webHidden/>
          </w:rPr>
        </w:r>
        <w:r w:rsidR="00501050">
          <w:rPr>
            <w:noProof/>
            <w:webHidden/>
          </w:rPr>
          <w:fldChar w:fldCharType="separate"/>
        </w:r>
        <w:r w:rsidR="00501050">
          <w:rPr>
            <w:noProof/>
            <w:webHidden/>
          </w:rPr>
          <w:t>66</w:t>
        </w:r>
        <w:r w:rsidR="00501050">
          <w:rPr>
            <w:noProof/>
            <w:webHidden/>
          </w:rPr>
          <w:fldChar w:fldCharType="end"/>
        </w:r>
      </w:hyperlink>
    </w:p>
    <w:p w14:paraId="0A1BC506" w14:textId="165F6058"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0" w:anchor="_Toc494796282" w:history="1">
        <w:r w:rsidR="00501050" w:rsidRPr="00A531F5">
          <w:rPr>
            <w:rStyle w:val="Hyperlink"/>
            <w:noProof/>
          </w:rPr>
          <w:t>Figure 4</w:t>
        </w:r>
        <w:r w:rsidR="00501050" w:rsidRPr="00A531F5">
          <w:rPr>
            <w:rStyle w:val="Hyperlink"/>
            <w:noProof/>
          </w:rPr>
          <w:noBreakHyphen/>
          <w:t>7 - Display tab</w:t>
        </w:r>
        <w:r w:rsidR="00501050">
          <w:rPr>
            <w:noProof/>
            <w:webHidden/>
          </w:rPr>
          <w:tab/>
        </w:r>
        <w:r w:rsidR="00501050">
          <w:rPr>
            <w:noProof/>
            <w:webHidden/>
          </w:rPr>
          <w:fldChar w:fldCharType="begin"/>
        </w:r>
        <w:r w:rsidR="00501050">
          <w:rPr>
            <w:noProof/>
            <w:webHidden/>
          </w:rPr>
          <w:instrText xml:space="preserve"> PAGEREF _Toc494796282 \h </w:instrText>
        </w:r>
        <w:r w:rsidR="00501050">
          <w:rPr>
            <w:noProof/>
            <w:webHidden/>
          </w:rPr>
        </w:r>
        <w:r w:rsidR="00501050">
          <w:rPr>
            <w:noProof/>
            <w:webHidden/>
          </w:rPr>
          <w:fldChar w:fldCharType="separate"/>
        </w:r>
        <w:r w:rsidR="00501050">
          <w:rPr>
            <w:noProof/>
            <w:webHidden/>
          </w:rPr>
          <w:t>67</w:t>
        </w:r>
        <w:r w:rsidR="00501050">
          <w:rPr>
            <w:noProof/>
            <w:webHidden/>
          </w:rPr>
          <w:fldChar w:fldCharType="end"/>
        </w:r>
      </w:hyperlink>
    </w:p>
    <w:p w14:paraId="66623585" w14:textId="681345E6"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1" w:anchor="_Toc494796283" w:history="1">
        <w:r w:rsidR="00501050" w:rsidRPr="00A531F5">
          <w:rPr>
            <w:rStyle w:val="Hyperlink"/>
            <w:noProof/>
          </w:rPr>
          <w:t>Figure 5</w:t>
        </w:r>
        <w:r w:rsidR="00501050" w:rsidRPr="00A531F5">
          <w:rPr>
            <w:rStyle w:val="Hyperlink"/>
            <w:noProof/>
          </w:rPr>
          <w:noBreakHyphen/>
          <w:t>1 - Locations Selected for Analysis [105]</w:t>
        </w:r>
        <w:r w:rsidR="00501050">
          <w:rPr>
            <w:noProof/>
            <w:webHidden/>
          </w:rPr>
          <w:tab/>
        </w:r>
        <w:r w:rsidR="00501050">
          <w:rPr>
            <w:noProof/>
            <w:webHidden/>
          </w:rPr>
          <w:fldChar w:fldCharType="begin"/>
        </w:r>
        <w:r w:rsidR="00501050">
          <w:rPr>
            <w:noProof/>
            <w:webHidden/>
          </w:rPr>
          <w:instrText xml:space="preserve"> PAGEREF _Toc494796283 \h </w:instrText>
        </w:r>
        <w:r w:rsidR="00501050">
          <w:rPr>
            <w:noProof/>
            <w:webHidden/>
          </w:rPr>
        </w:r>
        <w:r w:rsidR="00501050">
          <w:rPr>
            <w:noProof/>
            <w:webHidden/>
          </w:rPr>
          <w:fldChar w:fldCharType="separate"/>
        </w:r>
        <w:r w:rsidR="00501050">
          <w:rPr>
            <w:noProof/>
            <w:webHidden/>
          </w:rPr>
          <w:t>69</w:t>
        </w:r>
        <w:r w:rsidR="00501050">
          <w:rPr>
            <w:noProof/>
            <w:webHidden/>
          </w:rPr>
          <w:fldChar w:fldCharType="end"/>
        </w:r>
      </w:hyperlink>
    </w:p>
    <w:p w14:paraId="60AC0DF3" w14:textId="7291B2BE"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2" w:anchor="_Toc494796284" w:history="1">
        <w:r w:rsidR="00501050" w:rsidRPr="00A531F5">
          <w:rPr>
            <w:rStyle w:val="Hyperlink"/>
            <w:noProof/>
          </w:rPr>
          <w:t>Figure 5</w:t>
        </w:r>
        <w:r w:rsidR="00501050" w:rsidRPr="00A531F5">
          <w:rPr>
            <w:rStyle w:val="Hyperlink"/>
            <w:noProof/>
          </w:rPr>
          <w:noBreakHyphen/>
          <w:t>2 - Monthly Power Production - Townsville</w:t>
        </w:r>
        <w:r w:rsidR="00501050">
          <w:rPr>
            <w:noProof/>
            <w:webHidden/>
          </w:rPr>
          <w:tab/>
        </w:r>
        <w:r w:rsidR="00501050">
          <w:rPr>
            <w:noProof/>
            <w:webHidden/>
          </w:rPr>
          <w:fldChar w:fldCharType="begin"/>
        </w:r>
        <w:r w:rsidR="00501050">
          <w:rPr>
            <w:noProof/>
            <w:webHidden/>
          </w:rPr>
          <w:instrText xml:space="preserve"> PAGEREF _Toc494796284 \h </w:instrText>
        </w:r>
        <w:r w:rsidR="00501050">
          <w:rPr>
            <w:noProof/>
            <w:webHidden/>
          </w:rPr>
        </w:r>
        <w:r w:rsidR="00501050">
          <w:rPr>
            <w:noProof/>
            <w:webHidden/>
          </w:rPr>
          <w:fldChar w:fldCharType="separate"/>
        </w:r>
        <w:r w:rsidR="00501050">
          <w:rPr>
            <w:noProof/>
            <w:webHidden/>
          </w:rPr>
          <w:t>74</w:t>
        </w:r>
        <w:r w:rsidR="00501050">
          <w:rPr>
            <w:noProof/>
            <w:webHidden/>
          </w:rPr>
          <w:fldChar w:fldCharType="end"/>
        </w:r>
      </w:hyperlink>
    </w:p>
    <w:p w14:paraId="43A00CED" w14:textId="70DA7D3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3" w:anchor="_Toc494796285" w:history="1">
        <w:r w:rsidR="00501050" w:rsidRPr="00A531F5">
          <w:rPr>
            <w:rStyle w:val="Hyperlink"/>
            <w:noProof/>
          </w:rPr>
          <w:t>Figure 5</w:t>
        </w:r>
        <w:r w:rsidR="00501050" w:rsidRPr="00A531F5">
          <w:rPr>
            <w:rStyle w:val="Hyperlink"/>
            <w:noProof/>
          </w:rPr>
          <w:noBreakHyphen/>
          <w:t>3 - Monthly Power Production - Darwin</w:t>
        </w:r>
        <w:r w:rsidR="00501050">
          <w:rPr>
            <w:noProof/>
            <w:webHidden/>
          </w:rPr>
          <w:tab/>
        </w:r>
        <w:r w:rsidR="00501050">
          <w:rPr>
            <w:noProof/>
            <w:webHidden/>
          </w:rPr>
          <w:fldChar w:fldCharType="begin"/>
        </w:r>
        <w:r w:rsidR="00501050">
          <w:rPr>
            <w:noProof/>
            <w:webHidden/>
          </w:rPr>
          <w:instrText xml:space="preserve"> PAGEREF _Toc494796285 \h </w:instrText>
        </w:r>
        <w:r w:rsidR="00501050">
          <w:rPr>
            <w:noProof/>
            <w:webHidden/>
          </w:rPr>
        </w:r>
        <w:r w:rsidR="00501050">
          <w:rPr>
            <w:noProof/>
            <w:webHidden/>
          </w:rPr>
          <w:fldChar w:fldCharType="separate"/>
        </w:r>
        <w:r w:rsidR="00501050">
          <w:rPr>
            <w:noProof/>
            <w:webHidden/>
          </w:rPr>
          <w:t>74</w:t>
        </w:r>
        <w:r w:rsidR="00501050">
          <w:rPr>
            <w:noProof/>
            <w:webHidden/>
          </w:rPr>
          <w:fldChar w:fldCharType="end"/>
        </w:r>
      </w:hyperlink>
    </w:p>
    <w:p w14:paraId="6E1CBE48" w14:textId="273B8850"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4" w:anchor="_Toc494796286" w:history="1">
        <w:r w:rsidR="00501050" w:rsidRPr="00A531F5">
          <w:rPr>
            <w:rStyle w:val="Hyperlink"/>
            <w:noProof/>
          </w:rPr>
          <w:t>Figure 5</w:t>
        </w:r>
        <w:r w:rsidR="00501050" w:rsidRPr="00A531F5">
          <w:rPr>
            <w:rStyle w:val="Hyperlink"/>
            <w:noProof/>
          </w:rPr>
          <w:noBreakHyphen/>
          <w:t>4 - Monthly Power Production - Hobart</w:t>
        </w:r>
        <w:r w:rsidR="00501050">
          <w:rPr>
            <w:noProof/>
            <w:webHidden/>
          </w:rPr>
          <w:tab/>
        </w:r>
        <w:r w:rsidR="00501050">
          <w:rPr>
            <w:noProof/>
            <w:webHidden/>
          </w:rPr>
          <w:fldChar w:fldCharType="begin"/>
        </w:r>
        <w:r w:rsidR="00501050">
          <w:rPr>
            <w:noProof/>
            <w:webHidden/>
          </w:rPr>
          <w:instrText xml:space="preserve"> PAGEREF _Toc494796286 \h </w:instrText>
        </w:r>
        <w:r w:rsidR="00501050">
          <w:rPr>
            <w:noProof/>
            <w:webHidden/>
          </w:rPr>
        </w:r>
        <w:r w:rsidR="00501050">
          <w:rPr>
            <w:noProof/>
            <w:webHidden/>
          </w:rPr>
          <w:fldChar w:fldCharType="separate"/>
        </w:r>
        <w:r w:rsidR="00501050">
          <w:rPr>
            <w:noProof/>
            <w:webHidden/>
          </w:rPr>
          <w:t>74</w:t>
        </w:r>
        <w:r w:rsidR="00501050">
          <w:rPr>
            <w:noProof/>
            <w:webHidden/>
          </w:rPr>
          <w:fldChar w:fldCharType="end"/>
        </w:r>
      </w:hyperlink>
    </w:p>
    <w:p w14:paraId="5FBCB65B" w14:textId="56CF52C3"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5" w:anchor="_Toc494796287" w:history="1">
        <w:r w:rsidR="00501050" w:rsidRPr="00A531F5">
          <w:rPr>
            <w:rStyle w:val="Hyperlink"/>
            <w:noProof/>
          </w:rPr>
          <w:t>Figure 5</w:t>
        </w:r>
        <w:r w:rsidR="00501050" w:rsidRPr="00A531F5">
          <w:rPr>
            <w:rStyle w:val="Hyperlink"/>
            <w:noProof/>
          </w:rPr>
          <w:noBreakHyphen/>
          <w:t>5 - Yearly Savings with Solar Vs. Normal Rate - Townsville</w:t>
        </w:r>
        <w:r w:rsidR="00501050">
          <w:rPr>
            <w:noProof/>
            <w:webHidden/>
          </w:rPr>
          <w:tab/>
        </w:r>
        <w:r w:rsidR="00501050">
          <w:rPr>
            <w:noProof/>
            <w:webHidden/>
          </w:rPr>
          <w:fldChar w:fldCharType="begin"/>
        </w:r>
        <w:r w:rsidR="00501050">
          <w:rPr>
            <w:noProof/>
            <w:webHidden/>
          </w:rPr>
          <w:instrText xml:space="preserve"> PAGEREF _Toc494796287 \h </w:instrText>
        </w:r>
        <w:r w:rsidR="00501050">
          <w:rPr>
            <w:noProof/>
            <w:webHidden/>
          </w:rPr>
        </w:r>
        <w:r w:rsidR="00501050">
          <w:rPr>
            <w:noProof/>
            <w:webHidden/>
          </w:rPr>
          <w:fldChar w:fldCharType="separate"/>
        </w:r>
        <w:r w:rsidR="00501050">
          <w:rPr>
            <w:noProof/>
            <w:webHidden/>
          </w:rPr>
          <w:t>75</w:t>
        </w:r>
        <w:r w:rsidR="00501050">
          <w:rPr>
            <w:noProof/>
            <w:webHidden/>
          </w:rPr>
          <w:fldChar w:fldCharType="end"/>
        </w:r>
      </w:hyperlink>
    </w:p>
    <w:p w14:paraId="65ACB7F8" w14:textId="1D44BE35"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6" w:anchor="_Toc494796288" w:history="1">
        <w:r w:rsidR="00501050" w:rsidRPr="00A531F5">
          <w:rPr>
            <w:rStyle w:val="Hyperlink"/>
            <w:noProof/>
          </w:rPr>
          <w:t>Figure 5</w:t>
        </w:r>
        <w:r w:rsidR="00501050" w:rsidRPr="00A531F5">
          <w:rPr>
            <w:rStyle w:val="Hyperlink"/>
            <w:noProof/>
          </w:rPr>
          <w:noBreakHyphen/>
          <w:t>6 - Yearly Savings with Solar Vs. Normal Rate - Darwin</w:t>
        </w:r>
        <w:r w:rsidR="00501050">
          <w:rPr>
            <w:noProof/>
            <w:webHidden/>
          </w:rPr>
          <w:tab/>
        </w:r>
        <w:r w:rsidR="00501050">
          <w:rPr>
            <w:noProof/>
            <w:webHidden/>
          </w:rPr>
          <w:fldChar w:fldCharType="begin"/>
        </w:r>
        <w:r w:rsidR="00501050">
          <w:rPr>
            <w:noProof/>
            <w:webHidden/>
          </w:rPr>
          <w:instrText xml:space="preserve"> PAGEREF _Toc494796288 \h </w:instrText>
        </w:r>
        <w:r w:rsidR="00501050">
          <w:rPr>
            <w:noProof/>
            <w:webHidden/>
          </w:rPr>
        </w:r>
        <w:r w:rsidR="00501050">
          <w:rPr>
            <w:noProof/>
            <w:webHidden/>
          </w:rPr>
          <w:fldChar w:fldCharType="separate"/>
        </w:r>
        <w:r w:rsidR="00501050">
          <w:rPr>
            <w:noProof/>
            <w:webHidden/>
          </w:rPr>
          <w:t>75</w:t>
        </w:r>
        <w:r w:rsidR="00501050">
          <w:rPr>
            <w:noProof/>
            <w:webHidden/>
          </w:rPr>
          <w:fldChar w:fldCharType="end"/>
        </w:r>
      </w:hyperlink>
    </w:p>
    <w:p w14:paraId="2E1A890D" w14:textId="7F8D361C"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7" w:anchor="_Toc494796289" w:history="1">
        <w:r w:rsidR="00501050" w:rsidRPr="00A531F5">
          <w:rPr>
            <w:rStyle w:val="Hyperlink"/>
            <w:noProof/>
          </w:rPr>
          <w:t>Figure 5</w:t>
        </w:r>
        <w:r w:rsidR="00501050" w:rsidRPr="00A531F5">
          <w:rPr>
            <w:rStyle w:val="Hyperlink"/>
            <w:noProof/>
          </w:rPr>
          <w:noBreakHyphen/>
          <w:t>7 - Yearly Savings with Solar Vs. Normal Rate - Hobart</w:t>
        </w:r>
        <w:r w:rsidR="00501050">
          <w:rPr>
            <w:noProof/>
            <w:webHidden/>
          </w:rPr>
          <w:tab/>
        </w:r>
        <w:r w:rsidR="00501050">
          <w:rPr>
            <w:noProof/>
            <w:webHidden/>
          </w:rPr>
          <w:fldChar w:fldCharType="begin"/>
        </w:r>
        <w:r w:rsidR="00501050">
          <w:rPr>
            <w:noProof/>
            <w:webHidden/>
          </w:rPr>
          <w:instrText xml:space="preserve"> PAGEREF _Toc494796289 \h </w:instrText>
        </w:r>
        <w:r w:rsidR="00501050">
          <w:rPr>
            <w:noProof/>
            <w:webHidden/>
          </w:rPr>
        </w:r>
        <w:r w:rsidR="00501050">
          <w:rPr>
            <w:noProof/>
            <w:webHidden/>
          </w:rPr>
          <w:fldChar w:fldCharType="separate"/>
        </w:r>
        <w:r w:rsidR="00501050">
          <w:rPr>
            <w:noProof/>
            <w:webHidden/>
          </w:rPr>
          <w:t>75</w:t>
        </w:r>
        <w:r w:rsidR="00501050">
          <w:rPr>
            <w:noProof/>
            <w:webHidden/>
          </w:rPr>
          <w:fldChar w:fldCharType="end"/>
        </w:r>
      </w:hyperlink>
    </w:p>
    <w:p w14:paraId="4B087709" w14:textId="2F07FEAD"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8" w:anchor="_Toc494796290" w:history="1">
        <w:r w:rsidR="00501050" w:rsidRPr="00A531F5">
          <w:rPr>
            <w:rStyle w:val="Hyperlink"/>
            <w:noProof/>
          </w:rPr>
          <w:t>Figure 5</w:t>
        </w:r>
        <w:r w:rsidR="00501050" w:rsidRPr="00A531F5">
          <w:rPr>
            <w:rStyle w:val="Hyperlink"/>
            <w:noProof/>
          </w:rPr>
          <w:noBreakHyphen/>
          <w:t>8 - Household Energy Sources - Townsville</w:t>
        </w:r>
        <w:r w:rsidR="00501050">
          <w:rPr>
            <w:noProof/>
            <w:webHidden/>
          </w:rPr>
          <w:tab/>
        </w:r>
        <w:r w:rsidR="00501050">
          <w:rPr>
            <w:noProof/>
            <w:webHidden/>
          </w:rPr>
          <w:fldChar w:fldCharType="begin"/>
        </w:r>
        <w:r w:rsidR="00501050">
          <w:rPr>
            <w:noProof/>
            <w:webHidden/>
          </w:rPr>
          <w:instrText xml:space="preserve"> PAGEREF _Toc494796290 \h </w:instrText>
        </w:r>
        <w:r w:rsidR="00501050">
          <w:rPr>
            <w:noProof/>
            <w:webHidden/>
          </w:rPr>
        </w:r>
        <w:r w:rsidR="00501050">
          <w:rPr>
            <w:noProof/>
            <w:webHidden/>
          </w:rPr>
          <w:fldChar w:fldCharType="separate"/>
        </w:r>
        <w:r w:rsidR="00501050">
          <w:rPr>
            <w:noProof/>
            <w:webHidden/>
          </w:rPr>
          <w:t>76</w:t>
        </w:r>
        <w:r w:rsidR="00501050">
          <w:rPr>
            <w:noProof/>
            <w:webHidden/>
          </w:rPr>
          <w:fldChar w:fldCharType="end"/>
        </w:r>
      </w:hyperlink>
    </w:p>
    <w:p w14:paraId="1ECB80C5" w14:textId="0AFE20B2"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79" w:anchor="_Toc494796291" w:history="1">
        <w:r w:rsidR="00501050" w:rsidRPr="00A531F5">
          <w:rPr>
            <w:rStyle w:val="Hyperlink"/>
            <w:noProof/>
          </w:rPr>
          <w:t>Figure 5</w:t>
        </w:r>
        <w:r w:rsidR="00501050" w:rsidRPr="00A531F5">
          <w:rPr>
            <w:rStyle w:val="Hyperlink"/>
            <w:noProof/>
          </w:rPr>
          <w:noBreakHyphen/>
          <w:t>9 - Household Energy Sources - Darwin</w:t>
        </w:r>
        <w:r w:rsidR="00501050">
          <w:rPr>
            <w:noProof/>
            <w:webHidden/>
          </w:rPr>
          <w:tab/>
        </w:r>
        <w:r w:rsidR="00501050">
          <w:rPr>
            <w:noProof/>
            <w:webHidden/>
          </w:rPr>
          <w:fldChar w:fldCharType="begin"/>
        </w:r>
        <w:r w:rsidR="00501050">
          <w:rPr>
            <w:noProof/>
            <w:webHidden/>
          </w:rPr>
          <w:instrText xml:space="preserve"> PAGEREF _Toc494796291 \h </w:instrText>
        </w:r>
        <w:r w:rsidR="00501050">
          <w:rPr>
            <w:noProof/>
            <w:webHidden/>
          </w:rPr>
        </w:r>
        <w:r w:rsidR="00501050">
          <w:rPr>
            <w:noProof/>
            <w:webHidden/>
          </w:rPr>
          <w:fldChar w:fldCharType="separate"/>
        </w:r>
        <w:r w:rsidR="00501050">
          <w:rPr>
            <w:noProof/>
            <w:webHidden/>
          </w:rPr>
          <w:t>76</w:t>
        </w:r>
        <w:r w:rsidR="00501050">
          <w:rPr>
            <w:noProof/>
            <w:webHidden/>
          </w:rPr>
          <w:fldChar w:fldCharType="end"/>
        </w:r>
      </w:hyperlink>
    </w:p>
    <w:p w14:paraId="0017B9A5" w14:textId="72313AF1" w:rsidR="00501050"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r:id="rId80" w:anchor="_Toc494796292" w:history="1">
        <w:r w:rsidR="00501050" w:rsidRPr="00A531F5">
          <w:rPr>
            <w:rStyle w:val="Hyperlink"/>
            <w:noProof/>
          </w:rPr>
          <w:t>Figure 5</w:t>
        </w:r>
        <w:r w:rsidR="00501050" w:rsidRPr="00A531F5">
          <w:rPr>
            <w:rStyle w:val="Hyperlink"/>
            <w:noProof/>
          </w:rPr>
          <w:noBreakHyphen/>
          <w:t>10 - Household Energy Sources - Hobart</w:t>
        </w:r>
        <w:r w:rsidR="00501050">
          <w:rPr>
            <w:noProof/>
            <w:webHidden/>
          </w:rPr>
          <w:tab/>
        </w:r>
        <w:r w:rsidR="00501050">
          <w:rPr>
            <w:noProof/>
            <w:webHidden/>
          </w:rPr>
          <w:fldChar w:fldCharType="begin"/>
        </w:r>
        <w:r w:rsidR="00501050">
          <w:rPr>
            <w:noProof/>
            <w:webHidden/>
          </w:rPr>
          <w:instrText xml:space="preserve"> PAGEREF _Toc494796292 \h </w:instrText>
        </w:r>
        <w:r w:rsidR="00501050">
          <w:rPr>
            <w:noProof/>
            <w:webHidden/>
          </w:rPr>
        </w:r>
        <w:r w:rsidR="00501050">
          <w:rPr>
            <w:noProof/>
            <w:webHidden/>
          </w:rPr>
          <w:fldChar w:fldCharType="separate"/>
        </w:r>
        <w:r w:rsidR="00501050">
          <w:rPr>
            <w:noProof/>
            <w:webHidden/>
          </w:rPr>
          <w:t>76</w:t>
        </w:r>
        <w:r w:rsidR="00501050">
          <w:rPr>
            <w:noProof/>
            <w:webHidden/>
          </w:rPr>
          <w:fldChar w:fldCharType="end"/>
        </w:r>
      </w:hyperlink>
    </w:p>
    <w:p w14:paraId="7BD49275" w14:textId="3621664F" w:rsidR="00016183" w:rsidRPr="00770A87" w:rsidRDefault="00016183" w:rsidP="00061E33">
      <w:r w:rsidRPr="00770A87">
        <w:fldChar w:fldCharType="end"/>
      </w:r>
      <w:r w:rsidRPr="00770A87">
        <w:br w:type="page"/>
      </w:r>
    </w:p>
    <w:p w14:paraId="250387FE" w14:textId="4CE2E1F1" w:rsidR="00016183" w:rsidRPr="00770A87" w:rsidRDefault="00016183" w:rsidP="00D562E9">
      <w:pPr>
        <w:pStyle w:val="Heading1-NoNumber"/>
      </w:pPr>
      <w:bookmarkStart w:id="20" w:name="_Toc494732948"/>
      <w:bookmarkStart w:id="21" w:name="_Toc494793344"/>
      <w:r w:rsidRPr="00770A87">
        <w:lastRenderedPageBreak/>
        <w:t>LIST OF ABBREVIATIONS &amp; SYMBOLS</w:t>
      </w:r>
      <w:bookmarkEnd w:id="20"/>
      <w:bookmarkEnd w:id="21"/>
    </w:p>
    <w:p w14:paraId="1384EDEC" w14:textId="77777777" w:rsidR="00016183" w:rsidRPr="00770A87" w:rsidRDefault="00016183" w:rsidP="00061E33">
      <w:r w:rsidRPr="00770A87">
        <w:t>AC</w:t>
      </w:r>
      <w:r w:rsidRPr="00770A87">
        <w:tab/>
      </w:r>
      <w:r w:rsidRPr="00770A87">
        <w:tab/>
        <w:t>Alternating Current</w:t>
      </w:r>
    </w:p>
    <w:p w14:paraId="6DA8379F" w14:textId="77777777" w:rsidR="00016183" w:rsidRPr="00770A87" w:rsidRDefault="00016183" w:rsidP="00061E33">
      <w:r w:rsidRPr="00770A87">
        <w:t>AEMO</w:t>
      </w:r>
      <w:r w:rsidRPr="00770A87">
        <w:tab/>
      </w:r>
      <w:r w:rsidRPr="00770A87">
        <w:tab/>
        <w:t>Australian Energy Market Operator</w:t>
      </w:r>
    </w:p>
    <w:p w14:paraId="696AB423" w14:textId="77777777" w:rsidR="00016183" w:rsidRPr="00770A87" w:rsidRDefault="00016183" w:rsidP="00061E33">
      <w:r w:rsidRPr="00770A87">
        <w:t>ALCC</w:t>
      </w:r>
      <w:r w:rsidRPr="00770A87">
        <w:tab/>
      </w:r>
      <w:r w:rsidRPr="00770A87">
        <w:tab/>
        <w:t>Annualised Life Cycle Cost</w:t>
      </w:r>
    </w:p>
    <w:p w14:paraId="3D8D99C7" w14:textId="77777777" w:rsidR="00016183" w:rsidRPr="00770A87" w:rsidRDefault="00016183" w:rsidP="00061E33">
      <w:r w:rsidRPr="00770A87">
        <w:t>ANN-PMT</w:t>
      </w:r>
      <w:r w:rsidRPr="00770A87">
        <w:tab/>
        <w:t>Annualised Payment Plan</w:t>
      </w:r>
    </w:p>
    <w:p w14:paraId="7C5132D1" w14:textId="77777777" w:rsidR="00016183" w:rsidRPr="00770A87" w:rsidRDefault="00016183" w:rsidP="00061E33">
      <w:r w:rsidRPr="00770A87">
        <w:t>BES</w:t>
      </w:r>
      <w:r w:rsidRPr="00770A87">
        <w:tab/>
      </w:r>
      <w:r w:rsidRPr="00770A87">
        <w:tab/>
        <w:t>Battery Energy Storage</w:t>
      </w:r>
    </w:p>
    <w:p w14:paraId="52177FB9" w14:textId="77777777" w:rsidR="00016183" w:rsidRPr="00770A87" w:rsidRDefault="00016183" w:rsidP="00061E33">
      <w:r w:rsidRPr="00770A87">
        <w:t>CO</w:t>
      </w:r>
      <w:r w:rsidRPr="00770A87">
        <w:rPr>
          <w:vertAlign w:val="subscript"/>
        </w:rPr>
        <w:t>2</w:t>
      </w:r>
      <w:r w:rsidRPr="00770A87">
        <w:tab/>
      </w:r>
      <w:r w:rsidRPr="00770A87">
        <w:tab/>
        <w:t>Carbon Dioxide</w:t>
      </w:r>
    </w:p>
    <w:p w14:paraId="6A8BC986" w14:textId="77777777" w:rsidR="00016183" w:rsidRPr="00770A87" w:rsidRDefault="00016183" w:rsidP="00061E33">
      <w:r w:rsidRPr="00770A87">
        <w:t>DC</w:t>
      </w:r>
      <w:r w:rsidRPr="00770A87">
        <w:tab/>
      </w:r>
      <w:r w:rsidRPr="00770A87">
        <w:tab/>
        <w:t>Direct Current</w:t>
      </w:r>
    </w:p>
    <w:p w14:paraId="0FBF1A69" w14:textId="77777777" w:rsidR="00016183" w:rsidRPr="00770A87" w:rsidRDefault="00016183" w:rsidP="00061E33">
      <w:r w:rsidRPr="00770A87">
        <w:t>DER</w:t>
      </w:r>
      <w:r w:rsidRPr="00770A87">
        <w:tab/>
      </w:r>
      <w:r w:rsidRPr="00770A87">
        <w:tab/>
        <w:t>Distributed Energy Resource</w:t>
      </w:r>
    </w:p>
    <w:p w14:paraId="3164E3DF" w14:textId="77777777" w:rsidR="00016183" w:rsidRPr="00770A87" w:rsidRDefault="00016183" w:rsidP="00061E33">
      <w:r w:rsidRPr="00770A87">
        <w:t>DOD</w:t>
      </w:r>
      <w:r w:rsidRPr="00770A87">
        <w:tab/>
      </w:r>
      <w:r w:rsidRPr="00770A87">
        <w:tab/>
        <w:t>Depth of Discharge</w:t>
      </w:r>
    </w:p>
    <w:p w14:paraId="06869E8F" w14:textId="77777777" w:rsidR="00016183" w:rsidRPr="00770A87" w:rsidRDefault="00016183" w:rsidP="00061E33">
      <w:r w:rsidRPr="00770A87">
        <w:t>DPB</w:t>
      </w:r>
      <w:r w:rsidRPr="00770A87">
        <w:tab/>
      </w:r>
      <w:r w:rsidRPr="00770A87">
        <w:tab/>
        <w:t>Discounted Payback Period</w:t>
      </w:r>
    </w:p>
    <w:p w14:paraId="757D7E6E" w14:textId="77777777" w:rsidR="00016183" w:rsidRPr="00770A87" w:rsidRDefault="00016183" w:rsidP="00061E33">
      <w:r w:rsidRPr="00770A87">
        <w:t>EPBT</w:t>
      </w:r>
      <w:r w:rsidRPr="00770A87">
        <w:tab/>
      </w:r>
      <w:r w:rsidRPr="00770A87">
        <w:tab/>
        <w:t>Energy Payback Time</w:t>
      </w:r>
    </w:p>
    <w:p w14:paraId="6A6841C9" w14:textId="77777777" w:rsidR="00016183" w:rsidRPr="00770A87" w:rsidRDefault="00016183" w:rsidP="00061E33">
      <w:r w:rsidRPr="00770A87">
        <w:t>EPS</w:t>
      </w:r>
      <w:r w:rsidRPr="00770A87">
        <w:tab/>
      </w:r>
      <w:r w:rsidRPr="00770A87">
        <w:tab/>
        <w:t>Emergency Power Supply</w:t>
      </w:r>
    </w:p>
    <w:p w14:paraId="3CB0B7BA" w14:textId="77777777" w:rsidR="00016183" w:rsidRPr="00770A87" w:rsidRDefault="00016183" w:rsidP="00061E33">
      <w:r w:rsidRPr="00770A87">
        <w:t>F</w:t>
      </w:r>
      <w:r w:rsidRPr="00770A87">
        <w:tab/>
      </w:r>
      <w:r w:rsidRPr="00770A87">
        <w:tab/>
        <w:t>Frequency</w:t>
      </w:r>
    </w:p>
    <w:p w14:paraId="62853023" w14:textId="77777777" w:rsidR="00016183" w:rsidRPr="00770A87" w:rsidRDefault="00016183" w:rsidP="00061E33">
      <w:r w:rsidRPr="00770A87">
        <w:t>GHI</w:t>
      </w:r>
      <w:r w:rsidRPr="00770A87">
        <w:tab/>
      </w:r>
      <w:r w:rsidRPr="00770A87">
        <w:tab/>
        <w:t>Global Horizontal Irradiance</w:t>
      </w:r>
    </w:p>
    <w:p w14:paraId="2A949931" w14:textId="77777777" w:rsidR="00016183" w:rsidRPr="00770A87" w:rsidRDefault="00016183" w:rsidP="00061E33">
      <w:r w:rsidRPr="00770A87">
        <w:t>GUI</w:t>
      </w:r>
      <w:r w:rsidRPr="00770A87">
        <w:tab/>
      </w:r>
      <w:r w:rsidRPr="00770A87">
        <w:tab/>
        <w:t>Graphical User Interface</w:t>
      </w:r>
    </w:p>
    <w:p w14:paraId="21C5A48D" w14:textId="77777777" w:rsidR="00016183" w:rsidRPr="00770A87" w:rsidRDefault="00016183" w:rsidP="00061E33">
      <w:r w:rsidRPr="00770A87">
        <w:t>HEV</w:t>
      </w:r>
      <w:r w:rsidRPr="00770A87">
        <w:tab/>
      </w:r>
      <w:r w:rsidRPr="00770A87">
        <w:tab/>
        <w:t>Hybrid Electric Vehicle</w:t>
      </w:r>
    </w:p>
    <w:p w14:paraId="36466E18" w14:textId="77777777" w:rsidR="00016183" w:rsidRPr="00770A87" w:rsidRDefault="00016183" w:rsidP="00061E33">
      <w:r w:rsidRPr="00770A87">
        <w:t>IC</w:t>
      </w:r>
      <w:r w:rsidRPr="00770A87">
        <w:tab/>
      </w:r>
      <w:r w:rsidRPr="00770A87">
        <w:tab/>
        <w:t>Integrated Circuit</w:t>
      </w:r>
    </w:p>
    <w:p w14:paraId="46FA6363" w14:textId="77777777" w:rsidR="00016183" w:rsidRPr="00770A87" w:rsidRDefault="00016183" w:rsidP="00061E33">
      <w:r w:rsidRPr="00770A87">
        <w:t>IRR</w:t>
      </w:r>
      <w:r w:rsidRPr="00770A87">
        <w:tab/>
      </w:r>
      <w:r w:rsidRPr="00770A87">
        <w:tab/>
        <w:t>Internal Rate of Return</w:t>
      </w:r>
    </w:p>
    <w:p w14:paraId="0EC3B08C" w14:textId="77777777" w:rsidR="00016183" w:rsidRDefault="00016183" w:rsidP="00061E33">
      <w:r w:rsidRPr="00770A87">
        <w:t>J</w:t>
      </w:r>
      <w:r w:rsidRPr="00770A87">
        <w:tab/>
      </w:r>
      <w:r w:rsidRPr="00770A87">
        <w:tab/>
        <w:t>Joules</w:t>
      </w:r>
    </w:p>
    <w:p w14:paraId="19BCC78B" w14:textId="0F28C5C7" w:rsidR="00875776" w:rsidRPr="00770A87" w:rsidRDefault="00875776" w:rsidP="00061E33">
      <w:r>
        <w:t>JCU</w:t>
      </w:r>
      <w:r>
        <w:tab/>
      </w:r>
      <w:r>
        <w:tab/>
        <w:t>James Cook University</w:t>
      </w:r>
    </w:p>
    <w:p w14:paraId="0458ADB3" w14:textId="77777777" w:rsidR="00016183" w:rsidRPr="00770A87" w:rsidRDefault="00016183" w:rsidP="00061E33">
      <w:r w:rsidRPr="00770A87">
        <w:t>kWhr</w:t>
      </w:r>
      <w:r w:rsidRPr="00770A87">
        <w:tab/>
      </w:r>
      <w:r w:rsidRPr="00770A87">
        <w:tab/>
        <w:t>Kilowatt Hour</w:t>
      </w:r>
    </w:p>
    <w:p w14:paraId="590C6067" w14:textId="77777777" w:rsidR="00016183" w:rsidRPr="00770A87" w:rsidRDefault="00016183" w:rsidP="00061E33">
      <w:r w:rsidRPr="00770A87">
        <w:t>LCC</w:t>
      </w:r>
      <w:r w:rsidRPr="00770A87">
        <w:tab/>
      </w:r>
      <w:r w:rsidRPr="00770A87">
        <w:tab/>
        <w:t>Life Cycle Cost</w:t>
      </w:r>
    </w:p>
    <w:p w14:paraId="4ADB27FC" w14:textId="77777777" w:rsidR="00016183" w:rsidRPr="00770A87" w:rsidRDefault="00016183" w:rsidP="00061E33">
      <w:r w:rsidRPr="00770A87">
        <w:t>LV</w:t>
      </w:r>
      <w:r w:rsidRPr="00770A87">
        <w:tab/>
      </w:r>
      <w:r w:rsidRPr="00770A87">
        <w:tab/>
        <w:t>Low Voltage</w:t>
      </w:r>
    </w:p>
    <w:p w14:paraId="5499BCD9" w14:textId="77777777" w:rsidR="00016183" w:rsidRPr="00770A87" w:rsidRDefault="00016183" w:rsidP="00061E33">
      <w:r w:rsidRPr="00770A87">
        <w:t>M</w:t>
      </w:r>
      <w:r w:rsidRPr="00770A87">
        <w:tab/>
      </w:r>
      <w:r w:rsidRPr="00770A87">
        <w:tab/>
        <w:t>Mega</w:t>
      </w:r>
    </w:p>
    <w:p w14:paraId="28EEA38E" w14:textId="77777777" w:rsidR="00016183" w:rsidRPr="00770A87" w:rsidRDefault="00016183" w:rsidP="00061E33">
      <w:r w:rsidRPr="00770A87">
        <w:t>MATLAB</w:t>
      </w:r>
      <w:r w:rsidRPr="00770A87">
        <w:tab/>
        <w:t>Matrix Laboratory</w:t>
      </w:r>
    </w:p>
    <w:p w14:paraId="66054671" w14:textId="77777777" w:rsidR="00016183" w:rsidRPr="00770A87" w:rsidRDefault="00016183" w:rsidP="00061E33">
      <w:r w:rsidRPr="00770A87">
        <w:t>NEM</w:t>
      </w:r>
      <w:r w:rsidRPr="00770A87">
        <w:tab/>
      </w:r>
      <w:r w:rsidRPr="00770A87">
        <w:tab/>
        <w:t>National Electricity Market</w:t>
      </w:r>
    </w:p>
    <w:p w14:paraId="736C3E4E" w14:textId="77777777" w:rsidR="00016183" w:rsidRPr="00770A87" w:rsidRDefault="00016183" w:rsidP="00061E33">
      <w:r w:rsidRPr="00770A87">
        <w:t>NPV</w:t>
      </w:r>
      <w:r w:rsidRPr="00770A87">
        <w:tab/>
      </w:r>
      <w:r w:rsidRPr="00770A87">
        <w:tab/>
        <w:t>Net Present Value</w:t>
      </w:r>
    </w:p>
    <w:p w14:paraId="1A9F2DB3" w14:textId="77777777" w:rsidR="00016183" w:rsidRPr="00770A87" w:rsidRDefault="00016183" w:rsidP="00061E33">
      <w:r w:rsidRPr="00770A87">
        <w:t>O</w:t>
      </w:r>
      <w:r w:rsidRPr="00770A87">
        <w:tab/>
      </w:r>
      <w:r w:rsidRPr="00770A87">
        <w:tab/>
        <w:t>Outdoor</w:t>
      </w:r>
    </w:p>
    <w:p w14:paraId="67A8ED23" w14:textId="77777777" w:rsidR="00016183" w:rsidRPr="00770A87" w:rsidRDefault="00016183" w:rsidP="00061E33">
      <w:r w:rsidRPr="00770A87">
        <w:t>PDF</w:t>
      </w:r>
      <w:r w:rsidRPr="00770A87">
        <w:tab/>
      </w:r>
      <w:r w:rsidRPr="00770A87">
        <w:tab/>
        <w:t>Probability Density Function</w:t>
      </w:r>
    </w:p>
    <w:p w14:paraId="569E51FF" w14:textId="77777777" w:rsidR="00016183" w:rsidRPr="00770A87" w:rsidRDefault="00016183" w:rsidP="00061E33">
      <w:r w:rsidRPr="00770A87">
        <w:t>PSH</w:t>
      </w:r>
      <w:r w:rsidRPr="00770A87">
        <w:tab/>
      </w:r>
      <w:r w:rsidRPr="00770A87">
        <w:tab/>
        <w:t>Peak Sun Hours</w:t>
      </w:r>
    </w:p>
    <w:p w14:paraId="12BC8E43" w14:textId="77777777" w:rsidR="00016183" w:rsidRPr="00770A87" w:rsidRDefault="00016183" w:rsidP="00061E33">
      <w:r w:rsidRPr="00770A87">
        <w:t>PV</w:t>
      </w:r>
      <w:r w:rsidRPr="00770A87">
        <w:tab/>
      </w:r>
      <w:r w:rsidRPr="00770A87">
        <w:tab/>
        <w:t>Photovoltaic</w:t>
      </w:r>
    </w:p>
    <w:p w14:paraId="66AA6605" w14:textId="77777777" w:rsidR="00016183" w:rsidRPr="00770A87" w:rsidRDefault="00016183" w:rsidP="00061E33">
      <w:r w:rsidRPr="00770A87">
        <w:t>ROI</w:t>
      </w:r>
      <w:r w:rsidRPr="00770A87">
        <w:tab/>
      </w:r>
      <w:r w:rsidRPr="00770A87">
        <w:tab/>
        <w:t>Return on Investment</w:t>
      </w:r>
    </w:p>
    <w:p w14:paraId="3218CB2C" w14:textId="77777777" w:rsidR="00016183" w:rsidRPr="00770A87" w:rsidRDefault="00016183" w:rsidP="00061E33">
      <w:r w:rsidRPr="00770A87">
        <w:t>RTP</w:t>
      </w:r>
      <w:r w:rsidRPr="00770A87">
        <w:tab/>
      </w:r>
      <w:r w:rsidRPr="00770A87">
        <w:tab/>
        <w:t>Real Time Pricing</w:t>
      </w:r>
    </w:p>
    <w:p w14:paraId="7C372C66" w14:textId="77777777" w:rsidR="00016183" w:rsidRPr="00770A87" w:rsidRDefault="00016183" w:rsidP="00061E33">
      <w:r w:rsidRPr="00770A87">
        <w:t xml:space="preserve">SOC </w:t>
      </w:r>
      <w:r w:rsidRPr="00770A87">
        <w:tab/>
      </w:r>
      <w:r w:rsidRPr="00770A87">
        <w:tab/>
        <w:t>State of Charge</w:t>
      </w:r>
    </w:p>
    <w:p w14:paraId="6BAF47F4" w14:textId="77777777" w:rsidR="00016183" w:rsidRPr="00770A87" w:rsidRDefault="00016183" w:rsidP="00061E33">
      <w:r w:rsidRPr="00770A87">
        <w:t>SOH</w:t>
      </w:r>
      <w:r w:rsidRPr="00770A87">
        <w:tab/>
      </w:r>
      <w:r w:rsidRPr="00770A87">
        <w:tab/>
        <w:t>State of Health</w:t>
      </w:r>
    </w:p>
    <w:p w14:paraId="3E684211" w14:textId="77777777" w:rsidR="00016183" w:rsidRPr="00770A87" w:rsidRDefault="00016183" w:rsidP="00061E33">
      <w:r w:rsidRPr="00770A87">
        <w:lastRenderedPageBreak/>
        <w:t>SPB</w:t>
      </w:r>
      <w:r w:rsidRPr="00770A87">
        <w:tab/>
      </w:r>
      <w:r w:rsidRPr="00770A87">
        <w:tab/>
        <w:t>Simple Payback Period</w:t>
      </w:r>
    </w:p>
    <w:p w14:paraId="40BB6BB4" w14:textId="77777777" w:rsidR="00016183" w:rsidRPr="00770A87" w:rsidRDefault="00016183" w:rsidP="00061E33">
      <w:r w:rsidRPr="00770A87">
        <w:t>STC</w:t>
      </w:r>
      <w:r w:rsidRPr="00770A87">
        <w:tab/>
      </w:r>
      <w:r w:rsidRPr="00770A87">
        <w:tab/>
        <w:t>Standard Test Conditions</w:t>
      </w:r>
    </w:p>
    <w:p w14:paraId="711FB6F3" w14:textId="77777777" w:rsidR="00016183" w:rsidRPr="00770A87" w:rsidRDefault="00016183" w:rsidP="00061E33">
      <w:r w:rsidRPr="00770A87">
        <w:t>V</w:t>
      </w:r>
      <w:r w:rsidRPr="00770A87">
        <w:tab/>
      </w:r>
      <w:r w:rsidRPr="00770A87">
        <w:tab/>
        <w:t>Volts</w:t>
      </w:r>
    </w:p>
    <w:p w14:paraId="68BA6AF5" w14:textId="77777777" w:rsidR="00016183" w:rsidRPr="00770A87" w:rsidRDefault="00016183" w:rsidP="00061E33">
      <w:r w:rsidRPr="00770A87">
        <w:t>WAN</w:t>
      </w:r>
      <w:r w:rsidRPr="00770A87">
        <w:tab/>
      </w:r>
      <w:r w:rsidRPr="00770A87">
        <w:tab/>
        <w:t>Wireless Area Network</w:t>
      </w:r>
    </w:p>
    <w:p w14:paraId="52A61B62" w14:textId="77777777" w:rsidR="00016183" w:rsidRPr="00770A87" w:rsidRDefault="00016183" w:rsidP="00061E33">
      <m:oMath>
        <m:r>
          <w:rPr>
            <w:rFonts w:ascii="Cambria Math" w:hAnsi="Cambria Math" w:cs="Cambria Math"/>
          </w:rPr>
          <m:t xml:space="preserve"> γ</m:t>
        </m:r>
      </m:oMath>
      <w:r w:rsidRPr="00770A87">
        <w:t xml:space="preserve">   </w:t>
      </w:r>
      <w:r w:rsidRPr="00770A87">
        <w:tab/>
      </w:r>
      <w:r w:rsidRPr="00770A87">
        <w:tab/>
        <w:t>Temperature Coefficient</w:t>
      </w:r>
    </w:p>
    <w:p w14:paraId="49756B66" w14:textId="77777777" w:rsidR="00016183" w:rsidRPr="00770A87" w:rsidRDefault="00D47419" w:rsidP="00061E33">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w:t>
      </w:r>
      <w:r w:rsidR="00016183" w:rsidRPr="00770A87">
        <w:tab/>
        <w:t>Standard Test Conditions for Photovoltaic Panels</w:t>
      </w:r>
    </w:p>
    <w:p w14:paraId="38A5F801" w14:textId="77777777" w:rsidR="00016183" w:rsidRPr="00770A87" w:rsidRDefault="00D47419" w:rsidP="00061E33">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ab/>
      </w:r>
      <w:r w:rsidR="00016183" w:rsidRPr="00770A87">
        <w:tab/>
        <w:t>Cell Temperature</w:t>
      </w:r>
    </w:p>
    <w:p w14:paraId="522810EF" w14:textId="77777777" w:rsidR="00016183" w:rsidRPr="00770A87" w:rsidRDefault="00D47419" w:rsidP="00061E33">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t xml:space="preserve"> </w:t>
      </w:r>
      <w:r w:rsidR="00016183" w:rsidRPr="00770A87">
        <w:tab/>
      </w:r>
      <w:r w:rsidR="00016183" w:rsidRPr="00770A87">
        <w:tab/>
        <w:t xml:space="preserve">Photocurrent source </w:t>
      </w:r>
    </w:p>
    <w:p w14:paraId="661E811B" w14:textId="77777777" w:rsidR="00016183" w:rsidRPr="00770A87" w:rsidRDefault="00D47419" w:rsidP="00061E33">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tab/>
      </w:r>
      <w:r w:rsidR="00016183" w:rsidRPr="00770A87">
        <w:tab/>
        <w:t>Short Circuit Current at 1,000W/m</w:t>
      </w:r>
      <w:r w:rsidR="00016183" w:rsidRPr="00770A87">
        <w:rPr>
          <w:vertAlign w:val="superscript"/>
        </w:rPr>
        <w:t>2</w:t>
      </w:r>
      <w:r w:rsidR="00016183" w:rsidRPr="00770A87">
        <w:t xml:space="preserve"> and 25 Degrees Celsius</w:t>
      </w:r>
    </w:p>
    <w:p w14:paraId="3B4BD24F" w14:textId="77777777" w:rsidR="00016183" w:rsidRPr="00770A87" w:rsidRDefault="00D47419" w:rsidP="00061E33">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t xml:space="preserve"> </w:t>
      </w:r>
      <w:r w:rsidR="00016183" w:rsidRPr="00770A87">
        <w:tab/>
      </w:r>
      <w:r w:rsidR="00016183" w:rsidRPr="00770A87">
        <w:tab/>
        <w:t>Surface Temperature of the Solar Cell</w:t>
      </w:r>
    </w:p>
    <w:p w14:paraId="66CFF0F2" w14:textId="77777777" w:rsidR="00016183" w:rsidRPr="00770A87" w:rsidRDefault="00D47419" w:rsidP="00061E33">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t xml:space="preserve"> </w:t>
      </w:r>
      <w:r w:rsidR="00016183" w:rsidRPr="00770A87">
        <w:tab/>
      </w:r>
      <w:r w:rsidR="00016183" w:rsidRPr="00770A87">
        <w:tab/>
        <w:t>Irradiation Incident on the Solar Cell</w:t>
      </w:r>
    </w:p>
    <w:p w14:paraId="525B625C" w14:textId="77777777" w:rsidR="00016183" w:rsidRPr="00770A87" w:rsidRDefault="00016183" w:rsidP="00061E33">
      <w:r w:rsidRPr="00770A87">
        <w:br w:type="page"/>
      </w:r>
    </w:p>
    <w:p w14:paraId="16D93339" w14:textId="074BDFB8" w:rsidR="00016183" w:rsidRPr="00770A87" w:rsidRDefault="00016183" w:rsidP="00D562E9">
      <w:pPr>
        <w:pStyle w:val="Heading1-NoNumber"/>
      </w:pPr>
      <w:bookmarkStart w:id="22" w:name="_Toc494732949"/>
      <w:bookmarkStart w:id="23" w:name="_Toc494793345"/>
      <w:r w:rsidRPr="00770A87">
        <w:lastRenderedPageBreak/>
        <w:t>LIST OF APPENDICES</w:t>
      </w:r>
      <w:bookmarkEnd w:id="22"/>
      <w:bookmarkEnd w:id="23"/>
    </w:p>
    <w:p w14:paraId="0D452056" w14:textId="0C29B7E7" w:rsidR="00061E33" w:rsidRDefault="00016183">
      <w:pPr>
        <w:pStyle w:val="TableofFigures"/>
        <w:tabs>
          <w:tab w:val="right" w:leader="dot" w:pos="8210"/>
        </w:tabs>
        <w:rPr>
          <w:rFonts w:asciiTheme="minorHAnsi" w:eastAsiaTheme="minorEastAsia" w:hAnsiTheme="minorHAnsi" w:cstheme="minorBidi"/>
          <w:smallCaps w:val="0"/>
          <w:noProof/>
          <w:szCs w:val="22"/>
          <w:lang w:eastAsia="zh-CN"/>
        </w:rPr>
      </w:pPr>
      <w:r w:rsidRPr="00770A87">
        <w:fldChar w:fldCharType="begin"/>
      </w:r>
      <w:r w:rsidRPr="00770A87">
        <w:instrText xml:space="preserve"> TOC \h \z \t "Appendix Heading 1" \c </w:instrText>
      </w:r>
      <w:r w:rsidRPr="00770A87">
        <w:fldChar w:fldCharType="separate"/>
      </w:r>
      <w:hyperlink w:anchor="_Toc494793100" w:history="1">
        <w:r w:rsidR="00061E33" w:rsidRPr="00622488">
          <w:rPr>
            <w:rStyle w:val="Hyperlink"/>
            <w:noProof/>
          </w:rPr>
          <w:t>Appendix A – Progress Gantt Chart</w:t>
        </w:r>
        <w:r w:rsidR="00061E33">
          <w:rPr>
            <w:noProof/>
            <w:webHidden/>
          </w:rPr>
          <w:tab/>
        </w:r>
        <w:r w:rsidR="00061E33">
          <w:rPr>
            <w:noProof/>
            <w:webHidden/>
          </w:rPr>
          <w:fldChar w:fldCharType="begin"/>
        </w:r>
        <w:r w:rsidR="00061E33">
          <w:rPr>
            <w:noProof/>
            <w:webHidden/>
          </w:rPr>
          <w:instrText xml:space="preserve"> PAGEREF _Toc494793100 \h </w:instrText>
        </w:r>
        <w:r w:rsidR="00061E33">
          <w:rPr>
            <w:noProof/>
            <w:webHidden/>
          </w:rPr>
        </w:r>
        <w:r w:rsidR="00061E33">
          <w:rPr>
            <w:noProof/>
            <w:webHidden/>
          </w:rPr>
          <w:fldChar w:fldCharType="separate"/>
        </w:r>
        <w:r w:rsidR="00501050">
          <w:rPr>
            <w:noProof/>
            <w:webHidden/>
          </w:rPr>
          <w:t>98</w:t>
        </w:r>
        <w:r w:rsidR="00061E33">
          <w:rPr>
            <w:noProof/>
            <w:webHidden/>
          </w:rPr>
          <w:fldChar w:fldCharType="end"/>
        </w:r>
      </w:hyperlink>
    </w:p>
    <w:p w14:paraId="2FF645C8" w14:textId="6295B737"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1" w:history="1">
        <w:r w:rsidR="00061E33" w:rsidRPr="00622488">
          <w:rPr>
            <w:rStyle w:val="Hyperlink"/>
            <w:noProof/>
          </w:rPr>
          <w:t>Appendix B – Risk Assessment</w:t>
        </w:r>
        <w:r w:rsidR="00061E33">
          <w:rPr>
            <w:noProof/>
            <w:webHidden/>
          </w:rPr>
          <w:tab/>
        </w:r>
        <w:r w:rsidR="00061E33">
          <w:rPr>
            <w:noProof/>
            <w:webHidden/>
          </w:rPr>
          <w:fldChar w:fldCharType="begin"/>
        </w:r>
        <w:r w:rsidR="00061E33">
          <w:rPr>
            <w:noProof/>
            <w:webHidden/>
          </w:rPr>
          <w:instrText xml:space="preserve"> PAGEREF _Toc494793101 \h </w:instrText>
        </w:r>
        <w:r w:rsidR="00061E33">
          <w:rPr>
            <w:noProof/>
            <w:webHidden/>
          </w:rPr>
        </w:r>
        <w:r w:rsidR="00061E33">
          <w:rPr>
            <w:noProof/>
            <w:webHidden/>
          </w:rPr>
          <w:fldChar w:fldCharType="separate"/>
        </w:r>
        <w:r w:rsidR="00501050">
          <w:rPr>
            <w:noProof/>
            <w:webHidden/>
          </w:rPr>
          <w:t>99</w:t>
        </w:r>
        <w:r w:rsidR="00061E33">
          <w:rPr>
            <w:noProof/>
            <w:webHidden/>
          </w:rPr>
          <w:fldChar w:fldCharType="end"/>
        </w:r>
      </w:hyperlink>
    </w:p>
    <w:p w14:paraId="15DFC886" w14:textId="0FD286D4"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2" w:history="1">
        <w:r w:rsidR="00061E33" w:rsidRPr="00622488">
          <w:rPr>
            <w:rStyle w:val="Hyperlink"/>
            <w:noProof/>
          </w:rPr>
          <w:t>Appendix C – Risk Assessment (Approval)</w:t>
        </w:r>
        <w:r w:rsidR="00061E33">
          <w:rPr>
            <w:noProof/>
            <w:webHidden/>
          </w:rPr>
          <w:tab/>
        </w:r>
        <w:r w:rsidR="00061E33">
          <w:rPr>
            <w:noProof/>
            <w:webHidden/>
          </w:rPr>
          <w:fldChar w:fldCharType="begin"/>
        </w:r>
        <w:r w:rsidR="00061E33">
          <w:rPr>
            <w:noProof/>
            <w:webHidden/>
          </w:rPr>
          <w:instrText xml:space="preserve"> PAGEREF _Toc494793102 \h </w:instrText>
        </w:r>
        <w:r w:rsidR="00061E33">
          <w:rPr>
            <w:noProof/>
            <w:webHidden/>
          </w:rPr>
        </w:r>
        <w:r w:rsidR="00061E33">
          <w:rPr>
            <w:noProof/>
            <w:webHidden/>
          </w:rPr>
          <w:fldChar w:fldCharType="separate"/>
        </w:r>
        <w:r w:rsidR="00501050">
          <w:rPr>
            <w:noProof/>
            <w:webHidden/>
          </w:rPr>
          <w:t>100</w:t>
        </w:r>
        <w:r w:rsidR="00061E33">
          <w:rPr>
            <w:noProof/>
            <w:webHidden/>
          </w:rPr>
          <w:fldChar w:fldCharType="end"/>
        </w:r>
      </w:hyperlink>
    </w:p>
    <w:p w14:paraId="451C7F5E" w14:textId="6A2D8077"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3" w:history="1">
        <w:r w:rsidR="00061E33" w:rsidRPr="00622488">
          <w:rPr>
            <w:rStyle w:val="Hyperlink"/>
            <w:noProof/>
          </w:rPr>
          <w:t>Appendix D – Program Overview</w:t>
        </w:r>
        <w:r w:rsidR="00061E33">
          <w:rPr>
            <w:noProof/>
            <w:webHidden/>
          </w:rPr>
          <w:tab/>
        </w:r>
        <w:r w:rsidR="00061E33">
          <w:rPr>
            <w:noProof/>
            <w:webHidden/>
          </w:rPr>
          <w:fldChar w:fldCharType="begin"/>
        </w:r>
        <w:r w:rsidR="00061E33">
          <w:rPr>
            <w:noProof/>
            <w:webHidden/>
          </w:rPr>
          <w:instrText xml:space="preserve"> PAGEREF _Toc494793103 \h </w:instrText>
        </w:r>
        <w:r w:rsidR="00061E33">
          <w:rPr>
            <w:noProof/>
            <w:webHidden/>
          </w:rPr>
        </w:r>
        <w:r w:rsidR="00061E33">
          <w:rPr>
            <w:noProof/>
            <w:webHidden/>
          </w:rPr>
          <w:fldChar w:fldCharType="separate"/>
        </w:r>
        <w:r w:rsidR="00501050">
          <w:rPr>
            <w:noProof/>
            <w:webHidden/>
          </w:rPr>
          <w:t>101</w:t>
        </w:r>
        <w:r w:rsidR="00061E33">
          <w:rPr>
            <w:noProof/>
            <w:webHidden/>
          </w:rPr>
          <w:fldChar w:fldCharType="end"/>
        </w:r>
      </w:hyperlink>
    </w:p>
    <w:p w14:paraId="714F05F2" w14:textId="7BD54FC3"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4" w:history="1">
        <w:r w:rsidR="00061E33" w:rsidRPr="00622488">
          <w:rPr>
            <w:rStyle w:val="Hyperlink"/>
            <w:noProof/>
          </w:rPr>
          <w:t>Appendix E – Typical Installation Wiring of Inverter</w:t>
        </w:r>
        <w:r w:rsidR="00061E33">
          <w:rPr>
            <w:noProof/>
            <w:webHidden/>
          </w:rPr>
          <w:tab/>
        </w:r>
        <w:r w:rsidR="00061E33">
          <w:rPr>
            <w:noProof/>
            <w:webHidden/>
          </w:rPr>
          <w:fldChar w:fldCharType="begin"/>
        </w:r>
        <w:r w:rsidR="00061E33">
          <w:rPr>
            <w:noProof/>
            <w:webHidden/>
          </w:rPr>
          <w:instrText xml:space="preserve"> PAGEREF _Toc494793104 \h </w:instrText>
        </w:r>
        <w:r w:rsidR="00061E33">
          <w:rPr>
            <w:noProof/>
            <w:webHidden/>
          </w:rPr>
        </w:r>
        <w:r w:rsidR="00061E33">
          <w:rPr>
            <w:noProof/>
            <w:webHidden/>
          </w:rPr>
          <w:fldChar w:fldCharType="separate"/>
        </w:r>
        <w:r w:rsidR="00501050">
          <w:rPr>
            <w:noProof/>
            <w:webHidden/>
          </w:rPr>
          <w:t>102</w:t>
        </w:r>
        <w:r w:rsidR="00061E33">
          <w:rPr>
            <w:noProof/>
            <w:webHidden/>
          </w:rPr>
          <w:fldChar w:fldCharType="end"/>
        </w:r>
      </w:hyperlink>
    </w:p>
    <w:p w14:paraId="7FA41C15" w14:textId="65F6A4BD"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5" w:history="1">
        <w:r w:rsidR="00061E33" w:rsidRPr="00622488">
          <w:rPr>
            <w:rStyle w:val="Hyperlink"/>
            <w:noProof/>
          </w:rPr>
          <w:t>Appendix F – Project Code &amp; Title</w:t>
        </w:r>
        <w:r w:rsidR="00061E33">
          <w:rPr>
            <w:noProof/>
            <w:webHidden/>
          </w:rPr>
          <w:tab/>
        </w:r>
        <w:r w:rsidR="00061E33">
          <w:rPr>
            <w:noProof/>
            <w:webHidden/>
          </w:rPr>
          <w:fldChar w:fldCharType="begin"/>
        </w:r>
        <w:r w:rsidR="00061E33">
          <w:rPr>
            <w:noProof/>
            <w:webHidden/>
          </w:rPr>
          <w:instrText xml:space="preserve"> PAGEREF _Toc494793105 \h </w:instrText>
        </w:r>
        <w:r w:rsidR="00061E33">
          <w:rPr>
            <w:noProof/>
            <w:webHidden/>
          </w:rPr>
        </w:r>
        <w:r w:rsidR="00061E33">
          <w:rPr>
            <w:noProof/>
            <w:webHidden/>
          </w:rPr>
          <w:fldChar w:fldCharType="separate"/>
        </w:r>
        <w:r w:rsidR="00501050">
          <w:rPr>
            <w:noProof/>
            <w:webHidden/>
          </w:rPr>
          <w:t>103</w:t>
        </w:r>
        <w:r w:rsidR="00061E33">
          <w:rPr>
            <w:noProof/>
            <w:webHidden/>
          </w:rPr>
          <w:fldChar w:fldCharType="end"/>
        </w:r>
      </w:hyperlink>
    </w:p>
    <w:p w14:paraId="55D6458B" w14:textId="1B6B313B"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6" w:history="1">
        <w:r w:rsidR="00061E33" w:rsidRPr="00622488">
          <w:rPr>
            <w:rStyle w:val="Hyperlink"/>
            <w:noProof/>
          </w:rPr>
          <w:t>Appendix G – NASA Peak Sun Hour Data</w:t>
        </w:r>
        <w:r w:rsidR="00061E33">
          <w:rPr>
            <w:noProof/>
            <w:webHidden/>
          </w:rPr>
          <w:tab/>
        </w:r>
        <w:r w:rsidR="00061E33">
          <w:rPr>
            <w:noProof/>
            <w:webHidden/>
          </w:rPr>
          <w:fldChar w:fldCharType="begin"/>
        </w:r>
        <w:r w:rsidR="00061E33">
          <w:rPr>
            <w:noProof/>
            <w:webHidden/>
          </w:rPr>
          <w:instrText xml:space="preserve"> PAGEREF _Toc494793106 \h </w:instrText>
        </w:r>
        <w:r w:rsidR="00061E33">
          <w:rPr>
            <w:noProof/>
            <w:webHidden/>
          </w:rPr>
        </w:r>
        <w:r w:rsidR="00061E33">
          <w:rPr>
            <w:noProof/>
            <w:webHidden/>
          </w:rPr>
          <w:fldChar w:fldCharType="separate"/>
        </w:r>
        <w:r w:rsidR="00501050">
          <w:rPr>
            <w:noProof/>
            <w:webHidden/>
          </w:rPr>
          <w:t>104</w:t>
        </w:r>
        <w:r w:rsidR="00061E33">
          <w:rPr>
            <w:noProof/>
            <w:webHidden/>
          </w:rPr>
          <w:fldChar w:fldCharType="end"/>
        </w:r>
      </w:hyperlink>
    </w:p>
    <w:p w14:paraId="1836BF56" w14:textId="5DCCB7B4"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7" w:history="1">
        <w:r w:rsidR="00061E33" w:rsidRPr="00622488">
          <w:rPr>
            <w:rStyle w:val="Hyperlink"/>
            <w:noProof/>
          </w:rPr>
          <w:t>Appendix H – Energy Consumption Data</w:t>
        </w:r>
        <w:r w:rsidR="00061E33">
          <w:rPr>
            <w:noProof/>
            <w:webHidden/>
          </w:rPr>
          <w:tab/>
        </w:r>
        <w:r w:rsidR="00061E33">
          <w:rPr>
            <w:noProof/>
            <w:webHidden/>
          </w:rPr>
          <w:fldChar w:fldCharType="begin"/>
        </w:r>
        <w:r w:rsidR="00061E33">
          <w:rPr>
            <w:noProof/>
            <w:webHidden/>
          </w:rPr>
          <w:instrText xml:space="preserve"> PAGEREF _Toc494793107 \h </w:instrText>
        </w:r>
        <w:r w:rsidR="00061E33">
          <w:rPr>
            <w:noProof/>
            <w:webHidden/>
          </w:rPr>
        </w:r>
        <w:r w:rsidR="00061E33">
          <w:rPr>
            <w:noProof/>
            <w:webHidden/>
          </w:rPr>
          <w:fldChar w:fldCharType="separate"/>
        </w:r>
        <w:r w:rsidR="00501050">
          <w:rPr>
            <w:noProof/>
            <w:webHidden/>
          </w:rPr>
          <w:t>107</w:t>
        </w:r>
        <w:r w:rsidR="00061E33">
          <w:rPr>
            <w:noProof/>
            <w:webHidden/>
          </w:rPr>
          <w:fldChar w:fldCharType="end"/>
        </w:r>
      </w:hyperlink>
    </w:p>
    <w:p w14:paraId="075717EB" w14:textId="3581EA6A"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08" w:history="1">
        <w:r w:rsidR="00061E33" w:rsidRPr="00622488">
          <w:rPr>
            <w:rStyle w:val="Hyperlink"/>
            <w:noProof/>
          </w:rPr>
          <w:t>Appendix I – MATLAB Source Code</w:t>
        </w:r>
        <w:r w:rsidR="00061E33">
          <w:rPr>
            <w:noProof/>
            <w:webHidden/>
          </w:rPr>
          <w:tab/>
        </w:r>
        <w:r w:rsidR="00061E33">
          <w:rPr>
            <w:noProof/>
            <w:webHidden/>
          </w:rPr>
          <w:fldChar w:fldCharType="begin"/>
        </w:r>
        <w:r w:rsidR="00061E33">
          <w:rPr>
            <w:noProof/>
            <w:webHidden/>
          </w:rPr>
          <w:instrText xml:space="preserve"> PAGEREF _Toc494793108 \h </w:instrText>
        </w:r>
        <w:r w:rsidR="00061E33">
          <w:rPr>
            <w:noProof/>
            <w:webHidden/>
          </w:rPr>
        </w:r>
        <w:r w:rsidR="00061E33">
          <w:rPr>
            <w:noProof/>
            <w:webHidden/>
          </w:rPr>
          <w:fldChar w:fldCharType="separate"/>
        </w:r>
        <w:r w:rsidR="00501050">
          <w:rPr>
            <w:noProof/>
            <w:webHidden/>
          </w:rPr>
          <w:t>113</w:t>
        </w:r>
        <w:r w:rsidR="00061E33">
          <w:rPr>
            <w:noProof/>
            <w:webHidden/>
          </w:rPr>
          <w:fldChar w:fldCharType="end"/>
        </w:r>
      </w:hyperlink>
    </w:p>
    <w:p w14:paraId="26F4EDCE" w14:textId="25DB0C37" w:rsidR="00016183" w:rsidRPr="00770A87" w:rsidRDefault="00016183" w:rsidP="00061E33">
      <w:r w:rsidRPr="00770A87">
        <w:fldChar w:fldCharType="end"/>
      </w:r>
    </w:p>
    <w:p w14:paraId="1D53C05E" w14:textId="77777777" w:rsidR="00016183" w:rsidRPr="00770A87" w:rsidRDefault="00016183" w:rsidP="00061E33"/>
    <w:p w14:paraId="3107A965" w14:textId="77777777" w:rsidR="00016183" w:rsidRPr="00770A87" w:rsidRDefault="00016183" w:rsidP="00061E33"/>
    <w:p w14:paraId="0DFA59F7" w14:textId="77777777" w:rsidR="00016183" w:rsidRPr="00770A87" w:rsidRDefault="00016183" w:rsidP="00061E33"/>
    <w:p w14:paraId="585A1D24" w14:textId="77777777" w:rsidR="00016183" w:rsidRPr="00770A87" w:rsidRDefault="00016183" w:rsidP="00061E33"/>
    <w:p w14:paraId="141CC1B3" w14:textId="77777777" w:rsidR="00016183" w:rsidRPr="00770A87" w:rsidRDefault="00016183" w:rsidP="00061E33"/>
    <w:p w14:paraId="2E3FBEC7" w14:textId="77777777" w:rsidR="00016183" w:rsidRPr="00770A87" w:rsidRDefault="00016183" w:rsidP="00061E33"/>
    <w:p w14:paraId="5E86AE75" w14:textId="77777777" w:rsidR="00016183" w:rsidRPr="00770A87" w:rsidRDefault="00016183" w:rsidP="00061E33">
      <w:pPr>
        <w:sectPr w:rsidR="00016183" w:rsidRPr="00770A87" w:rsidSect="00061E33">
          <w:endnotePr>
            <w:numRestart w:val="eachSect"/>
          </w:endnotePr>
          <w:pgSz w:w="11906" w:h="16838"/>
          <w:pgMar w:top="1418" w:right="1418" w:bottom="1418" w:left="2268" w:header="709" w:footer="709" w:gutter="0"/>
          <w:pgNumType w:fmt="lowerRoman"/>
          <w:cols w:space="708"/>
          <w:docGrid w:linePitch="360"/>
        </w:sectPr>
      </w:pPr>
    </w:p>
    <w:p w14:paraId="6FDFBA5C" w14:textId="392461EA" w:rsidR="00016183" w:rsidRPr="00770A87" w:rsidRDefault="00016183" w:rsidP="00EE2C2D">
      <w:pPr>
        <w:pStyle w:val="Heading1"/>
      </w:pPr>
      <w:bookmarkStart w:id="24" w:name="_Toc201479934"/>
      <w:bookmarkStart w:id="25" w:name="_Toc209836616"/>
      <w:bookmarkStart w:id="26" w:name="_Toc209836842"/>
      <w:bookmarkStart w:id="27" w:name="_Toc209873179"/>
      <w:bookmarkStart w:id="28" w:name="_Toc494732950"/>
      <w:bookmarkStart w:id="29" w:name="_Toc494793346"/>
      <w:r w:rsidRPr="00770A87">
        <w:lastRenderedPageBreak/>
        <w:t>INTRODUCTIO</w:t>
      </w:r>
      <w:bookmarkEnd w:id="24"/>
      <w:bookmarkEnd w:id="25"/>
      <w:bookmarkEnd w:id="26"/>
      <w:bookmarkEnd w:id="27"/>
      <w:r w:rsidR="00EE2C2D">
        <w:t>N</w:t>
      </w:r>
      <w:bookmarkEnd w:id="28"/>
      <w:bookmarkEnd w:id="29"/>
    </w:p>
    <w:p w14:paraId="74FD3EEC" w14:textId="77777777" w:rsidR="00016183" w:rsidRPr="00770A87" w:rsidRDefault="00016183" w:rsidP="00061E33">
      <w:r w:rsidRPr="00770A87">
        <w:t xml:space="preserve">Electrical energy has become a crucial element for human living and is essential for both social and economic development of a country states Vijayalashimi </w:t>
      </w:r>
      <w:r w:rsidRPr="00770A87">
        <w:fldChar w:fldCharType="begin"/>
      </w:r>
      <w:r w:rsidRPr="00770A87">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Pr="00770A87">
        <w:fldChar w:fldCharType="separate"/>
      </w:r>
      <w:r w:rsidRPr="00770A87">
        <w:t>[1]</w:t>
      </w:r>
      <w:r w:rsidRPr="00770A87">
        <w:fldChar w:fldCharType="end"/>
      </w:r>
      <w:r w:rsidRPr="00770A87">
        <w:t xml:space="preserve">. It is utilised directly or indirectly in every facet of human life. From study, occupation, education to entertainment, the ability to transform electrical energy into products and desired functions is a growing necessity. Shafiee and Topal have estimated the world’s energy market to be approximately 1.5 trillion dollars, and explained that it is still dominated by fossil fuels </w:t>
      </w:r>
      <w:r w:rsidRPr="00770A87">
        <w:fldChar w:fldCharType="begin"/>
      </w:r>
      <w:r w:rsidRPr="00770A87">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Pr="00770A87">
        <w:fldChar w:fldCharType="separate"/>
      </w:r>
      <w:r w:rsidRPr="00770A87">
        <w:t>[2]</w:t>
      </w:r>
      <w:r w:rsidRPr="00770A87">
        <w:fldChar w:fldCharType="end"/>
      </w:r>
      <w:r w:rsidRPr="00770A87">
        <w:t xml:space="preserve">. The world’s population doubled from 1927 to 1974, and this occurred again in the following 25 years (to 1999). Cohen emphasised that until this century, people had never lived through a population doubling, yet nowadays people are living through a tripling. Over 2 billion people have arrived in a single generation </w:t>
      </w:r>
      <w:r w:rsidRPr="00770A87">
        <w:fldChar w:fldCharType="begin"/>
      </w:r>
      <w:r w:rsidRPr="00770A87">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Pr="00770A87">
        <w:fldChar w:fldCharType="separate"/>
      </w:r>
      <w:r w:rsidRPr="00770A87">
        <w:t>[3]</w:t>
      </w:r>
      <w:r w:rsidRPr="00770A87">
        <w:fldChar w:fldCharType="end"/>
      </w:r>
      <w:r w:rsidRPr="00770A87">
        <w:t xml:space="preserve">. </w:t>
      </w:r>
    </w:p>
    <w:p w14:paraId="3263EC54" w14:textId="77777777" w:rsidR="00016183" w:rsidRPr="00770A87" w:rsidRDefault="00016183" w:rsidP="00061E33"/>
    <w:p w14:paraId="3E6E3173" w14:textId="0C65D888" w:rsidR="00016183" w:rsidRPr="00770A87" w:rsidRDefault="00016183" w:rsidP="00061E33">
      <w:r w:rsidRPr="00770A87">
        <w:t>With the estimated population by the United Nations Population Division expected to reach 9.5-13 billion by 2100, the stakes have never been so high for the supply</w:t>
      </w:r>
      <w:r w:rsidR="00061E33">
        <w:t xml:space="preserve"> of clean, efficient and stable</w:t>
      </w:r>
      <w:r w:rsidRPr="00770A87">
        <w:t xml:space="preserve"> electrical energy </w:t>
      </w:r>
      <w:r w:rsidRPr="00770A87">
        <w:fldChar w:fldCharType="begin"/>
      </w:r>
      <w:r w:rsidRPr="00770A87">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Pr="00770A87">
        <w:fldChar w:fldCharType="separate"/>
      </w:r>
      <w:r w:rsidRPr="00770A87">
        <w:t>[4]</w:t>
      </w:r>
      <w:r w:rsidRPr="00770A87">
        <w:fldChar w:fldCharType="end"/>
      </w:r>
      <w:r w:rsidRPr="00770A87">
        <w:t xml:space="preserve">. The world’s energy consumption is approximately 10 terawatts per year and is expected to rise to 30 terawatts by 2050 </w:t>
      </w:r>
      <w:r w:rsidRPr="00770A87">
        <w:fldChar w:fldCharType="begin"/>
      </w:r>
      <w:r w:rsidRPr="00770A87">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Pr="00770A87">
        <w:fldChar w:fldCharType="separate"/>
      </w:r>
      <w:r w:rsidRPr="00770A87">
        <w:t>[5]</w:t>
      </w:r>
      <w:r w:rsidRPr="00770A87">
        <w:fldChar w:fldCharType="end"/>
      </w:r>
      <w:r w:rsidRPr="00770A87">
        <w:t>. Kannan wrote that one of the greatest goals of the 21</w:t>
      </w:r>
      <w:r w:rsidRPr="00770A87">
        <w:rPr>
          <w:vertAlign w:val="superscript"/>
        </w:rPr>
        <w:t>st</w:t>
      </w:r>
      <w:r w:rsidRPr="00770A87">
        <w:t xml:space="preserve"> century is simply being able to prevent a world energy crisis, due to the demand of a rising population </w:t>
      </w:r>
      <w:r w:rsidRPr="00770A87">
        <w:fldChar w:fldCharType="begin"/>
      </w:r>
      <w:r w:rsidRPr="00770A87">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Pr="00770A87">
        <w:fldChar w:fldCharType="separate"/>
      </w:r>
      <w:r w:rsidRPr="00770A87">
        <w:t>[6]</w:t>
      </w:r>
      <w:r w:rsidRPr="00770A87">
        <w:fldChar w:fldCharType="end"/>
      </w:r>
      <w:r w:rsidRPr="00770A87">
        <w:t>.</w:t>
      </w:r>
    </w:p>
    <w:p w14:paraId="246BE7F0" w14:textId="3C0D494E" w:rsidR="00016183" w:rsidRPr="00770A87" w:rsidRDefault="00016183" w:rsidP="00EE2C2D">
      <w:pPr>
        <w:pStyle w:val="Heading2"/>
      </w:pPr>
      <w:bookmarkStart w:id="30" w:name="_Toc494732951"/>
      <w:bookmarkStart w:id="31" w:name="_Toc494793347"/>
      <w:r w:rsidRPr="00770A87">
        <w:t>Overview</w:t>
      </w:r>
      <w:bookmarkEnd w:id="30"/>
      <w:bookmarkEnd w:id="31"/>
    </w:p>
    <w:p w14:paraId="5AADAFE3" w14:textId="77777777" w:rsidR="00016183" w:rsidRPr="00770A87" w:rsidRDefault="00016183" w:rsidP="00061E33">
      <w:r w:rsidRPr="00770A87">
        <w:t xml:space="preserve">The sources of this grand supply of energy must be of high quality, dependable and above all ethical. Currently, 10 Giga-tonnes of carbon dioxide is produced each year as fossil fuel emissions (as a by-product of electricity production), and it remains the largest single sector emitter </w:t>
      </w:r>
      <w:r w:rsidRPr="00770A87">
        <w:fldChar w:fldCharType="begin"/>
      </w:r>
      <w:r w:rsidRPr="00770A87">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Pr="00770A87">
        <w:fldChar w:fldCharType="separate"/>
      </w:r>
      <w:r w:rsidRPr="00770A87">
        <w:t>[7]</w:t>
      </w:r>
      <w:r w:rsidRPr="00770A87">
        <w:fldChar w:fldCharType="end"/>
      </w:r>
      <w:r w:rsidRPr="00770A87">
        <w:t xml:space="preserve">. In the wake of global warming and carbon emissions figures, the demand for green renewable energies has grown exponentially. </w:t>
      </w:r>
    </w:p>
    <w:p w14:paraId="54417F2A" w14:textId="77777777" w:rsidR="00016183" w:rsidRPr="00770A87" w:rsidRDefault="00016183" w:rsidP="00061E33"/>
    <w:p w14:paraId="6FB85714" w14:textId="1A79A941" w:rsidR="00016183" w:rsidRPr="00770A87" w:rsidRDefault="00016183" w:rsidP="00061E33">
      <w:r w:rsidRPr="00770A87">
        <w:t xml:space="preserve">The breakdown of energy from sources can be seen in </w:t>
      </w:r>
      <w:r w:rsidR="00AF21FB">
        <w:t>Figure 1-1</w:t>
      </w:r>
      <w:r w:rsidRPr="00770A87">
        <w:rPr>
          <w:i/>
        </w:rPr>
        <w:t xml:space="preserve">. </w:t>
      </w:r>
      <w:r w:rsidRPr="00770A87">
        <w:t xml:space="preserve">The “green” energies wind, geothermal, wave, hydroelectricity and solar are now in their greatest demand, due to their ability to produce power and their minimal to non-existent carbon footprint. Valentine’s studies show that the installed wind power alone since 2000, throughout the world, has doubled every three years </w:t>
      </w:r>
      <w:r w:rsidRPr="00770A87">
        <w:fldChar w:fldCharType="begin"/>
      </w:r>
      <w:r w:rsidRPr="00770A87">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Pr="00770A87">
        <w:fldChar w:fldCharType="separate"/>
      </w:r>
      <w:r w:rsidRPr="00770A87">
        <w:t>[8]</w:t>
      </w:r>
      <w:r w:rsidRPr="00770A87">
        <w:fldChar w:fldCharType="end"/>
      </w:r>
      <w:r w:rsidRPr="00770A87">
        <w:t xml:space="preserve">. </w:t>
      </w:r>
    </w:p>
    <w:p w14:paraId="0DF19EE4" w14:textId="77777777" w:rsidR="00016183" w:rsidRPr="00770A87" w:rsidRDefault="00016183" w:rsidP="00061E33"/>
    <w:p w14:paraId="096957CA" w14:textId="77777777" w:rsidR="00016183" w:rsidRPr="00770A87" w:rsidRDefault="00016183" w:rsidP="00061E33">
      <w:r w:rsidRPr="00770A87">
        <w:t xml:space="preserve">The solution to the energy crisis is renewable energies. In particular solar is ideal as it is clean, free, theoretically unlimited, long lifetime technology, accessible, and environmentally </w:t>
      </w:r>
      <w:r w:rsidRPr="00770A87">
        <w:lastRenderedPageBreak/>
        <w:t xml:space="preserve">friendly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Pr="00770A87">
        <w:t>. Therefore, in several countries including Australia, feed-in tariffs for Photovoltaic (PV) have been significantly subsidised to augment and incentivise the installation, technological advancement, and use of such systems. From the start of the new millennium Australia’s PV capacity rapidly increased, establishing itself as the 7</w:t>
      </w:r>
      <w:r w:rsidRPr="00770A87">
        <w:rPr>
          <w:vertAlign w:val="superscript"/>
        </w:rPr>
        <w:t>th</w:t>
      </w:r>
      <w:r w:rsidRPr="00770A87">
        <w:t xml:space="preserve"> global market for PV and introduced one of the world’s first renewable energy target schemes in 2001 </w:t>
      </w:r>
      <w:r w:rsidRPr="00770A87">
        <w:fldChar w:fldCharType="begin"/>
      </w:r>
      <w:r w:rsidRPr="00770A87">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Pr="00770A87">
        <w:fldChar w:fldCharType="separate"/>
      </w:r>
      <w:r w:rsidRPr="00770A87">
        <w:t>[10]</w:t>
      </w:r>
      <w:r w:rsidRPr="00770A87">
        <w:fldChar w:fldCharType="end"/>
      </w:r>
      <w:r w:rsidRPr="00770A87">
        <w:t xml:space="preserve">. </w:t>
      </w:r>
    </w:p>
    <w:p w14:paraId="29599462" w14:textId="77777777" w:rsidR="00016183" w:rsidRPr="00770A87" w:rsidRDefault="00016183" w:rsidP="00061E33">
      <w:r w:rsidRPr="00770A87">
        <w:rPr>
          <w:noProof/>
          <w:lang w:eastAsia="en-AU"/>
        </w:rPr>
        <mc:AlternateContent>
          <mc:Choice Requires="wpg">
            <w:drawing>
              <wp:anchor distT="0" distB="0" distL="114300" distR="114300" simplePos="0" relativeHeight="251658245" behindDoc="0" locked="0" layoutInCell="1" allowOverlap="1" wp14:anchorId="58E6BB7C" wp14:editId="1B0B41FF">
                <wp:simplePos x="0" y="0"/>
                <wp:positionH relativeFrom="margin">
                  <wp:align>right</wp:align>
                </wp:positionH>
                <wp:positionV relativeFrom="paragraph">
                  <wp:posOffset>257810</wp:posOffset>
                </wp:positionV>
                <wp:extent cx="5210175" cy="4047490"/>
                <wp:effectExtent l="0" t="0" r="9525" b="0"/>
                <wp:wrapSquare wrapText="bothSides"/>
                <wp:docPr id="7199" name="Group 7199"/>
                <wp:cNvGraphicFramePr/>
                <a:graphic xmlns:a="http://schemas.openxmlformats.org/drawingml/2006/main">
                  <a:graphicData uri="http://schemas.microsoft.com/office/word/2010/wordprocessingGroup">
                    <wpg:wgp>
                      <wpg:cNvGrpSpPr/>
                      <wpg:grpSpPr>
                        <a:xfrm>
                          <a:off x="0" y="0"/>
                          <a:ext cx="5210175" cy="4047490"/>
                          <a:chOff x="124385" y="59267"/>
                          <a:chExt cx="5546725" cy="3617187"/>
                        </a:xfrm>
                      </wpg:grpSpPr>
                      <pic:pic xmlns:pic="http://schemas.openxmlformats.org/drawingml/2006/picture">
                        <pic:nvPicPr>
                          <pic:cNvPr id="7195" name="Picture 7195"/>
                          <pic:cNvPicPr>
                            <a:picLocks noChangeAspect="1"/>
                          </pic:cNvPicPr>
                        </pic:nvPicPr>
                        <pic:blipFill rotWithShape="1">
                          <a:blip r:embed="rId81"/>
                          <a:srcRect t="-1456" b="11422"/>
                          <a:stretch/>
                        </pic:blipFill>
                        <pic:spPr>
                          <a:xfrm>
                            <a:off x="124385" y="59267"/>
                            <a:ext cx="5546725" cy="3140320"/>
                          </a:xfrm>
                          <a:prstGeom prst="rect">
                            <a:avLst/>
                          </a:prstGeom>
                        </pic:spPr>
                      </pic:pic>
                      <wps:wsp>
                        <wps:cNvPr id="7283" name="Text Box 7283"/>
                        <wps:cNvSpPr txBox="1"/>
                        <wps:spPr>
                          <a:xfrm>
                            <a:off x="183026" y="3341366"/>
                            <a:ext cx="5416956" cy="335088"/>
                          </a:xfrm>
                          <a:prstGeom prst="rect">
                            <a:avLst/>
                          </a:prstGeom>
                          <a:solidFill>
                            <a:prstClr val="white"/>
                          </a:solidFill>
                          <a:ln>
                            <a:noFill/>
                          </a:ln>
                        </wps:spPr>
                        <wps:txbx>
                          <w:txbxContent>
                            <w:p w14:paraId="04BAD5B8" w14:textId="4F6BD69E" w:rsidR="00D47419" w:rsidRPr="00D42316" w:rsidRDefault="00D47419" w:rsidP="00061E33">
                              <w:pPr>
                                <w:pStyle w:val="Caption"/>
                                <w:rPr>
                                  <w:szCs w:val="24"/>
                                </w:rPr>
                              </w:pPr>
                              <w:bookmarkStart w:id="32" w:name="_Hlk481654869"/>
                              <w:bookmarkStart w:id="33" w:name="_Ref481188395"/>
                              <w:bookmarkStart w:id="34" w:name="_Ref481245751"/>
                              <w:bookmarkStart w:id="35" w:name="_Toc494733056"/>
                              <w:bookmarkStart w:id="36" w:name="_Toc494796237"/>
                              <w:bookmarkEnd w:id="32"/>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33"/>
                              <w:bookmarkEnd w:id="34"/>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B7C" id="Group 7199" o:spid="_x0000_s1027" style="position:absolute;left:0;text-align:left;margin-left:359.05pt;margin-top:20.3pt;width:410.25pt;height:318.7pt;z-index:251658245;mso-position-horizontal:right;mso-position-horizontal-relative:margin;mso-width-relative:margin;mso-height-relative:margin" coordorigin="1243,592" coordsize="55467,36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2" o:title="" croptop="-954f" cropbottom="7486f"/>
                </v:shape>
                <v:shape id="Text Box 7283" o:spid="_x0000_s1029" type="#_x0000_t202" style="position:absolute;left:1830;top:33413;width:54169;height:3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04BAD5B8" w14:textId="4F6BD69E" w:rsidR="00D47419" w:rsidRPr="00D42316" w:rsidRDefault="00D47419" w:rsidP="00061E33">
                        <w:pPr>
                          <w:pStyle w:val="Caption"/>
                          <w:rPr>
                            <w:szCs w:val="24"/>
                          </w:rPr>
                        </w:pPr>
                        <w:bookmarkStart w:id="37" w:name="_Hlk481654869"/>
                        <w:bookmarkStart w:id="38" w:name="_Ref481188395"/>
                        <w:bookmarkStart w:id="39" w:name="_Ref481245751"/>
                        <w:bookmarkStart w:id="40" w:name="_Toc494733056"/>
                        <w:bookmarkStart w:id="41" w:name="_Toc494796237"/>
                        <w:bookmarkEnd w:id="37"/>
                        <w:r w:rsidRPr="00045EEF">
                          <w:t xml:space="preserve">Figure </w:t>
                        </w:r>
                        <w:fldSimple w:instr=" STYLEREF 1 \s ">
                          <w:r>
                            <w:rPr>
                              <w:noProof/>
                            </w:rPr>
                            <w:t>1</w:t>
                          </w:r>
                        </w:fldSimple>
                        <w:r>
                          <w:noBreakHyphen/>
                        </w:r>
                        <w:fldSimple w:instr=" SEQ Figure \* ARABIC \s 1 ">
                          <w:r>
                            <w:rPr>
                              <w:noProof/>
                            </w:rPr>
                            <w:t>1</w:t>
                          </w:r>
                        </w:fldSimple>
                        <w:r w:rsidRPr="00045EEF">
                          <w:t xml:space="preserve"> -</w:t>
                        </w:r>
                        <w:r>
                          <w:t xml:space="preserve"> </w:t>
                        </w:r>
                        <w:r w:rsidRPr="00AA2119">
                          <w:t>Worlds Energy Consumption by Source</w:t>
                        </w:r>
                        <w:r>
                          <w:t xml:space="preserve"> (Million Tonnes Ore Equivalent Vs. Year) [7]</w:t>
                        </w:r>
                        <w:bookmarkEnd w:id="38"/>
                        <w:bookmarkEnd w:id="39"/>
                        <w:bookmarkEnd w:id="40"/>
                        <w:bookmarkEnd w:id="41"/>
                      </w:p>
                    </w:txbxContent>
                  </v:textbox>
                </v:shape>
                <w10:wrap type="square" anchorx="margin"/>
              </v:group>
            </w:pict>
          </mc:Fallback>
        </mc:AlternateContent>
      </w:r>
    </w:p>
    <w:p w14:paraId="06E3F717" w14:textId="77777777" w:rsidR="00EA3E8D" w:rsidRDefault="00EA3E8D" w:rsidP="00061E33"/>
    <w:p w14:paraId="6C9E4FB0" w14:textId="77777777" w:rsidR="00016183" w:rsidRPr="00770A87" w:rsidRDefault="00016183" w:rsidP="00061E33">
      <w:r w:rsidRPr="00770A87">
        <w:t xml:space="preserve">In 2013 Australia, had over a million roofs with operating PV systems. This is due to Australia having the highest average solar radiation, sensitivity over sustainability, subsidised rebate schemes, increasing electricity prices and substantially decreasing install costs. Ma demonstrated the decreasing costs from $9000/kW AUD in 2009 to $2130/kW in 2013 </w:t>
      </w:r>
      <w:r w:rsidRPr="00770A87">
        <w:fldChar w:fldCharType="begin"/>
      </w:r>
      <w:r w:rsidRPr="00770A87">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Pr="00770A87">
        <w:fldChar w:fldCharType="separate"/>
      </w:r>
      <w:r w:rsidRPr="00770A87">
        <w:t>[11]</w:t>
      </w:r>
      <w:r w:rsidRPr="00770A87">
        <w:fldChar w:fldCharType="end"/>
      </w:r>
      <w:r w:rsidRPr="00770A87">
        <w:t xml:space="preserve">. These feed-in tariffs from consumer based production arising from increased distributed PV sources have caused disruption for the medium/low-voltage networks through induced voltage rises. These voltage rises are from reverse power flow along the feeders from the inverters. With the inverters there is also concern for harmonic pollution from PV </w:t>
      </w:r>
      <w:r w:rsidRPr="00770A87">
        <w:fldChar w:fldCharType="begin"/>
      </w:r>
      <w:r w:rsidRPr="00770A87">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Pr="00770A87">
        <w:fldChar w:fldCharType="separate"/>
      </w:r>
      <w:r w:rsidRPr="00770A87">
        <w:t>[12]</w:t>
      </w:r>
      <w:r w:rsidRPr="00770A87">
        <w:fldChar w:fldCharType="end"/>
      </w:r>
      <w:r w:rsidRPr="00770A87">
        <w:t xml:space="preserve">. </w:t>
      </w:r>
    </w:p>
    <w:p w14:paraId="1063F5D9" w14:textId="77777777" w:rsidR="00016183" w:rsidRPr="00770A87" w:rsidRDefault="00016183" w:rsidP="00061E33"/>
    <w:p w14:paraId="65DB3050" w14:textId="77777777" w:rsidR="00016183" w:rsidRPr="00770A87" w:rsidRDefault="00016183" w:rsidP="00061E33">
      <w:r w:rsidRPr="00770A87">
        <w:t xml:space="preserve">This implication for production and effects on the network have caused changes to be made to Australia’s National Electricity Market (NEM) and state schemes for use of solar PV energy </w:t>
      </w:r>
      <w:r w:rsidRPr="00770A87">
        <w:fldChar w:fldCharType="begin"/>
      </w:r>
      <w:r w:rsidRPr="00770A87">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Pr="00770A87">
        <w:fldChar w:fldCharType="separate"/>
      </w:r>
      <w:r w:rsidRPr="00770A87">
        <w:t>[13]</w:t>
      </w:r>
      <w:r w:rsidRPr="00770A87">
        <w:fldChar w:fldCharType="end"/>
      </w:r>
      <w:r w:rsidRPr="00770A87">
        <w:t xml:space="preserve">. Due to the incompatibility between PV production and load-demand there is a minute potential for self-consumption. Appen and Braun show that to achieve a greater amount of </w:t>
      </w:r>
      <w:r w:rsidRPr="00770A87">
        <w:lastRenderedPageBreak/>
        <w:t xml:space="preserve">self-consumption the battery energy storage (BES) systems can be utilised </w:t>
      </w:r>
      <w:r w:rsidRPr="00770A87">
        <w:fldChar w:fldCharType="begin"/>
      </w:r>
      <w:r w:rsidRPr="00770A87">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Pr="00770A87">
        <w:fldChar w:fldCharType="separate"/>
      </w:r>
      <w:r w:rsidRPr="00770A87">
        <w:t>[14]</w:t>
      </w:r>
      <w:r w:rsidRPr="00770A87">
        <w:fldChar w:fldCharType="end"/>
      </w:r>
      <w:r w:rsidRPr="00770A87">
        <w:t xml:space="preserve">. Hence, BES systems can be designed to reduce strain; adverse load profiles and voltage rises on the network while smoothing the grid integration and ultimately aiming towards off-grid standalone domestic systems. </w:t>
      </w:r>
    </w:p>
    <w:p w14:paraId="24D96CE4" w14:textId="77777777" w:rsidR="00016183" w:rsidRPr="00770A87" w:rsidRDefault="00016183" w:rsidP="00061E33"/>
    <w:p w14:paraId="44333C06" w14:textId="77777777" w:rsidR="00016183" w:rsidRPr="00770A87" w:rsidRDefault="00016183" w:rsidP="00061E33">
      <w:r w:rsidRPr="00770A87">
        <w:t xml:space="preserve">An upshot of a standalone or hybrid system is that the user does not lose power when the grid does. Appen noted there was missing information and that the current requirements for sizing, performance and control need to be analysed and simulated both from technical and economical perspectives </w:t>
      </w:r>
      <w:r w:rsidRPr="00770A87">
        <w:fldChar w:fldCharType="begin"/>
      </w:r>
      <w:r w:rsidRPr="00770A87">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Pr="00770A87">
        <w:fldChar w:fldCharType="separate"/>
      </w:r>
      <w:r w:rsidRPr="00770A87">
        <w:t>[15]</w:t>
      </w:r>
      <w:r w:rsidRPr="00770A87">
        <w:fldChar w:fldCharType="end"/>
      </w:r>
      <w:r w:rsidRPr="00770A87">
        <w:t xml:space="preserve">. In response Ergon Energy (Queensland’s Electricity Provider) is anticipating the effectiveness of the BES systems and planning revision of their tariff schemes. </w:t>
      </w:r>
    </w:p>
    <w:p w14:paraId="7C9279CF" w14:textId="6F37692A" w:rsidR="00016183" w:rsidRPr="00770A87" w:rsidRDefault="00016183" w:rsidP="00EE2C2D">
      <w:pPr>
        <w:pStyle w:val="Heading2"/>
      </w:pPr>
      <w:bookmarkStart w:id="42" w:name="_Toc494732952"/>
      <w:bookmarkStart w:id="43" w:name="_Toc494793348"/>
      <w:r w:rsidRPr="00770A87">
        <w:t>Research Aims</w:t>
      </w:r>
      <w:bookmarkEnd w:id="42"/>
      <w:bookmarkEnd w:id="43"/>
    </w:p>
    <w:p w14:paraId="1A57ECEB" w14:textId="77777777" w:rsidR="00016183" w:rsidRPr="00770A87" w:rsidRDefault="00016183" w:rsidP="00061E33">
      <w:r w:rsidRPr="00770A87">
        <w:t xml:space="preserve">The aim of this project is to develop a program in the MATLAB workspace to size and optimise PV/BES systems for different configurations of household demand to maximise savings and disruptive outputs to the LV grid network. The investigation into the estimated production capabilities of the lower latitudes receiving higher PSH to the kWhr production per day for a given PV system will be analysed. The calculation of the cost of electricity for a domestic situation from a PV/BES system and up-front capital and lifetime payback will be modelled. </w:t>
      </w:r>
    </w:p>
    <w:p w14:paraId="3A28AA72" w14:textId="77777777" w:rsidR="00016183" w:rsidRPr="00770A87" w:rsidRDefault="00016183" w:rsidP="00061E33"/>
    <w:p w14:paraId="451F9E4C" w14:textId="77777777" w:rsidR="00016183" w:rsidRPr="00770A87" w:rsidRDefault="00016183" w:rsidP="00061E33">
      <w:r w:rsidRPr="00770A87">
        <w:t>Households with combined installation of PV/BES in each location will be analysed for their reduced cost of electricity per kWhr in respect to the Australian benchmark cost. The annual payment costs of a PV/BES system will be modelled for economic feasibility in the mortgage climate rates of optimistic, likely and pessimistic at different latitudes. All simple payback periods over the project lifetimes will be assessed for net savings compared to investment cost.</w:t>
      </w:r>
    </w:p>
    <w:p w14:paraId="69089D01" w14:textId="44CC1A40" w:rsidR="00016183" w:rsidRPr="00770A87" w:rsidRDefault="00016183" w:rsidP="00EE2C2D">
      <w:pPr>
        <w:pStyle w:val="Heading2"/>
      </w:pPr>
      <w:bookmarkStart w:id="44" w:name="_Toc494732953"/>
      <w:bookmarkStart w:id="45" w:name="_Toc494793349"/>
      <w:r w:rsidRPr="00770A87">
        <w:t>Scope</w:t>
      </w:r>
      <w:bookmarkEnd w:id="44"/>
      <w:bookmarkEnd w:id="45"/>
    </w:p>
    <w:p w14:paraId="0A7C0F93" w14:textId="77777777" w:rsidR="00016183" w:rsidRPr="00770A87" w:rsidRDefault="00016183" w:rsidP="00061E33">
      <w:r w:rsidRPr="00770A87">
        <w:t xml:space="preserve">Photovoltaic systems have been around for just over 50 years and their daily use and efficiency is increasing. Farmer and Lafond proposed that PV is expected, with its rapid refinements to surpass its competition in the upcoming 10-20 years </w:t>
      </w:r>
      <w:r w:rsidRPr="00770A87">
        <w:fldChar w:fldCharType="begin"/>
      </w:r>
      <w:r w:rsidRPr="00770A87">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Pr="00770A87">
        <w:fldChar w:fldCharType="separate"/>
      </w:r>
      <w:r w:rsidRPr="00770A87">
        <w:t>[16]</w:t>
      </w:r>
      <w:r w:rsidRPr="00770A87">
        <w:fldChar w:fldCharType="end"/>
      </w:r>
      <w:r w:rsidRPr="00770A87">
        <w:t xml:space="preserve">. Now with the introduction of BES system technologies and their decreasing costs it is a logical path for domestic energy consumers who are conscious of pricing and environmental factors.  </w:t>
      </w:r>
    </w:p>
    <w:p w14:paraId="546E3692" w14:textId="77777777" w:rsidR="00016183" w:rsidRPr="00770A87" w:rsidRDefault="00016183" w:rsidP="00061E33"/>
    <w:p w14:paraId="23305369" w14:textId="77777777" w:rsidR="00016183" w:rsidRPr="00770A87" w:rsidRDefault="00016183" w:rsidP="00061E33">
      <w:r w:rsidRPr="00770A87">
        <w:lastRenderedPageBreak/>
        <w:t>This project will only deal with domestic PV installations. It is beyond the scope to deal with anything larger than a general domestic sized PV installation usually with a maximum capacity of 10kW. Residential households will be assessed and modelled disregarding other commercial or industrial applications, although a working model extrapolating to other applications is possible. The different tariff schemes throughout the world and indeed Australia will not be analysed; although the models can be applied to other tariffs schemes. The tariff schemes currently in use by Townsville’s energy supplier Ergon Energy will be used. The standard consumer type solar panels will be used and not advanced super solar panels, organic, off market or other configuration tracking panels.</w:t>
      </w:r>
    </w:p>
    <w:p w14:paraId="0FFCAADB" w14:textId="77777777" w:rsidR="00016183" w:rsidRPr="00770A87" w:rsidRDefault="00016183" w:rsidP="00061E33"/>
    <w:p w14:paraId="6B334083" w14:textId="77777777" w:rsidR="00016183" w:rsidRPr="00770A87" w:rsidRDefault="00016183" w:rsidP="00061E33">
      <w:r w:rsidRPr="00770A87">
        <w:t>When referring to solar power in this paper it will be meant solar photovoltaic energy power. This paper will not deal with other forms of renewable energy or other solar energies such as solar concentration energy. A solar system may have one or two arrays; any panel combined with an inverter is considered a solar system in this paper. The term solar system will refer to the entire system incorporating solar PV panels, the direct current (DC) to alternating current (AC) inverter and may contain a battery bank or BES system and no other configurations. For clarification, one cell is a P-N junction. Many cells make a module (generally 36 or 72) and usually 10 or 20 modules make an array. The inverter will be a grid-tie, battery backup inverter or stand-alone inverter system; all three applications will be dealt with. The battery systems described will not include lead acid batteries but instead focus on lithium ion batters such as the Tesla Powerwall and LG Chem RESU and zinc bromide batteries such as ZBM 2 by Redflow. Only the solar irradiance for Australia and principally Townsville will only be analysed.</w:t>
      </w:r>
    </w:p>
    <w:p w14:paraId="283EE132" w14:textId="3A902EEE" w:rsidR="00016183" w:rsidRPr="00770A87" w:rsidRDefault="00016183" w:rsidP="00EE2C2D">
      <w:pPr>
        <w:pStyle w:val="Heading1"/>
      </w:pPr>
      <w:bookmarkStart w:id="46" w:name="_Toc494732954"/>
      <w:bookmarkStart w:id="47" w:name="_Toc494793350"/>
      <w:r w:rsidRPr="00770A87">
        <w:lastRenderedPageBreak/>
        <w:t>LITERATURE REVIEW</w:t>
      </w:r>
      <w:bookmarkEnd w:id="46"/>
      <w:bookmarkEnd w:id="47"/>
    </w:p>
    <w:p w14:paraId="0F51FB88" w14:textId="77777777" w:rsidR="00016183" w:rsidRPr="00770A87" w:rsidRDefault="00016183" w:rsidP="00061E33">
      <w:r w:rsidRPr="00770A87">
        <w:t>This Literature Review examines the current and relevant literature regarding PV systems, tariff schemes, solar-related economics, sizing, current technologies, modern programs for analysis and BES systems. It will give an insight into the operation and basic understanding of why these systems are starting to dominate the electrical industry. It will identify areas where the literature is unsubstantiated or incomprehensive. The key areas which do not have sufficient data or analysis will be examined. It is important to identify these gaps, as they have the potential to decrease carbon emissions, increase stability on the grid, and save the average domestic electricity consumer thousands of dollars.</w:t>
      </w:r>
    </w:p>
    <w:p w14:paraId="572B4501" w14:textId="674B3F21" w:rsidR="00016183" w:rsidRPr="00770A87" w:rsidRDefault="00016183" w:rsidP="00EE2C2D">
      <w:pPr>
        <w:pStyle w:val="Heading2"/>
      </w:pPr>
      <w:bookmarkStart w:id="48" w:name="_Toc494732955"/>
      <w:bookmarkStart w:id="49" w:name="_Toc494793351"/>
      <w:r w:rsidRPr="00EE2C2D">
        <w:t>Background</w:t>
      </w:r>
      <w:bookmarkEnd w:id="48"/>
      <w:bookmarkEnd w:id="49"/>
    </w:p>
    <w:p w14:paraId="320324D6" w14:textId="77777777" w:rsidR="00016183" w:rsidRPr="00770A87" w:rsidRDefault="00016183" w:rsidP="00061E33">
      <w:r w:rsidRPr="00770A87">
        <w:t xml:space="preserve">The recent doubling of the world’s population has caused concern around the globe. The cry to slake increased energy demands has been met with unsubstantiated claims. The electrical energy sector is turning towards clean, ethical, dependable energy sources. The renewable energy industry has had massive growth in the past few decades. But with the dependability of renewable energy being called into question due to the power crisis in South Australia (SA) in February this year (2017), which left over 90,000 people without power. The move to justify and improve renewable energy technology has never been so evident. </w:t>
      </w:r>
    </w:p>
    <w:p w14:paraId="3DA8E7AE" w14:textId="77777777" w:rsidR="00016183" w:rsidRPr="00770A87" w:rsidRDefault="00016183" w:rsidP="00061E33"/>
    <w:p w14:paraId="13CCD20F" w14:textId="77777777" w:rsidR="00016183" w:rsidRPr="00770A87" w:rsidRDefault="00016183" w:rsidP="00061E33">
      <w:r w:rsidRPr="00770A87">
        <w:t xml:space="preserve">In the fallout of the SA blackout, the necess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It will explore how electricity is charged to the consumer and sold to the supplier. The solar irradiance is examined along with current market programs for the sizing and analysis of solar systems. The effects of shadowing and PV payback studies are all explored. The BES system is then explained, including its ramifications for the network and potential augmentation to the network discharge. New and emerging technologies will be noted and met with speculations of their effect on the electricity market and their benefits for consumers. </w:t>
      </w:r>
    </w:p>
    <w:p w14:paraId="33A346BE" w14:textId="77777777" w:rsidR="00016183" w:rsidRPr="00770A87" w:rsidRDefault="00016183" w:rsidP="00061E33"/>
    <w:p w14:paraId="19DDB0D5" w14:textId="77777777" w:rsidR="00016183" w:rsidRPr="00770A87" w:rsidRDefault="00016183" w:rsidP="00061E33">
      <w:r w:rsidRPr="00770A87">
        <w:t xml:space="preserve">Finally, the economics of using the system and current developing technologies are reviewed. With this basis, the gaps in the literature will be identified, examined and evaluated. This </w:t>
      </w:r>
      <w:r w:rsidRPr="00770A87">
        <w:lastRenderedPageBreak/>
        <w:t xml:space="preserve">review was written principally from primary sources published in reputable peer-reviewed journals. Secondary sources were used for compilation of ideas, some graphics and themes but were endeavoured to be used as a guide and referenced against the primary sources. Grey literature for this Literature Review was not used in any of the references.  </w:t>
      </w:r>
    </w:p>
    <w:p w14:paraId="68D58BA1" w14:textId="636ACA41" w:rsidR="00016183" w:rsidRPr="00770A87" w:rsidRDefault="00016183" w:rsidP="00EE2C2D">
      <w:pPr>
        <w:pStyle w:val="Heading2"/>
      </w:pPr>
      <w:bookmarkStart w:id="50" w:name="_Toc494732956"/>
      <w:bookmarkStart w:id="51" w:name="_Toc494793352"/>
      <w:r w:rsidRPr="00770A87">
        <w:t>Solar System Synopsis</w:t>
      </w:r>
      <w:bookmarkEnd w:id="50"/>
      <w:bookmarkEnd w:id="51"/>
    </w:p>
    <w:p w14:paraId="635A9ECA" w14:textId="407CB1E0" w:rsidR="00016183" w:rsidRPr="00770A87" w:rsidRDefault="00016183" w:rsidP="00061E33">
      <w:r w:rsidRPr="00770A87">
        <w:t xml:space="preserve">The main premise of this thesis will deal exclusively with solar PV systems which are comprised of three primary components: the solar panels, the DC to AC inverter system and the battery energy storage system. </w:t>
      </w:r>
      <w:r w:rsidR="00AF21FB">
        <w:t xml:space="preserve">Figure 2-1 </w:t>
      </w:r>
      <w:r w:rsidRPr="00770A87">
        <w:t xml:space="preserve">shows the operation of a solar system with the export and import of power to the grid and the conversion of DC to AC for coupling with the grid and household consumption </w:t>
      </w:r>
      <w:r w:rsidRPr="00770A87">
        <w:fldChar w:fldCharType="begin"/>
      </w:r>
      <w:r w:rsidRPr="00770A87">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Pr="00770A87">
        <w:fldChar w:fldCharType="separate"/>
      </w:r>
      <w:r w:rsidRPr="00770A87">
        <w:t>[17]</w:t>
      </w:r>
      <w:r w:rsidRPr="00770A87">
        <w:fldChar w:fldCharType="end"/>
      </w:r>
      <w:r w:rsidRPr="00770A87">
        <w:t xml:space="preserve">. </w:t>
      </w:r>
    </w:p>
    <w:p w14:paraId="268A9C87" w14:textId="77777777" w:rsidR="00016183" w:rsidRPr="00770A87" w:rsidRDefault="00016183" w:rsidP="00061E33">
      <w:r w:rsidRPr="00770A87">
        <w:rPr>
          <w:noProof/>
          <w:lang w:eastAsia="en-AU"/>
        </w:rPr>
        <mc:AlternateContent>
          <mc:Choice Requires="wpg">
            <w:drawing>
              <wp:anchor distT="0" distB="0" distL="114300" distR="114300" simplePos="0" relativeHeight="251658246" behindDoc="0" locked="0" layoutInCell="1" allowOverlap="1" wp14:anchorId="4ACF3782" wp14:editId="19EF9E45">
                <wp:simplePos x="0" y="0"/>
                <wp:positionH relativeFrom="margin">
                  <wp:align>right</wp:align>
                </wp:positionH>
                <wp:positionV relativeFrom="paragraph">
                  <wp:posOffset>307340</wp:posOffset>
                </wp:positionV>
                <wp:extent cx="5210175" cy="3883025"/>
                <wp:effectExtent l="0" t="0" r="9525" b="3175"/>
                <wp:wrapSquare wrapText="bothSides"/>
                <wp:docPr id="7217" name="Group 7217"/>
                <wp:cNvGraphicFramePr/>
                <a:graphic xmlns:a="http://schemas.openxmlformats.org/drawingml/2006/main">
                  <a:graphicData uri="http://schemas.microsoft.com/office/word/2010/wordprocessingGroup">
                    <wpg:wgp>
                      <wpg:cNvGrpSpPr/>
                      <wpg:grpSpPr>
                        <a:xfrm>
                          <a:off x="0" y="0"/>
                          <a:ext cx="5210175" cy="3883631"/>
                          <a:chOff x="0" y="0"/>
                          <a:chExt cx="6965315" cy="3403357"/>
                        </a:xfrm>
                      </wpg:grpSpPr>
                      <pic:pic xmlns:pic="http://schemas.openxmlformats.org/drawingml/2006/picture">
                        <pic:nvPicPr>
                          <pic:cNvPr id="7215" name="Picture 7215"/>
                          <pic:cNvPicPr>
                            <a:picLocks noChangeAspect="1"/>
                          </pic:cNvPicPr>
                        </pic:nvPicPr>
                        <pic:blipFill>
                          <a:blip r:embed="rId83"/>
                          <a:stretch>
                            <a:fillRect/>
                          </a:stretch>
                        </pic:blipFill>
                        <pic:spPr>
                          <a:xfrm>
                            <a:off x="0" y="0"/>
                            <a:ext cx="6965315" cy="2941320"/>
                          </a:xfrm>
                          <a:prstGeom prst="rect">
                            <a:avLst/>
                          </a:prstGeom>
                        </pic:spPr>
                      </pic:pic>
                      <wps:wsp>
                        <wps:cNvPr id="7216" name="Text Box 7216"/>
                        <wps:cNvSpPr txBox="1"/>
                        <wps:spPr>
                          <a:xfrm>
                            <a:off x="1798320" y="2994660"/>
                            <a:ext cx="3467100" cy="408697"/>
                          </a:xfrm>
                          <a:prstGeom prst="rect">
                            <a:avLst/>
                          </a:prstGeom>
                          <a:solidFill>
                            <a:prstClr val="white"/>
                          </a:solidFill>
                          <a:ln>
                            <a:noFill/>
                          </a:ln>
                        </wps:spPr>
                        <wps:txbx>
                          <w:txbxContent>
                            <w:p w14:paraId="066F4B2D" w14:textId="364B9C53" w:rsidR="00D47419" w:rsidRPr="00B3088C" w:rsidRDefault="00D47419" w:rsidP="00061E33">
                              <w:pPr>
                                <w:pStyle w:val="Caption"/>
                                <w:rPr>
                                  <w:szCs w:val="24"/>
                                </w:rPr>
                              </w:pPr>
                              <w:bookmarkStart w:id="52" w:name="_Ref478906885"/>
                              <w:bookmarkStart w:id="53" w:name="_Toc494733057"/>
                              <w:bookmarkStart w:id="54" w:name="_Toc494796238"/>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52"/>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F3782" id="Group 7217" o:spid="_x0000_s1030" style="position:absolute;left:0;text-align:left;margin-left:359.05pt;margin-top:24.2pt;width:410.25pt;height:305.75pt;z-index:251658246;mso-position-horizontal:right;mso-position-horizontal-relative:margin;mso-width-relative:margin;mso-height-relative:margin" coordsize="69653,3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4" o:title=""/>
                </v:shape>
                <v:shape id="Text Box 7216" o:spid="_x0000_s1032" type="#_x0000_t202" style="position:absolute;left:17983;top:29946;width:34671;height:4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066F4B2D" w14:textId="364B9C53" w:rsidR="00D47419" w:rsidRPr="00B3088C" w:rsidRDefault="00D47419" w:rsidP="00061E33">
                        <w:pPr>
                          <w:pStyle w:val="Caption"/>
                          <w:rPr>
                            <w:szCs w:val="24"/>
                          </w:rPr>
                        </w:pPr>
                        <w:bookmarkStart w:id="55" w:name="_Ref478906885"/>
                        <w:bookmarkStart w:id="56" w:name="_Toc494733057"/>
                        <w:bookmarkStart w:id="57" w:name="_Toc494796238"/>
                        <w:r w:rsidRPr="00811B9E">
                          <w:t xml:space="preserve">Figure </w:t>
                        </w:r>
                        <w:fldSimple w:instr=" STYLEREF 1 \s ">
                          <w:r>
                            <w:rPr>
                              <w:noProof/>
                            </w:rPr>
                            <w:t>2</w:t>
                          </w:r>
                        </w:fldSimple>
                        <w:r>
                          <w:noBreakHyphen/>
                        </w:r>
                        <w:fldSimple w:instr=" SEQ Figure \* ARABIC \s 1 ">
                          <w:r>
                            <w:rPr>
                              <w:noProof/>
                            </w:rPr>
                            <w:t>1</w:t>
                          </w:r>
                        </w:fldSimple>
                        <w:r>
                          <w:t xml:space="preserve"> - Overview of Operation </w:t>
                        </w:r>
                        <w:r w:rsidRPr="00B72672">
                          <w:t>of</w:t>
                        </w:r>
                        <w:r>
                          <w:t xml:space="preserve"> Solar System [17]</w:t>
                        </w:r>
                        <w:bookmarkEnd w:id="55"/>
                        <w:bookmarkEnd w:id="56"/>
                        <w:bookmarkEnd w:id="57"/>
                      </w:p>
                    </w:txbxContent>
                  </v:textbox>
                </v:shape>
                <w10:wrap type="square" anchorx="margin"/>
              </v:group>
            </w:pict>
          </mc:Fallback>
        </mc:AlternateContent>
      </w:r>
    </w:p>
    <w:p w14:paraId="2EA3A529" w14:textId="77777777" w:rsidR="00016183" w:rsidRPr="00770A87" w:rsidRDefault="00016183" w:rsidP="00061E33"/>
    <w:p w14:paraId="5703DF9F" w14:textId="77777777" w:rsidR="00016183" w:rsidRPr="00770A87" w:rsidRDefault="00016183" w:rsidP="00061E33">
      <w:r w:rsidRPr="00770A87">
        <w:t xml:space="preserve">The solar panels convert solar radiation from the sun into DC electrical energy. This DC then flows into the inverter system. The inverter is designed to convert DC power into AC power. Usually, the inverter (in a hybrid system) is connected to the mains power for coupling with the feed frequency i.e. 50Hz. The power is then fed from the inverter system to the house for use. The excess power which is produced during the day is fed back into the grid through a bi-directional meter to measure the different tariff rates for import and export. Each component of the solar system will now be discussed in greater depth. </w:t>
      </w:r>
    </w:p>
    <w:p w14:paraId="408CD392" w14:textId="20D7381E" w:rsidR="00960B0B" w:rsidRPr="00960B0B" w:rsidRDefault="00016183" w:rsidP="00EE2C2D">
      <w:pPr>
        <w:pStyle w:val="Heading2"/>
      </w:pPr>
      <w:bookmarkStart w:id="58" w:name="_Ref493336619"/>
      <w:bookmarkStart w:id="59" w:name="_Ref493336638"/>
      <w:bookmarkStart w:id="60" w:name="_Toc494732957"/>
      <w:bookmarkStart w:id="61" w:name="_Toc494793353"/>
      <w:r w:rsidRPr="00770A87">
        <w:lastRenderedPageBreak/>
        <w:t>Photovoltaic Systems</w:t>
      </w:r>
      <w:bookmarkEnd w:id="58"/>
      <w:bookmarkEnd w:id="59"/>
      <w:bookmarkEnd w:id="60"/>
      <w:bookmarkEnd w:id="61"/>
    </w:p>
    <w:p w14:paraId="7C0AA4FD" w14:textId="062E7D62" w:rsidR="00016183" w:rsidRPr="00770A87" w:rsidRDefault="00016183" w:rsidP="00542ADA">
      <w:pPr>
        <w:pStyle w:val="Heading3"/>
      </w:pPr>
      <w:bookmarkStart w:id="62" w:name="_Toc494732958"/>
      <w:bookmarkStart w:id="63" w:name="_Toc494793354"/>
      <w:r w:rsidRPr="00770A87">
        <w:t>Review of PV</w:t>
      </w:r>
      <w:bookmarkEnd w:id="62"/>
      <w:bookmarkEnd w:id="63"/>
    </w:p>
    <w:p w14:paraId="3F686EAD" w14:textId="77777777" w:rsidR="00016183" w:rsidRPr="00770A87" w:rsidRDefault="00016183" w:rsidP="00061E33">
      <w:r w:rsidRPr="00770A87">
        <w:t xml:space="preserve">Every day there is approximately 100 000 terawatts of energy provided by the sun. Currently, the Earth’s energy demand is 10,000 terawatts; Grätzel emphasised that this is a 10 time surplus. </w:t>
      </w:r>
      <w:r w:rsidRPr="00770A87">
        <w:fldChar w:fldCharType="begin"/>
      </w:r>
      <w:r w:rsidRPr="00770A87">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770A87">
        <w:fldChar w:fldCharType="separate"/>
      </w:r>
      <w:r w:rsidRPr="00770A87">
        <w:t>[18]</w:t>
      </w:r>
      <w:r w:rsidRPr="00770A87">
        <w:fldChar w:fldCharType="end"/>
      </w:r>
      <w:r w:rsidRPr="00770A87">
        <w:t xml:space="preserve"> There is a way to tap into this vast energy source and that is with the humble solar panel. The solar panel or photovoltaic panel is a device which converts light energy into electrical energy. The word “photovoltaic” which originated in 1849 came from the Greek word “Phos” meaning “light” and from the English word “volt” (which is) a measure of electro-motive force. The photovoltaic effect was first observed in 1839 by French physicist A. E Becquerel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 xml:space="preserve">. </w:t>
      </w:r>
    </w:p>
    <w:p w14:paraId="246ACAED" w14:textId="77777777" w:rsidR="00016183" w:rsidRPr="00770A87" w:rsidRDefault="00016183" w:rsidP="00061E33"/>
    <w:p w14:paraId="2FF7A50A" w14:textId="3F9FFD9A" w:rsidR="00016183" w:rsidRPr="00770A87" w:rsidRDefault="00016183" w:rsidP="00061E33">
      <w:r w:rsidRPr="00770A87">
        <w:t>A photovoltaic panel or PV panel or solar panel is any solid state electrical device which converts light energy to electrical energy by using the photovoltaic effect. Solar panels consist of a simple PN junction which is a P-doped layer and</w:t>
      </w:r>
      <w:r w:rsidR="00061E33">
        <w:t xml:space="preserve"> an N-doped layer. Both layers </w:t>
      </w:r>
      <w:r w:rsidRPr="00770A87">
        <w:t xml:space="preserve">usually consist of Silicon with the P (positive) layer being doped usually with boron or gallium and the N (negative) layer is doped with usually phosphorus or lithium </w:t>
      </w:r>
      <w:r w:rsidRPr="00770A87">
        <w:fldChar w:fldCharType="begin"/>
      </w:r>
      <w:r w:rsidRPr="00770A87">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Pr="00770A87">
        <w:fldChar w:fldCharType="separate"/>
      </w:r>
      <w:r w:rsidRPr="00770A87">
        <w:t>[20]</w:t>
      </w:r>
      <w:r w:rsidRPr="00770A87">
        <w:fldChar w:fldCharType="end"/>
      </w:r>
      <w:r w:rsidRPr="00770A87">
        <w:t xml:space="preserve">. Light which arrives from the sun comes in the form of photons and can do one of three things once it reaches the PN junction. </w:t>
      </w:r>
    </w:p>
    <w:p w14:paraId="4A833A49" w14:textId="77777777" w:rsidR="00016183" w:rsidRPr="00770A87" w:rsidRDefault="00016183" w:rsidP="00061E33"/>
    <w:p w14:paraId="5298AF4A" w14:textId="77777777" w:rsidR="004F71B6" w:rsidRDefault="009F1676" w:rsidP="00061E33">
      <w:r w:rsidRPr="00770A87">
        <w:rPr>
          <w:noProof/>
          <w:lang w:eastAsia="en-AU"/>
        </w:rPr>
        <mc:AlternateContent>
          <mc:Choice Requires="wpg">
            <w:drawing>
              <wp:anchor distT="0" distB="0" distL="114300" distR="114300" simplePos="0" relativeHeight="251658269" behindDoc="0" locked="0" layoutInCell="1" allowOverlap="1" wp14:anchorId="2B96DE97" wp14:editId="18976D3F">
                <wp:simplePos x="0" y="0"/>
                <wp:positionH relativeFrom="column">
                  <wp:posOffset>-240030</wp:posOffset>
                </wp:positionH>
                <wp:positionV relativeFrom="paragraph">
                  <wp:posOffset>685165</wp:posOffset>
                </wp:positionV>
                <wp:extent cx="5612130" cy="3097530"/>
                <wp:effectExtent l="0" t="0" r="7620" b="7620"/>
                <wp:wrapSquare wrapText="bothSides"/>
                <wp:docPr id="7174" name="Group 7174"/>
                <wp:cNvGraphicFramePr/>
                <a:graphic xmlns:a="http://schemas.openxmlformats.org/drawingml/2006/main">
                  <a:graphicData uri="http://schemas.microsoft.com/office/word/2010/wordprocessingGroup">
                    <wpg:wgp>
                      <wpg:cNvGrpSpPr/>
                      <wpg:grpSpPr>
                        <a:xfrm>
                          <a:off x="0" y="0"/>
                          <a:ext cx="5612130" cy="3097530"/>
                          <a:chOff x="-1018281" y="0"/>
                          <a:chExt cx="7184023" cy="2874351"/>
                        </a:xfrm>
                      </wpg:grpSpPr>
                      <pic:pic xmlns:pic="http://schemas.openxmlformats.org/drawingml/2006/picture">
                        <pic:nvPicPr>
                          <pic:cNvPr id="11" name="Picture 11"/>
                          <pic:cNvPicPr>
                            <a:picLocks noChangeAspect="1"/>
                          </pic:cNvPicPr>
                        </pic:nvPicPr>
                        <pic:blipFill rotWithShape="1">
                          <a:blip r:embed="rId8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1018281" y="2658109"/>
                            <a:ext cx="7184023" cy="216242"/>
                          </a:xfrm>
                          <a:prstGeom prst="rect">
                            <a:avLst/>
                          </a:prstGeom>
                          <a:solidFill>
                            <a:prstClr val="white"/>
                          </a:solidFill>
                          <a:ln>
                            <a:noFill/>
                          </a:ln>
                        </wps:spPr>
                        <wps:txbx>
                          <w:txbxContent>
                            <w:p w14:paraId="62A78C09" w14:textId="4A300B1E" w:rsidR="00D47419" w:rsidRPr="00486D2E" w:rsidRDefault="00D47419" w:rsidP="00061E33">
                              <w:pPr>
                                <w:pStyle w:val="Caption"/>
                              </w:pPr>
                              <w:bookmarkStart w:id="64" w:name="_Toc494733058"/>
                              <w:bookmarkStart w:id="65" w:name="_Toc494796239"/>
                              <w:bookmarkStart w:id="66" w:name="_Ref478480856"/>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64"/>
                              <w:bookmarkEnd w:id="65"/>
                              <w:r w:rsidRPr="00486D2E">
                                <w:rPr>
                                  <w:rStyle w:val="QuoteChar"/>
                                  <w:i/>
                                  <w:iCs w:val="0"/>
                                </w:rPr>
                                <w:t xml:space="preserve"> </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96DE97" id="Group 7174" o:spid="_x0000_s1033" style="position:absolute;left:0;text-align:left;margin-left:-18.9pt;margin-top:53.95pt;width:441.9pt;height:243.9pt;z-index:251658269;mso-width-relative:margin;mso-height-relative:margin" coordorigin="-10182" coordsize="71840,28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6" o:title="" cropbottom="12259f"/>
                </v:shape>
                <v:shape id="Text Box 7173" o:spid="_x0000_s1035" type="#_x0000_t202" style="position:absolute;left:-10182;top:26581;width:71839;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62A78C09" w14:textId="4A300B1E" w:rsidR="00D47419" w:rsidRPr="00486D2E" w:rsidRDefault="00D47419" w:rsidP="00061E33">
                        <w:pPr>
                          <w:pStyle w:val="Caption"/>
                        </w:pPr>
                        <w:bookmarkStart w:id="67" w:name="_Toc494733058"/>
                        <w:bookmarkStart w:id="68" w:name="_Toc494796239"/>
                        <w:bookmarkStart w:id="69" w:name="_Ref478480856"/>
                        <w:r>
                          <w:t xml:space="preserve">Figure </w:t>
                        </w:r>
                        <w:fldSimple w:instr=" STYLEREF 1 \s ">
                          <w:r>
                            <w:rPr>
                              <w:noProof/>
                            </w:rPr>
                            <w:t>2</w:t>
                          </w:r>
                        </w:fldSimple>
                        <w:r>
                          <w:noBreakHyphen/>
                        </w:r>
                        <w:fldSimple w:instr=" SEQ Figure \* ARABIC \s 1 ">
                          <w:r>
                            <w:rPr>
                              <w:noProof/>
                            </w:rPr>
                            <w:t>2</w:t>
                          </w:r>
                        </w:fldSimple>
                        <w:r>
                          <w:t xml:space="preserve"> - </w:t>
                        </w:r>
                        <w:r>
                          <w:rPr>
                            <w:rStyle w:val="QuoteChar"/>
                            <w:i/>
                            <w:iCs w:val="0"/>
                          </w:rPr>
                          <w:t>Behaviour of Light Shining on a PV C</w:t>
                        </w:r>
                        <w:r w:rsidRPr="00486D2E">
                          <w:rPr>
                            <w:rStyle w:val="QuoteChar"/>
                            <w:i/>
                            <w:iCs w:val="0"/>
                          </w:rPr>
                          <w:t>ell. 1/2/4/5.) Reflection 3/6.) Absorption</w:t>
                        </w:r>
                        <w:r>
                          <w:rPr>
                            <w:rStyle w:val="QuoteChar"/>
                            <w:i/>
                            <w:iCs w:val="0"/>
                          </w:rPr>
                          <w:t xml:space="preserve"> [21]</w:t>
                        </w:r>
                        <w:bookmarkEnd w:id="67"/>
                        <w:bookmarkEnd w:id="68"/>
                        <w:r w:rsidRPr="00486D2E">
                          <w:rPr>
                            <w:rStyle w:val="QuoteChar"/>
                            <w:i/>
                            <w:iCs w:val="0"/>
                          </w:rPr>
                          <w:t xml:space="preserve"> </w:t>
                        </w:r>
                        <w:bookmarkEnd w:id="69"/>
                      </w:p>
                    </w:txbxContent>
                  </v:textbox>
                </v:shape>
                <w10:wrap type="square"/>
              </v:group>
            </w:pict>
          </mc:Fallback>
        </mc:AlternateContent>
      </w:r>
      <w:r w:rsidR="00016183" w:rsidRPr="00770A87">
        <w:t xml:space="preserve">Firstly, they can pass straight through; which lower energy photons usually do. Secondly, they can reflect off. Thirdly, they can hit the electrons in the silicon and move them out of their current orbital up to a higher energy band as seen in </w:t>
      </w:r>
      <w:r w:rsidR="00AF21FB">
        <w:t>Figure 2-2</w:t>
      </w:r>
      <w:r w:rsidR="00A00096">
        <w:t>.</w:t>
      </w:r>
      <w:r w:rsidR="00016183" w:rsidRPr="00770A87">
        <w:t xml:space="preserve"> These electrons either convert </w:t>
      </w:r>
    </w:p>
    <w:p w14:paraId="4E198AA6" w14:textId="449CE8B8" w:rsidR="009F1676" w:rsidRPr="00770A87" w:rsidRDefault="00016183" w:rsidP="00061E33">
      <w:r w:rsidRPr="00770A87">
        <w:lastRenderedPageBreak/>
        <w:t xml:space="preserve">the energy to heat and return to their original orbital, or travel through the cell until they reach an electrode. This flow of electrons is photo current flow and is the electricity produced by a solar cell. If many solar cells are connected in series they form a solar panel or module </w:t>
      </w:r>
      <w:r w:rsidRPr="00770A87">
        <w:fldChar w:fldCharType="begin"/>
      </w:r>
      <w:r w:rsidRPr="00770A87">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Pr="00770A87">
        <w:fldChar w:fldCharType="separate"/>
      </w:r>
      <w:r w:rsidRPr="00770A87">
        <w:t>[21]</w:t>
      </w:r>
      <w:r w:rsidRPr="00770A87">
        <w:fldChar w:fldCharType="end"/>
      </w:r>
      <w:r w:rsidRPr="00770A87">
        <w:t xml:space="preserve">. </w: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016183" w:rsidRPr="00770A87" w14:paraId="146512C8" w14:textId="77777777" w:rsidTr="00805D3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22438C2B" w14:textId="77777777" w:rsidR="00016183" w:rsidRPr="00770A87" w:rsidRDefault="00016183" w:rsidP="00061E33">
            <w:pPr>
              <w:pStyle w:val="REFPIC"/>
              <w:framePr w:hSpace="0" w:wrap="auto" w:vAnchor="margin" w:hAnchor="text" w:yAlign="inline"/>
            </w:pPr>
          </w:p>
        </w:tc>
      </w:tr>
    </w:tbl>
    <w:p w14:paraId="0E21CE32" w14:textId="1C8CCC6E" w:rsidR="00016183" w:rsidRPr="00770A87" w:rsidRDefault="00016183" w:rsidP="00061E33">
      <w:r w:rsidRPr="00770A87">
        <w:t xml:space="preserve">The generation output for a solar cell is dependent upon many variables such as Global Horizontal Index (GHI), temperature data and the type of PV cell or module. The following equation is used to calculate PV generation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r w:rsidRPr="00770A87">
        <w:rPr>
          <w:noProof/>
          <w:lang w:eastAsia="en-AU"/>
        </w:rPr>
        <mc:AlternateContent>
          <mc:Choice Requires="wps">
            <w:drawing>
              <wp:anchor distT="0" distB="0" distL="114300" distR="114300" simplePos="0" relativeHeight="251658249" behindDoc="0" locked="0" layoutInCell="1" allowOverlap="1" wp14:anchorId="0D37FFA5" wp14:editId="0446DBDD">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4BA0190D" w14:textId="77777777" w:rsidR="00D47419" w:rsidRPr="00111D3E" w:rsidRDefault="00D47419" w:rsidP="00061E33">
                            <w:pPr>
                              <w:pStyle w:val="Equations"/>
                            </w:pPr>
                            <w:r w:rsidRPr="00111D3E">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7FFA5" id="Text Box 7262" o:spid="_x0000_s1036" type="#_x0000_t202" style="position:absolute;left:0;text-align:left;margin-left:424.25pt;margin-top:39.05pt;width:31pt;height:28.05pt;z-index:2516582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4BA0190D" w14:textId="77777777" w:rsidR="00D47419" w:rsidRPr="00111D3E" w:rsidRDefault="00D47419" w:rsidP="00061E33">
                      <w:pPr>
                        <w:pStyle w:val="Equations"/>
                      </w:pPr>
                      <w:r w:rsidRPr="00111D3E">
                        <w:t>(2-1)</w:t>
                      </w:r>
                    </w:p>
                  </w:txbxContent>
                </v:textbox>
              </v:shape>
            </w:pict>
          </mc:Fallback>
        </mc:AlternateContent>
      </w:r>
    </w:p>
    <w:p w14:paraId="41F00312" w14:textId="77777777" w:rsidR="00016183" w:rsidRPr="00770A87" w:rsidRDefault="00D47419" w:rsidP="00061E3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7183654E" w14:textId="77777777" w:rsidR="00016183" w:rsidRPr="00770A87" w:rsidRDefault="00016183" w:rsidP="00061E33">
      <w:r w:rsidRPr="00770A87">
        <w:t>Where:</w:t>
      </w:r>
    </w:p>
    <w:p w14:paraId="58D2656F" w14:textId="77777777" w:rsidR="00016183" w:rsidRPr="00770A87" w:rsidRDefault="00D47419" w:rsidP="00061E33">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016183" w:rsidRPr="00770A87">
        <w:t xml:space="preserve"> – solar output under STC (see below for definition)</w:t>
      </w:r>
    </w:p>
    <w:p w14:paraId="1A8A3628" w14:textId="77777777" w:rsidR="00016183" w:rsidRPr="00770A87" w:rsidRDefault="00016183" w:rsidP="00061E33">
      <w:pPr>
        <w:pStyle w:val="ListParagraph"/>
        <w:numPr>
          <w:ilvl w:val="0"/>
          <w:numId w:val="11"/>
        </w:numPr>
      </w:pPr>
      <m:oMath>
        <m:r>
          <w:rPr>
            <w:rFonts w:ascii="Cambria Math" w:hAnsi="Cambria Math" w:cs="Cambria Math"/>
          </w:rPr>
          <m:t>G</m:t>
        </m:r>
        <m:r>
          <w:rPr>
            <w:rFonts w:ascii="Cambria Math" w:hAnsi="Cambria Math"/>
          </w:rPr>
          <m:t>HI</m:t>
        </m:r>
      </m:oMath>
      <w:r w:rsidRPr="00770A87">
        <w:t xml:space="preserve"> – Global Horizontal Irradiance</w:t>
      </w:r>
    </w:p>
    <w:p w14:paraId="434C6669" w14:textId="77777777" w:rsidR="00016183" w:rsidRPr="00770A87" w:rsidRDefault="00016183" w:rsidP="00061E33">
      <w:pPr>
        <w:pStyle w:val="ListParagraph"/>
        <w:numPr>
          <w:ilvl w:val="0"/>
          <w:numId w:val="11"/>
        </w:numPr>
      </w:pPr>
      <m:oMath>
        <m:r>
          <w:rPr>
            <w:rFonts w:ascii="Cambria Math" w:hAnsi="Cambria Math" w:cs="Cambria Math"/>
          </w:rPr>
          <m:t>γ</m:t>
        </m:r>
      </m:oMath>
      <w:r w:rsidRPr="00770A87">
        <w:t xml:space="preserve"> – temperature coefficient (generally -0.41%/</w:t>
      </w:r>
      <m:oMath>
        <m:r>
          <w:rPr>
            <w:rFonts w:ascii="Cambria Math" w:hAnsi="Cambria Math"/>
          </w:rPr>
          <m:t>°</m:t>
        </m:r>
      </m:oMath>
      <w:r w:rsidRPr="00770A87">
        <w:t>C)</w:t>
      </w:r>
    </w:p>
    <w:p w14:paraId="6501A7BA" w14:textId="77777777" w:rsidR="00016183" w:rsidRPr="00770A87" w:rsidRDefault="00D47419" w:rsidP="00061E33">
      <w:pPr>
        <w:pStyle w:val="ListParagraph"/>
        <w:numPr>
          <w:ilvl w:val="0"/>
          <w:numId w:val="11"/>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016183" w:rsidRPr="00770A87">
        <w:t xml:space="preserve"> - cell temperature</w:t>
      </w:r>
    </w:p>
    <w:p w14:paraId="0B8C85C2" w14:textId="77777777" w:rsidR="00016183" w:rsidRPr="00770A87" w:rsidRDefault="00D47419" w:rsidP="00061E33">
      <w:pPr>
        <w:pStyle w:val="ListParagraph"/>
        <w:numPr>
          <w:ilvl w:val="0"/>
          <w:numId w:val="11"/>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016183" w:rsidRPr="00770A87">
        <w:t>- constants determined by the system design</w:t>
      </w:r>
    </w:p>
    <w:p w14:paraId="28F40845" w14:textId="77777777" w:rsidR="00016183" w:rsidRPr="00770A87" w:rsidRDefault="00016183" w:rsidP="00061E33">
      <w:pPr>
        <w:rPr>
          <w:lang w:eastAsia="zh-CN"/>
        </w:rPr>
      </w:pPr>
      <w:r w:rsidRPr="00770A87">
        <w:t xml:space="preserve">Standard Test Conditions (STC) for the </w:t>
      </w:r>
      <w:r w:rsidRPr="00770A87">
        <w:rPr>
          <w:lang w:eastAsia="zh-CN"/>
        </w:rPr>
        <w:t xml:space="preserve">performance of PV modules is an industry-wide standard and specifies a </w:t>
      </w:r>
      <w:r w:rsidRPr="00770A87">
        <w:rPr>
          <w:bCs/>
          <w:lang w:eastAsia="zh-CN"/>
        </w:rPr>
        <w:t>cell temperature of 25°C</w:t>
      </w:r>
      <w:r w:rsidRPr="00770A87">
        <w:rPr>
          <w:lang w:eastAsia="zh-CN"/>
        </w:rPr>
        <w:t xml:space="preserve"> and an</w:t>
      </w:r>
      <w:r w:rsidRPr="00770A87">
        <w:rPr>
          <w:bCs/>
          <w:lang w:eastAsia="zh-CN"/>
        </w:rPr>
        <w:t xml:space="preserve"> irradiance of 1000 W/m</w:t>
      </w:r>
      <w:r w:rsidRPr="00770A87">
        <w:rPr>
          <w:bCs/>
          <w:vertAlign w:val="superscript"/>
          <w:lang w:eastAsia="zh-CN"/>
        </w:rPr>
        <w:t>2</w:t>
      </w:r>
      <w:r w:rsidRPr="00770A87">
        <w:rPr>
          <w:lang w:eastAsia="zh-CN"/>
        </w:rPr>
        <w:t xml:space="preserve"> with an </w:t>
      </w:r>
      <w:r w:rsidRPr="00770A87">
        <w:rPr>
          <w:bCs/>
          <w:lang w:eastAsia="zh-CN"/>
        </w:rPr>
        <w:t>air mass 1.5 (AM 1.5)</w:t>
      </w:r>
      <w:r w:rsidRPr="00770A87">
        <w:rPr>
          <w:lang w:eastAsia="zh-CN"/>
        </w:rPr>
        <w:t xml:space="preserve"> spectrum</w:t>
      </w:r>
      <w:r w:rsidRPr="00770A87">
        <w:t xml:space="preserve">. </w:t>
      </w:r>
      <w:r w:rsidRPr="00770A87">
        <w:rPr>
          <w:lang w:eastAsia="zh-CN"/>
        </w:rPr>
        <w:t>These conditions correspond to the irradiance and spectrum of sunlight incident on a clear day upon a sun-facing 37°-tilted surface with the sun at an angle of 41.81° above the horizon</w:t>
      </w:r>
      <w:r w:rsidRPr="00770A87">
        <w:t xml:space="preserve"> </w:t>
      </w:r>
      <w:r w:rsidRPr="00770A87">
        <w:rPr>
          <w:lang w:eastAsia="zh-CN"/>
        </w:rPr>
        <w:t xml:space="preserve">at spring and autumn equinoxes in the United States of America (USA) </w:t>
      </w:r>
      <w:r w:rsidRPr="00770A87">
        <w:rPr>
          <w:lang w:eastAsia="zh-CN"/>
        </w:rPr>
        <w:fldChar w:fldCharType="begin"/>
      </w:r>
      <w:r w:rsidRPr="00770A87">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Pr="00770A87">
        <w:rPr>
          <w:lang w:eastAsia="zh-CN"/>
        </w:rPr>
        <w:fldChar w:fldCharType="separate"/>
      </w:r>
      <w:r w:rsidRPr="00770A87">
        <w:rPr>
          <w:lang w:eastAsia="zh-CN"/>
        </w:rPr>
        <w:t>[23]</w:t>
      </w:r>
      <w:r w:rsidRPr="00770A87">
        <w:rPr>
          <w:lang w:eastAsia="zh-CN"/>
        </w:rPr>
        <w:fldChar w:fldCharType="end"/>
      </w:r>
      <w:r w:rsidRPr="00770A87">
        <w:rPr>
          <w:lang w:eastAsia="zh-CN"/>
        </w:rPr>
        <w:t>.</w:t>
      </w:r>
    </w:p>
    <w:p w14:paraId="34EDF9A9" w14:textId="77777777" w:rsidR="00016183" w:rsidRPr="00770A87" w:rsidRDefault="00016183" w:rsidP="00061E33">
      <w:pPr>
        <w:rPr>
          <w:lang w:eastAsia="zh-CN"/>
        </w:rPr>
      </w:pPr>
    </w:p>
    <w:p w14:paraId="29EEA1B4" w14:textId="2ED70F61" w:rsidR="00EA3E8D" w:rsidRPr="00770A87" w:rsidRDefault="00016183" w:rsidP="00061E33">
      <w:pPr>
        <w:rPr>
          <w:lang w:eastAsia="zh-CN"/>
        </w:rPr>
      </w:pPr>
      <w:r w:rsidRPr="00770A87">
        <w:rPr>
          <w:lang w:eastAsia="zh-CN"/>
        </w:rPr>
        <w:t xml:space="preserve">The temperature coefficient is an indication of how the PV cell’s power output is affected by the change in temperature. A study by King stated that generally the percentage change in power output per degree is </w:t>
      </w:r>
      <w:r w:rsidRPr="00770A87">
        <w:t xml:space="preserve">-0.41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This is important for at higher temperature climates the production will decrease. To illustrate </w:t>
      </w:r>
      <w:r w:rsidR="00061E33" w:rsidRPr="00770A87">
        <w:t>this,</w:t>
      </w:r>
      <w:r w:rsidRPr="00770A87">
        <w:t xml:space="preserve"> we can assume a maximum day temperature of 50</w:t>
      </w:r>
      <w:r w:rsidRPr="00770A87">
        <w:rPr>
          <w:rStyle w:val="Strong"/>
        </w:rPr>
        <w:t>°</w:t>
      </w:r>
      <w:r w:rsidRPr="00770A87">
        <w:t>C. This means that for each degree an average (depending on the type of PV cell) drop of -0.41%/</w:t>
      </w:r>
      <m:oMath>
        <m:r>
          <w:rPr>
            <w:rFonts w:ascii="Cambria Math" w:hAnsi="Cambria Math"/>
          </w:rPr>
          <m:t>°</m:t>
        </m:r>
      </m:oMath>
      <w:r w:rsidRPr="00770A87">
        <w:t>C</w:t>
      </w:r>
      <w:r w:rsidR="00EA3E8D">
        <w:t xml:space="preserve"> can be expected. Therefore, we can calculate the loss in production by:</w:t>
      </w:r>
    </w:p>
    <w:p w14:paraId="4E35FDB3" w14:textId="64956BFD" w:rsidR="00EA3E8D" w:rsidRPr="00770A87" w:rsidRDefault="00016183" w:rsidP="00061E33">
      <w:pPr>
        <w:pStyle w:val="Middle"/>
      </w:pPr>
      <w:r w:rsidRPr="00183E56">
        <w:t>0.4% x (50°C -25°C) = 0.4% x 25°C = 10%</w:t>
      </w:r>
    </w:p>
    <w:p w14:paraId="6A325393" w14:textId="0FBEE114" w:rsidR="00016183" w:rsidRPr="00770A87" w:rsidRDefault="00016183" w:rsidP="00061E33">
      <w:pPr>
        <w:rPr>
          <w:b/>
          <w:sz w:val="24"/>
        </w:rPr>
      </w:pPr>
      <w:r w:rsidRPr="00770A87">
        <w:t xml:space="preserve">This means that a 10% drop in productivity can be expected at this temperature. King went on to say that </w:t>
      </w:r>
      <w:r w:rsidRPr="00770A87">
        <w:rPr>
          <w:lang w:eastAsia="zh-CN"/>
        </w:rPr>
        <w:t xml:space="preserve">for a typical flat-plate </w:t>
      </w:r>
      <w:r w:rsidRPr="00770A87">
        <w:t>module with solar irradiance varying from perhaps 100 W/m</w:t>
      </w:r>
      <w:r w:rsidRPr="00770A87">
        <w:rPr>
          <w:vertAlign w:val="superscript"/>
        </w:rPr>
        <w:t>2</w:t>
      </w:r>
      <w:r w:rsidRPr="00770A87">
        <w:t xml:space="preserve"> to 1000 W/m</w:t>
      </w:r>
      <w:r w:rsidRPr="00770A87">
        <w:rPr>
          <w:vertAlign w:val="superscript"/>
        </w:rPr>
        <w:t>2</w:t>
      </w:r>
      <w:r w:rsidRPr="00770A87">
        <w:t xml:space="preserve">, there is typically less than a 5% change in the voltage coefficients. Homer </w:t>
      </w:r>
      <w:r w:rsidRPr="00770A87">
        <w:lastRenderedPageBreak/>
        <w:t xml:space="preserve">Energy summarised the temperature coefficients for different types of PV modules in </w:t>
      </w:r>
      <w:r w:rsidRPr="00770A87">
        <w:fldChar w:fldCharType="begin"/>
      </w:r>
      <w:r w:rsidRPr="00770A87">
        <w:instrText xml:space="preserve"> REF _Ref494628313 \h  \* MERGEFORMAT </w:instrText>
      </w:r>
      <w:r w:rsidRPr="00770A87">
        <w:fldChar w:fldCharType="separate"/>
      </w:r>
      <w:r w:rsidR="00501050" w:rsidRPr="00770A87">
        <w:t xml:space="preserve">Table </w:t>
      </w:r>
      <w:r w:rsidR="00501050">
        <w:t>2</w:t>
      </w:r>
      <w:r w:rsidR="00501050">
        <w:noBreakHyphen/>
        <w:t>1</w:t>
      </w:r>
      <w:r w:rsidRPr="00770A87">
        <w:fldChar w:fldCharType="end"/>
      </w:r>
      <w:r w:rsidRPr="00770A87">
        <w:t xml:space="preserve"> </w:t>
      </w:r>
      <w:r w:rsidRPr="00770A87">
        <w:fldChar w:fldCharType="begin"/>
      </w:r>
      <w:r w:rsidRPr="00770A87">
        <w:instrText xml:space="preserve"> ADDIN EN.CITE &lt;EndNote&gt;&lt;Cite ExcludeYear="1"&gt;&lt;Author&gt;King&lt;/Author&gt;&lt;RecNum&gt;197&lt;/RecNum&gt;&lt;DisplayText&gt;[25]&lt;/DisplayText&gt;&lt;record&gt;&lt;rec-number&gt;197&lt;/rec-number&gt;&lt;foreign-keys&gt;&lt;key app="EN" db-id="90xdfvwp8xtdfyerzs6p2d0sederfewprevs" timestamp="1506827538"&gt;197&lt;/key&gt;&lt;/foreign-keys&gt;&lt;ref-type name="Conference Paper"&gt;47&lt;/ref-type&gt;&lt;contributors&gt;&lt;authors&gt;&lt;author&gt;King, D. L.&lt;/author&gt;&lt;author&gt;Kratochvil, J. A.&lt;/author&gt;&lt;author&gt;Boyson, W. E.&lt;/author&gt;&lt;/authors&gt;&lt;/contributors&gt;&lt;titles&gt;&lt;title&gt;Temperature coefficients for PV modules and arrays: measurement methods, difficulties, and results&lt;/title&gt;&lt;secondary-title&gt;Conference Record of the Twenty Sixth IEEE Photovoltaic Specialists Conference - 1997&lt;/secondary-title&gt;&lt;/titles&gt;&lt;dates&gt;&lt;/dates&gt;&lt;publisher&gt;IEEE&lt;/publisher&gt;&lt;isbn&gt;0780337670&lt;/isbn&gt;&lt;urls&gt;&lt;related-urls&gt;&lt;url&gt;http://dx.doi.org/10.1109/pvsc.1997.654300&lt;/url&gt;&lt;/related-urls&gt;&lt;/urls&gt;&lt;electronic-resource-num&gt;10.1109/pvsc.1997.654300&lt;/electronic-resource-num&gt;&lt;/record&gt;&lt;/Cite&gt;&lt;/EndNote&gt;</w:instrText>
      </w:r>
      <w:r w:rsidRPr="00770A87">
        <w:fldChar w:fldCharType="separate"/>
      </w:r>
      <w:r w:rsidRPr="00770A87">
        <w:t>[25]</w:t>
      </w:r>
      <w:r w:rsidRPr="00770A87">
        <w:fldChar w:fldCharType="end"/>
      </w:r>
      <w:r w:rsidRPr="00770A87">
        <w:t>.</w:t>
      </w:r>
    </w:p>
    <w:p w14:paraId="27BD2B3C" w14:textId="2FD6E0F2" w:rsidR="00016183" w:rsidRPr="00770A87" w:rsidRDefault="00016183" w:rsidP="00061E33">
      <w:pPr>
        <w:pStyle w:val="TablesCap"/>
      </w:pPr>
      <w:bookmarkStart w:id="70" w:name="_Ref494628313"/>
      <w:bookmarkStart w:id="71" w:name="_Toc494733044"/>
      <w:bookmarkStart w:id="72" w:name="_Toc494793032"/>
      <w:r w:rsidRPr="00770A87">
        <w:t xml:space="preserve">Table </w:t>
      </w:r>
      <w:fldSimple w:instr=" STYLEREF 1 \s ">
        <w:r w:rsidR="00501050">
          <w:rPr>
            <w:noProof/>
          </w:rPr>
          <w:t>2</w:t>
        </w:r>
      </w:fldSimple>
      <w:r w:rsidR="00F55446">
        <w:noBreakHyphen/>
      </w:r>
      <w:fldSimple w:instr=" SEQ Table \* ARABIC \s 1 ">
        <w:r w:rsidR="00501050">
          <w:rPr>
            <w:noProof/>
          </w:rPr>
          <w:t>1</w:t>
        </w:r>
      </w:fldSimple>
      <w:bookmarkEnd w:id="70"/>
      <w:r w:rsidRPr="00770A87">
        <w:t xml:space="preserve"> - Temperature Coefficients of Power for Various Types of PV Modules</w:t>
      </w:r>
      <w:r w:rsidR="00B95AD3" w:rsidRPr="00770A87">
        <w:t xml:space="preserve"> [25]</w:t>
      </w:r>
      <w:bookmarkEnd w:id="71"/>
      <w:bookmarkEnd w:id="72"/>
    </w:p>
    <w:tbl>
      <w:tblPr>
        <w:tblStyle w:val="TableGrid"/>
        <w:tblW w:w="0" w:type="auto"/>
        <w:tblLook w:val="04A0" w:firstRow="1" w:lastRow="0" w:firstColumn="1" w:lastColumn="0" w:noHBand="0" w:noVBand="1"/>
      </w:tblPr>
      <w:tblGrid>
        <w:gridCol w:w="3681"/>
        <w:gridCol w:w="1509"/>
        <w:gridCol w:w="1510"/>
        <w:gridCol w:w="1510"/>
      </w:tblGrid>
      <w:tr w:rsidR="00016183" w:rsidRPr="00770A87" w14:paraId="641A2BB6" w14:textId="77777777" w:rsidTr="00D27E9C">
        <w:trPr>
          <w:cnfStyle w:val="100000000000" w:firstRow="1" w:lastRow="0" w:firstColumn="0" w:lastColumn="0" w:oddVBand="0" w:evenVBand="0" w:oddHBand="0" w:evenHBand="0" w:firstRowFirstColumn="0" w:firstRowLastColumn="0" w:lastRowFirstColumn="0" w:lastRowLastColumn="0"/>
          <w:trHeight w:val="467"/>
        </w:trPr>
        <w:tc>
          <w:tcPr>
            <w:tcW w:w="3681" w:type="dxa"/>
            <w:shd w:val="clear" w:color="auto" w:fill="D9D9D9" w:themeFill="background1" w:themeFillShade="D9"/>
            <w:vAlign w:val="bottom"/>
          </w:tcPr>
          <w:p w14:paraId="1F3067CD" w14:textId="77777777" w:rsidR="00016183" w:rsidRPr="00EA3E8D" w:rsidRDefault="00016183" w:rsidP="00061E33">
            <w:pPr>
              <w:pStyle w:val="TabHead"/>
              <w:rPr>
                <w:b/>
              </w:rPr>
            </w:pPr>
            <w:r w:rsidRPr="00EA3E8D">
              <w:rPr>
                <w:b/>
              </w:rPr>
              <w:t>PV Module Type</w:t>
            </w:r>
          </w:p>
        </w:tc>
        <w:tc>
          <w:tcPr>
            <w:tcW w:w="1509" w:type="dxa"/>
            <w:shd w:val="clear" w:color="auto" w:fill="D9D9D9" w:themeFill="background1" w:themeFillShade="D9"/>
            <w:vAlign w:val="bottom"/>
          </w:tcPr>
          <w:p w14:paraId="1F0AF67F" w14:textId="6BD1F3DF" w:rsidR="00016183" w:rsidRPr="00EA3E8D" w:rsidRDefault="00EA3E8D" w:rsidP="00061E33">
            <w:pPr>
              <w:pStyle w:val="TabHead"/>
              <w:rPr>
                <w:b/>
              </w:rPr>
            </w:pPr>
            <w:r>
              <w:rPr>
                <w:b/>
              </w:rPr>
              <w:t xml:space="preserve"># </w:t>
            </w:r>
            <w:r w:rsidR="00016183" w:rsidRPr="00EA3E8D">
              <w:rPr>
                <w:b/>
              </w:rPr>
              <w:t xml:space="preserve">Modules </w:t>
            </w:r>
          </w:p>
        </w:tc>
        <w:tc>
          <w:tcPr>
            <w:tcW w:w="1510" w:type="dxa"/>
            <w:shd w:val="clear" w:color="auto" w:fill="D9D9D9" w:themeFill="background1" w:themeFillShade="D9"/>
            <w:vAlign w:val="bottom"/>
          </w:tcPr>
          <w:p w14:paraId="029F2382" w14:textId="5A81E2A1" w:rsidR="00016183" w:rsidRPr="00EA3E8D" w:rsidRDefault="00016183" w:rsidP="00061E33">
            <w:pPr>
              <w:pStyle w:val="TabHead"/>
              <w:rPr>
                <w:b/>
              </w:rPr>
            </w:pPr>
            <w:r w:rsidRPr="00EA3E8D">
              <w:rPr>
                <w:rFonts w:hint="eastAsia"/>
                <w:b/>
              </w:rPr>
              <w:t>α</w:t>
            </w:r>
            <w:r w:rsidRPr="00EA3E8D">
              <w:rPr>
                <w:b/>
              </w:rPr>
              <w:t>P</w:t>
            </w:r>
          </w:p>
        </w:tc>
        <w:tc>
          <w:tcPr>
            <w:tcW w:w="1510" w:type="dxa"/>
            <w:shd w:val="clear" w:color="auto" w:fill="D9D9D9" w:themeFill="background1" w:themeFillShade="D9"/>
            <w:vAlign w:val="bottom"/>
          </w:tcPr>
          <w:p w14:paraId="2E21DCA3" w14:textId="647EB41D" w:rsidR="00016183" w:rsidRPr="00EA3E8D" w:rsidRDefault="00016183" w:rsidP="00061E33">
            <w:pPr>
              <w:pStyle w:val="TabHead"/>
              <w:rPr>
                <w:b/>
              </w:rPr>
            </w:pPr>
            <w:r w:rsidRPr="00EA3E8D">
              <w:rPr>
                <w:b/>
              </w:rPr>
              <w:t xml:space="preserve"> [%/°C]</w:t>
            </w:r>
          </w:p>
        </w:tc>
      </w:tr>
      <w:tr w:rsidR="00016183" w:rsidRPr="00770A87" w14:paraId="445F0A5D" w14:textId="77777777" w:rsidTr="00D27E9C">
        <w:trPr>
          <w:trHeight w:val="467"/>
        </w:trPr>
        <w:tc>
          <w:tcPr>
            <w:tcW w:w="3681" w:type="dxa"/>
            <w:vAlign w:val="bottom"/>
          </w:tcPr>
          <w:p w14:paraId="5B0BD56F" w14:textId="77777777" w:rsidR="00016183" w:rsidRPr="00770A87" w:rsidRDefault="00016183" w:rsidP="00061E33">
            <w:pPr>
              <w:pStyle w:val="TabBod"/>
              <w:rPr>
                <w:lang w:val="en-AU"/>
              </w:rPr>
            </w:pPr>
            <w:r w:rsidRPr="00770A87">
              <w:rPr>
                <w:lang w:val="en-AU"/>
              </w:rPr>
              <w:t>Polycrystalline silicon</w:t>
            </w:r>
          </w:p>
        </w:tc>
        <w:tc>
          <w:tcPr>
            <w:tcW w:w="1509" w:type="dxa"/>
            <w:vAlign w:val="bottom"/>
          </w:tcPr>
          <w:p w14:paraId="7007E7E0" w14:textId="77777777" w:rsidR="00016183" w:rsidRPr="00770A87" w:rsidRDefault="00016183" w:rsidP="00061E33">
            <w:pPr>
              <w:pStyle w:val="TabBod"/>
              <w:rPr>
                <w:lang w:val="en-AU"/>
              </w:rPr>
            </w:pPr>
            <w:r w:rsidRPr="00770A87">
              <w:rPr>
                <w:lang w:val="en-AU"/>
              </w:rPr>
              <w:t>10</w:t>
            </w:r>
          </w:p>
        </w:tc>
        <w:tc>
          <w:tcPr>
            <w:tcW w:w="1510" w:type="dxa"/>
            <w:vAlign w:val="bottom"/>
          </w:tcPr>
          <w:p w14:paraId="7A57736F" w14:textId="77777777" w:rsidR="00016183" w:rsidRPr="00770A87" w:rsidRDefault="00016183" w:rsidP="00061E33">
            <w:pPr>
              <w:pStyle w:val="TabBod"/>
              <w:rPr>
                <w:lang w:val="en-AU"/>
              </w:rPr>
            </w:pPr>
            <w:r w:rsidRPr="00770A87">
              <w:rPr>
                <w:lang w:val="en-AU"/>
              </w:rPr>
              <w:t>7</w:t>
            </w:r>
          </w:p>
        </w:tc>
        <w:tc>
          <w:tcPr>
            <w:tcW w:w="1510" w:type="dxa"/>
            <w:vAlign w:val="bottom"/>
          </w:tcPr>
          <w:p w14:paraId="07F45B4B" w14:textId="77777777" w:rsidR="00016183" w:rsidRPr="00770A87" w:rsidRDefault="00016183" w:rsidP="00061E33">
            <w:pPr>
              <w:pStyle w:val="TabBod"/>
              <w:rPr>
                <w:lang w:val="en-AU"/>
              </w:rPr>
            </w:pPr>
            <w:r w:rsidRPr="00770A87">
              <w:rPr>
                <w:lang w:val="en-AU"/>
              </w:rPr>
              <w:t>-0.48</w:t>
            </w:r>
          </w:p>
        </w:tc>
      </w:tr>
      <w:tr w:rsidR="00016183" w:rsidRPr="00770A87" w14:paraId="5E91ABFD" w14:textId="77777777" w:rsidTr="00D27E9C">
        <w:trPr>
          <w:trHeight w:val="467"/>
        </w:trPr>
        <w:tc>
          <w:tcPr>
            <w:tcW w:w="3681" w:type="dxa"/>
            <w:vAlign w:val="bottom"/>
          </w:tcPr>
          <w:p w14:paraId="0D1D5B85" w14:textId="77777777" w:rsidR="00016183" w:rsidRPr="00770A87" w:rsidRDefault="00016183" w:rsidP="00061E33">
            <w:pPr>
              <w:pStyle w:val="TabBod"/>
              <w:rPr>
                <w:lang w:val="en-AU"/>
              </w:rPr>
            </w:pPr>
            <w:r w:rsidRPr="00770A87">
              <w:rPr>
                <w:lang w:val="en-AU"/>
              </w:rPr>
              <w:t>Monocrystalline silicon</w:t>
            </w:r>
          </w:p>
        </w:tc>
        <w:tc>
          <w:tcPr>
            <w:tcW w:w="1509" w:type="dxa"/>
            <w:vAlign w:val="bottom"/>
          </w:tcPr>
          <w:p w14:paraId="3A4CA69A" w14:textId="77777777" w:rsidR="00016183" w:rsidRPr="00770A87" w:rsidRDefault="00016183" w:rsidP="00061E33">
            <w:pPr>
              <w:pStyle w:val="TabBod"/>
              <w:rPr>
                <w:lang w:val="en-AU"/>
              </w:rPr>
            </w:pPr>
            <w:r w:rsidRPr="00770A87">
              <w:rPr>
                <w:lang w:val="en-AU"/>
              </w:rPr>
              <w:t>8</w:t>
            </w:r>
          </w:p>
        </w:tc>
        <w:tc>
          <w:tcPr>
            <w:tcW w:w="1510" w:type="dxa"/>
            <w:vAlign w:val="bottom"/>
          </w:tcPr>
          <w:p w14:paraId="29A03F02" w14:textId="77777777" w:rsidR="00016183" w:rsidRPr="00770A87" w:rsidRDefault="00016183" w:rsidP="00061E33">
            <w:pPr>
              <w:pStyle w:val="TabBod"/>
              <w:rPr>
                <w:lang w:val="en-AU"/>
              </w:rPr>
            </w:pPr>
            <w:r w:rsidRPr="00770A87">
              <w:rPr>
                <w:lang w:val="en-AU"/>
              </w:rPr>
              <w:t>4</w:t>
            </w:r>
          </w:p>
        </w:tc>
        <w:tc>
          <w:tcPr>
            <w:tcW w:w="1510" w:type="dxa"/>
            <w:vAlign w:val="bottom"/>
          </w:tcPr>
          <w:p w14:paraId="039DFA22" w14:textId="77777777" w:rsidR="00016183" w:rsidRPr="00770A87" w:rsidRDefault="00016183" w:rsidP="00061E33">
            <w:pPr>
              <w:pStyle w:val="TabBod"/>
              <w:rPr>
                <w:lang w:val="en-AU"/>
              </w:rPr>
            </w:pPr>
            <w:r w:rsidRPr="00770A87">
              <w:rPr>
                <w:lang w:val="en-AU"/>
              </w:rPr>
              <w:t>-0.46</w:t>
            </w:r>
          </w:p>
        </w:tc>
      </w:tr>
      <w:tr w:rsidR="00016183" w:rsidRPr="00770A87" w14:paraId="67AA2796" w14:textId="77777777" w:rsidTr="00D27E9C">
        <w:trPr>
          <w:trHeight w:val="467"/>
        </w:trPr>
        <w:tc>
          <w:tcPr>
            <w:tcW w:w="3681" w:type="dxa"/>
            <w:vAlign w:val="bottom"/>
          </w:tcPr>
          <w:p w14:paraId="157FE73F" w14:textId="0979F901" w:rsidR="00016183" w:rsidRPr="00770A87" w:rsidRDefault="00016183" w:rsidP="00061E33">
            <w:pPr>
              <w:pStyle w:val="TabBod"/>
              <w:rPr>
                <w:lang w:val="en-AU"/>
              </w:rPr>
            </w:pPr>
            <w:r w:rsidRPr="00770A87">
              <w:rPr>
                <w:lang w:val="en-AU"/>
              </w:rPr>
              <w:t xml:space="preserve">Monocrystalline/amorphous silicon </w:t>
            </w:r>
          </w:p>
        </w:tc>
        <w:tc>
          <w:tcPr>
            <w:tcW w:w="1509" w:type="dxa"/>
            <w:vAlign w:val="bottom"/>
          </w:tcPr>
          <w:p w14:paraId="66D729A9" w14:textId="77777777" w:rsidR="00016183" w:rsidRPr="00770A87" w:rsidRDefault="00016183" w:rsidP="00061E33">
            <w:pPr>
              <w:pStyle w:val="TabBod"/>
              <w:rPr>
                <w:lang w:val="en-AU"/>
              </w:rPr>
            </w:pPr>
            <w:r w:rsidRPr="00770A87">
              <w:rPr>
                <w:lang w:val="en-AU"/>
              </w:rPr>
              <w:t>1</w:t>
            </w:r>
          </w:p>
        </w:tc>
        <w:tc>
          <w:tcPr>
            <w:tcW w:w="1510" w:type="dxa"/>
            <w:vAlign w:val="bottom"/>
          </w:tcPr>
          <w:p w14:paraId="67662710" w14:textId="77777777" w:rsidR="00016183" w:rsidRPr="00770A87" w:rsidRDefault="00016183" w:rsidP="00061E33">
            <w:pPr>
              <w:pStyle w:val="TabBod"/>
              <w:rPr>
                <w:lang w:val="en-AU"/>
              </w:rPr>
            </w:pPr>
            <w:r w:rsidRPr="00770A87">
              <w:rPr>
                <w:lang w:val="en-AU"/>
              </w:rPr>
              <w:t>1</w:t>
            </w:r>
          </w:p>
        </w:tc>
        <w:tc>
          <w:tcPr>
            <w:tcW w:w="1510" w:type="dxa"/>
            <w:vAlign w:val="bottom"/>
          </w:tcPr>
          <w:p w14:paraId="54F57584" w14:textId="77777777" w:rsidR="00016183" w:rsidRPr="00770A87" w:rsidRDefault="00016183" w:rsidP="00061E33">
            <w:pPr>
              <w:pStyle w:val="TabBod"/>
              <w:rPr>
                <w:lang w:val="en-AU"/>
              </w:rPr>
            </w:pPr>
            <w:r w:rsidRPr="00770A87">
              <w:rPr>
                <w:lang w:val="en-AU"/>
              </w:rPr>
              <w:t>-0.30</w:t>
            </w:r>
          </w:p>
        </w:tc>
      </w:tr>
      <w:tr w:rsidR="00016183" w:rsidRPr="00770A87" w14:paraId="11F5F8F4" w14:textId="77777777" w:rsidTr="00D27E9C">
        <w:trPr>
          <w:trHeight w:val="467"/>
        </w:trPr>
        <w:tc>
          <w:tcPr>
            <w:tcW w:w="3681" w:type="dxa"/>
            <w:vAlign w:val="bottom"/>
          </w:tcPr>
          <w:p w14:paraId="05BD8F25" w14:textId="77777777" w:rsidR="00016183" w:rsidRPr="00770A87" w:rsidRDefault="00016183" w:rsidP="00061E33">
            <w:pPr>
              <w:pStyle w:val="TabBod"/>
              <w:rPr>
                <w:lang w:val="en-AU"/>
              </w:rPr>
            </w:pPr>
            <w:r w:rsidRPr="00770A87">
              <w:rPr>
                <w:lang w:val="en-AU"/>
              </w:rPr>
              <w:t>Thin film amorphous silicon</w:t>
            </w:r>
          </w:p>
        </w:tc>
        <w:tc>
          <w:tcPr>
            <w:tcW w:w="1509" w:type="dxa"/>
            <w:vAlign w:val="bottom"/>
          </w:tcPr>
          <w:p w14:paraId="54293643" w14:textId="77777777" w:rsidR="00016183" w:rsidRPr="00770A87" w:rsidRDefault="00016183" w:rsidP="00061E33">
            <w:pPr>
              <w:pStyle w:val="TabBod"/>
              <w:rPr>
                <w:lang w:val="en-AU"/>
              </w:rPr>
            </w:pPr>
            <w:r w:rsidRPr="00770A87">
              <w:rPr>
                <w:lang w:val="en-AU"/>
              </w:rPr>
              <w:t>4</w:t>
            </w:r>
          </w:p>
        </w:tc>
        <w:tc>
          <w:tcPr>
            <w:tcW w:w="1510" w:type="dxa"/>
            <w:vAlign w:val="bottom"/>
          </w:tcPr>
          <w:p w14:paraId="4C138E8B" w14:textId="77777777" w:rsidR="00016183" w:rsidRPr="00770A87" w:rsidRDefault="00016183" w:rsidP="00061E33">
            <w:pPr>
              <w:pStyle w:val="TabBod"/>
              <w:rPr>
                <w:lang w:val="en-AU"/>
              </w:rPr>
            </w:pPr>
            <w:r w:rsidRPr="00770A87">
              <w:rPr>
                <w:lang w:val="en-AU"/>
              </w:rPr>
              <w:t>4</w:t>
            </w:r>
          </w:p>
        </w:tc>
        <w:tc>
          <w:tcPr>
            <w:tcW w:w="1510" w:type="dxa"/>
            <w:vAlign w:val="bottom"/>
          </w:tcPr>
          <w:p w14:paraId="25503B0C" w14:textId="77777777" w:rsidR="00016183" w:rsidRPr="00770A87" w:rsidRDefault="00016183" w:rsidP="00061E33">
            <w:pPr>
              <w:pStyle w:val="TabBod"/>
              <w:rPr>
                <w:lang w:val="en-AU"/>
              </w:rPr>
            </w:pPr>
            <w:r w:rsidRPr="00770A87">
              <w:rPr>
                <w:lang w:val="en-AU"/>
              </w:rPr>
              <w:t>-0.20</w:t>
            </w:r>
          </w:p>
        </w:tc>
      </w:tr>
      <w:tr w:rsidR="00016183" w:rsidRPr="00770A87" w14:paraId="72D081A3" w14:textId="77777777" w:rsidTr="00D27E9C">
        <w:trPr>
          <w:trHeight w:val="467"/>
        </w:trPr>
        <w:tc>
          <w:tcPr>
            <w:tcW w:w="3681" w:type="dxa"/>
            <w:vAlign w:val="bottom"/>
          </w:tcPr>
          <w:p w14:paraId="245C67F5" w14:textId="77777777" w:rsidR="00016183" w:rsidRPr="00770A87" w:rsidRDefault="00016183" w:rsidP="00061E33">
            <w:pPr>
              <w:pStyle w:val="TabBod"/>
              <w:rPr>
                <w:lang w:val="en-AU"/>
              </w:rPr>
            </w:pPr>
            <w:r w:rsidRPr="00770A87">
              <w:rPr>
                <w:lang w:val="en-AU"/>
              </w:rPr>
              <w:t>Thin film CIS</w:t>
            </w:r>
          </w:p>
        </w:tc>
        <w:tc>
          <w:tcPr>
            <w:tcW w:w="1509" w:type="dxa"/>
            <w:vAlign w:val="bottom"/>
          </w:tcPr>
          <w:p w14:paraId="080CE824" w14:textId="77777777" w:rsidR="00016183" w:rsidRPr="00770A87" w:rsidRDefault="00016183" w:rsidP="00061E33">
            <w:pPr>
              <w:pStyle w:val="TabBod"/>
              <w:rPr>
                <w:lang w:val="en-AU"/>
              </w:rPr>
            </w:pPr>
            <w:r w:rsidRPr="00770A87">
              <w:rPr>
                <w:lang w:val="en-AU"/>
              </w:rPr>
              <w:t>1</w:t>
            </w:r>
          </w:p>
        </w:tc>
        <w:tc>
          <w:tcPr>
            <w:tcW w:w="1510" w:type="dxa"/>
            <w:vAlign w:val="bottom"/>
          </w:tcPr>
          <w:p w14:paraId="72326127" w14:textId="77777777" w:rsidR="00016183" w:rsidRPr="00770A87" w:rsidRDefault="00016183" w:rsidP="00061E33">
            <w:pPr>
              <w:pStyle w:val="TabBod"/>
              <w:rPr>
                <w:lang w:val="en-AU"/>
              </w:rPr>
            </w:pPr>
            <w:r w:rsidRPr="00770A87">
              <w:rPr>
                <w:lang w:val="en-AU"/>
              </w:rPr>
              <w:t>1</w:t>
            </w:r>
          </w:p>
        </w:tc>
        <w:tc>
          <w:tcPr>
            <w:tcW w:w="1510" w:type="dxa"/>
            <w:vAlign w:val="bottom"/>
          </w:tcPr>
          <w:p w14:paraId="11C5F83A" w14:textId="77777777" w:rsidR="00016183" w:rsidRPr="00770A87" w:rsidRDefault="00016183" w:rsidP="00061E33">
            <w:pPr>
              <w:pStyle w:val="TabBod"/>
              <w:rPr>
                <w:lang w:val="en-AU"/>
              </w:rPr>
            </w:pPr>
            <w:r w:rsidRPr="00770A87">
              <w:rPr>
                <w:lang w:val="en-AU"/>
              </w:rPr>
              <w:t>-0.60</w:t>
            </w:r>
          </w:p>
        </w:tc>
      </w:tr>
    </w:tbl>
    <w:p w14:paraId="440A4FBD" w14:textId="51E1BCCB" w:rsidR="00016183" w:rsidRPr="00770A87" w:rsidRDefault="00016183" w:rsidP="00542ADA">
      <w:pPr>
        <w:pStyle w:val="Heading3"/>
      </w:pPr>
      <w:bookmarkStart w:id="73" w:name="_Toc494732959"/>
      <w:bookmarkStart w:id="74" w:name="_Toc494793355"/>
      <w:r w:rsidRPr="00293069">
        <w:t>Types</w:t>
      </w:r>
      <w:r w:rsidRPr="00770A87">
        <w:t xml:space="preserve"> of PV</w:t>
      </w:r>
      <w:bookmarkEnd w:id="73"/>
      <w:bookmarkEnd w:id="74"/>
    </w:p>
    <w:p w14:paraId="5AA1D382" w14:textId="4A17B4B8" w:rsidR="00016183" w:rsidRPr="00770A87" w:rsidRDefault="00016183" w:rsidP="00061E33">
      <w:r w:rsidRPr="00770A87">
        <w:t>There are many solar cells which make up solar panels or modules. The different types of cell material and configuration are what create the di</w:t>
      </w:r>
      <w:r w:rsidR="00061E33">
        <w:t xml:space="preserve">fferent types of solar panels. </w:t>
      </w:r>
      <w:r w:rsidRPr="00770A87">
        <w:t xml:space="preserve">Below is a list of the most common types of cell arrangement: </w:t>
      </w:r>
    </w:p>
    <w:p w14:paraId="556C59DE" w14:textId="539BEDEC" w:rsidR="00016183" w:rsidRPr="00770A87" w:rsidRDefault="00016183" w:rsidP="00061E33">
      <w:pPr>
        <w:pStyle w:val="Listi"/>
        <w:sectPr w:rsidR="00016183" w:rsidRPr="00770A87" w:rsidSect="00061E33">
          <w:headerReference w:type="even" r:id="rId87"/>
          <w:headerReference w:type="default" r:id="rId88"/>
          <w:footerReference w:type="default" r:id="rId89"/>
          <w:headerReference w:type="first" r:id="rId90"/>
          <w:endnotePr>
            <w:numRestart w:val="eachSect"/>
          </w:endnotePr>
          <w:pgSz w:w="11906" w:h="16838"/>
          <w:pgMar w:top="1418" w:right="1418" w:bottom="1418" w:left="2268" w:header="709" w:footer="709" w:gutter="0"/>
          <w:pgNumType w:start="1"/>
          <w:cols w:space="708"/>
          <w:docGrid w:linePitch="360"/>
        </w:sectPr>
      </w:pPr>
    </w:p>
    <w:p w14:paraId="38C078A9" w14:textId="31D16B81" w:rsidR="00016183" w:rsidRPr="00770A87" w:rsidRDefault="00016183" w:rsidP="00061E33">
      <w:pPr>
        <w:pStyle w:val="Listi"/>
        <w:numPr>
          <w:ilvl w:val="0"/>
          <w:numId w:val="19"/>
        </w:numPr>
      </w:pPr>
      <w:r w:rsidRPr="00770A87">
        <w:t xml:space="preserve">Amorphous silicon solar cell (a-Si) </w:t>
      </w:r>
    </w:p>
    <w:p w14:paraId="4AE1AB28" w14:textId="4743803A" w:rsidR="00016183" w:rsidRPr="00770A87" w:rsidRDefault="00016183" w:rsidP="00061E33">
      <w:pPr>
        <w:pStyle w:val="Listi"/>
        <w:numPr>
          <w:ilvl w:val="0"/>
          <w:numId w:val="19"/>
        </w:numPr>
      </w:pPr>
      <w:r w:rsidRPr="00770A87">
        <w:t xml:space="preserve">Concentrated PV cell (CVP and HCVP) </w:t>
      </w:r>
    </w:p>
    <w:p w14:paraId="4E700D79" w14:textId="012E8262" w:rsidR="00016183" w:rsidRPr="00770A87" w:rsidRDefault="00016183" w:rsidP="00061E33">
      <w:pPr>
        <w:pStyle w:val="Listi"/>
        <w:numPr>
          <w:ilvl w:val="0"/>
          <w:numId w:val="19"/>
        </w:numPr>
      </w:pPr>
      <w:r w:rsidRPr="00770A87">
        <w:t xml:space="preserve">Crystalline silicon solar cell (c-Si) </w:t>
      </w:r>
    </w:p>
    <w:p w14:paraId="3BC1C308" w14:textId="062861C9" w:rsidR="00016183" w:rsidRPr="00770A87" w:rsidRDefault="00016183" w:rsidP="00061E33">
      <w:pPr>
        <w:pStyle w:val="Listi"/>
        <w:numPr>
          <w:ilvl w:val="0"/>
          <w:numId w:val="19"/>
        </w:numPr>
      </w:pPr>
      <w:r w:rsidRPr="00770A87">
        <w:t xml:space="preserve">Multi-junction solar cell (MJ) </w:t>
      </w:r>
    </w:p>
    <w:p w14:paraId="1363EF36" w14:textId="11F46CC7" w:rsidR="00016183" w:rsidRPr="00770A87" w:rsidRDefault="00016183" w:rsidP="00061E33">
      <w:pPr>
        <w:pStyle w:val="Listi"/>
        <w:numPr>
          <w:ilvl w:val="0"/>
          <w:numId w:val="19"/>
        </w:numPr>
      </w:pPr>
      <w:r w:rsidRPr="00770A87">
        <w:t xml:space="preserve">Nanocrystal solar cell </w:t>
      </w:r>
    </w:p>
    <w:p w14:paraId="7BDCB445" w14:textId="77777777" w:rsidR="00016183" w:rsidRPr="00770A87" w:rsidRDefault="00016183" w:rsidP="00061E33">
      <w:pPr>
        <w:pStyle w:val="Listi"/>
        <w:numPr>
          <w:ilvl w:val="0"/>
          <w:numId w:val="19"/>
        </w:numPr>
      </w:pPr>
      <w:r w:rsidRPr="00770A87">
        <w:t xml:space="preserve">Perovskite solar cell </w:t>
      </w:r>
    </w:p>
    <w:p w14:paraId="5CFCAA1C" w14:textId="77777777" w:rsidR="00016183" w:rsidRPr="00770A87" w:rsidRDefault="00016183" w:rsidP="00061E33">
      <w:pPr>
        <w:pStyle w:val="Listi"/>
        <w:numPr>
          <w:ilvl w:val="0"/>
          <w:numId w:val="19"/>
        </w:numPr>
      </w:pPr>
      <w:r w:rsidRPr="00770A87">
        <w:t xml:space="preserve">Photo-electrochemical cell (PEC) </w:t>
      </w:r>
    </w:p>
    <w:p w14:paraId="6416D580" w14:textId="77777777" w:rsidR="00016183" w:rsidRPr="00770A87" w:rsidRDefault="00016183" w:rsidP="00061E33">
      <w:pPr>
        <w:pStyle w:val="Listi"/>
        <w:numPr>
          <w:ilvl w:val="0"/>
          <w:numId w:val="19"/>
        </w:numPr>
      </w:pPr>
      <w:r w:rsidRPr="00770A87">
        <w:t xml:space="preserve">Plasmonic solar cell </w:t>
      </w:r>
    </w:p>
    <w:p w14:paraId="5B098DD4" w14:textId="77777777" w:rsidR="00016183" w:rsidRPr="00770A87" w:rsidRDefault="00016183" w:rsidP="00061E33">
      <w:pPr>
        <w:pStyle w:val="Listi"/>
        <w:numPr>
          <w:ilvl w:val="0"/>
          <w:numId w:val="19"/>
        </w:numPr>
      </w:pPr>
      <w:r w:rsidRPr="00770A87">
        <w:t xml:space="preserve">Polycrystalline solar cell (multi-Si) </w:t>
      </w:r>
    </w:p>
    <w:p w14:paraId="1892E14C" w14:textId="77777777" w:rsidR="00016183" w:rsidRPr="00770A87" w:rsidRDefault="00016183" w:rsidP="00061E33">
      <w:pPr>
        <w:pStyle w:val="Listi"/>
        <w:numPr>
          <w:ilvl w:val="0"/>
          <w:numId w:val="19"/>
        </w:numPr>
      </w:pPr>
      <w:r w:rsidRPr="00770A87">
        <w:t xml:space="preserve">Thin-film solar cell (TFSC) </w:t>
      </w:r>
    </w:p>
    <w:p w14:paraId="55D9EDEF" w14:textId="03C00A9B" w:rsidR="00016183" w:rsidRPr="00770A87" w:rsidRDefault="00EA3E8D" w:rsidP="00061E33">
      <w:pPr>
        <w:pStyle w:val="Listi"/>
        <w:numPr>
          <w:ilvl w:val="0"/>
          <w:numId w:val="19"/>
        </w:numPr>
        <w:sectPr w:rsidR="00016183" w:rsidRPr="00770A87" w:rsidSect="00061E33">
          <w:endnotePr>
            <w:numRestart w:val="eachSect"/>
          </w:endnotePr>
          <w:type w:val="continuous"/>
          <w:pgSz w:w="11906" w:h="16838"/>
          <w:pgMar w:top="1418" w:right="1418" w:bottom="1418" w:left="2268" w:header="709" w:footer="709" w:gutter="0"/>
          <w:cols w:num="2" w:space="708"/>
          <w:docGrid w:linePitch="360"/>
        </w:sectPr>
      </w:pPr>
      <w:r>
        <w:t>Organic solar cell (OPV)</w:t>
      </w:r>
    </w:p>
    <w:p w14:paraId="2489D50C" w14:textId="1B260287" w:rsidR="00016183" w:rsidRPr="00770A87" w:rsidRDefault="00016183" w:rsidP="00061E33">
      <w:pPr>
        <w:pStyle w:val="Listi"/>
      </w:pPr>
    </w:p>
    <w:p w14:paraId="6F163823" w14:textId="5B47EF14" w:rsidR="004F71B6" w:rsidRDefault="004F71B6" w:rsidP="00061E33">
      <w:pPr>
        <w:pStyle w:val="Listi"/>
      </w:pPr>
      <w:r>
        <w:t xml:space="preserve">       </w:t>
      </w:r>
      <w:r>
        <w:rPr>
          <w:bCs/>
          <w:i/>
          <w:szCs w:val="18"/>
        </w:rPr>
        <w:t xml:space="preserve">   </w:t>
      </w:r>
      <w:r w:rsidRPr="00770A87">
        <w:rPr>
          <w:noProof/>
          <w:lang w:eastAsia="en-AU"/>
        </w:rPr>
        <mc:AlternateContent>
          <mc:Choice Requires="wpg">
            <w:drawing>
              <wp:inline distT="0" distB="0" distL="0" distR="0" wp14:anchorId="7D2F40C9" wp14:editId="2D6D55D3">
                <wp:extent cx="4584879" cy="2343588"/>
                <wp:effectExtent l="0" t="0" r="6350" b="0"/>
                <wp:docPr id="7177" name="Group 7177"/>
                <wp:cNvGraphicFramePr/>
                <a:graphic xmlns:a="http://schemas.openxmlformats.org/drawingml/2006/main">
                  <a:graphicData uri="http://schemas.microsoft.com/office/word/2010/wordprocessingGroup">
                    <wpg:wgp>
                      <wpg:cNvGrpSpPr/>
                      <wpg:grpSpPr>
                        <a:xfrm>
                          <a:off x="0" y="0"/>
                          <a:ext cx="4584879" cy="2343588"/>
                          <a:chOff x="-263679" y="0"/>
                          <a:chExt cx="4357359" cy="2297685"/>
                        </a:xfrm>
                      </wpg:grpSpPr>
                      <pic:pic xmlns:pic="http://schemas.openxmlformats.org/drawingml/2006/picture">
                        <pic:nvPicPr>
                          <pic:cNvPr id="7175" name="Picture 7175"/>
                          <pic:cNvPicPr>
                            <a:picLocks noChangeAspect="1"/>
                          </pic:cNvPicPr>
                        </pic:nvPicPr>
                        <pic:blipFill rotWithShape="1">
                          <a:blip r:embed="rId9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8"/>
                            <a:ext cx="4357359" cy="250377"/>
                          </a:xfrm>
                          <a:prstGeom prst="rect">
                            <a:avLst/>
                          </a:prstGeom>
                          <a:solidFill>
                            <a:prstClr val="white"/>
                          </a:solidFill>
                          <a:ln>
                            <a:noFill/>
                          </a:ln>
                        </wps:spPr>
                        <wps:txbx>
                          <w:txbxContent>
                            <w:p w14:paraId="5BD66447" w14:textId="2CCDC830" w:rsidR="00D47419" w:rsidRPr="00796F4D" w:rsidRDefault="00D47419" w:rsidP="00061E33">
                              <w:pPr>
                                <w:pStyle w:val="Caption"/>
                              </w:pPr>
                              <w:bookmarkStart w:id="75" w:name="_Toc494733059"/>
                              <w:bookmarkStart w:id="76" w:name="_Toc494796240"/>
                              <w:bookmarkStart w:id="77" w:name="_Ref478482406"/>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75"/>
                              <w:bookmarkEnd w:id="76"/>
                              <w:r>
                                <w:t xml:space="preserve"> </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2F40C9" id="Group 7177" o:spid="_x0000_s1037" style="width:361pt;height:184.55pt;mso-position-horizontal-relative:char;mso-position-vertical-relative:line" coordorigin="-2636" coordsize="43573,2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2" o:title="" cropbottom="6847f"/>
                </v:shape>
                <v:shape id="Text Box 7176" o:spid="_x0000_s1039" type="#_x0000_t202" style="position:absolute;left:-2636;top:20473;width:43572;height:2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5BD66447" w14:textId="2CCDC830" w:rsidR="00D47419" w:rsidRPr="00796F4D" w:rsidRDefault="00D47419" w:rsidP="00061E33">
                        <w:pPr>
                          <w:pStyle w:val="Caption"/>
                        </w:pPr>
                        <w:bookmarkStart w:id="78" w:name="_Toc494733059"/>
                        <w:bookmarkStart w:id="79" w:name="_Toc494796240"/>
                        <w:bookmarkStart w:id="80" w:name="_Ref478482406"/>
                        <w:r>
                          <w:t xml:space="preserve">Figure </w:t>
                        </w:r>
                        <w:fldSimple w:instr=" STYLEREF 1 \s ">
                          <w:r>
                            <w:rPr>
                              <w:noProof/>
                            </w:rPr>
                            <w:t>2</w:t>
                          </w:r>
                        </w:fldSimple>
                        <w:r>
                          <w:noBreakHyphen/>
                        </w:r>
                        <w:fldSimple w:instr=" SEQ Figure \* ARABIC \s 1 ">
                          <w:r>
                            <w:rPr>
                              <w:noProof/>
                            </w:rPr>
                            <w:t>3</w:t>
                          </w:r>
                        </w:fldSimple>
                        <w:r>
                          <w:t xml:space="preserve"> - </w:t>
                        </w:r>
                        <w:r w:rsidRPr="00796F4D">
                          <w:rPr>
                            <w:rStyle w:val="QuoteChar"/>
                            <w:i/>
                            <w:iCs w:val="0"/>
                          </w:rPr>
                          <w:t xml:space="preserve">Photovoltaic Panel Types </w:t>
                        </w:r>
                        <w:r>
                          <w:rPr>
                            <w:rStyle w:val="QuoteChar"/>
                            <w:i/>
                            <w:iCs w:val="0"/>
                          </w:rPr>
                          <w:t>[21]</w:t>
                        </w:r>
                        <w:bookmarkEnd w:id="78"/>
                        <w:bookmarkEnd w:id="79"/>
                        <w:r>
                          <w:t xml:space="preserve"> </w:t>
                        </w:r>
                        <w:bookmarkEnd w:id="80"/>
                      </w:p>
                    </w:txbxContent>
                  </v:textbox>
                </v:shape>
                <w10:anchorlock/>
              </v:group>
            </w:pict>
          </mc:Fallback>
        </mc:AlternateContent>
      </w:r>
    </w:p>
    <w:p w14:paraId="68018CF6" w14:textId="767D8095" w:rsidR="00016183" w:rsidRPr="00770A87" w:rsidRDefault="00016183" w:rsidP="00061E33">
      <w:r w:rsidRPr="00770A87">
        <w:lastRenderedPageBreak/>
        <w:t>The main types of solar panels in use in the domestic sector are shown in</w:t>
      </w:r>
      <w:r w:rsidR="00AF21FB">
        <w:t xml:space="preserve"> Figure 2-3</w:t>
      </w:r>
      <w:r w:rsidRPr="00770A87">
        <w:t xml:space="preserve"> and are monocrystalline, polycrystalline and thin film silicon. The classification of solar panels is shown in </w:t>
      </w:r>
      <w:r w:rsidR="00AF21FB">
        <w:t>Figure 2-4 [21]</w:t>
      </w:r>
      <w:r w:rsidRPr="00770A87">
        <w:t xml:space="preserve">. </w:t>
      </w:r>
    </w:p>
    <w:p w14:paraId="0197AF59" w14:textId="5ABAE9CA" w:rsidR="00016183" w:rsidRPr="00770A87" w:rsidRDefault="00016183" w:rsidP="00061E33">
      <w:pPr>
        <w:pStyle w:val="Listi"/>
      </w:pPr>
      <w:r w:rsidRPr="00770A87">
        <w:t>The main difference between monocrystalline and polycrystalline is that for the same wattage polycrystalline is slightly larger than monocrystalline. Thin film panels are larger than both monocrystalline and polycrystalline.</w:t>
      </w:r>
    </w:p>
    <w:p w14:paraId="332E989D" w14:textId="77777777" w:rsidR="00016183" w:rsidRPr="00770A87" w:rsidRDefault="00016183" w:rsidP="00061E33">
      <w:r w:rsidRPr="00770A87">
        <w:rPr>
          <w:noProof/>
          <w:lang w:eastAsia="en-AU"/>
        </w:rPr>
        <mc:AlternateContent>
          <mc:Choice Requires="wpg">
            <w:drawing>
              <wp:anchor distT="0" distB="0" distL="114300" distR="114300" simplePos="0" relativeHeight="251658248" behindDoc="0" locked="0" layoutInCell="1" allowOverlap="1" wp14:anchorId="499F42E4" wp14:editId="56823D64">
                <wp:simplePos x="0" y="0"/>
                <wp:positionH relativeFrom="margin">
                  <wp:align>right</wp:align>
                </wp:positionH>
                <wp:positionV relativeFrom="paragraph">
                  <wp:posOffset>5080</wp:posOffset>
                </wp:positionV>
                <wp:extent cx="5210175" cy="2041237"/>
                <wp:effectExtent l="0" t="0" r="9525" b="0"/>
                <wp:wrapNone/>
                <wp:docPr id="7180" name="Group 7180"/>
                <wp:cNvGraphicFramePr/>
                <a:graphic xmlns:a="http://schemas.openxmlformats.org/drawingml/2006/main">
                  <a:graphicData uri="http://schemas.microsoft.com/office/word/2010/wordprocessingGroup">
                    <wpg:wgp>
                      <wpg:cNvGrpSpPr/>
                      <wpg:grpSpPr>
                        <a:xfrm>
                          <a:off x="0" y="0"/>
                          <a:ext cx="5210175" cy="2041237"/>
                          <a:chOff x="0" y="0"/>
                          <a:chExt cx="5731510" cy="2041237"/>
                        </a:xfrm>
                      </wpg:grpSpPr>
                      <pic:pic xmlns:pic="http://schemas.openxmlformats.org/drawingml/2006/picture">
                        <pic:nvPicPr>
                          <pic:cNvPr id="7179" name="Picture 7179"/>
                          <pic:cNvPicPr>
                            <a:picLocks noChangeAspect="1"/>
                          </pic:cNvPicPr>
                        </pic:nvPicPr>
                        <pic:blipFill rotWithShape="1">
                          <a:blip r:embed="rId9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799809"/>
                            <a:ext cx="5731510" cy="241428"/>
                          </a:xfrm>
                          <a:prstGeom prst="rect">
                            <a:avLst/>
                          </a:prstGeom>
                          <a:solidFill>
                            <a:prstClr val="white"/>
                          </a:solidFill>
                          <a:ln>
                            <a:noFill/>
                          </a:ln>
                        </wps:spPr>
                        <wps:txbx>
                          <w:txbxContent>
                            <w:p w14:paraId="6EC00162" w14:textId="3F9CCDE2" w:rsidR="00D47419" w:rsidRPr="003F5984" w:rsidRDefault="00D47419" w:rsidP="00061E33">
                              <w:pPr>
                                <w:pStyle w:val="Caption"/>
                                <w:rPr>
                                  <w:szCs w:val="24"/>
                                </w:rPr>
                              </w:pPr>
                              <w:bookmarkStart w:id="81" w:name="_Ref478485305"/>
                              <w:bookmarkStart w:id="82" w:name="_Toc494733060"/>
                              <w:bookmarkStart w:id="83" w:name="_Toc494796241"/>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81"/>
                              <w:bookmarkEnd w:id="82"/>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F42E4" id="Group 7180" o:spid="_x0000_s1040" style="position:absolute;left:0;text-align:left;margin-left:359.05pt;margin-top:.4pt;width:410.25pt;height:160.75pt;z-index:251658248;mso-position-horizontal:right;mso-position-horizontal-relative:margin;mso-position-vertical-relative:text;mso-width-relative:margin;mso-height-relative:margin" coordsize="57315,20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4" o:title="" cropbottom="7475f"/>
                </v:shape>
                <v:shape id="Text Box 7178" o:spid="_x0000_s1042" type="#_x0000_t202" style="position:absolute;top:17998;width:57315;height:2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" stroked="f">
                  <v:textbox inset="0,0,0,0">
                    <w:txbxContent>
                      <w:p w14:paraId="6EC00162" w14:textId="3F9CCDE2" w:rsidR="00D47419" w:rsidRPr="003F5984" w:rsidRDefault="00D47419" w:rsidP="00061E33">
                        <w:pPr>
                          <w:pStyle w:val="Caption"/>
                          <w:rPr>
                            <w:szCs w:val="24"/>
                          </w:rPr>
                        </w:pPr>
                        <w:bookmarkStart w:id="84" w:name="_Ref478485305"/>
                        <w:bookmarkStart w:id="85" w:name="_Toc494733060"/>
                        <w:bookmarkStart w:id="86" w:name="_Toc494796241"/>
                        <w:r>
                          <w:t xml:space="preserve">Figure </w:t>
                        </w:r>
                        <w:fldSimple w:instr=" STYLEREF 1 \s ">
                          <w:r>
                            <w:rPr>
                              <w:noProof/>
                            </w:rPr>
                            <w:t>2</w:t>
                          </w:r>
                        </w:fldSimple>
                        <w:r>
                          <w:noBreakHyphen/>
                        </w:r>
                        <w:fldSimple w:instr=" SEQ Figure \* ARABIC \s 1 ">
                          <w:r>
                            <w:rPr>
                              <w:noProof/>
                            </w:rPr>
                            <w:t>4</w:t>
                          </w:r>
                        </w:fldSimple>
                        <w:r>
                          <w:t xml:space="preserve"> - Classification of the Silicon PV Panels [21]</w:t>
                        </w:r>
                        <w:bookmarkEnd w:id="84"/>
                        <w:bookmarkEnd w:id="85"/>
                        <w:bookmarkEnd w:id="86"/>
                      </w:p>
                    </w:txbxContent>
                  </v:textbox>
                </v:shape>
                <w10:wrap anchorx="margin"/>
              </v:group>
            </w:pict>
          </mc:Fallback>
        </mc:AlternateContent>
      </w:r>
    </w:p>
    <w:p w14:paraId="1DA18A1E" w14:textId="77777777" w:rsidR="00016183" w:rsidRPr="00770A87" w:rsidRDefault="00016183" w:rsidP="00061E33"/>
    <w:p w14:paraId="593C6006" w14:textId="77777777" w:rsidR="00016183" w:rsidRPr="00770A87" w:rsidRDefault="00016183" w:rsidP="00061E33"/>
    <w:p w14:paraId="7C3CB46F" w14:textId="77777777" w:rsidR="00016183" w:rsidRPr="00770A87" w:rsidRDefault="00016183" w:rsidP="00061E33"/>
    <w:p w14:paraId="3FE2FE36" w14:textId="77777777" w:rsidR="00016183" w:rsidRPr="00770A87" w:rsidRDefault="00016183" w:rsidP="00061E33"/>
    <w:p w14:paraId="023F2913" w14:textId="77777777" w:rsidR="00016183" w:rsidRPr="00770A87" w:rsidRDefault="00016183" w:rsidP="00061E33"/>
    <w:p w14:paraId="4C176E02" w14:textId="77777777" w:rsidR="00016183" w:rsidRPr="00770A87" w:rsidRDefault="00016183" w:rsidP="00061E33"/>
    <w:p w14:paraId="39E40DBC" w14:textId="6A7B45D4" w:rsidR="00016183" w:rsidRPr="00770A87" w:rsidRDefault="00016183" w:rsidP="00061E33"/>
    <w:p w14:paraId="36E106DE" w14:textId="5B613E2C" w:rsidR="00183E56" w:rsidRPr="00770A87" w:rsidRDefault="00183E56" w:rsidP="00061E33">
      <w:pPr>
        <w:rPr>
          <w:rStyle w:val="Strong"/>
        </w:rPr>
      </w:pPr>
    </w:p>
    <w:p w14:paraId="3C9B1798" w14:textId="77777777" w:rsidR="004F71B6" w:rsidRPr="00770A87" w:rsidRDefault="004F71B6" w:rsidP="00061E33">
      <w:pPr>
        <w:rPr>
          <w:rStyle w:val="Strong"/>
        </w:rPr>
      </w:pPr>
    </w:p>
    <w:p w14:paraId="71D15301" w14:textId="208850B7" w:rsidR="00016183" w:rsidRPr="00770A87" w:rsidRDefault="00016183" w:rsidP="00542ADA">
      <w:pPr>
        <w:pStyle w:val="Heading3"/>
      </w:pPr>
      <w:bookmarkStart w:id="87" w:name="_Toc494732960"/>
      <w:bookmarkStart w:id="88" w:name="_Toc494793356"/>
      <w:r w:rsidRPr="00770A87">
        <w:rPr>
          <w:rStyle w:val="Strong"/>
          <w:b w:val="0"/>
        </w:rPr>
        <w:t>Growth</w:t>
      </w:r>
      <w:r w:rsidRPr="00770A87">
        <w:t xml:space="preserve"> of PV</w:t>
      </w:r>
      <w:bookmarkEnd w:id="87"/>
      <w:bookmarkEnd w:id="88"/>
      <w:r w:rsidRPr="00770A87">
        <w:t xml:space="preserve"> </w:t>
      </w:r>
    </w:p>
    <w:p w14:paraId="066A3DD6" w14:textId="3B3ACC66" w:rsidR="00183E56" w:rsidRDefault="00183E56" w:rsidP="00061E33">
      <w:r w:rsidRPr="00770A87">
        <w:rPr>
          <w:noProof/>
          <w:lang w:eastAsia="en-AU"/>
        </w:rPr>
        <mc:AlternateContent>
          <mc:Choice Requires="wpg">
            <w:drawing>
              <wp:anchor distT="0" distB="0" distL="114300" distR="114300" simplePos="0" relativeHeight="251658259" behindDoc="0" locked="0" layoutInCell="1" allowOverlap="1" wp14:anchorId="1350320D" wp14:editId="357353B4">
                <wp:simplePos x="0" y="0"/>
                <wp:positionH relativeFrom="margin">
                  <wp:posOffset>10795</wp:posOffset>
                </wp:positionH>
                <wp:positionV relativeFrom="paragraph">
                  <wp:posOffset>634186</wp:posOffset>
                </wp:positionV>
                <wp:extent cx="5210175" cy="3389630"/>
                <wp:effectExtent l="0" t="0" r="9525" b="1270"/>
                <wp:wrapSquare wrapText="bothSides"/>
                <wp:docPr id="7201" name="Group 7201"/>
                <wp:cNvGraphicFramePr/>
                <a:graphic xmlns:a="http://schemas.openxmlformats.org/drawingml/2006/main">
                  <a:graphicData uri="http://schemas.microsoft.com/office/word/2010/wordprocessingGroup">
                    <wpg:wgp>
                      <wpg:cNvGrpSpPr/>
                      <wpg:grpSpPr>
                        <a:xfrm>
                          <a:off x="0" y="0"/>
                          <a:ext cx="5210175" cy="3389630"/>
                          <a:chOff x="0" y="128903"/>
                          <a:chExt cx="6096203" cy="2769901"/>
                        </a:xfrm>
                      </wpg:grpSpPr>
                      <pic:pic xmlns:pic="http://schemas.openxmlformats.org/drawingml/2006/picture">
                        <pic:nvPicPr>
                          <pic:cNvPr id="7196" name="Picture 7196"/>
                          <pic:cNvPicPr>
                            <a:picLocks noChangeAspect="1"/>
                          </pic:cNvPicPr>
                        </pic:nvPicPr>
                        <pic:blipFill rotWithShape="1">
                          <a:blip r:embed="rId95"/>
                          <a:srcRect t="7803" b="13283"/>
                          <a:stretch/>
                        </pic:blipFill>
                        <pic:spPr>
                          <a:xfrm>
                            <a:off x="0" y="128903"/>
                            <a:ext cx="6096203" cy="2519970"/>
                          </a:xfrm>
                          <a:prstGeom prst="rect">
                            <a:avLst/>
                          </a:prstGeom>
                        </pic:spPr>
                      </pic:pic>
                      <wps:wsp>
                        <wps:cNvPr id="7200" name="Text Box 7200"/>
                        <wps:cNvSpPr txBox="1"/>
                        <wps:spPr>
                          <a:xfrm>
                            <a:off x="177800" y="2696988"/>
                            <a:ext cx="5731510" cy="201816"/>
                          </a:xfrm>
                          <a:prstGeom prst="rect">
                            <a:avLst/>
                          </a:prstGeom>
                          <a:solidFill>
                            <a:prstClr val="white"/>
                          </a:solidFill>
                          <a:ln>
                            <a:noFill/>
                          </a:ln>
                        </wps:spPr>
                        <wps:txbx>
                          <w:txbxContent>
                            <w:p w14:paraId="021CEA55" w14:textId="20431A43" w:rsidR="00D47419" w:rsidRPr="00EF3839" w:rsidRDefault="00D47419" w:rsidP="00061E33">
                              <w:pPr>
                                <w:pStyle w:val="Caption"/>
                              </w:pPr>
                              <w:bookmarkStart w:id="89" w:name="_Ref478724915"/>
                              <w:bookmarkStart w:id="90" w:name="_Toc494796242"/>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89"/>
                              <w:r>
                                <w:t>6]</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0320D" id="Group 7201" o:spid="_x0000_s1043" style="position:absolute;left:0;text-align:left;margin-left:.85pt;margin-top:49.95pt;width:410.25pt;height:266.9pt;z-index:251658259;mso-position-horizontal-relative:margin;mso-position-vertical-relative:text;mso-width-relative:margin;mso-height-relative:margin" coordorigin=",1289" coordsize="60962,27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KNuqrSOAwAAIwgAAA4AAAAAAAAAAAAAAAAA&#10;OgIAAGRycy9lMm9Eb2MueG1sUEsBAi0AFAAGAAgAAAAhAKomDr68AAAAIQEAABkAAAAAAAAAAAAA&#10;AAAA9AUAAGRycy9fcmVscy9lMm9Eb2MueG1sLnJlbHNQSwECLQAUAAYACAAAACEAU/6FbN8AAAAI&#10;AQAADwAAAAAAAAAAAAAAAADn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6" o:title="" croptop="5114f" cropbottom="8705f"/>
                </v:shape>
                <v:shape id="Text Box 7200" o:spid="_x0000_s1045" type="#_x0000_t202" style="position:absolute;left:1778;top:26969;width:57315;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021CEA55" w14:textId="20431A43" w:rsidR="00D47419" w:rsidRPr="00EF3839" w:rsidRDefault="00D47419" w:rsidP="00061E33">
                        <w:pPr>
                          <w:pStyle w:val="Caption"/>
                        </w:pPr>
                        <w:bookmarkStart w:id="91" w:name="_Ref478724915"/>
                        <w:bookmarkStart w:id="92" w:name="_Toc494796242"/>
                        <w:r>
                          <w:t xml:space="preserve">Figure </w:t>
                        </w:r>
                        <w:fldSimple w:instr=" STYLEREF 1 \s ">
                          <w:r>
                            <w:rPr>
                              <w:noProof/>
                            </w:rPr>
                            <w:t>2</w:t>
                          </w:r>
                        </w:fldSimple>
                        <w:r>
                          <w:noBreakHyphen/>
                        </w:r>
                        <w:fldSimple w:instr=" SEQ Figure \* ARABIC \s 1 ">
                          <w:r>
                            <w:rPr>
                              <w:noProof/>
                            </w:rPr>
                            <w:t>5</w:t>
                          </w:r>
                        </w:fldSimple>
                        <w:r>
                          <w:t xml:space="preserve"> - Swanson's Law: Module Costs Decline as Shipments I</w:t>
                        </w:r>
                        <w:r w:rsidRPr="00EF3839">
                          <w:t xml:space="preserve">ncrease </w:t>
                        </w:r>
                        <w:r>
                          <w:t>[2</w:t>
                        </w:r>
                        <w:bookmarkEnd w:id="91"/>
                        <w:r>
                          <w:t>6]</w:t>
                        </w:r>
                        <w:bookmarkEnd w:id="92"/>
                      </w:p>
                    </w:txbxContent>
                  </v:textbox>
                </v:shape>
                <w10:wrap type="square" anchorx="margin"/>
              </v:group>
            </w:pict>
          </mc:Fallback>
        </mc:AlternateContent>
      </w:r>
      <w:r w:rsidR="00016183" w:rsidRPr="00770A87">
        <w:t xml:space="preserve">Moore’s Law is a law well-known to the semiconductor industry. This law observes that approximately every two years the number of transistors on an integrated circuit (IC) will </w:t>
      </w:r>
      <w:r w:rsidR="00016183" w:rsidRPr="00770A87">
        <w:lastRenderedPageBreak/>
        <w:t xml:space="preserve">double. What Moore is to the semiconductor industry, Swanson is to the PV industry. Richard Swanson in the 1970’s observed that for every doubling of global shipments the price for solar photovoltaic modules drops by 20%. The decrease in cost is due to the scale of materials needed i.e. silicon prices dropped and decreased cost of labour due to automation of processes </w:t>
      </w:r>
      <w:r w:rsidR="00016183" w:rsidRPr="00770A87">
        <w:fldChar w:fldCharType="begin"/>
      </w:r>
      <w:r w:rsidR="00016183" w:rsidRPr="00770A87">
        <w:instrText xml:space="preserve"> ADDIN EN.CITE &lt;EndNote&gt;&lt;Cite ExcludeYear="1"&gt;&lt;Author&gt;Deloitte&lt;/Author&gt;&lt;Year&gt;2015&lt;/Year&gt;&lt;RecNum&gt;68&lt;/RecNum&gt;&lt;DisplayText&gt;[26]&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016183" w:rsidRPr="00770A87">
        <w:fldChar w:fldCharType="separate"/>
      </w:r>
      <w:r w:rsidR="00016183" w:rsidRPr="00770A87">
        <w:t>[26]</w:t>
      </w:r>
      <w:r w:rsidR="00016183" w:rsidRPr="00770A87">
        <w:fldChar w:fldCharType="end"/>
      </w:r>
      <w:r w:rsidR="00016183" w:rsidRPr="00770A87">
        <w:t xml:space="preserve">. </w:t>
      </w:r>
      <w:r w:rsidR="00AF21FB">
        <w:t>Figure 2-</w:t>
      </w:r>
      <w:r w:rsidR="00CD26F5">
        <w:t>5</w:t>
      </w:r>
      <w:r w:rsidR="00CD26F5" w:rsidRPr="00770A87">
        <w:t xml:space="preserve"> trends</w:t>
      </w:r>
      <w:r w:rsidR="00016183" w:rsidRPr="00770A87">
        <w:t xml:space="preserve"> the decrease in PV module cost. From the </w:t>
      </w:r>
      <w:r w:rsidR="00CD26F5">
        <w:t>Figure 2-5</w:t>
      </w:r>
      <w:r w:rsidR="00016183" w:rsidRPr="00770A87">
        <w:t xml:space="preserve"> it shows that the cost in 1976 was approximately </w:t>
      </w:r>
      <w:r w:rsidR="00CD26F5">
        <w:t>$</w:t>
      </w:r>
      <w:r w:rsidR="00016183" w:rsidRPr="00770A87">
        <w:t xml:space="preserve">100.00/W and in 2014 it is approximately </w:t>
      </w:r>
      <w:r w:rsidR="00CD26F5">
        <w:t>$0.80</w:t>
      </w:r>
      <w:r w:rsidR="00016183" w:rsidRPr="00770A87">
        <w:t>/W.</w:t>
      </w:r>
    </w:p>
    <w:p w14:paraId="0B08356A" w14:textId="77777777" w:rsidR="00016183" w:rsidRPr="00770A87" w:rsidRDefault="00016183" w:rsidP="00061E33"/>
    <w:p w14:paraId="70347639" w14:textId="575DA903" w:rsidR="008663B7" w:rsidRDefault="00016183" w:rsidP="00061E33">
      <w:r w:rsidRPr="00770A87">
        <w:t xml:space="preserve">The massive growth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in </w:t>
      </w:r>
      <w:r w:rsidR="00CD26F5">
        <w:t>Figure 2-6</w:t>
      </w:r>
      <w:r w:rsidRPr="00770A87">
        <w:t xml:space="preserve"> which compares renewables to other sources of energy </w:t>
      </w:r>
      <w:r w:rsidRPr="00770A87">
        <w:fldChar w:fldCharType="begin"/>
      </w:r>
      <w:r w:rsidRPr="00770A87">
        <w:instrText xml:space="preserve"> ADDIN EN.CITE &lt;EndNote&gt;&lt;Cite ExcludeYear="1"&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223DCB70" w14:textId="77777777" w:rsidR="008663B7" w:rsidRDefault="008663B7" w:rsidP="00061E33"/>
    <w:p w14:paraId="40E852F0" w14:textId="77777777" w:rsidR="00183E56" w:rsidRDefault="00183E56" w:rsidP="00061E33"/>
    <w:p w14:paraId="74DE0362" w14:textId="6C1689D2" w:rsidR="00016183" w:rsidRPr="00770A87" w:rsidRDefault="00484DE7" w:rsidP="00061E33">
      <w:r w:rsidRPr="00770A87">
        <w:rPr>
          <w:noProof/>
          <w:lang w:eastAsia="en-AU"/>
        </w:rPr>
        <mc:AlternateContent>
          <mc:Choice Requires="wpg">
            <w:drawing>
              <wp:inline distT="0" distB="0" distL="0" distR="0" wp14:anchorId="37B23C4B" wp14:editId="301BB9CE">
                <wp:extent cx="5205730" cy="3083859"/>
                <wp:effectExtent l="0" t="0" r="0" b="2540"/>
                <wp:docPr id="7203" name="Group 7203"/>
                <wp:cNvGraphicFramePr/>
                <a:graphic xmlns:a="http://schemas.openxmlformats.org/drawingml/2006/main">
                  <a:graphicData uri="http://schemas.microsoft.com/office/word/2010/wordprocessingGroup">
                    <wpg:wgp>
                      <wpg:cNvGrpSpPr/>
                      <wpg:grpSpPr>
                        <a:xfrm>
                          <a:off x="0" y="0"/>
                          <a:ext cx="5205730" cy="3083859"/>
                          <a:chOff x="-160549" y="-315073"/>
                          <a:chExt cx="5555546" cy="2497648"/>
                        </a:xfrm>
                      </wpg:grpSpPr>
                      <pic:pic xmlns:pic="http://schemas.openxmlformats.org/drawingml/2006/picture">
                        <pic:nvPicPr>
                          <pic:cNvPr id="7185" name="Picture 7185"/>
                          <pic:cNvPicPr>
                            <a:picLocks noChangeAspect="1"/>
                          </pic:cNvPicPr>
                        </pic:nvPicPr>
                        <pic:blipFill rotWithShape="1">
                          <a:blip r:embed="rId97"/>
                          <a:srcRect l="593" t="10292" r="8" b="3"/>
                          <a:stretch/>
                        </pic:blipFill>
                        <pic:spPr>
                          <a:xfrm>
                            <a:off x="-160549" y="-315073"/>
                            <a:ext cx="5555546" cy="2302552"/>
                          </a:xfrm>
                          <a:prstGeom prst="rect">
                            <a:avLst/>
                          </a:prstGeom>
                        </pic:spPr>
                      </pic:pic>
                      <wps:wsp>
                        <wps:cNvPr id="7202" name="Text Box 7202"/>
                        <wps:cNvSpPr txBox="1"/>
                        <wps:spPr>
                          <a:xfrm>
                            <a:off x="171259" y="2043581"/>
                            <a:ext cx="4836160" cy="138994"/>
                          </a:xfrm>
                          <a:prstGeom prst="rect">
                            <a:avLst/>
                          </a:prstGeom>
                          <a:solidFill>
                            <a:prstClr val="white"/>
                          </a:solidFill>
                          <a:ln>
                            <a:noFill/>
                          </a:ln>
                        </wps:spPr>
                        <wps:txbx>
                          <w:txbxContent>
                            <w:p w14:paraId="11EA7EFE" w14:textId="11BB9775" w:rsidR="00D47419" w:rsidRPr="00666F19" w:rsidRDefault="00D47419" w:rsidP="00061E33">
                              <w:pPr>
                                <w:pStyle w:val="Caption"/>
                                <w:rPr>
                                  <w:szCs w:val="24"/>
                                </w:rPr>
                              </w:pPr>
                              <w:bookmarkStart w:id="93" w:name="_Toc494733062"/>
                              <w:bookmarkStart w:id="94" w:name="_Toc494796243"/>
                              <w:bookmarkStart w:id="95" w:name="_Ref478726279"/>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93"/>
                              <w:bookmarkEnd w:id="94"/>
                              <w:r>
                                <w:t xml:space="preserve"> </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7B23C4B" id="Group 7203" o:spid="_x0000_s1046" style="width:409.9pt;height:242.8pt;mso-position-horizontal-relative:char;mso-position-vertical-relative:line" coordorigin="-1605,-3150" coordsize="55555,24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">
                <v:shape id="Picture 7185" o:spid="_x0000_s1047" type="#_x0000_t75" style="position:absolute;left:-1605;top:-3150;width:55554;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">
                  <v:imagedata r:id="rId98" o:title="" croptop="6745f" cropbottom="2f" cropleft="389f" cropright="5f"/>
                </v:shape>
                <v:shape id="Text Box 7202" o:spid="_x0000_s1048" type="#_x0000_t202" style="position:absolute;left:1712;top:20435;width:48362;height:1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11EA7EFE" w14:textId="11BB9775" w:rsidR="00D47419" w:rsidRPr="00666F19" w:rsidRDefault="00D47419" w:rsidP="00061E33">
                        <w:pPr>
                          <w:pStyle w:val="Caption"/>
                          <w:rPr>
                            <w:szCs w:val="24"/>
                          </w:rPr>
                        </w:pPr>
                        <w:bookmarkStart w:id="96" w:name="_Toc494733062"/>
                        <w:bookmarkStart w:id="97" w:name="_Toc494796243"/>
                        <w:bookmarkStart w:id="98" w:name="_Ref478726279"/>
                        <w:r>
                          <w:t xml:space="preserve">Figure </w:t>
                        </w:r>
                        <w:fldSimple w:instr=" STYLEREF 1 \s ">
                          <w:r>
                            <w:rPr>
                              <w:noProof/>
                            </w:rPr>
                            <w:t>2</w:t>
                          </w:r>
                        </w:fldSimple>
                        <w:r>
                          <w:noBreakHyphen/>
                        </w:r>
                        <w:fldSimple w:instr=" SEQ Figure \* ARABIC \s 1 ">
                          <w:r>
                            <w:rPr>
                              <w:noProof/>
                            </w:rPr>
                            <w:t>6</w:t>
                          </w:r>
                        </w:fldSimple>
                        <w:r>
                          <w:t xml:space="preserve"> - Changes in Electricity Generation by Fuel Type</w:t>
                        </w:r>
                        <w:r w:rsidRPr="009A37F1">
                          <w:t xml:space="preserve"> </w:t>
                        </w:r>
                        <w:r>
                          <w:t>[27]</w:t>
                        </w:r>
                        <w:bookmarkEnd w:id="96"/>
                        <w:bookmarkEnd w:id="97"/>
                        <w:r>
                          <w:t xml:space="preserve"> </w:t>
                        </w:r>
                        <w:bookmarkEnd w:id="98"/>
                      </w:p>
                    </w:txbxContent>
                  </v:textbox>
                </v:shape>
                <w10:anchorlock/>
              </v:group>
            </w:pict>
          </mc:Fallback>
        </mc:AlternateContent>
      </w:r>
    </w:p>
    <w:p w14:paraId="3BCAF3A9" w14:textId="77777777" w:rsidR="008663B7" w:rsidRDefault="008663B7" w:rsidP="00061E33"/>
    <w:p w14:paraId="277F0D4F" w14:textId="2EEE692F" w:rsidR="00016183" w:rsidRPr="00770A87" w:rsidRDefault="00016183" w:rsidP="00061E33">
      <w:r w:rsidRPr="00770A87">
        <w:t xml:space="preserve">The renewable energy industry is growing substantially each year and is comprised of wind, solar PV and solar concentration, wave, geothermal, bio and hydroelectricity. This paper will principally comment on solar photovoltaic technologies. </w:t>
      </w:r>
      <w:r w:rsidR="00CD26F5">
        <w:t>Figure 2-7</w:t>
      </w:r>
      <w:r w:rsidRPr="00770A87">
        <w:t xml:space="preserve"> trends the last decade of growth for PV production from 5.1 GW in 2005 to 227 GW in 2015. This clearly demonstrates the growth of PV technologies all over the world </w:t>
      </w:r>
      <w:r w:rsidRPr="00770A87">
        <w:fldChar w:fldCharType="begin"/>
      </w:r>
      <w:r w:rsidRPr="00770A87">
        <w:instrText xml:space="preserve"> ADDIN EN.CITE &lt;EndNote&gt;&lt;Cite ExcludeYear="1"&gt;&lt;Author&gt;REN21&lt;/Author&gt;&lt;Year&gt;2016&lt;/Year&gt;&lt;RecNum&gt;66&lt;/RecNum&gt;&lt;DisplayText&gt;[28]&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Pr="00770A87">
        <w:fldChar w:fldCharType="separate"/>
      </w:r>
      <w:r w:rsidRPr="00770A87">
        <w:t>[28]</w:t>
      </w:r>
      <w:r w:rsidRPr="00770A87">
        <w:fldChar w:fldCharType="end"/>
      </w:r>
      <w:r w:rsidRPr="00770A87">
        <w:t xml:space="preserve">. </w:t>
      </w:r>
    </w:p>
    <w:p w14:paraId="1E51B34B" w14:textId="77777777" w:rsidR="00016183" w:rsidRPr="00770A87" w:rsidRDefault="00016183" w:rsidP="00061E33">
      <w:r w:rsidRPr="00770A87">
        <w:rPr>
          <w:noProof/>
          <w:lang w:eastAsia="en-AU"/>
        </w:rPr>
        <w:lastRenderedPageBreak/>
        <mc:AlternateContent>
          <mc:Choice Requires="wpg">
            <w:drawing>
              <wp:inline distT="0" distB="0" distL="0" distR="0" wp14:anchorId="20ED8F83" wp14:editId="32B3EF06">
                <wp:extent cx="5301465" cy="3601646"/>
                <wp:effectExtent l="0" t="0" r="0" b="0"/>
                <wp:docPr id="7205" name="Group 7205"/>
                <wp:cNvGraphicFramePr/>
                <a:graphic xmlns:a="http://schemas.openxmlformats.org/drawingml/2006/main">
                  <a:graphicData uri="http://schemas.microsoft.com/office/word/2010/wordprocessingGroup">
                    <wpg:wgp>
                      <wpg:cNvGrpSpPr/>
                      <wpg:grpSpPr>
                        <a:xfrm>
                          <a:off x="0" y="0"/>
                          <a:ext cx="5301465" cy="3601646"/>
                          <a:chOff x="730250" y="258184"/>
                          <a:chExt cx="5088794" cy="3198088"/>
                        </a:xfrm>
                      </wpg:grpSpPr>
                      <pic:pic xmlns:pic="http://schemas.openxmlformats.org/drawingml/2006/picture">
                        <pic:nvPicPr>
                          <pic:cNvPr id="7194" name="Picture 7194"/>
                          <pic:cNvPicPr>
                            <a:picLocks noChangeAspect="1"/>
                          </pic:cNvPicPr>
                        </pic:nvPicPr>
                        <pic:blipFill rotWithShape="1">
                          <a:blip r:embed="rId99"/>
                          <a:srcRect l="12741" t="8178"/>
                          <a:stretch/>
                        </pic:blipFill>
                        <pic:spPr>
                          <a:xfrm>
                            <a:off x="730250" y="258184"/>
                            <a:ext cx="5001260" cy="2899036"/>
                          </a:xfrm>
                          <a:prstGeom prst="rect">
                            <a:avLst/>
                          </a:prstGeom>
                        </pic:spPr>
                      </pic:pic>
                      <wps:wsp>
                        <wps:cNvPr id="7204" name="Text Box 7204"/>
                        <wps:cNvSpPr txBox="1"/>
                        <wps:spPr>
                          <a:xfrm>
                            <a:off x="730250" y="3200829"/>
                            <a:ext cx="5088794" cy="255443"/>
                          </a:xfrm>
                          <a:prstGeom prst="rect">
                            <a:avLst/>
                          </a:prstGeom>
                          <a:solidFill>
                            <a:prstClr val="white"/>
                          </a:solidFill>
                          <a:ln>
                            <a:noFill/>
                          </a:ln>
                        </wps:spPr>
                        <wps:txbx>
                          <w:txbxContent>
                            <w:p w14:paraId="6BE04AE6" w14:textId="60F24F28" w:rsidR="00D47419" w:rsidRPr="00FF4E75" w:rsidRDefault="00D47419" w:rsidP="00061E33">
                              <w:pPr>
                                <w:pStyle w:val="Caption"/>
                                <w:rPr>
                                  <w:szCs w:val="24"/>
                                </w:rPr>
                              </w:pPr>
                              <w:bookmarkStart w:id="99" w:name="_Ref478726944"/>
                              <w:bookmarkStart w:id="100" w:name="_Toc494733063"/>
                              <w:bookmarkStart w:id="101" w:name="_Toc494796244"/>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99"/>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ED8F83" id="Group 7205" o:spid="_x0000_s1049" style="width:417.45pt;height:283.6pt;mso-position-horizontal-relative:char;mso-position-vertical-relative:line" coordorigin="7302,2581" coordsize="50887,31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">
                <v:shape id="Picture 7194" o:spid="_x0000_s1050"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100" o:title="" croptop="5360f" cropleft="8350f"/>
                </v:shape>
                <v:shape id="Text Box 7204" o:spid="_x0000_s1051" type="#_x0000_t202" style="position:absolute;left:7302;top:32008;width:50888;height:2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6BE04AE6" w14:textId="60F24F28" w:rsidR="00D47419" w:rsidRPr="00FF4E75" w:rsidRDefault="00D47419" w:rsidP="00061E33">
                        <w:pPr>
                          <w:pStyle w:val="Caption"/>
                          <w:rPr>
                            <w:szCs w:val="24"/>
                          </w:rPr>
                        </w:pPr>
                        <w:bookmarkStart w:id="102" w:name="_Ref478726944"/>
                        <w:bookmarkStart w:id="103" w:name="_Toc494733063"/>
                        <w:bookmarkStart w:id="104" w:name="_Toc494796244"/>
                        <w:r>
                          <w:t xml:space="preserve">Figure </w:t>
                        </w:r>
                        <w:fldSimple w:instr=" STYLEREF 1 \s ">
                          <w:r>
                            <w:rPr>
                              <w:noProof/>
                            </w:rPr>
                            <w:t>2</w:t>
                          </w:r>
                        </w:fldSimple>
                        <w:r>
                          <w:noBreakHyphen/>
                        </w:r>
                        <w:fldSimple w:instr=" SEQ Figure \* ARABIC \s 1 ">
                          <w:r>
                            <w:rPr>
                              <w:noProof/>
                            </w:rPr>
                            <w:t>7</w:t>
                          </w:r>
                        </w:fldSimple>
                        <w:r>
                          <w:t xml:space="preserve"> - Solar PV Global Capacity</w:t>
                        </w:r>
                        <w:r w:rsidRPr="00423BE3">
                          <w:t xml:space="preserve"> by Country/Region, 2005-2015</w:t>
                        </w:r>
                        <w:r>
                          <w:t xml:space="preserve"> [28]</w:t>
                        </w:r>
                        <w:bookmarkEnd w:id="102"/>
                        <w:bookmarkEnd w:id="103"/>
                        <w:bookmarkEnd w:id="104"/>
                      </w:p>
                    </w:txbxContent>
                  </v:textbox>
                </v:shape>
                <w10:anchorlock/>
              </v:group>
            </w:pict>
          </mc:Fallback>
        </mc:AlternateContent>
      </w:r>
    </w:p>
    <w:p w14:paraId="3F57F879" w14:textId="77777777" w:rsidR="00016183" w:rsidRPr="00770A87" w:rsidRDefault="00016183" w:rsidP="00061E33"/>
    <w:p w14:paraId="2CE40496" w14:textId="65C5804F" w:rsidR="00016183" w:rsidRDefault="00016183" w:rsidP="00061E33">
      <w:r w:rsidRPr="00770A87">
        <w:t>The growth in solar PV is occurring all over the world and Australia has seen huge increases in the amount of solar installations</w:t>
      </w:r>
      <w:r w:rsidR="00CD26F5" w:rsidRPr="00CD26F5">
        <w:t xml:space="preserve"> </w:t>
      </w:r>
      <w:r w:rsidR="00CD26F5">
        <w:t xml:space="preserve">Figure 2-8 </w:t>
      </w:r>
      <w:r w:rsidRPr="00770A87">
        <w:t xml:space="preserve">shows the amount of installations per year in Australia. The peaks noted in the years 2011 and 2012 were due to the rebate progra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75A54CD7" w14:textId="77777777" w:rsidR="00EA3E8D" w:rsidRPr="00770A87" w:rsidRDefault="00EA3E8D" w:rsidP="00061E33"/>
    <w:p w14:paraId="4290C509" w14:textId="77777777" w:rsidR="00016183" w:rsidRPr="00770A87" w:rsidRDefault="00016183" w:rsidP="00061E33">
      <w:r w:rsidRPr="00770A87">
        <w:rPr>
          <w:noProof/>
          <w:lang w:eastAsia="en-AU"/>
        </w:rPr>
        <mc:AlternateContent>
          <mc:Choice Requires="wpg">
            <w:drawing>
              <wp:inline distT="0" distB="0" distL="0" distR="0" wp14:anchorId="318CF9F3" wp14:editId="3BE59531">
                <wp:extent cx="5251269" cy="3241675"/>
                <wp:effectExtent l="0" t="0" r="6985" b="0"/>
                <wp:docPr id="7206" name="Group 7206"/>
                <wp:cNvGraphicFramePr/>
                <a:graphic xmlns:a="http://schemas.openxmlformats.org/drawingml/2006/main">
                  <a:graphicData uri="http://schemas.microsoft.com/office/word/2010/wordprocessingGroup">
                    <wpg:wgp>
                      <wpg:cNvGrpSpPr/>
                      <wpg:grpSpPr>
                        <a:xfrm>
                          <a:off x="0" y="0"/>
                          <a:ext cx="5251269" cy="3241675"/>
                          <a:chOff x="0" y="259080"/>
                          <a:chExt cx="5731510" cy="2829834"/>
                        </a:xfrm>
                      </wpg:grpSpPr>
                      <pic:pic xmlns:pic="http://schemas.openxmlformats.org/drawingml/2006/picture">
                        <pic:nvPicPr>
                          <pic:cNvPr id="7188" name="Picture 7188"/>
                          <pic:cNvPicPr>
                            <a:picLocks noChangeAspect="1"/>
                          </pic:cNvPicPr>
                        </pic:nvPicPr>
                        <pic:blipFill rotWithShape="1">
                          <a:blip r:embed="rId101"/>
                          <a:srcRect t="9071"/>
                          <a:stretch/>
                        </pic:blipFill>
                        <pic:spPr>
                          <a:xfrm>
                            <a:off x="0" y="259080"/>
                            <a:ext cx="5731510" cy="2597150"/>
                          </a:xfrm>
                          <a:prstGeom prst="rect">
                            <a:avLst/>
                          </a:prstGeom>
                        </pic:spPr>
                      </pic:pic>
                      <wps:wsp>
                        <wps:cNvPr id="7171" name="Text Box 7171"/>
                        <wps:cNvSpPr txBox="1"/>
                        <wps:spPr>
                          <a:xfrm>
                            <a:off x="0" y="2887593"/>
                            <a:ext cx="5731510" cy="201321"/>
                          </a:xfrm>
                          <a:prstGeom prst="rect">
                            <a:avLst/>
                          </a:prstGeom>
                          <a:solidFill>
                            <a:prstClr val="white"/>
                          </a:solidFill>
                          <a:ln>
                            <a:noFill/>
                          </a:ln>
                        </wps:spPr>
                        <wps:txbx>
                          <w:txbxContent>
                            <w:p w14:paraId="03925E79" w14:textId="75B85611" w:rsidR="00D47419" w:rsidRPr="00B33402" w:rsidRDefault="00D47419" w:rsidP="00061E33">
                              <w:pPr>
                                <w:pStyle w:val="Caption"/>
                                <w:rPr>
                                  <w:szCs w:val="24"/>
                                </w:rPr>
                              </w:pPr>
                              <w:bookmarkStart w:id="105" w:name="_Ref478903066"/>
                              <w:bookmarkStart w:id="106" w:name="_Toc494733064"/>
                              <w:bookmarkStart w:id="107" w:name="_Toc494796245"/>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105"/>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CF9F3" id="Group 7206" o:spid="_x0000_s1052" style="width:413.5pt;height:255.25pt;mso-position-horizontal-relative:char;mso-position-vertical-relative:line" coordorigin=",2590" coordsize="57315,28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">
                <v:shape id="Picture 7188" o:spid="_x0000_s1053"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2" o:title="" croptop="5945f"/>
                </v:shape>
                <v:shape id="Text Box 7171" o:spid="_x0000_s1054" type="#_x0000_t202" style="position:absolute;top:28875;width:57315;height:2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03925E79" w14:textId="75B85611" w:rsidR="00D47419" w:rsidRPr="00B33402" w:rsidRDefault="00D47419" w:rsidP="00061E33">
                        <w:pPr>
                          <w:pStyle w:val="Caption"/>
                          <w:rPr>
                            <w:szCs w:val="24"/>
                          </w:rPr>
                        </w:pPr>
                        <w:bookmarkStart w:id="108" w:name="_Ref478903066"/>
                        <w:bookmarkStart w:id="109" w:name="_Toc494733064"/>
                        <w:bookmarkStart w:id="110" w:name="_Toc494796245"/>
                        <w:r>
                          <w:t xml:space="preserve">Figure </w:t>
                        </w:r>
                        <w:fldSimple w:instr=" STYLEREF 1 \s ">
                          <w:r>
                            <w:rPr>
                              <w:noProof/>
                            </w:rPr>
                            <w:t>2</w:t>
                          </w:r>
                        </w:fldSimple>
                        <w:r>
                          <w:noBreakHyphen/>
                        </w:r>
                        <w:fldSimple w:instr=" SEQ Figure \* ARABIC \s 1 ">
                          <w:r>
                            <w:rPr>
                              <w:noProof/>
                            </w:rPr>
                            <w:t>8</w:t>
                          </w:r>
                        </w:fldSimple>
                        <w:r>
                          <w:t xml:space="preserve"> - Annual Solar PV Installations in Australia [27]</w:t>
                        </w:r>
                        <w:bookmarkEnd w:id="108"/>
                        <w:bookmarkEnd w:id="109"/>
                        <w:bookmarkEnd w:id="110"/>
                      </w:p>
                    </w:txbxContent>
                  </v:textbox>
                </v:shape>
                <w10:anchorlock/>
              </v:group>
            </w:pict>
          </mc:Fallback>
        </mc:AlternateContent>
      </w:r>
    </w:p>
    <w:p w14:paraId="29B9656D" w14:textId="641513B8" w:rsidR="00016183" w:rsidRDefault="00016183" w:rsidP="00061E33">
      <w:r w:rsidRPr="00770A87">
        <w:t xml:space="preserve">While the amount of installations has started to decrease, the size of the installation has increased. </w:t>
      </w:r>
      <w:r w:rsidR="00CD26F5">
        <w:t>Figure 2-9</w:t>
      </w:r>
      <w:r w:rsidR="00B95AD3" w:rsidRPr="00770A87">
        <w:t xml:space="preserve"> </w:t>
      </w:r>
      <w:r w:rsidRPr="00770A87">
        <w:t xml:space="preserve">shows that the average kW capacity of the systems installed has increased and is due to price decreases and better technology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w:t>
      </w:r>
    </w:p>
    <w:p w14:paraId="114D821D" w14:textId="77777777" w:rsidR="00EA3E8D" w:rsidRPr="00770A87" w:rsidRDefault="00EA3E8D" w:rsidP="00061E33"/>
    <w:p w14:paraId="4874C457" w14:textId="77777777" w:rsidR="00016183" w:rsidRPr="00770A87" w:rsidRDefault="00016183" w:rsidP="00061E33">
      <w:r w:rsidRPr="00770A87">
        <w:rPr>
          <w:noProof/>
          <w:lang w:eastAsia="en-AU"/>
        </w:rPr>
        <mc:AlternateContent>
          <mc:Choice Requires="wpg">
            <w:drawing>
              <wp:inline distT="0" distB="0" distL="0" distR="0" wp14:anchorId="0F2EBE97" wp14:editId="719954BC">
                <wp:extent cx="5368835" cy="2993511"/>
                <wp:effectExtent l="0" t="0" r="3810" b="0"/>
                <wp:docPr id="7209" name="Group 7209"/>
                <wp:cNvGraphicFramePr/>
                <a:graphic xmlns:a="http://schemas.openxmlformats.org/drawingml/2006/main">
                  <a:graphicData uri="http://schemas.microsoft.com/office/word/2010/wordprocessingGroup">
                    <wpg:wgp>
                      <wpg:cNvGrpSpPr/>
                      <wpg:grpSpPr>
                        <a:xfrm>
                          <a:off x="0" y="0"/>
                          <a:ext cx="5368835" cy="2993511"/>
                          <a:chOff x="0" y="260315"/>
                          <a:chExt cx="5731510" cy="2756570"/>
                        </a:xfrm>
                      </wpg:grpSpPr>
                      <pic:pic xmlns:pic="http://schemas.openxmlformats.org/drawingml/2006/picture">
                        <pic:nvPicPr>
                          <pic:cNvPr id="7190" name="Picture 7190"/>
                          <pic:cNvPicPr>
                            <a:picLocks noChangeAspect="1"/>
                          </pic:cNvPicPr>
                        </pic:nvPicPr>
                        <pic:blipFill rotWithShape="1">
                          <a:blip r:embed="rId103"/>
                          <a:srcRect t="8629"/>
                          <a:stretch/>
                        </pic:blipFill>
                        <pic:spPr>
                          <a:xfrm>
                            <a:off x="0" y="260315"/>
                            <a:ext cx="5731510" cy="2756570"/>
                          </a:xfrm>
                          <a:prstGeom prst="rect">
                            <a:avLst/>
                          </a:prstGeom>
                        </pic:spPr>
                      </pic:pic>
                      <wps:wsp>
                        <wps:cNvPr id="7207" name="Text Box 7207"/>
                        <wps:cNvSpPr txBox="1"/>
                        <wps:spPr>
                          <a:xfrm>
                            <a:off x="0" y="2777881"/>
                            <a:ext cx="5731510" cy="221485"/>
                          </a:xfrm>
                          <a:prstGeom prst="rect">
                            <a:avLst/>
                          </a:prstGeom>
                          <a:solidFill>
                            <a:prstClr val="white"/>
                          </a:solidFill>
                          <a:ln>
                            <a:noFill/>
                          </a:ln>
                        </wps:spPr>
                        <wps:txbx>
                          <w:txbxContent>
                            <w:p w14:paraId="08DEBBE3" w14:textId="2BDAE216" w:rsidR="00D47419" w:rsidRPr="001423FC" w:rsidRDefault="00D47419" w:rsidP="00061E33">
                              <w:pPr>
                                <w:pStyle w:val="Caption"/>
                                <w:rPr>
                                  <w:sz w:val="18"/>
                                </w:rPr>
                              </w:pPr>
                              <w:bookmarkStart w:id="111" w:name="_Ref478903225"/>
                              <w:bookmarkStart w:id="112" w:name="_Toc494733065"/>
                              <w:bookmarkStart w:id="113" w:name="_Toc494796246"/>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111"/>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2EBE97" id="Group 7209" o:spid="_x0000_s1055" style="width:422.75pt;height:235.7pt;mso-position-horizontal-relative:char;mso-position-vertical-relative:line"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">
                <v:shape id="Picture 7190" o:spid="_x0000_s1056"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4" o:title="" croptop="5655f"/>
                </v:shape>
                <v:shape id="Text Box 7207" o:spid="_x0000_s1057" type="#_x0000_t202" style="position:absolute;top:27778;width:57315;height:2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08DEBBE3" w14:textId="2BDAE216" w:rsidR="00D47419" w:rsidRPr="001423FC" w:rsidRDefault="00D47419" w:rsidP="00061E33">
                        <w:pPr>
                          <w:pStyle w:val="Caption"/>
                          <w:rPr>
                            <w:sz w:val="18"/>
                          </w:rPr>
                        </w:pPr>
                        <w:bookmarkStart w:id="114" w:name="_Ref478903225"/>
                        <w:bookmarkStart w:id="115" w:name="_Toc494733065"/>
                        <w:bookmarkStart w:id="116" w:name="_Toc494796246"/>
                        <w:r w:rsidRPr="00811B9E">
                          <w:t xml:space="preserve">Figure </w:t>
                        </w:r>
                        <w:fldSimple w:instr=" STYLEREF 1 \s ">
                          <w:r>
                            <w:rPr>
                              <w:noProof/>
                            </w:rPr>
                            <w:t>2</w:t>
                          </w:r>
                        </w:fldSimple>
                        <w:r>
                          <w:noBreakHyphen/>
                        </w:r>
                        <w:fldSimple w:instr=" SEQ Figure \* ARABIC \s 1 ">
                          <w:r>
                            <w:rPr>
                              <w:noProof/>
                            </w:rPr>
                            <w:t>9</w:t>
                          </w:r>
                        </w:fldSimple>
                        <w:r>
                          <w:t xml:space="preserve"> - State Average Solar PV System Size [27]</w:t>
                        </w:r>
                        <w:bookmarkEnd w:id="114"/>
                        <w:bookmarkEnd w:id="115"/>
                        <w:bookmarkEnd w:id="116"/>
                      </w:p>
                    </w:txbxContent>
                  </v:textbox>
                </v:shape>
                <w10:anchorlock/>
              </v:group>
            </w:pict>
          </mc:Fallback>
        </mc:AlternateContent>
      </w:r>
    </w:p>
    <w:p w14:paraId="1DB657D1" w14:textId="7FDA946D" w:rsidR="004F71B6" w:rsidRPr="00770A87" w:rsidRDefault="00016183" w:rsidP="00061E33">
      <w:r w:rsidRPr="00770A87">
        <w:t xml:space="preserve">The renewable energy trend has allowed Queensland (QLD) to generate 4% of its electricity from renewables, with two wind farms and 466,966 domestic solar system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xml:space="preserve">. Onat has highlighted in Table 2-1 the advantages and disadvantages of PV systems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w:t>
      </w:r>
      <w:r w:rsidRPr="00770A87">
        <w:rPr>
          <w:sz w:val="20"/>
          <w:szCs w:val="20"/>
          <w:lang w:eastAsia="en-GB"/>
        </w:rPr>
        <w:t xml:space="preserve"> </w:t>
      </w:r>
    </w:p>
    <w:p w14:paraId="7753A1BF" w14:textId="2A08EA02" w:rsidR="00016183" w:rsidRPr="00770A87" w:rsidRDefault="00016183" w:rsidP="00061E33">
      <w:pPr>
        <w:pStyle w:val="TablesCap"/>
      </w:pPr>
      <w:bookmarkStart w:id="117" w:name="_Ref493368897"/>
      <w:bookmarkStart w:id="118" w:name="_Toc494733045"/>
      <w:bookmarkStart w:id="119" w:name="_Toc494793033"/>
      <w:r w:rsidRPr="00770A87">
        <w:t xml:space="preserve">Table </w:t>
      </w:r>
      <w:fldSimple w:instr=" STYLEREF 1 \s ">
        <w:r w:rsidR="00501050">
          <w:rPr>
            <w:noProof/>
          </w:rPr>
          <w:t>2</w:t>
        </w:r>
      </w:fldSimple>
      <w:r w:rsidR="00F55446">
        <w:noBreakHyphen/>
      </w:r>
      <w:fldSimple w:instr=" SEQ Table \* ARABIC \s 1 ">
        <w:r w:rsidR="00501050">
          <w:rPr>
            <w:noProof/>
          </w:rPr>
          <w:t>2</w:t>
        </w:r>
      </w:fldSimple>
      <w:bookmarkEnd w:id="117"/>
      <w:r w:rsidRPr="00770A87">
        <w:t>- Advantages and</w:t>
      </w:r>
      <w:r w:rsidR="00B95AD3" w:rsidRPr="00770A87">
        <w:t xml:space="preserve"> Disadvantages of PV Systems [29</w:t>
      </w:r>
      <w:r w:rsidRPr="00770A87">
        <w:t>]</w:t>
      </w:r>
      <w:bookmarkEnd w:id="118"/>
      <w:bookmarkEnd w:id="119"/>
    </w:p>
    <w:tbl>
      <w:tblPr>
        <w:tblStyle w:val="TableGrid1"/>
        <w:tblW w:w="8217" w:type="dxa"/>
        <w:tblLook w:val="04A0" w:firstRow="1" w:lastRow="0" w:firstColumn="1" w:lastColumn="0" w:noHBand="0" w:noVBand="1"/>
      </w:tblPr>
      <w:tblGrid>
        <w:gridCol w:w="4108"/>
        <w:gridCol w:w="4109"/>
      </w:tblGrid>
      <w:tr w:rsidR="00016183" w:rsidRPr="00770A87" w14:paraId="44627943" w14:textId="77777777" w:rsidTr="001E4588">
        <w:trPr>
          <w:cnfStyle w:val="100000000000" w:firstRow="1" w:lastRow="0" w:firstColumn="0" w:lastColumn="0" w:oddVBand="0" w:evenVBand="0" w:oddHBand="0" w:evenHBand="0" w:firstRowFirstColumn="0" w:firstRowLastColumn="0" w:lastRowFirstColumn="0" w:lastRowLastColumn="0"/>
          <w:trHeight w:val="154"/>
        </w:trPr>
        <w:tc>
          <w:tcPr>
            <w:tcW w:w="4108" w:type="dxa"/>
            <w:shd w:val="clear" w:color="auto" w:fill="CBD3DE" w:themeFill="text2" w:themeFillTint="40"/>
          </w:tcPr>
          <w:p w14:paraId="5E711EC3" w14:textId="77777777" w:rsidR="00016183" w:rsidRPr="00770A87" w:rsidRDefault="00016183" w:rsidP="00061E33">
            <w:pPr>
              <w:pStyle w:val="TabHead"/>
              <w:rPr>
                <w:b/>
                <w:lang w:val="en-AU"/>
              </w:rPr>
            </w:pPr>
            <w:bookmarkStart w:id="120" w:name="_Ref480886663"/>
            <w:bookmarkStart w:id="121" w:name="_Ref481337691"/>
            <w:r w:rsidRPr="00770A87">
              <w:rPr>
                <w:b/>
                <w:lang w:val="en-AU"/>
              </w:rPr>
              <w:t>Advantages of PV</w:t>
            </w:r>
          </w:p>
        </w:tc>
        <w:tc>
          <w:tcPr>
            <w:tcW w:w="4109" w:type="dxa"/>
            <w:shd w:val="clear" w:color="auto" w:fill="CBD3DE" w:themeFill="text2" w:themeFillTint="40"/>
          </w:tcPr>
          <w:p w14:paraId="34B5FAC7" w14:textId="77777777" w:rsidR="00016183" w:rsidRPr="00770A87" w:rsidRDefault="00016183" w:rsidP="00061E33">
            <w:pPr>
              <w:pStyle w:val="TabHead"/>
              <w:rPr>
                <w:b/>
                <w:lang w:val="en-AU"/>
              </w:rPr>
            </w:pPr>
            <w:r w:rsidRPr="00770A87">
              <w:rPr>
                <w:b/>
                <w:lang w:val="en-AU"/>
              </w:rPr>
              <w:t>Disadvantages of PV</w:t>
            </w:r>
          </w:p>
        </w:tc>
      </w:tr>
      <w:tr w:rsidR="00016183" w:rsidRPr="00770A87" w14:paraId="5649E515" w14:textId="77777777" w:rsidTr="001E4588">
        <w:trPr>
          <w:trHeight w:val="128"/>
        </w:trPr>
        <w:tc>
          <w:tcPr>
            <w:tcW w:w="4108" w:type="dxa"/>
          </w:tcPr>
          <w:p w14:paraId="10D2D86F" w14:textId="77777777" w:rsidR="00016183" w:rsidRPr="00770A87" w:rsidRDefault="00016183" w:rsidP="00061E33">
            <w:pPr>
              <w:pStyle w:val="TabBod"/>
              <w:rPr>
                <w:lang w:val="en-AU"/>
              </w:rPr>
            </w:pPr>
            <w:r w:rsidRPr="00770A87">
              <w:rPr>
                <w:lang w:val="en-AU"/>
              </w:rPr>
              <w:t>Fuel source is vast and essentially infinite</w:t>
            </w:r>
          </w:p>
        </w:tc>
        <w:tc>
          <w:tcPr>
            <w:tcW w:w="4109" w:type="dxa"/>
            <w:vMerge w:val="restart"/>
          </w:tcPr>
          <w:p w14:paraId="03C5CCAE" w14:textId="77777777" w:rsidR="00016183" w:rsidRPr="00770A87" w:rsidRDefault="00016183" w:rsidP="00061E33">
            <w:pPr>
              <w:pStyle w:val="TabBod"/>
              <w:rPr>
                <w:lang w:val="en-AU"/>
              </w:rPr>
            </w:pPr>
            <w:r w:rsidRPr="00770A87">
              <w:rPr>
                <w:lang w:val="en-AU"/>
              </w:rPr>
              <w:t>Fuel source is diffuse (sunlight is relatively low-density energy)</w:t>
            </w:r>
          </w:p>
        </w:tc>
      </w:tr>
      <w:tr w:rsidR="00016183" w:rsidRPr="00770A87" w14:paraId="3F522F9A" w14:textId="77777777" w:rsidTr="001E4588">
        <w:trPr>
          <w:trHeight w:val="522"/>
        </w:trPr>
        <w:tc>
          <w:tcPr>
            <w:tcW w:w="4108" w:type="dxa"/>
          </w:tcPr>
          <w:p w14:paraId="6BE64778" w14:textId="77777777" w:rsidR="00016183" w:rsidRPr="00770A87" w:rsidRDefault="00016183" w:rsidP="00061E33">
            <w:pPr>
              <w:pStyle w:val="TabBod"/>
              <w:rPr>
                <w:lang w:val="en-AU"/>
              </w:rPr>
            </w:pPr>
            <w:r w:rsidRPr="00770A87">
              <w:rPr>
                <w:lang w:val="en-AU"/>
              </w:rPr>
              <w:t>No emissions, no combustion or radioactive fuel for disposal (does not contribute perceptibly to global climate change or pollution)</w:t>
            </w:r>
          </w:p>
        </w:tc>
        <w:tc>
          <w:tcPr>
            <w:tcW w:w="4109" w:type="dxa"/>
            <w:vMerge/>
          </w:tcPr>
          <w:p w14:paraId="7C50B58F" w14:textId="77777777" w:rsidR="00016183" w:rsidRPr="00770A87" w:rsidRDefault="00016183" w:rsidP="00061E33">
            <w:pPr>
              <w:pStyle w:val="TabBod"/>
              <w:rPr>
                <w:lang w:val="en-AU"/>
              </w:rPr>
            </w:pPr>
          </w:p>
        </w:tc>
      </w:tr>
      <w:tr w:rsidR="00016183" w:rsidRPr="00770A87" w14:paraId="7AD3EA77" w14:textId="77777777" w:rsidTr="001E4588">
        <w:trPr>
          <w:trHeight w:val="128"/>
        </w:trPr>
        <w:tc>
          <w:tcPr>
            <w:tcW w:w="4108" w:type="dxa"/>
          </w:tcPr>
          <w:p w14:paraId="4EF8FC23" w14:textId="77777777" w:rsidR="00016183" w:rsidRPr="00770A87" w:rsidRDefault="00016183" w:rsidP="00061E33">
            <w:pPr>
              <w:pStyle w:val="TabBod"/>
              <w:rPr>
                <w:lang w:val="en-AU"/>
              </w:rPr>
            </w:pPr>
            <w:r w:rsidRPr="00770A87">
              <w:rPr>
                <w:lang w:val="en-AU"/>
              </w:rPr>
              <w:t>Low operating costs (no fuel)</w:t>
            </w:r>
          </w:p>
        </w:tc>
        <w:tc>
          <w:tcPr>
            <w:tcW w:w="4109" w:type="dxa"/>
            <w:vMerge w:val="restart"/>
          </w:tcPr>
          <w:p w14:paraId="40EDB8B6" w14:textId="77777777" w:rsidR="00016183" w:rsidRPr="00770A87" w:rsidRDefault="00016183" w:rsidP="00061E33">
            <w:pPr>
              <w:pStyle w:val="TabBod"/>
              <w:rPr>
                <w:lang w:val="en-AU"/>
              </w:rPr>
            </w:pPr>
            <w:r w:rsidRPr="00770A87">
              <w:rPr>
                <w:lang w:val="en-AU"/>
              </w:rPr>
              <w:t>Low conversion efficiency &lt;40% for commercial applications</w:t>
            </w:r>
          </w:p>
        </w:tc>
      </w:tr>
      <w:tr w:rsidR="00016183" w:rsidRPr="00770A87" w14:paraId="5F54D6A1" w14:textId="77777777" w:rsidTr="001E4588">
        <w:trPr>
          <w:trHeight w:val="128"/>
        </w:trPr>
        <w:tc>
          <w:tcPr>
            <w:tcW w:w="4108" w:type="dxa"/>
          </w:tcPr>
          <w:p w14:paraId="2ED6DAF5" w14:textId="77777777" w:rsidR="00016183" w:rsidRPr="00770A87" w:rsidRDefault="00016183" w:rsidP="00061E33">
            <w:pPr>
              <w:pStyle w:val="TabBod"/>
              <w:rPr>
                <w:lang w:val="en-AU"/>
              </w:rPr>
            </w:pPr>
            <w:r w:rsidRPr="00770A87">
              <w:rPr>
                <w:lang w:val="en-AU"/>
              </w:rPr>
              <w:t>No moving parts</w:t>
            </w:r>
          </w:p>
        </w:tc>
        <w:tc>
          <w:tcPr>
            <w:tcW w:w="4109" w:type="dxa"/>
            <w:vMerge/>
          </w:tcPr>
          <w:p w14:paraId="039AA912" w14:textId="77777777" w:rsidR="00016183" w:rsidRPr="00770A87" w:rsidRDefault="00016183" w:rsidP="00061E33">
            <w:pPr>
              <w:pStyle w:val="TabBod"/>
              <w:rPr>
                <w:lang w:val="en-AU"/>
              </w:rPr>
            </w:pPr>
          </w:p>
        </w:tc>
      </w:tr>
      <w:tr w:rsidR="00016183" w:rsidRPr="00770A87" w14:paraId="74F0E21B" w14:textId="77777777" w:rsidTr="001E4588">
        <w:trPr>
          <w:trHeight w:val="123"/>
        </w:trPr>
        <w:tc>
          <w:tcPr>
            <w:tcW w:w="4108" w:type="dxa"/>
          </w:tcPr>
          <w:p w14:paraId="54BAB614" w14:textId="77777777" w:rsidR="00016183" w:rsidRPr="00770A87" w:rsidRDefault="00016183" w:rsidP="00061E33">
            <w:pPr>
              <w:pStyle w:val="TabBod"/>
              <w:rPr>
                <w:lang w:val="en-AU"/>
              </w:rPr>
            </w:pPr>
            <w:r w:rsidRPr="00770A87">
              <w:rPr>
                <w:lang w:val="en-AU"/>
              </w:rPr>
              <w:t>Ambient temperature operation</w:t>
            </w:r>
          </w:p>
        </w:tc>
        <w:tc>
          <w:tcPr>
            <w:tcW w:w="4109" w:type="dxa"/>
            <w:vMerge/>
          </w:tcPr>
          <w:p w14:paraId="19E80412" w14:textId="77777777" w:rsidR="00016183" w:rsidRPr="00770A87" w:rsidRDefault="00016183" w:rsidP="00061E33">
            <w:pPr>
              <w:pStyle w:val="TabBod"/>
              <w:rPr>
                <w:lang w:val="en-AU"/>
              </w:rPr>
            </w:pPr>
          </w:p>
        </w:tc>
      </w:tr>
      <w:tr w:rsidR="00016183" w:rsidRPr="00770A87" w14:paraId="0EB83352" w14:textId="77777777" w:rsidTr="001E4588">
        <w:trPr>
          <w:trHeight w:val="128"/>
        </w:trPr>
        <w:tc>
          <w:tcPr>
            <w:tcW w:w="4108" w:type="dxa"/>
          </w:tcPr>
          <w:p w14:paraId="581F0F28" w14:textId="77777777" w:rsidR="00016183" w:rsidRPr="00770A87" w:rsidRDefault="00016183" w:rsidP="00061E33">
            <w:pPr>
              <w:pStyle w:val="TabBod"/>
              <w:rPr>
                <w:lang w:val="en-AU"/>
              </w:rPr>
            </w:pPr>
            <w:r w:rsidRPr="00770A87">
              <w:rPr>
                <w:lang w:val="en-AU"/>
              </w:rPr>
              <w:t>High reliability in modules (&gt;20 years)</w:t>
            </w:r>
          </w:p>
        </w:tc>
        <w:tc>
          <w:tcPr>
            <w:tcW w:w="4109" w:type="dxa"/>
            <w:vMerge w:val="restart"/>
          </w:tcPr>
          <w:p w14:paraId="3A955A5B" w14:textId="77777777" w:rsidR="00016183" w:rsidRPr="00770A87" w:rsidRDefault="00016183" w:rsidP="00061E33">
            <w:pPr>
              <w:pStyle w:val="TabBod"/>
              <w:rPr>
                <w:lang w:val="en-AU"/>
              </w:rPr>
            </w:pPr>
            <w:r w:rsidRPr="00770A87">
              <w:rPr>
                <w:lang w:val="en-AU"/>
              </w:rPr>
              <w:t>Poorer reliability of auxiliary (BOS) elements including storage</w:t>
            </w:r>
          </w:p>
        </w:tc>
      </w:tr>
      <w:tr w:rsidR="00016183" w:rsidRPr="00770A87" w14:paraId="3692520E" w14:textId="77777777" w:rsidTr="001E4588">
        <w:trPr>
          <w:trHeight w:val="128"/>
        </w:trPr>
        <w:tc>
          <w:tcPr>
            <w:tcW w:w="4108" w:type="dxa"/>
          </w:tcPr>
          <w:p w14:paraId="4B959799" w14:textId="77777777" w:rsidR="00016183" w:rsidRPr="00770A87" w:rsidRDefault="00016183" w:rsidP="00061E33">
            <w:pPr>
              <w:pStyle w:val="TabBod"/>
              <w:rPr>
                <w:lang w:val="en-AU"/>
              </w:rPr>
            </w:pPr>
            <w:r w:rsidRPr="00770A87">
              <w:rPr>
                <w:lang w:val="en-AU"/>
              </w:rPr>
              <w:t>Modular (small or large increments)</w:t>
            </w:r>
          </w:p>
        </w:tc>
        <w:tc>
          <w:tcPr>
            <w:tcW w:w="4109" w:type="dxa"/>
            <w:vMerge/>
          </w:tcPr>
          <w:p w14:paraId="44E59502" w14:textId="77777777" w:rsidR="00016183" w:rsidRPr="00770A87" w:rsidRDefault="00016183" w:rsidP="00061E33">
            <w:pPr>
              <w:pStyle w:val="TabBod"/>
              <w:rPr>
                <w:lang w:val="en-AU"/>
              </w:rPr>
            </w:pPr>
          </w:p>
        </w:tc>
      </w:tr>
      <w:tr w:rsidR="00016183" w:rsidRPr="00770A87" w14:paraId="4530C5D2" w14:textId="77777777" w:rsidTr="001E4588">
        <w:trPr>
          <w:trHeight w:val="128"/>
        </w:trPr>
        <w:tc>
          <w:tcPr>
            <w:tcW w:w="4108" w:type="dxa"/>
          </w:tcPr>
          <w:p w14:paraId="2662C53E" w14:textId="77777777" w:rsidR="00016183" w:rsidRPr="00770A87" w:rsidRDefault="00016183" w:rsidP="00061E33">
            <w:pPr>
              <w:pStyle w:val="TabBod"/>
              <w:rPr>
                <w:lang w:val="en-AU"/>
              </w:rPr>
            </w:pPr>
            <w:r w:rsidRPr="00770A87">
              <w:rPr>
                <w:lang w:val="en-AU"/>
              </w:rPr>
              <w:t>Quick installation</w:t>
            </w:r>
          </w:p>
        </w:tc>
        <w:tc>
          <w:tcPr>
            <w:tcW w:w="4109" w:type="dxa"/>
            <w:vMerge/>
          </w:tcPr>
          <w:p w14:paraId="3635B36A" w14:textId="77777777" w:rsidR="00016183" w:rsidRPr="00770A87" w:rsidRDefault="00016183" w:rsidP="00061E33">
            <w:pPr>
              <w:pStyle w:val="TabBod"/>
              <w:rPr>
                <w:lang w:val="en-AU"/>
              </w:rPr>
            </w:pPr>
          </w:p>
        </w:tc>
      </w:tr>
      <w:tr w:rsidR="00016183" w:rsidRPr="00770A87" w14:paraId="63EFEB2D" w14:textId="77777777" w:rsidTr="001E4588">
        <w:trPr>
          <w:trHeight w:val="259"/>
        </w:trPr>
        <w:tc>
          <w:tcPr>
            <w:tcW w:w="4108" w:type="dxa"/>
          </w:tcPr>
          <w:p w14:paraId="7B21DABC" w14:textId="77777777" w:rsidR="00016183" w:rsidRPr="00770A87" w:rsidRDefault="00016183" w:rsidP="00061E33">
            <w:pPr>
              <w:pStyle w:val="TabBod"/>
              <w:rPr>
                <w:lang w:val="en-AU"/>
              </w:rPr>
            </w:pPr>
            <w:r w:rsidRPr="00770A87">
              <w:rPr>
                <w:lang w:val="en-AU"/>
              </w:rPr>
              <w:t>Can be integrated into new or existing building structures</w:t>
            </w:r>
          </w:p>
        </w:tc>
        <w:tc>
          <w:tcPr>
            <w:tcW w:w="4109" w:type="dxa"/>
            <w:vMerge w:val="restart"/>
          </w:tcPr>
          <w:p w14:paraId="5CD14925" w14:textId="77777777" w:rsidR="00016183" w:rsidRPr="00770A87" w:rsidRDefault="00016183" w:rsidP="00061E33">
            <w:pPr>
              <w:pStyle w:val="TabBod"/>
              <w:rPr>
                <w:lang w:val="en-AU"/>
              </w:rPr>
            </w:pPr>
            <w:r w:rsidRPr="00770A87">
              <w:rPr>
                <w:lang w:val="en-AU"/>
              </w:rPr>
              <w:t>Initial investment sum</w:t>
            </w:r>
          </w:p>
        </w:tc>
      </w:tr>
      <w:tr w:rsidR="00016183" w:rsidRPr="00770A87" w14:paraId="59D0D170" w14:textId="77777777" w:rsidTr="001E4588">
        <w:trPr>
          <w:trHeight w:val="128"/>
        </w:trPr>
        <w:tc>
          <w:tcPr>
            <w:tcW w:w="4108" w:type="dxa"/>
          </w:tcPr>
          <w:p w14:paraId="061E1C48" w14:textId="77777777" w:rsidR="00016183" w:rsidRPr="00770A87" w:rsidRDefault="00016183" w:rsidP="00061E33">
            <w:pPr>
              <w:pStyle w:val="TabBod"/>
              <w:rPr>
                <w:lang w:val="en-AU"/>
              </w:rPr>
            </w:pPr>
            <w:r w:rsidRPr="00770A87">
              <w:rPr>
                <w:lang w:val="en-AU"/>
              </w:rPr>
              <w:t>Can be installed at nearly any point of use</w:t>
            </w:r>
          </w:p>
        </w:tc>
        <w:tc>
          <w:tcPr>
            <w:tcW w:w="4109" w:type="dxa"/>
            <w:vMerge/>
          </w:tcPr>
          <w:p w14:paraId="4C2F9E18" w14:textId="77777777" w:rsidR="00016183" w:rsidRPr="00770A87" w:rsidRDefault="00016183" w:rsidP="00061E33">
            <w:pPr>
              <w:pStyle w:val="TabBod"/>
              <w:rPr>
                <w:lang w:val="en-AU"/>
              </w:rPr>
            </w:pPr>
          </w:p>
        </w:tc>
      </w:tr>
      <w:tr w:rsidR="00016183" w:rsidRPr="00770A87" w14:paraId="38FC6B22" w14:textId="77777777" w:rsidTr="001E4588">
        <w:trPr>
          <w:trHeight w:val="259"/>
        </w:trPr>
        <w:tc>
          <w:tcPr>
            <w:tcW w:w="4108" w:type="dxa"/>
          </w:tcPr>
          <w:p w14:paraId="3AFFA3E8" w14:textId="77777777" w:rsidR="00016183" w:rsidRPr="00770A87" w:rsidRDefault="00016183" w:rsidP="00061E33">
            <w:pPr>
              <w:pStyle w:val="TabBod"/>
              <w:rPr>
                <w:lang w:val="en-AU"/>
              </w:rPr>
            </w:pPr>
            <w:r w:rsidRPr="00770A87">
              <w:rPr>
                <w:lang w:val="en-AU"/>
              </w:rPr>
              <w:t>Daily output peak may match local demand</w:t>
            </w:r>
          </w:p>
        </w:tc>
        <w:tc>
          <w:tcPr>
            <w:tcW w:w="4109" w:type="dxa"/>
            <w:vMerge w:val="restart"/>
          </w:tcPr>
          <w:p w14:paraId="7C3FDC89" w14:textId="77777777" w:rsidR="00016183" w:rsidRPr="00770A87" w:rsidRDefault="00016183" w:rsidP="00061E33">
            <w:pPr>
              <w:pStyle w:val="TabBod"/>
              <w:rPr>
                <w:lang w:val="en-AU"/>
              </w:rPr>
            </w:pPr>
            <w:r w:rsidRPr="00770A87">
              <w:rPr>
                <w:lang w:val="en-AU"/>
              </w:rPr>
              <w:t>Lack of economical efficient energy storage</w:t>
            </w:r>
          </w:p>
        </w:tc>
      </w:tr>
      <w:tr w:rsidR="00016183" w:rsidRPr="00770A87" w14:paraId="590A796D" w14:textId="77777777" w:rsidTr="001E4588">
        <w:trPr>
          <w:trHeight w:val="128"/>
        </w:trPr>
        <w:tc>
          <w:tcPr>
            <w:tcW w:w="4108" w:type="dxa"/>
          </w:tcPr>
          <w:p w14:paraId="46A6B877" w14:textId="77777777" w:rsidR="00016183" w:rsidRPr="00770A87" w:rsidRDefault="00016183" w:rsidP="00061E33">
            <w:pPr>
              <w:pStyle w:val="TabBod"/>
              <w:rPr>
                <w:lang w:val="en-AU"/>
              </w:rPr>
            </w:pPr>
            <w:r w:rsidRPr="00770A87">
              <w:rPr>
                <w:lang w:val="en-AU"/>
              </w:rPr>
              <w:t>High public acceptance</w:t>
            </w:r>
          </w:p>
        </w:tc>
        <w:tc>
          <w:tcPr>
            <w:tcW w:w="4109" w:type="dxa"/>
            <w:vMerge/>
          </w:tcPr>
          <w:p w14:paraId="04FF8127" w14:textId="77777777" w:rsidR="00016183" w:rsidRPr="00770A87" w:rsidRDefault="00016183" w:rsidP="00061E33">
            <w:pPr>
              <w:pStyle w:val="TabBod"/>
              <w:rPr>
                <w:lang w:val="en-AU"/>
              </w:rPr>
            </w:pPr>
          </w:p>
        </w:tc>
      </w:tr>
      <w:tr w:rsidR="00016183" w:rsidRPr="00770A87" w14:paraId="13E75C3F" w14:textId="77777777" w:rsidTr="001E4588">
        <w:trPr>
          <w:trHeight w:val="123"/>
        </w:trPr>
        <w:tc>
          <w:tcPr>
            <w:tcW w:w="4108" w:type="dxa"/>
          </w:tcPr>
          <w:p w14:paraId="01E136A6" w14:textId="77777777" w:rsidR="00016183" w:rsidRPr="00770A87" w:rsidRDefault="00016183" w:rsidP="00061E33">
            <w:pPr>
              <w:pStyle w:val="TabBod"/>
              <w:rPr>
                <w:lang w:val="en-AU"/>
              </w:rPr>
            </w:pPr>
            <w:r w:rsidRPr="00770A87">
              <w:rPr>
                <w:lang w:val="en-AU"/>
              </w:rPr>
              <w:t>Excellent safety record</w:t>
            </w:r>
          </w:p>
        </w:tc>
        <w:tc>
          <w:tcPr>
            <w:tcW w:w="4109" w:type="dxa"/>
            <w:vMerge/>
          </w:tcPr>
          <w:p w14:paraId="37FA2EEF" w14:textId="77777777" w:rsidR="00016183" w:rsidRPr="00770A87" w:rsidRDefault="00016183" w:rsidP="00061E33">
            <w:pPr>
              <w:pStyle w:val="TabBod"/>
              <w:rPr>
                <w:lang w:val="en-AU"/>
              </w:rPr>
            </w:pPr>
          </w:p>
        </w:tc>
      </w:tr>
      <w:bookmarkEnd w:id="120"/>
      <w:bookmarkEnd w:id="121"/>
    </w:tbl>
    <w:p w14:paraId="2DCAAA10" w14:textId="77777777" w:rsidR="00016183" w:rsidRPr="00770A87" w:rsidRDefault="00016183" w:rsidP="00061E33"/>
    <w:p w14:paraId="1D2F6F65" w14:textId="4DFBADAC" w:rsidR="00016183" w:rsidRPr="00770A87" w:rsidRDefault="00016183" w:rsidP="00542ADA">
      <w:pPr>
        <w:pStyle w:val="Heading3"/>
      </w:pPr>
      <w:bookmarkStart w:id="122" w:name="_Toc494732961"/>
      <w:bookmarkStart w:id="123" w:name="_Toc494793357"/>
      <w:r w:rsidRPr="00770A87">
        <w:lastRenderedPageBreak/>
        <w:t>Efficiency of PV</w:t>
      </w:r>
      <w:bookmarkEnd w:id="122"/>
      <w:bookmarkEnd w:id="123"/>
    </w:p>
    <w:p w14:paraId="4A940299" w14:textId="2652F982" w:rsidR="00805D31" w:rsidRPr="00770A87" w:rsidRDefault="00183E56" w:rsidP="00061E33">
      <w:r w:rsidRPr="00770A87">
        <w:rPr>
          <w:noProof/>
          <w:lang w:eastAsia="en-AU"/>
        </w:rPr>
        <mc:AlternateContent>
          <mc:Choice Requires="wpg">
            <w:drawing>
              <wp:anchor distT="0" distB="0" distL="114300" distR="114300" simplePos="0" relativeHeight="251658242" behindDoc="0" locked="0" layoutInCell="1" allowOverlap="1" wp14:anchorId="16EF98A1" wp14:editId="4E032A09">
                <wp:simplePos x="0" y="0"/>
                <wp:positionH relativeFrom="column">
                  <wp:posOffset>-1236345</wp:posOffset>
                </wp:positionH>
                <wp:positionV relativeFrom="paragraph">
                  <wp:posOffset>2144395</wp:posOffset>
                </wp:positionV>
                <wp:extent cx="7395210" cy="5250180"/>
                <wp:effectExtent l="5715" t="0" r="1905" b="1905"/>
                <wp:wrapSquare wrapText="bothSides"/>
                <wp:docPr id="7212" name="Group 7212"/>
                <wp:cNvGraphicFramePr/>
                <a:graphic xmlns:a="http://schemas.openxmlformats.org/drawingml/2006/main">
                  <a:graphicData uri="http://schemas.microsoft.com/office/word/2010/wordprocessingGroup">
                    <wpg:wgp>
                      <wpg:cNvGrpSpPr/>
                      <wpg:grpSpPr>
                        <a:xfrm rot="16200000">
                          <a:off x="0" y="0"/>
                          <a:ext cx="7395210" cy="5250180"/>
                          <a:chOff x="-507302" y="-191099"/>
                          <a:chExt cx="7814222" cy="4728829"/>
                        </a:xfrm>
                      </wpg:grpSpPr>
                      <pic:pic xmlns:pic="http://schemas.openxmlformats.org/drawingml/2006/picture">
                        <pic:nvPicPr>
                          <pic:cNvPr id="7197" name="Picture 7197"/>
                          <pic:cNvPicPr>
                            <a:picLocks noChangeAspect="1"/>
                          </pic:cNvPicPr>
                        </pic:nvPicPr>
                        <pic:blipFill rotWithShape="1">
                          <a:blip r:embed="rId105"/>
                          <a:srcRect t="9422" r="8" b="6869"/>
                          <a:stretch/>
                        </pic:blipFill>
                        <pic:spPr>
                          <a:xfrm>
                            <a:off x="-227532" y="340266"/>
                            <a:ext cx="7534452" cy="4105454"/>
                          </a:xfrm>
                          <a:prstGeom prst="rect">
                            <a:avLst/>
                          </a:prstGeom>
                        </pic:spPr>
                      </pic:pic>
                      <wps:wsp>
                        <wps:cNvPr id="7211" name="Text Box 7211"/>
                        <wps:cNvSpPr txBox="1"/>
                        <wps:spPr>
                          <a:xfrm rot="5400000">
                            <a:off x="-2771645" y="2073244"/>
                            <a:ext cx="4728829" cy="200143"/>
                          </a:xfrm>
                          <a:prstGeom prst="rect">
                            <a:avLst/>
                          </a:prstGeom>
                          <a:solidFill>
                            <a:prstClr val="white"/>
                          </a:solidFill>
                          <a:ln>
                            <a:noFill/>
                          </a:ln>
                        </wps:spPr>
                        <wps:txbx>
                          <w:txbxContent>
                            <w:p w14:paraId="56B917EB" w14:textId="27B9F0C5" w:rsidR="00D47419" w:rsidRPr="009102AB" w:rsidRDefault="00D47419" w:rsidP="00061E33">
                              <w:pPr>
                                <w:pStyle w:val="Caption"/>
                                <w:rPr>
                                  <w:szCs w:val="24"/>
                                </w:rPr>
                              </w:pPr>
                              <w:bookmarkStart w:id="124" w:name="_Ref478905590"/>
                              <w:bookmarkStart w:id="125" w:name="_Toc494796247"/>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6EF98A1" id="Group 7212" o:spid="_x0000_s1058" style="position:absolute;left:0;text-align:left;margin-left:-97.35pt;margin-top:168.85pt;width:582.3pt;height:413.4pt;rotation:-90;z-index:251658242;mso-position-horizontal-relative:text;mso-position-vertical-relative:text;mso-width-relative:margin" coordorigin="-5073,-1910" coordsize="78142,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">
                <v:shape id="Picture 7197" o:spid="_x0000_s1059" type="#_x0000_t75" style="position:absolute;left:-2275;top:3402;width:75344;height:41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6" o:title="" croptop="6175f" cropbottom="4502f" cropright="5f"/>
                </v:shape>
                <v:shape id="Text Box 7211" o:spid="_x0000_s1060" type="#_x0000_t202" style="position:absolute;left:-27716;top:20733;width:47287;height:20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" stroked="f">
                  <v:textbox inset="0,0,0,0">
                    <w:txbxContent>
                      <w:p w14:paraId="56B917EB" w14:textId="27B9F0C5" w:rsidR="00D47419" w:rsidRPr="009102AB" w:rsidRDefault="00D47419" w:rsidP="00061E33">
                        <w:pPr>
                          <w:pStyle w:val="Caption"/>
                          <w:rPr>
                            <w:szCs w:val="24"/>
                          </w:rPr>
                        </w:pPr>
                        <w:bookmarkStart w:id="126" w:name="_Ref478905590"/>
                        <w:bookmarkStart w:id="127" w:name="_Toc494796247"/>
                        <w:r>
                          <w:t xml:space="preserve">Figure </w:t>
                        </w:r>
                        <w:fldSimple w:instr=" STYLEREF 1 \s ">
                          <w:r>
                            <w:rPr>
                              <w:noProof/>
                            </w:rPr>
                            <w:t>2</w:t>
                          </w:r>
                        </w:fldSimple>
                        <w:r>
                          <w:noBreakHyphen/>
                        </w:r>
                        <w:fldSimple w:instr=" SEQ Figure \* ARABIC \s 1 ">
                          <w:r>
                            <w:rPr>
                              <w:noProof/>
                            </w:rPr>
                            <w:t>10</w:t>
                          </w:r>
                        </w:fldSimple>
                        <w:r>
                          <w:t xml:space="preserve"> - Best Research-Cell Efficiencies, 1976-2015 [31]</w:t>
                        </w:r>
                        <w:bookmarkEnd w:id="126"/>
                        <w:bookmarkEnd w:id="127"/>
                      </w:p>
                    </w:txbxContent>
                  </v:textbox>
                </v:shape>
                <w10:wrap type="square"/>
              </v:group>
            </w:pict>
          </mc:Fallback>
        </mc:AlternateContent>
      </w:r>
      <w:r w:rsidR="00016183" w:rsidRPr="00770A87">
        <w:t xml:space="preserve">The PV cell is a technology which is rapidly improving. The first solar cells had less than 1% efficiency and in the 1950’s the Si cells had around 6% efficiency </w:t>
      </w:r>
      <w:r w:rsidR="00016183" w:rsidRPr="00770A87">
        <w:fldChar w:fldCharType="begin"/>
      </w:r>
      <w:r w:rsidR="00016183" w:rsidRPr="00770A87">
        <w:instrText xml:space="preserve"> ADDIN EN.CITE &lt;EndNote&gt;&lt;Cite&gt;&lt;Author&gt;Photovoltaic&lt;/Author&gt;&lt;Year&gt;2015&lt;/Year&gt;&lt;RecNum&gt;69&lt;/RecNum&gt;&lt;DisplayText&gt;[30]&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016183" w:rsidRPr="00770A87">
        <w:fldChar w:fldCharType="separate"/>
      </w:r>
      <w:r w:rsidR="00016183" w:rsidRPr="00770A87">
        <w:t>[30]</w:t>
      </w:r>
      <w:r w:rsidR="00016183" w:rsidRPr="00770A87">
        <w:fldChar w:fldCharType="end"/>
      </w:r>
      <w:r w:rsidR="00016183" w:rsidRPr="00770A87">
        <w:t xml:space="preserve">. </w:t>
      </w:r>
      <w:bookmarkStart w:id="128" w:name="_Hlk492836181"/>
      <w:r w:rsidR="00016183" w:rsidRPr="00770A87">
        <w:t xml:space="preserve">Currently Si crystalline has 25.6% efficiency while the best solar cell is InGaP/GaAs/InGaAs with 37.9% efficiency </w:t>
      </w:r>
      <w:r w:rsidR="00016183" w:rsidRPr="00770A87">
        <w:fldChar w:fldCharType="begin"/>
      </w:r>
      <w:r w:rsidR="00016183"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016183" w:rsidRPr="00770A87">
        <w:fldChar w:fldCharType="separate"/>
      </w:r>
      <w:r w:rsidR="00016183" w:rsidRPr="00770A87">
        <w:t>[31]</w:t>
      </w:r>
      <w:r w:rsidR="00016183" w:rsidRPr="00770A87">
        <w:fldChar w:fldCharType="end"/>
      </w:r>
      <w:r w:rsidR="00016183" w:rsidRPr="00770A87">
        <w:t xml:space="preserve">. </w:t>
      </w:r>
      <w:r w:rsidR="00CD26F5">
        <w:t>Figure 2-10</w:t>
      </w:r>
      <w:r w:rsidR="00016183" w:rsidRPr="00770A87">
        <w:t xml:space="preserve"> shows the trending increase in efficiency for solar </w:t>
      </w:r>
      <w:bookmarkEnd w:id="128"/>
      <w:r w:rsidR="00016183" w:rsidRPr="00770A87">
        <w:t>panels.</w:t>
      </w:r>
    </w:p>
    <w:p w14:paraId="566A2530" w14:textId="2E5FFB09" w:rsidR="00016183" w:rsidRPr="00770A87" w:rsidRDefault="008663B7" w:rsidP="00061E33">
      <w:pPr>
        <w:pStyle w:val="NormalWeb"/>
      </w:pPr>
      <w:r w:rsidRPr="00770A87">
        <w:lastRenderedPageBreak/>
        <w:t xml:space="preserve">While the efficiencies of PV are undoubtedly increasing it is important to mention the declining performance of PV over its lifetime. Shamra wrote that PV experiences a continuous degradation due to aging </w:t>
      </w:r>
      <w:r w:rsidRPr="00770A87">
        <w:fldChar w:fldCharType="begin"/>
      </w:r>
      <w:r w:rsidRPr="00770A87">
        <w:instrText xml:space="preserve"> ADDIN EN.CITE &lt;EndNote&gt;&lt;Cite&gt;&lt;Author&gt;Sharma&lt;/Author&gt;&lt;Year&gt;2013&lt;/Year&gt;&lt;RecNum&gt;163&lt;/RecNum&gt;&lt;DisplayText&gt;[32]&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Pr="00770A87">
        <w:fldChar w:fldCharType="separate"/>
      </w:r>
      <w:r w:rsidRPr="00770A87">
        <w:t>[32]</w:t>
      </w:r>
      <w:r w:rsidRPr="00770A87">
        <w:fldChar w:fldCharType="end"/>
      </w:r>
      <w:r w:rsidRPr="00770A87">
        <w:t xml:space="preserve">. A study by Meyer and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 </w:instrText>
      </w:r>
      <w:r w:rsidRPr="00770A87">
        <w:fldChar w:fldCharType="begin">
          <w:fldData xml:space="preserve">PEVuZE5vdGU+PENpdGU+PEF1dGhvcj5NZXllcjwvQXV0aG9yPjxZZWFyPjIwMDQ8L1llYXI+PFJl
Y051bT4xNzM8L1JlY051bT48RGlzcGxheVRleHQ+WzMz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Pr="00770A87">
        <w:instrText xml:space="preserve"> ADDIN EN.CITE.DATA </w:instrText>
      </w:r>
      <w:r w:rsidRPr="00770A87">
        <w:fldChar w:fldCharType="end"/>
      </w:r>
      <w:r w:rsidRPr="00770A87">
        <w:fldChar w:fldCharType="separate"/>
      </w:r>
      <w:r w:rsidRPr="00770A87">
        <w:t>[33]</w:t>
      </w:r>
      <w:r w:rsidRPr="00770A87">
        <w:fldChar w:fldCharType="end"/>
      </w:r>
      <w:r w:rsidR="00542ADA">
        <w:t xml:space="preserve">. </w:t>
      </w:r>
    </w:p>
    <w:p w14:paraId="3C0AEB92" w14:textId="77777777" w:rsidR="00016183" w:rsidRPr="00770A87" w:rsidRDefault="00016183" w:rsidP="00061E33">
      <w:pPr>
        <w:pStyle w:val="NormalWeb"/>
        <w:rPr>
          <w:rFonts w:ascii="Calibri" w:hAnsi="Calibri" w:cs="Calibri"/>
        </w:rPr>
      </w:pPr>
      <w:r w:rsidRPr="00770A87">
        <w:t>These percentages are quite ranging, while a study by Jordan and Kurtz in 2013 after an extensive study on relatively newer solar panels contested the findings in 2004 by Meyer and Dyk. Jordan and Kurtz stated the distribution is skewed toward high degradation rates with a mean of 0·8%/year and a median of 0·5%/year. They reported on the degradation rates of flat plate terrestrial modules recorded in literate from testing for the most recent four decades. The study spanned 2000 degradation rates and the data showed the median value of 0</w:t>
      </w:r>
      <w:r w:rsidRPr="00770A87">
        <w:rPr>
          <w:rFonts w:ascii="AdvP4C4E74" w:hAnsi="AdvP4C4E74" w:cs="Calibri"/>
        </w:rPr>
        <w:t>.</w:t>
      </w:r>
      <w:r w:rsidRPr="00770A87">
        <w:t xml:space="preserve">5%/year </w:t>
      </w:r>
      <w:r w:rsidRPr="00770A87">
        <w:fldChar w:fldCharType="begin"/>
      </w:r>
      <w:r w:rsidRPr="00770A87">
        <w:instrText xml:space="preserve"> ADDIN EN.CITE &lt;EndNote&gt;&lt;Cite&gt;&lt;Author&gt;Jordan&lt;/Author&gt;&lt;Year&gt;2013&lt;/Year&gt;&lt;RecNum&gt;174&lt;/RecNum&gt;&lt;DisplayText&gt;[34]&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Pr="00770A87">
        <w:fldChar w:fldCharType="separate"/>
      </w:r>
      <w:r w:rsidRPr="00770A87">
        <w:t>[34]</w:t>
      </w:r>
      <w:r w:rsidRPr="00770A87">
        <w:fldChar w:fldCharType="end"/>
      </w:r>
      <w:r w:rsidRPr="00770A87">
        <w:t>.</w:t>
      </w:r>
    </w:p>
    <w:p w14:paraId="03BB850F" w14:textId="3F030F5F" w:rsidR="00EA3E8D" w:rsidRDefault="00016183" w:rsidP="00061E33">
      <w:pPr>
        <w:rPr>
          <w:lang w:eastAsia="en-AU"/>
        </w:rPr>
      </w:pPr>
      <w:r w:rsidRPr="00770A87">
        <w:t xml:space="preserve">In the most recent study for the trending increases of efficiency for PV technology conducted by Sampaio and Gonzalez in 2017 the </w:t>
      </w:r>
      <w:r w:rsidR="00CD26F5">
        <w:t>Figure 2-11</w:t>
      </w:r>
      <w:r w:rsidR="00B95AD3" w:rsidRPr="00770A87">
        <w:t xml:space="preserve"> </w:t>
      </w:r>
      <w:r w:rsidRPr="00770A87">
        <w:t xml:space="preserve">was produced </w:t>
      </w:r>
      <w:r w:rsidRPr="00770A87">
        <w:fldChar w:fldCharType="begin"/>
      </w:r>
      <w:r w:rsidRPr="00770A87">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770A87">
        <w:fldChar w:fldCharType="separate"/>
      </w:r>
      <w:r w:rsidRPr="00770A87">
        <w:t>[19]</w:t>
      </w:r>
      <w:r w:rsidRPr="00770A87">
        <w:fldChar w:fldCharType="end"/>
      </w:r>
      <w:r w:rsidRPr="00770A87">
        <w:t>.</w:t>
      </w:r>
      <w:r w:rsidRPr="00770A87">
        <w:rPr>
          <w:lang w:eastAsia="en-AU"/>
        </w:rPr>
        <w:t xml:space="preserve"> </w:t>
      </w:r>
    </w:p>
    <w:p w14:paraId="3422E6E7" w14:textId="77777777" w:rsidR="00EA3E8D" w:rsidRDefault="00EA3E8D" w:rsidP="00061E33">
      <w:pPr>
        <w:rPr>
          <w:lang w:eastAsia="en-AU"/>
        </w:rPr>
      </w:pPr>
    </w:p>
    <w:p w14:paraId="23C50917" w14:textId="294B98EA" w:rsidR="00016183" w:rsidRDefault="00016183" w:rsidP="00061E33">
      <w:r w:rsidRPr="00770A87">
        <w:rPr>
          <w:noProof/>
          <w:lang w:eastAsia="en-AU"/>
        </w:rPr>
        <mc:AlternateContent>
          <mc:Choice Requires="wpg">
            <w:drawing>
              <wp:inline distT="0" distB="0" distL="0" distR="0" wp14:anchorId="26087ABA" wp14:editId="254918BB">
                <wp:extent cx="5288280" cy="3065829"/>
                <wp:effectExtent l="0" t="0" r="7620" b="1270"/>
                <wp:docPr id="7304" name="Group 7304"/>
                <wp:cNvGraphicFramePr/>
                <a:graphic xmlns:a="http://schemas.openxmlformats.org/drawingml/2006/main">
                  <a:graphicData uri="http://schemas.microsoft.com/office/word/2010/wordprocessingGroup">
                    <wpg:wgp>
                      <wpg:cNvGrpSpPr/>
                      <wpg:grpSpPr>
                        <a:xfrm>
                          <a:off x="0" y="0"/>
                          <a:ext cx="5288280" cy="3065829"/>
                          <a:chOff x="0" y="-221802"/>
                          <a:chExt cx="6187440" cy="3377192"/>
                        </a:xfrm>
                      </wpg:grpSpPr>
                      <pic:pic xmlns:pic="http://schemas.openxmlformats.org/drawingml/2006/picture">
                        <pic:nvPicPr>
                          <pic:cNvPr id="7301" name="Picture 7301"/>
                          <pic:cNvPicPr>
                            <a:picLocks noChangeAspect="1"/>
                          </pic:cNvPicPr>
                        </pic:nvPicPr>
                        <pic:blipFill rotWithShape="1">
                          <a:blip r:embed="rId107"/>
                          <a:srcRect l="1757" b="2"/>
                          <a:stretch/>
                        </pic:blipFill>
                        <pic:spPr>
                          <a:xfrm>
                            <a:off x="108684" y="-221802"/>
                            <a:ext cx="6078756" cy="3010039"/>
                          </a:xfrm>
                          <a:prstGeom prst="rect">
                            <a:avLst/>
                          </a:prstGeom>
                        </pic:spPr>
                      </pic:pic>
                      <wps:wsp>
                        <wps:cNvPr id="7302" name="Text Box 7302"/>
                        <wps:cNvSpPr txBox="1"/>
                        <wps:spPr>
                          <a:xfrm>
                            <a:off x="0" y="2888249"/>
                            <a:ext cx="5731510" cy="267141"/>
                          </a:xfrm>
                          <a:prstGeom prst="rect">
                            <a:avLst/>
                          </a:prstGeom>
                          <a:solidFill>
                            <a:prstClr val="white"/>
                          </a:solidFill>
                          <a:ln>
                            <a:noFill/>
                          </a:ln>
                        </wps:spPr>
                        <wps:txbx>
                          <w:txbxContent>
                            <w:p w14:paraId="07BA9EA0" w14:textId="2A306749" w:rsidR="00D47419" w:rsidRPr="00AD383A" w:rsidRDefault="00D47419" w:rsidP="00061E33">
                              <w:pPr>
                                <w:pStyle w:val="Caption"/>
                                <w:rPr>
                                  <w:szCs w:val="24"/>
                                </w:rPr>
                              </w:pPr>
                              <w:bookmarkStart w:id="129" w:name="_Ref481271112"/>
                              <w:bookmarkStart w:id="130" w:name="_Toc494733067"/>
                              <w:bookmarkStart w:id="131" w:name="_Toc494796248"/>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129"/>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6087ABA" id="Group 7304" o:spid="_x0000_s1061" style="width:416.4pt;height:241.4pt;mso-position-horizontal-relative:char;mso-position-vertical-relative:line" coordorigin=",-2218" coordsize="61874,3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">
                <v:shape id="Picture 7301" o:spid="_x0000_s1062" type="#_x0000_t75" style="position:absolute;left:1086;top:-2218;width:60788;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">
                  <v:imagedata r:id="rId108" o:title="" cropbottom="1f" cropleft="1151f"/>
                </v:shape>
                <v:shape id="Text Box 7302" o:spid="_x0000_s1063" type="#_x0000_t202" style="position:absolute;top:28882;width:57315;height:2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07BA9EA0" w14:textId="2A306749" w:rsidR="00D47419" w:rsidRPr="00AD383A" w:rsidRDefault="00D47419" w:rsidP="00061E33">
                        <w:pPr>
                          <w:pStyle w:val="Caption"/>
                          <w:rPr>
                            <w:szCs w:val="24"/>
                          </w:rPr>
                        </w:pPr>
                        <w:bookmarkStart w:id="132" w:name="_Ref481271112"/>
                        <w:bookmarkStart w:id="133" w:name="_Toc494733067"/>
                        <w:bookmarkStart w:id="134" w:name="_Toc494796248"/>
                        <w:r>
                          <w:t xml:space="preserve">Figure </w:t>
                        </w:r>
                        <w:fldSimple w:instr=" STYLEREF 1 \s ">
                          <w:r>
                            <w:rPr>
                              <w:noProof/>
                            </w:rPr>
                            <w:t>2</w:t>
                          </w:r>
                        </w:fldSimple>
                        <w:r>
                          <w:noBreakHyphen/>
                        </w:r>
                        <w:fldSimple w:instr=" SEQ Figure \* ARABIC \s 1 ">
                          <w:r>
                            <w:rPr>
                              <w:noProof/>
                            </w:rPr>
                            <w:t>11</w:t>
                          </w:r>
                        </w:fldSimple>
                        <w:r>
                          <w:t xml:space="preserve"> - Solar Cell Efficiency [19]</w:t>
                        </w:r>
                        <w:bookmarkEnd w:id="132"/>
                        <w:bookmarkEnd w:id="133"/>
                        <w:bookmarkEnd w:id="134"/>
                      </w:p>
                    </w:txbxContent>
                  </v:textbox>
                </v:shape>
                <w10:anchorlock/>
              </v:group>
            </w:pict>
          </mc:Fallback>
        </mc:AlternateContent>
      </w:r>
    </w:p>
    <w:p w14:paraId="5E19B21C" w14:textId="77777777" w:rsidR="00542ADA" w:rsidRDefault="00542ADA" w:rsidP="00061E33">
      <w:pPr>
        <w:sectPr w:rsidR="00542ADA" w:rsidSect="00061E33">
          <w:endnotePr>
            <w:numRestart w:val="eachSect"/>
          </w:endnotePr>
          <w:type w:val="continuous"/>
          <w:pgSz w:w="11906" w:h="16838"/>
          <w:pgMar w:top="1418" w:right="1418" w:bottom="1418" w:left="2268" w:header="709" w:footer="709" w:gutter="0"/>
          <w:cols w:space="708"/>
          <w:docGrid w:linePitch="360"/>
        </w:sectPr>
      </w:pPr>
    </w:p>
    <w:p w14:paraId="58FA7B9D" w14:textId="6F489249" w:rsidR="00016183" w:rsidRPr="00770A87" w:rsidRDefault="00016183" w:rsidP="00542ADA">
      <w:pPr>
        <w:pStyle w:val="Heading3"/>
      </w:pPr>
      <w:bookmarkStart w:id="135" w:name="_Toc494732962"/>
      <w:bookmarkStart w:id="136" w:name="_Toc494793358"/>
      <w:r w:rsidRPr="00770A87">
        <w:lastRenderedPageBreak/>
        <w:t>Modelling of PV</w:t>
      </w:r>
      <w:bookmarkEnd w:id="135"/>
      <w:bookmarkEnd w:id="136"/>
    </w:p>
    <w:p w14:paraId="1C652216" w14:textId="3169E0E6" w:rsidR="00016183" w:rsidRPr="00770A87" w:rsidRDefault="00016183" w:rsidP="00061E33">
      <w:r w:rsidRPr="00770A87">
        <w:t>As mentioned previously solar cells are PN junctions which can be reduced to an electrically equivalent solar cell model of a single diode, dependant current source and resistors as shown in the</w:t>
      </w:r>
      <w:r w:rsidR="00CD26F5">
        <w:t xml:space="preserve"> Figure 2-12</w:t>
      </w:r>
      <w:r w:rsidRPr="00770A87">
        <w:t>. The voltage drop over the diode depends on the type of material which is us</w:t>
      </w:r>
      <w:r w:rsidR="00061E33">
        <w:t>ed to construct the solar cell.</w:t>
      </w:r>
      <w:r w:rsidRPr="00770A87">
        <w:t xml:space="preserve"> Silicon crystalline cells have 0.74 V, thin film (GaAs) have 1.122 V and silicon amorphous have 0.896 V forward biasing drop </w:t>
      </w:r>
      <w:r w:rsidRPr="00770A87">
        <w:fldChar w:fldCharType="begin"/>
      </w:r>
      <w:r w:rsidRPr="00770A87">
        <w:instrText xml:space="preserve"> ADDIN EN.CITE &lt;EndNote&gt;&lt;Cite&gt;&lt;Author&gt;Green&lt;/Author&gt;&lt;Year&gt;2015&lt;/Year&gt;&lt;RecNum&gt;70&lt;/RecNum&gt;&lt;DisplayText&gt;[31]&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Pr="00770A87">
        <w:fldChar w:fldCharType="separate"/>
      </w:r>
      <w:r w:rsidRPr="00770A87">
        <w:t>[31]</w:t>
      </w:r>
      <w:r w:rsidRPr="00770A87">
        <w:fldChar w:fldCharType="end"/>
      </w:r>
      <w:r w:rsidRPr="00770A87">
        <w:t>.</w:t>
      </w:r>
    </w:p>
    <w:p w14:paraId="6ED9569E" w14:textId="77777777" w:rsidR="00016183" w:rsidRPr="00770A87" w:rsidRDefault="00016183" w:rsidP="00061E33">
      <w:r w:rsidRPr="00770A87">
        <w:rPr>
          <w:noProof/>
          <w:lang w:eastAsia="en-AU"/>
        </w:rPr>
        <mc:AlternateContent>
          <mc:Choice Requires="wpg">
            <w:drawing>
              <wp:inline distT="0" distB="0" distL="0" distR="0" wp14:anchorId="280F18B7" wp14:editId="00467E3A">
                <wp:extent cx="4747259" cy="3038766"/>
                <wp:effectExtent l="0" t="0" r="0" b="9525"/>
                <wp:docPr id="7245" name="Group 7245"/>
                <wp:cNvGraphicFramePr/>
                <a:graphic xmlns:a="http://schemas.openxmlformats.org/drawingml/2006/main">
                  <a:graphicData uri="http://schemas.microsoft.com/office/word/2010/wordprocessingGroup">
                    <wpg:wgp>
                      <wpg:cNvGrpSpPr/>
                      <wpg:grpSpPr>
                        <a:xfrm>
                          <a:off x="0" y="0"/>
                          <a:ext cx="4747259" cy="3038766"/>
                          <a:chOff x="0" y="0"/>
                          <a:chExt cx="4747259" cy="3038766"/>
                        </a:xfrm>
                      </wpg:grpSpPr>
                      <wpg:grpSp>
                        <wpg:cNvPr id="7282" name="Group 7282"/>
                        <wpg:cNvGrpSpPr/>
                        <wpg:grpSpPr>
                          <a:xfrm>
                            <a:off x="0" y="0"/>
                            <a:ext cx="4656455" cy="3038766"/>
                            <a:chOff x="0" y="0"/>
                            <a:chExt cx="4656455" cy="3038977"/>
                          </a:xfrm>
                        </wpg:grpSpPr>
                        <pic:pic xmlns:pic="http://schemas.openxmlformats.org/drawingml/2006/picture">
                          <pic:nvPicPr>
                            <pic:cNvPr id="7272" name="Picture 7272"/>
                            <pic:cNvPicPr>
                              <a:picLocks noChangeAspect="1"/>
                            </pic:cNvPicPr>
                          </pic:nvPicPr>
                          <pic:blipFill>
                            <a:blip r:embed="rId109"/>
                            <a:stretch>
                              <a:fillRect/>
                            </a:stretch>
                          </pic:blipFill>
                          <pic:spPr>
                            <a:xfrm>
                              <a:off x="0" y="0"/>
                              <a:ext cx="4656455" cy="2749550"/>
                            </a:xfrm>
                            <a:prstGeom prst="rect">
                              <a:avLst/>
                            </a:prstGeom>
                          </pic:spPr>
                        </pic:pic>
                        <wps:wsp>
                          <wps:cNvPr id="7281" name="Text Box 7281"/>
                          <wps:cNvSpPr txBox="1"/>
                          <wps:spPr>
                            <a:xfrm>
                              <a:off x="0" y="2825740"/>
                              <a:ext cx="4656455" cy="213237"/>
                            </a:xfrm>
                            <a:prstGeom prst="rect">
                              <a:avLst/>
                            </a:prstGeom>
                            <a:solidFill>
                              <a:prstClr val="white"/>
                            </a:solidFill>
                            <a:ln>
                              <a:noFill/>
                            </a:ln>
                          </wps:spPr>
                          <wps:txbx>
                            <w:txbxContent>
                              <w:p w14:paraId="22903549" w14:textId="3CFBB421" w:rsidR="00D47419" w:rsidRPr="00FB1351" w:rsidRDefault="00D47419" w:rsidP="00061E33">
                                <w:pPr>
                                  <w:pStyle w:val="Caption"/>
                                  <w:rPr>
                                    <w:rFonts w:eastAsia="TimesNewRoman"/>
                                    <w:szCs w:val="24"/>
                                    <w:lang w:val="en-GB"/>
                                  </w:rPr>
                                </w:pPr>
                                <w:bookmarkStart w:id="137" w:name="_Toc494733068"/>
                                <w:bookmarkStart w:id="138" w:name="_Toc494796249"/>
                                <w:bookmarkStart w:id="139" w:name="_Ref481245588"/>
                                <w:bookmarkStart w:id="140" w:name="_Ref481245605"/>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137"/>
                                <w:bookmarkEnd w:id="138"/>
                                <w:r>
                                  <w:t xml:space="preserve"> </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786908" y="571193"/>
                            <a:ext cx="960351" cy="416988"/>
                          </a:xfrm>
                          <a:prstGeom prst="rect">
                            <a:avLst/>
                          </a:prstGeom>
                          <a:solidFill>
                            <a:schemeClr val="lt1"/>
                          </a:solidFill>
                          <a:ln w="6350">
                            <a:noFill/>
                          </a:ln>
                        </wps:spPr>
                        <wps:txbx>
                          <w:txbxContent>
                            <w:p w14:paraId="1B66F006" w14:textId="77777777" w:rsidR="00D47419" w:rsidRPr="0090082D" w:rsidRDefault="00D47419" w:rsidP="00061E3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80F18B7" id="Group 7245" o:spid="_x0000_s1064" style="width:373.8pt;height:239.25pt;mso-position-horizontal-relative:char;mso-position-vertical-relative:line" coordsize="47472,3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GEYAkTYsoLgDAQhAAAL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">
                <v:group id="Group 7282" o:spid="_x0000_s1065" style="position:absolute;width:46564;height:30387" coordsize="46564,30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6"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10" o:title=""/>
                  </v:shape>
                  <v:shape id="Text Box 7281" o:spid="_x0000_s1067" type="#_x0000_t202" style="position:absolute;top:28257;width:46564;height:2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22903549" w14:textId="3CFBB421" w:rsidR="00D47419" w:rsidRPr="00FB1351" w:rsidRDefault="00D47419" w:rsidP="00061E33">
                          <w:pPr>
                            <w:pStyle w:val="Caption"/>
                            <w:rPr>
                              <w:rFonts w:eastAsia="TimesNewRoman"/>
                              <w:szCs w:val="24"/>
                              <w:lang w:val="en-GB"/>
                            </w:rPr>
                          </w:pPr>
                          <w:bookmarkStart w:id="141" w:name="_Toc494733068"/>
                          <w:bookmarkStart w:id="142" w:name="_Toc494796249"/>
                          <w:bookmarkStart w:id="143" w:name="_Ref481245588"/>
                          <w:bookmarkStart w:id="144" w:name="_Ref481245605"/>
                          <w:r>
                            <w:t xml:space="preserve">Figure </w:t>
                          </w:r>
                          <w:fldSimple w:instr=" STYLEREF 1 \s ">
                            <w:r>
                              <w:rPr>
                                <w:noProof/>
                              </w:rPr>
                              <w:t>2</w:t>
                            </w:r>
                          </w:fldSimple>
                          <w:r>
                            <w:noBreakHyphen/>
                          </w:r>
                          <w:fldSimple w:instr=" SEQ Figure \* ARABIC \s 1 ">
                            <w:r>
                              <w:rPr>
                                <w:noProof/>
                              </w:rPr>
                              <w:t>12</w:t>
                            </w:r>
                          </w:fldSimple>
                          <w:r>
                            <w:t xml:space="preserve"> - Equivalent Circuit of a Solar Cell [31]</w:t>
                          </w:r>
                          <w:bookmarkEnd w:id="141"/>
                          <w:bookmarkEnd w:id="142"/>
                          <w:r>
                            <w:t xml:space="preserve"> </w:t>
                          </w:r>
                          <w:bookmarkEnd w:id="143"/>
                          <w:bookmarkEnd w:id="144"/>
                        </w:p>
                      </w:txbxContent>
                    </v:textbox>
                  </v:shape>
                </v:group>
                <v:shape id="Text Box 7229" o:spid="_x0000_s1068" type="#_x0000_t202" style="position:absolute;left:37869;top:5711;width:9603;height:4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1B66F006" w14:textId="77777777" w:rsidR="00D47419" w:rsidRPr="0090082D" w:rsidRDefault="00D47419" w:rsidP="00061E3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w10:anchorlock/>
              </v:group>
            </w:pict>
          </mc:Fallback>
        </mc:AlternateContent>
      </w:r>
    </w:p>
    <w:p w14:paraId="5913BAF2" w14:textId="77777777" w:rsidR="00016183" w:rsidRPr="00770A87" w:rsidRDefault="00016183" w:rsidP="00061E33"/>
    <w:p w14:paraId="64F7B1C6" w14:textId="77777777" w:rsidR="00016183" w:rsidRPr="00770A87" w:rsidRDefault="00016183" w:rsidP="00061E33">
      <w:r w:rsidRPr="00770A87">
        <w:t xml:space="preserve">The incident energy in the form of photons from the sun are converted into photocurrent which is the current sourc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770A87">
        <w:t xml:space="preserve">. The electrons in the valence band are given energy from the photons and “jump” up to the conduction band producing a current </w:t>
      </w:r>
      <w:r w:rsidRPr="00770A87">
        <w:fldChar w:fldCharType="begin"/>
      </w:r>
      <w:r w:rsidRPr="00770A87">
        <w:instrText xml:space="preserve"> ADDIN EN.CITE &lt;EndNote&gt;&lt;Cite&gt;&lt;Author&gt;Özden&lt;/Author&gt;&lt;Year&gt;2016&lt;/Year&gt;&lt;RecNum&gt;117&lt;/RecNum&gt;&lt;DisplayText&gt;[35, 36]&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770A87">
        <w:fldChar w:fldCharType="separate"/>
      </w:r>
      <w:r w:rsidRPr="00770A87">
        <w:t>[35, 36]</w:t>
      </w:r>
      <w:r w:rsidRPr="00770A87">
        <w:fldChar w:fldCharType="end"/>
      </w:r>
      <w:r w:rsidRPr="00770A87">
        <w:t xml:space="preserve">. </w:t>
      </w:r>
    </w:p>
    <w:p w14:paraId="0D6BED4C" w14:textId="77777777" w:rsidR="00016183" w:rsidRPr="00770A87" w:rsidRDefault="00016183" w:rsidP="00061E33"/>
    <w:p w14:paraId="681A741B" w14:textId="48B01BD1" w:rsidR="004F71B6" w:rsidRPr="00770A87" w:rsidRDefault="00016183" w:rsidP="00061E33">
      <w:r w:rsidRPr="00770A87">
        <w:t xml:space="preserve">The total current which flows out of the solar cell can be calculated by Kirchhoff’s Current law at the top node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 xml:space="preserve">: </w:t>
      </w:r>
    </w:p>
    <w:p w14:paraId="59D8293A" w14:textId="6DBEACF9" w:rsidR="00016183" w:rsidRPr="00770A87" w:rsidRDefault="00D47419" w:rsidP="00061E33">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2550B5" w:rsidRPr="00770A87">
        <w:t xml:space="preserve"> </w:t>
      </w:r>
      <w:r w:rsidR="002550B5" w:rsidRPr="00770A87">
        <w:tab/>
        <w:t xml:space="preserve">           </w:t>
      </w:r>
      <w:r w:rsidR="002550B5"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EFE8273" w14:textId="77777777" w:rsidR="00016183" w:rsidRPr="00770A87" w:rsidRDefault="00016183" w:rsidP="00061E33">
      <w:r w:rsidRPr="00770A87">
        <w:t>Where:</w:t>
      </w:r>
    </w:p>
    <w:p w14:paraId="64DF5250"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16183" w:rsidRPr="00770A87">
        <w:t xml:space="preserve"> - current flowing out of the cell</w:t>
      </w:r>
    </w:p>
    <w:p w14:paraId="6665AD6A"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65BA99FE"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16183" w:rsidRPr="00770A87">
        <w:rPr>
          <w:sz w:val="16"/>
          <w:szCs w:val="16"/>
        </w:rPr>
        <w:t xml:space="preserve"> </w:t>
      </w:r>
      <w:r w:rsidR="00016183" w:rsidRPr="00770A87">
        <w:t>- diode current</w:t>
      </w:r>
    </w:p>
    <w:p w14:paraId="42B280FC"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16183" w:rsidRPr="00770A87">
        <w:rPr>
          <w:sz w:val="16"/>
          <w:szCs w:val="16"/>
        </w:rPr>
        <w:t xml:space="preserve"> </w:t>
      </w:r>
      <w:r w:rsidR="00016183" w:rsidRPr="00770A87">
        <w:t>- current flowing through a parallel resistor caused by a forward biased P-N junction</w:t>
      </w:r>
    </w:p>
    <w:p w14:paraId="550B29F9" w14:textId="77777777" w:rsidR="00016183" w:rsidRPr="00770A87" w:rsidRDefault="00016183" w:rsidP="00061E33">
      <w:pPr>
        <w:pStyle w:val="ListParagraph"/>
        <w:rPr>
          <w:lang w:eastAsia="en-GB"/>
        </w:rPr>
      </w:pPr>
    </w:p>
    <w:p w14:paraId="28561AE9" w14:textId="77777777" w:rsidR="00016183" w:rsidRPr="00770A87" w:rsidRDefault="00016183" w:rsidP="00061E33">
      <w:pPr>
        <w:rPr>
          <w:lang w:eastAsia="en-GB"/>
        </w:rPr>
      </w:pPr>
      <w:r w:rsidRPr="00770A87">
        <w:rPr>
          <w:lang w:eastAsia="en-GB"/>
        </w:rPr>
        <w:lastRenderedPageBreak/>
        <w:t xml:space="preserve">The current produced by the photocurrent source is given by the equation </w:t>
      </w:r>
      <w:r w:rsidRPr="00770A87">
        <w:fldChar w:fldCharType="begin"/>
      </w:r>
      <w:r w:rsidRPr="00770A87">
        <w:instrText xml:space="preserve"> ADDIN EN.CITE &lt;EndNote&gt;&lt;Cite&gt;&lt;Author&gt;Baetens&lt;/Author&gt;&lt;Year&gt;2010&lt;/Year&gt;&lt;RecNum&gt;88&lt;/RecNum&gt;&lt;DisplayText&gt;[37]&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w:t>
      </w:r>
      <w:r w:rsidRPr="00770A87">
        <w:fldChar w:fldCharType="end"/>
      </w:r>
      <w:r w:rsidRPr="00770A87">
        <w:t>:</w:t>
      </w:r>
    </w:p>
    <w:p w14:paraId="3507C899" w14:textId="1C114F83" w:rsidR="00016183" w:rsidRPr="00770A87" w:rsidRDefault="00D47419" w:rsidP="00061E3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1A0C5F0" w14:textId="77777777" w:rsidR="00016183" w:rsidRPr="00770A87" w:rsidRDefault="00016183" w:rsidP="00061E33">
      <w:r w:rsidRPr="00770A87">
        <w:t>Where:</w:t>
      </w:r>
    </w:p>
    <w:p w14:paraId="6FD670DC"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016183" w:rsidRPr="00770A87">
        <w:rPr>
          <w:sz w:val="16"/>
          <w:szCs w:val="16"/>
        </w:rPr>
        <w:t xml:space="preserve"> </w:t>
      </w:r>
      <w:r w:rsidR="00016183" w:rsidRPr="00770A87">
        <w:t xml:space="preserve">- photocurrent source </w:t>
      </w:r>
    </w:p>
    <w:p w14:paraId="10B49E9D"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016183" w:rsidRPr="00770A87">
        <w:rPr>
          <w:sz w:val="16"/>
          <w:szCs w:val="16"/>
        </w:rPr>
        <w:t xml:space="preserve"> </w:t>
      </w:r>
      <w:r w:rsidR="00016183" w:rsidRPr="00770A87">
        <w:t>- short circuit current at 1,000W/m</w:t>
      </w:r>
      <w:r w:rsidR="00016183" w:rsidRPr="00770A87">
        <w:rPr>
          <w:vertAlign w:val="superscript"/>
        </w:rPr>
        <w:t>2</w:t>
      </w:r>
      <w:r w:rsidR="00016183" w:rsidRPr="00770A87">
        <w:t xml:space="preserve"> and 25</w:t>
      </w:r>
      <m:oMath>
        <m:r>
          <w:rPr>
            <w:rFonts w:ascii="Cambria Math" w:hAnsi="Cambria Math"/>
          </w:rPr>
          <m:t>℃</m:t>
        </m:r>
      </m:oMath>
    </w:p>
    <w:p w14:paraId="7C3595B8"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016183" w:rsidRPr="00770A87">
        <w:rPr>
          <w:sz w:val="16"/>
          <w:szCs w:val="16"/>
        </w:rPr>
        <w:t xml:space="preserve"> </w:t>
      </w:r>
      <w:r w:rsidR="00016183" w:rsidRPr="00770A87">
        <w:t>- surface temperature of the solar cell</w:t>
      </w:r>
    </w:p>
    <w:p w14:paraId="2EBDA5E3"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016183" w:rsidRPr="00770A87">
        <w:rPr>
          <w:sz w:val="16"/>
          <w:szCs w:val="16"/>
        </w:rPr>
        <w:t xml:space="preserve"> </w:t>
      </w:r>
      <w:r w:rsidR="00016183" w:rsidRPr="00770A87">
        <w:t>- irradiation incident on the solar cell</w:t>
      </w:r>
    </w:p>
    <w:p w14:paraId="3C91BAA0"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016183" w:rsidRPr="00770A87">
        <w:rPr>
          <w:sz w:val="16"/>
          <w:szCs w:val="16"/>
        </w:rPr>
        <w:t xml:space="preserve"> </w:t>
      </w:r>
      <w:r w:rsidR="00016183" w:rsidRPr="00770A87">
        <w:t>- temperature modification coefficient for the short circuit current</w:t>
      </w:r>
    </w:p>
    <w:p w14:paraId="3DB158B4" w14:textId="77777777" w:rsidR="00016183" w:rsidRPr="00770A87" w:rsidRDefault="00016183" w:rsidP="00061E33"/>
    <w:p w14:paraId="65FEC028" w14:textId="6F2932CB" w:rsidR="00016183" w:rsidRPr="00484DE7" w:rsidRDefault="00016183" w:rsidP="00061E33">
      <w:pPr>
        <w:rPr>
          <w:rFonts w:eastAsia="TimesNewRoman"/>
        </w:rPr>
      </w:pPr>
      <w:r w:rsidRPr="00770A87">
        <w:t xml:space="preserve">In Baetens’ studies he utilised the </w:t>
      </w:r>
      <w:r w:rsidR="009562DA">
        <w:t>equation</w:t>
      </w:r>
      <w:r w:rsidRPr="00770A87">
        <w:t xml:space="preserve"> below derived from </w:t>
      </w:r>
      <w:r w:rsidR="00CD26F5">
        <w:t>Figure 2-12</w:t>
      </w:r>
      <w:r w:rsidRPr="00770A87">
        <w:t xml:space="preserve"> for the instantaneous power produced by PV </w: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 </w:instrText>
      </w:r>
      <w:r w:rsidRPr="00770A87">
        <w:rPr>
          <w:rFonts w:eastAsia="TimesNewRoman"/>
        </w:rPr>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rPr>
          <w:rFonts w:eastAsia="TimesNewRoman"/>
        </w:rPr>
        <w:instrText xml:space="preserve"> ADDIN EN.CITE.DATA </w:instrText>
      </w:r>
      <w:r w:rsidRPr="00770A87">
        <w:rPr>
          <w:rFonts w:eastAsia="TimesNewRoman"/>
        </w:rPr>
      </w:r>
      <w:r w:rsidRPr="00770A87">
        <w:rPr>
          <w:rFonts w:eastAsia="TimesNewRoman"/>
        </w:rPr>
        <w:fldChar w:fldCharType="end"/>
      </w:r>
      <w:r w:rsidRPr="00770A87">
        <w:rPr>
          <w:rFonts w:eastAsia="TimesNewRoman"/>
        </w:rPr>
      </w:r>
      <w:r w:rsidRPr="00770A87">
        <w:rPr>
          <w:rFonts w:eastAsia="TimesNewRoman"/>
        </w:rPr>
        <w:fldChar w:fldCharType="separate"/>
      </w:r>
      <w:r w:rsidRPr="00770A87">
        <w:rPr>
          <w:rFonts w:eastAsia="TimesNewRoman"/>
        </w:rPr>
        <w:t>[35-37]</w:t>
      </w:r>
      <w:r w:rsidRPr="00770A87">
        <w:rPr>
          <w:rFonts w:eastAsia="TimesNewRoman"/>
        </w:rPr>
        <w:fldChar w:fldCharType="end"/>
      </w:r>
      <w:r w:rsidRPr="00770A87">
        <w:t>:</w:t>
      </w:r>
      <w:r w:rsidRPr="00770A87">
        <w:rPr>
          <w:rFonts w:eastAsia="TimesNewRoman"/>
        </w:rPr>
        <w:t xml:space="preserve"> </w:t>
      </w:r>
      <w:bookmarkStart w:id="145" w:name="_Ref480117722"/>
    </w:p>
    <w:p w14:paraId="791EBD88" w14:textId="662359EB" w:rsidR="00016183" w:rsidRPr="00770A87" w:rsidRDefault="00D47419" w:rsidP="00061E33">
      <w:pPr>
        <w:pStyle w:val="EquaText"/>
      </w:pPr>
      <m:oMath>
        <m:sSub>
          <m:sSubPr>
            <m:ctrlPr/>
          </m:sSubPr>
          <m:e>
            <m:r>
              <m:t>P</m:t>
            </m:r>
          </m:e>
          <m:sub>
            <m:r>
              <m:t>PV,ins</m:t>
            </m:r>
          </m:sub>
        </m:sSub>
        <m:r>
          <m:t>=</m:t>
        </m:r>
        <m:sSub>
          <m:sSubPr>
            <m:ctrlPr/>
          </m:sSubPr>
          <m:e>
            <m:r>
              <m:t>I</m:t>
            </m:r>
          </m:e>
          <m:sub>
            <m:r>
              <m:t>cell</m:t>
            </m:r>
          </m:sub>
        </m:sSub>
        <m:r>
          <m:t>V</m:t>
        </m:r>
      </m:oMath>
      <w:r w:rsidR="002550B5" w:rsidRPr="00770A87">
        <w:tab/>
      </w:r>
      <w:r w:rsidR="002550B5" w:rsidRPr="00770A87">
        <w:tab/>
      </w:r>
      <w:r w:rsidR="00016183" w:rsidRPr="00770A87">
        <w:tab/>
      </w:r>
      <w:r w:rsidR="00016183" w:rsidRPr="00770A87">
        <w:tab/>
      </w:r>
      <w:r w:rsidR="00016183" w:rsidRPr="00770A87">
        <w:tab/>
      </w:r>
      <w:bookmarkEnd w:id="145"/>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3</w:t>
      </w:r>
      <w:r w:rsidR="00016183" w:rsidRPr="00770A87">
        <w:rPr>
          <w:rStyle w:val="EquationsChar"/>
          <w:i w:val="0"/>
        </w:rPr>
        <w:fldChar w:fldCharType="end"/>
      </w:r>
      <w:r w:rsidR="00016183" w:rsidRPr="00770A87">
        <w:rPr>
          <w:rStyle w:val="EquationsChar"/>
          <w:i w:val="0"/>
        </w:rPr>
        <w:t>)</w:t>
      </w:r>
    </w:p>
    <w:p w14:paraId="37A67C62" w14:textId="77777777" w:rsidR="00016183" w:rsidRPr="00770A87" w:rsidRDefault="00016183" w:rsidP="00061E33">
      <w:pPr>
        <w:pStyle w:val="EquaText"/>
      </w:pPr>
    </w:p>
    <w:p w14:paraId="08FE91C6" w14:textId="27C71B67" w:rsidR="00016183" w:rsidRPr="00770A87" w:rsidRDefault="00D47419" w:rsidP="00061E3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016183" w:rsidRPr="00770A87">
        <w:t xml:space="preserve">  </w:t>
      </w:r>
      <w:r w:rsidR="00016183" w:rsidRPr="00770A87">
        <w:tab/>
      </w:r>
      <w:r w:rsidR="002550B5"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4</w:t>
      </w:r>
      <w:r w:rsidR="00016183" w:rsidRPr="00770A87">
        <w:rPr>
          <w:rStyle w:val="EquationsChar"/>
          <w:i w:val="0"/>
        </w:rPr>
        <w:fldChar w:fldCharType="end"/>
      </w:r>
      <w:r w:rsidR="00016183" w:rsidRPr="00770A87">
        <w:rPr>
          <w:rStyle w:val="EquationsChar"/>
          <w:i w:val="0"/>
        </w:rPr>
        <w:t>)</w:t>
      </w:r>
    </w:p>
    <w:p w14:paraId="292B0810" w14:textId="77777777" w:rsidR="00016183" w:rsidRPr="00770A87" w:rsidRDefault="00016183" w:rsidP="00061E33">
      <w:r w:rsidRPr="00770A87">
        <w:t>Where:</w:t>
      </w:r>
    </w:p>
    <w:p w14:paraId="72E10AF4"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rPr>
          <w:sz w:val="16"/>
          <w:szCs w:val="16"/>
        </w:rPr>
        <w:t xml:space="preserve"> </w:t>
      </w:r>
      <w:r w:rsidR="00016183" w:rsidRPr="00770A87">
        <w:t>- instantaneous power produced by the cell</w:t>
      </w:r>
    </w:p>
    <w:p w14:paraId="3E6E14DF"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016183" w:rsidRPr="00770A87">
        <w:rPr>
          <w:sz w:val="16"/>
          <w:szCs w:val="16"/>
        </w:rPr>
        <w:t xml:space="preserve"> </w:t>
      </w:r>
      <w:r w:rsidR="00016183" w:rsidRPr="00770A87">
        <w:t>- current produced by the cell</w:t>
      </w:r>
    </w:p>
    <w:p w14:paraId="20238DF3" w14:textId="77777777" w:rsidR="00016183" w:rsidRPr="00770A87" w:rsidRDefault="00016183" w:rsidP="00061E33">
      <w:pPr>
        <w:pStyle w:val="ListParagraph"/>
        <w:numPr>
          <w:ilvl w:val="0"/>
          <w:numId w:val="6"/>
        </w:numPr>
      </w:pPr>
      <w:r w:rsidRPr="00770A87">
        <w:t>V - voltage of the cell</w:t>
      </w:r>
    </w:p>
    <w:p w14:paraId="0F095C14"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016183" w:rsidRPr="00770A87">
        <w:rPr>
          <w:sz w:val="16"/>
          <w:szCs w:val="16"/>
        </w:rPr>
        <w:t xml:space="preserve"> </w:t>
      </w:r>
      <w:r w:rsidR="00016183" w:rsidRPr="00770A87">
        <w:t>- light generated current</w:t>
      </w:r>
    </w:p>
    <w:p w14:paraId="751E129A"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016183" w:rsidRPr="00770A87">
        <w:rPr>
          <w:sz w:val="16"/>
          <w:szCs w:val="16"/>
        </w:rPr>
        <w:t xml:space="preserve"> </w:t>
      </w:r>
      <w:r w:rsidR="00016183" w:rsidRPr="00770A87">
        <w:t>- reverse saturation current of the diode</w:t>
      </w:r>
    </w:p>
    <w:p w14:paraId="1DBC85A6" w14:textId="77777777" w:rsidR="00016183" w:rsidRPr="00770A87" w:rsidRDefault="00016183" w:rsidP="00061E33">
      <w:pPr>
        <w:pStyle w:val="ListParagraph"/>
        <w:numPr>
          <w:ilvl w:val="0"/>
          <w:numId w:val="6"/>
        </w:numPr>
      </w:pPr>
      <w:r w:rsidRPr="00770A87">
        <w:t>R</w:t>
      </w:r>
      <w:r w:rsidRPr="00770A87">
        <w:rPr>
          <w:sz w:val="16"/>
          <w:szCs w:val="16"/>
        </w:rPr>
        <w:t>s</w:t>
      </w:r>
      <w:r w:rsidRPr="00770A87">
        <w:t xml:space="preserve"> - series resistance of the cells</w:t>
      </w:r>
    </w:p>
    <w:p w14:paraId="645FF3C4" w14:textId="77777777" w:rsidR="00016183" w:rsidRPr="00770A87" w:rsidRDefault="00016183" w:rsidP="00061E33">
      <w:pPr>
        <w:pStyle w:val="ListParagraph"/>
        <w:numPr>
          <w:ilvl w:val="0"/>
          <w:numId w:val="6"/>
        </w:numPr>
      </w:pPr>
      <w:r w:rsidRPr="00770A87">
        <w:t>R</w:t>
      </w:r>
      <w:r w:rsidRPr="00770A87">
        <w:rPr>
          <w:sz w:val="16"/>
          <w:szCs w:val="16"/>
        </w:rPr>
        <w:t xml:space="preserve">sh </w:t>
      </w:r>
      <w:r w:rsidRPr="00770A87">
        <w:t>- shunt resistance of the cells</w:t>
      </w:r>
    </w:p>
    <w:p w14:paraId="50178476" w14:textId="77777777" w:rsidR="00016183" w:rsidRPr="00770A87" w:rsidRDefault="00016183" w:rsidP="00061E33">
      <w:pPr>
        <w:pStyle w:val="ListParagraph"/>
        <w:numPr>
          <w:ilvl w:val="0"/>
          <w:numId w:val="6"/>
        </w:numPr>
      </w:pPr>
      <w:r w:rsidRPr="00770A87">
        <w:t>a</w:t>
      </w:r>
      <w:r w:rsidRPr="00770A87">
        <w:rPr>
          <w:sz w:val="16"/>
          <w:szCs w:val="16"/>
        </w:rPr>
        <w:t xml:space="preserve">ref </w:t>
      </w:r>
      <w:r w:rsidRPr="00770A87">
        <w:t>- modified ideal factor for compensation of second-order effects depending on the cell</w:t>
      </w:r>
    </w:p>
    <w:p w14:paraId="3141900A" w14:textId="4E7E8FCD" w:rsidR="00016183" w:rsidRPr="00770A87" w:rsidRDefault="009562DA" w:rsidP="00061E33">
      <w:r>
        <w:t>The</w:t>
      </w:r>
      <w:r w:rsidR="00016183" w:rsidRPr="00770A87">
        <w:t xml:space="preserve"> </w:t>
      </w:r>
      <w:r>
        <w:t>equation (2-5)</w:t>
      </w:r>
      <w:r w:rsidR="00016183" w:rsidRPr="00770A87">
        <w:t xml:space="preserve"> is for the calculation of instantaneous power. The sunlight which drives the independent photocurrent source is continually changing. The variable is the sunlight and it can be modelled using a probability density function (PDF) or measured and averaged. The average solar irradiance measurements are discussed later. Barrios acknowledges that the most common models are the Beta, Weibull, Log-normal and Gamma-Gamma distributions </w:t>
      </w:r>
      <w:r w:rsidR="00016183" w:rsidRPr="00770A87">
        <w:fldChar w:fldCharType="begin"/>
      </w:r>
      <w:r w:rsidR="00016183" w:rsidRPr="00770A87">
        <w:instrText xml:space="preserve"> ADDIN EN.CITE &lt;EndNote&gt;&lt;Cite&gt;&lt;Author&gt;Barrios&lt;/Author&gt;&lt;Year&gt;2013&lt;/Year&gt;&lt;RecNum&gt;128&lt;/RecNum&gt;&lt;DisplayText&gt;[38]&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016183" w:rsidRPr="00770A87">
        <w:fldChar w:fldCharType="separate"/>
      </w:r>
      <w:r w:rsidR="00016183" w:rsidRPr="00770A87">
        <w:t>[38]</w:t>
      </w:r>
      <w:r w:rsidR="00016183" w:rsidRPr="00770A87">
        <w:fldChar w:fldCharType="end"/>
      </w:r>
      <w:r w:rsidR="00016183" w:rsidRPr="00770A87">
        <w:t xml:space="preserve">. </w:t>
      </w:r>
      <w:r w:rsidR="00016183" w:rsidRPr="00770A87">
        <w:lastRenderedPageBreak/>
        <w:t xml:space="preserve">Instead Borowy in his calculations for average power used the Beta and Weibull functions with the </w:t>
      </w:r>
      <w:r>
        <w:t>equation</w:t>
      </w:r>
      <w:r w:rsidRPr="00770A87">
        <w:t xml:space="preserve"> </w:t>
      </w:r>
      <w:r w:rsidR="00016183" w:rsidRPr="00770A87">
        <w:fldChar w:fldCharType="begin"/>
      </w:r>
      <w:r w:rsidR="00016183"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016183" w:rsidRPr="00770A87">
        <w:fldChar w:fldCharType="separate"/>
      </w:r>
      <w:r w:rsidR="00016183" w:rsidRPr="00770A87">
        <w:t>[39]</w:t>
      </w:r>
      <w:r w:rsidR="00016183" w:rsidRPr="00770A87">
        <w:fldChar w:fldCharType="end"/>
      </w:r>
      <w:r w:rsidR="00016183" w:rsidRPr="00770A87">
        <w:t xml:space="preserve">: </w:t>
      </w:r>
    </w:p>
    <w:p w14:paraId="1252CFC8" w14:textId="0D604562" w:rsidR="00016183" w:rsidRPr="00770A87" w:rsidRDefault="00D47419" w:rsidP="00061E33">
      <w:pPr>
        <w:pStyle w:val="EquaText"/>
      </w:pPr>
      <m:oMath>
        <m:sSub>
          <m:sSubPr>
            <m:ctrlPr/>
          </m:sSubPr>
          <m:e>
            <m:r>
              <m:t xml:space="preserve"> P</m:t>
            </m:r>
          </m:e>
          <m:sub>
            <m:r>
              <m:t>PV,avg</m:t>
            </m:r>
          </m:sub>
        </m:sSub>
        <m:r>
          <m:t xml:space="preserve">= </m:t>
        </m:r>
        <m:nary>
          <m:naryPr>
            <m:limLoc m:val="undOvr"/>
            <m:subHide m:val="1"/>
            <m:supHide m:val="1"/>
            <m:ctrlPr/>
          </m:naryPr>
          <m:sub/>
          <m:sup/>
          <m:e>
            <m:r>
              <m:t>P</m:t>
            </m:r>
            <m:d>
              <m:dPr>
                <m:ctrlPr/>
              </m:dPr>
              <m:e>
                <m:r>
                  <m:t>S</m:t>
                </m:r>
              </m:e>
            </m:d>
            <m:r>
              <m:t>*f</m:t>
            </m:r>
            <m:d>
              <m:dPr>
                <m:ctrlPr/>
              </m:dPr>
              <m:e>
                <m:r>
                  <m:t>S</m:t>
                </m:r>
              </m:e>
            </m:d>
            <m:r>
              <m:t xml:space="preserve">.dS </m:t>
            </m:r>
          </m:e>
        </m:nary>
        <m:r>
          <m:t xml:space="preserve">   </m:t>
        </m:r>
      </m:oMath>
      <w:r w:rsidR="00484DE7">
        <w:t xml:space="preserve">  </w:t>
      </w:r>
      <w:r w:rsidR="00484DE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5</w:t>
      </w:r>
      <w:r w:rsidR="00016183" w:rsidRPr="00770A87">
        <w:rPr>
          <w:rStyle w:val="EquationsChar"/>
          <w:i w:val="0"/>
        </w:rPr>
        <w:fldChar w:fldCharType="end"/>
      </w:r>
      <w:r w:rsidR="00016183" w:rsidRPr="00770A87">
        <w:rPr>
          <w:rStyle w:val="EquationsChar"/>
          <w:i w:val="0"/>
        </w:rPr>
        <w:t>)</w:t>
      </w:r>
    </w:p>
    <w:p w14:paraId="0DF9E774" w14:textId="4327F040" w:rsidR="00016183" w:rsidRPr="00770A87" w:rsidRDefault="00016183" w:rsidP="00061E33">
      <w:r w:rsidRPr="00770A87">
        <w:t>Where:</w:t>
      </w:r>
    </w:p>
    <w:p w14:paraId="4730FEAB"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over the time-period of integration</w:t>
      </w:r>
    </w:p>
    <w:p w14:paraId="3DA6C26F" w14:textId="77777777" w:rsidR="00016183" w:rsidRPr="00770A87" w:rsidRDefault="00016183" w:rsidP="00061E33">
      <w:pPr>
        <w:pStyle w:val="ListParagraph"/>
        <w:numPr>
          <w:ilvl w:val="0"/>
          <w:numId w:val="6"/>
        </w:numPr>
      </w:pPr>
      <w:r w:rsidRPr="00770A87">
        <w:rPr>
          <w:iCs/>
        </w:rPr>
        <w:t>f</w:t>
      </w:r>
      <w:r w:rsidRPr="00770A87">
        <w:t>(</w:t>
      </w:r>
      <w:r w:rsidRPr="00770A87">
        <w:rPr>
          <w:iCs/>
        </w:rPr>
        <w:t>S</w:t>
      </w:r>
      <w:r w:rsidRPr="00770A87">
        <w:t>) - irradiance probability density function</w:t>
      </w:r>
    </w:p>
    <w:p w14:paraId="1717896B" w14:textId="0997C397" w:rsidR="00016183" w:rsidRPr="00770A87" w:rsidRDefault="00016183" w:rsidP="00061E33">
      <w:r w:rsidRPr="00770A87">
        <w:t xml:space="preserve">While Borowy used the probability function to calculate the average power produced per period. Zahedi used the </w:t>
      </w:r>
      <w:r w:rsidR="009562DA">
        <w:t>equation</w:t>
      </w:r>
      <w:r w:rsidRPr="00770A87">
        <w:t xml:space="preserve"> below to calculate the production of kilowatt hours (kWhrs) of energy produced for a solar system. This </w:t>
      </w:r>
      <w:r w:rsidR="009562DA">
        <w:t>equation</w:t>
      </w:r>
      <w:r w:rsidRPr="00770A87">
        <w:t xml:space="preserve"> uses the calculated solar irradiance for a given regio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The peak sun hour is an hour in which the sunlight intensity is 1,000 watts per square meter. This is converted from the Joules per day of solar irradiance to kilowatts and divided by the 1000 watts per square meter </w:t>
      </w:r>
      <w:r w:rsidRPr="00770A87">
        <w:fldChar w:fldCharType="begin"/>
      </w:r>
      <w:r w:rsidRPr="00770A87">
        <w:instrText xml:space="preserve"> ADDIN EN.CITE &lt;EndNote&gt;&lt;Cite&gt;&lt;Author&gt;Güney&lt;/Author&gt;&lt;Year&gt;2009&lt;/Year&gt;&lt;RecNum&gt;92&lt;/RecNum&gt;&lt;DisplayText&gt;[29]&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Pr="00770A87">
        <w:fldChar w:fldCharType="separate"/>
      </w:r>
      <w:r w:rsidRPr="00770A87">
        <w:t>[29]</w:t>
      </w:r>
      <w:r w:rsidRPr="00770A87">
        <w:fldChar w:fldCharType="end"/>
      </w:r>
      <w:r w:rsidRPr="00770A87">
        <w:t xml:space="preserve">. </w:t>
      </w:r>
    </w:p>
    <w:p w14:paraId="7CFF8218" w14:textId="2EB292C7" w:rsidR="00016183" w:rsidRPr="00770A87" w:rsidRDefault="00D47419" w:rsidP="00061E33">
      <w:pPr>
        <w:pStyle w:val="EquaText"/>
      </w:pPr>
      <m:oMath>
        <m:sSub>
          <m:sSubPr>
            <m:ctrlPr/>
          </m:sSubPr>
          <m:e>
            <m:r>
              <m:t>P</m:t>
            </m:r>
          </m:e>
          <m:sub>
            <m:r>
              <m:t>PV,avg</m:t>
            </m:r>
          </m:sub>
        </m:sSub>
        <m:r>
          <m:t>(kW)=size</m:t>
        </m:r>
        <m:d>
          <m:dPr>
            <m:ctrlPr/>
          </m:dPr>
          <m:e>
            <m:r>
              <m:t>kW</m:t>
            </m:r>
          </m:e>
        </m:d>
        <m:r>
          <m:t xml:space="preserve">*PSH*PR   </m:t>
        </m:r>
      </m:oMath>
      <w:r w:rsidR="00484DE7">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6</w:t>
      </w:r>
      <w:r w:rsidR="00016183" w:rsidRPr="00770A87">
        <w:rPr>
          <w:rStyle w:val="EquationsChar"/>
          <w:i w:val="0"/>
        </w:rPr>
        <w:fldChar w:fldCharType="end"/>
      </w:r>
      <w:r w:rsidR="00016183" w:rsidRPr="00770A87">
        <w:rPr>
          <w:rStyle w:val="EquationsChar"/>
          <w:i w:val="0"/>
        </w:rPr>
        <w:t>)</w:t>
      </w:r>
    </w:p>
    <w:p w14:paraId="712EC3B5" w14:textId="77777777" w:rsidR="00016183" w:rsidRPr="00770A87" w:rsidRDefault="00016183" w:rsidP="00061E33">
      <w:r w:rsidRPr="00770A87">
        <w:t>Where:</w:t>
      </w:r>
    </w:p>
    <w:p w14:paraId="2A16F3A9" w14:textId="77777777" w:rsidR="00016183" w:rsidRPr="00770A87" w:rsidRDefault="00D47419" w:rsidP="00061E33">
      <w:pPr>
        <w:pStyle w:val="ListParagraph"/>
        <w:numPr>
          <w:ilvl w:val="0"/>
          <w:numId w:val="6"/>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016183" w:rsidRPr="00770A87">
        <w:t xml:space="preserve"> -</w:t>
      </w:r>
      <w:r w:rsidR="00016183" w:rsidRPr="00770A87">
        <w:rPr>
          <w:sz w:val="16"/>
          <w:szCs w:val="16"/>
        </w:rPr>
        <w:t xml:space="preserve"> </w:t>
      </w:r>
      <w:r w:rsidR="00016183" w:rsidRPr="00770A87">
        <w:t>average power produced in kWhr</w:t>
      </w:r>
    </w:p>
    <w:p w14:paraId="4D8E6C71" w14:textId="77777777" w:rsidR="00016183" w:rsidRPr="00770A87" w:rsidRDefault="00016183" w:rsidP="00061E33">
      <w:pPr>
        <w:pStyle w:val="ListParagraph"/>
        <w:numPr>
          <w:ilvl w:val="0"/>
          <w:numId w:val="6"/>
        </w:numPr>
      </w:pPr>
      <m:oMath>
        <m:r>
          <w:rPr>
            <w:rFonts w:ascii="Cambria Math" w:hAnsi="Cambria Math" w:cs="Cambria Math"/>
          </w:rPr>
          <m:t>s</m:t>
        </m:r>
        <m:r>
          <w:rPr>
            <w:rFonts w:ascii="Cambria Math" w:hAnsi="Cambria Math"/>
          </w:rPr>
          <m:t>ize</m:t>
        </m:r>
      </m:oMath>
      <w:r w:rsidRPr="00770A87">
        <w:t xml:space="preserve"> -</w:t>
      </w:r>
      <w:r w:rsidRPr="00770A87">
        <w:rPr>
          <w:sz w:val="16"/>
          <w:szCs w:val="16"/>
        </w:rPr>
        <w:t xml:space="preserve"> </w:t>
      </w:r>
      <w:r w:rsidRPr="00770A87">
        <w:t>size of the system in kW</w:t>
      </w:r>
    </w:p>
    <w:p w14:paraId="6BE300EB" w14:textId="77777777" w:rsidR="00016183" w:rsidRPr="00770A87" w:rsidRDefault="00016183" w:rsidP="00061E33">
      <w:pPr>
        <w:pStyle w:val="ListParagraph"/>
        <w:numPr>
          <w:ilvl w:val="0"/>
          <w:numId w:val="6"/>
        </w:numPr>
      </w:pPr>
      <m:oMath>
        <m:r>
          <w:rPr>
            <w:rFonts w:ascii="Cambria Math" w:hAnsi="Cambria Math" w:cs="Cambria Math"/>
          </w:rPr>
          <m:t>P</m:t>
        </m:r>
        <m:r>
          <w:rPr>
            <w:rFonts w:ascii="Cambria Math" w:hAnsi="Cambria Math"/>
          </w:rPr>
          <m:t>SH</m:t>
        </m:r>
      </m:oMath>
      <w:r w:rsidRPr="00770A87">
        <w:t xml:space="preserve"> -</w:t>
      </w:r>
      <w:r w:rsidRPr="00770A87">
        <w:rPr>
          <w:sz w:val="16"/>
          <w:szCs w:val="16"/>
        </w:rPr>
        <w:t xml:space="preserve"> </w:t>
      </w:r>
      <w:r w:rsidRPr="00770A87">
        <w:t>peak sun hours</w:t>
      </w:r>
    </w:p>
    <w:p w14:paraId="7EA7175A" w14:textId="77777777" w:rsidR="00016183" w:rsidRPr="00770A87" w:rsidRDefault="00016183" w:rsidP="00061E33">
      <w:pPr>
        <w:pStyle w:val="ListParagraph"/>
        <w:numPr>
          <w:ilvl w:val="0"/>
          <w:numId w:val="6"/>
        </w:numPr>
      </w:pPr>
      <m:oMath>
        <m:r>
          <w:rPr>
            <w:rFonts w:ascii="Cambria Math" w:hAnsi="Cambria Math" w:cs="Cambria Math"/>
          </w:rPr>
          <m:t>P</m:t>
        </m:r>
        <m:r>
          <w:rPr>
            <w:rFonts w:ascii="Cambria Math" w:hAnsi="Cambria Math"/>
          </w:rPr>
          <m:t>R</m:t>
        </m:r>
      </m:oMath>
      <w:r w:rsidRPr="00770A87">
        <w:t xml:space="preserve"> -</w:t>
      </w:r>
      <w:r w:rsidRPr="00770A87">
        <w:rPr>
          <w:sz w:val="16"/>
          <w:szCs w:val="16"/>
        </w:rPr>
        <w:t xml:space="preserve"> </w:t>
      </w:r>
      <w:r w:rsidRPr="00770A87">
        <w:t xml:space="preserve">production rating and is usually less than 1 due to manufacturers tolerances, dust and dirt and temperature </w:t>
      </w:r>
    </w:p>
    <w:p w14:paraId="5690B940" w14:textId="6C2C874D" w:rsidR="00016183" w:rsidRPr="00770A87" w:rsidRDefault="00016183" w:rsidP="00542ADA">
      <w:pPr>
        <w:pStyle w:val="Heading3"/>
      </w:pPr>
      <w:bookmarkStart w:id="146" w:name="_Toc494732963"/>
      <w:bookmarkStart w:id="147" w:name="_Toc494793359"/>
      <w:r w:rsidRPr="00770A87">
        <w:t>Effects of Shadows on PV</w:t>
      </w:r>
      <w:bookmarkEnd w:id="146"/>
      <w:bookmarkEnd w:id="147"/>
    </w:p>
    <w:p w14:paraId="091FBC1F" w14:textId="77777777" w:rsidR="00016183" w:rsidRPr="00770A87" w:rsidRDefault="00016183" w:rsidP="00061E33">
      <w:r w:rsidRPr="00770A87">
        <w:t xml:space="preserve">Solar cells are generally installed on rooftops and facades in the domestic environment. This type of solar cell mounting will generally become partially shaded at points during the day. The shading of one solar cell in a string becomes an issue as this cell can enter into a condition known as reverse bias and cause heating issues </w: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 </w:instrText>
      </w:r>
      <w:r w:rsidRPr="00770A87">
        <w:fldChar w:fldCharType="begin">
          <w:fldData xml:space="preserve">PEVuZE5vdGU+PENpdGU+PEF1dGhvcj7DlnpkZW48L0F1dGhvcj48WWVhcj4yMDE2PC9ZZWFyPjxS
ZWNOdW0+MTE3PC9SZWNOdW0+PERpc3BsYXlUZXh0PlszNS0zN1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Pr="00770A87">
        <w:instrText xml:space="preserve"> ADDIN EN.CITE.DATA </w:instrText>
      </w:r>
      <w:r w:rsidRPr="00770A87">
        <w:fldChar w:fldCharType="end"/>
      </w:r>
      <w:r w:rsidRPr="00770A87">
        <w:fldChar w:fldCharType="separate"/>
      </w:r>
      <w:r w:rsidRPr="00770A87">
        <w:t>[35-37]</w:t>
      </w:r>
      <w:r w:rsidRPr="00770A87">
        <w:fldChar w:fldCharType="end"/>
      </w:r>
      <w:r w:rsidRPr="00770A87">
        <w:t xml:space="preserve">. </w:t>
      </w:r>
    </w:p>
    <w:p w14:paraId="2180AC02" w14:textId="77777777" w:rsidR="00016183" w:rsidRPr="00770A87" w:rsidRDefault="00016183" w:rsidP="00061E33">
      <w:pPr>
        <w:rPr>
          <w:lang w:eastAsia="en-GB"/>
        </w:rPr>
      </w:pPr>
    </w:p>
    <w:p w14:paraId="00268DAB" w14:textId="4310D8AD" w:rsidR="00016183" w:rsidRPr="00770A87" w:rsidRDefault="00016183" w:rsidP="00061E33">
      <w:pPr>
        <w:rPr>
          <w:lang w:eastAsia="en-GB"/>
        </w:rPr>
      </w:pPr>
      <w:r w:rsidRPr="00770A87">
        <w:rPr>
          <w:lang w:eastAsia="en-GB"/>
        </w:rPr>
        <w:t>When a solar cell becomes shaded it stops being forward biased, stops producing current, it “turns off”, and acts like an open circuit. This unbiased condition effectively produces an open circuit. This is normally not an issue but solar cells are serially connected into a string with each cells voltage being summed to produce the total voltage output of the string</w:t>
      </w:r>
      <w:r w:rsidRPr="00770A87">
        <w:t xml:space="preserve"> </w:t>
      </w:r>
      <w:r w:rsidRPr="00770A87">
        <w:rPr>
          <w:lang w:eastAsia="en-GB"/>
        </w:rPr>
        <w:fldChar w:fldCharType="begin"/>
      </w:r>
      <w:r w:rsidRPr="00770A87">
        <w:rPr>
          <w:lang w:eastAsia="en-GB"/>
        </w:rPr>
        <w:instrText xml:space="preserve"> ADDIN EN.CITE &lt;EndNote&gt;&lt;Cite&gt;&lt;Author&gt;Mai&lt;/Author&gt;&lt;Year&gt;2017&lt;/Year&gt;&lt;RecNum&gt;118&lt;/RecNum&gt;&lt;DisplayText&gt;[41]&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Pr="00770A87">
        <w:rPr>
          <w:lang w:eastAsia="en-GB"/>
        </w:rPr>
        <w:fldChar w:fldCharType="separate"/>
      </w:r>
      <w:r w:rsidRPr="00770A87">
        <w:rPr>
          <w:lang w:eastAsia="en-GB"/>
        </w:rPr>
        <w:t>[41]</w:t>
      </w:r>
      <w:r w:rsidRPr="00770A87">
        <w:rPr>
          <w:lang w:eastAsia="en-GB"/>
        </w:rPr>
        <w:fldChar w:fldCharType="end"/>
      </w:r>
      <w:r w:rsidRPr="00770A87">
        <w:rPr>
          <w:lang w:eastAsia="en-GB"/>
        </w:rPr>
        <w:t xml:space="preserve">. </w:t>
      </w:r>
    </w:p>
    <w:p w14:paraId="62157EF5" w14:textId="665A1989" w:rsidR="00016183" w:rsidRPr="00770A87" w:rsidRDefault="00D47419" w:rsidP="00061E3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016183" w:rsidRPr="00770A87">
        <w:t xml:space="preserve">  </w:t>
      </w:r>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i w:val="0"/>
        </w:rPr>
        <w:t xml:space="preserve"> (</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7</w:t>
      </w:r>
      <w:r w:rsidR="00016183" w:rsidRPr="00770A87">
        <w:rPr>
          <w:rStyle w:val="EquationsChar"/>
          <w:i w:val="0"/>
        </w:rPr>
        <w:fldChar w:fldCharType="end"/>
      </w:r>
      <w:r w:rsidR="00016183" w:rsidRPr="00770A87">
        <w:rPr>
          <w:rStyle w:val="EquationsChar"/>
          <w:i w:val="0"/>
        </w:rPr>
        <w:t>)</w:t>
      </w:r>
    </w:p>
    <w:p w14:paraId="6DB472CA" w14:textId="0306D1D1" w:rsidR="00016183" w:rsidRPr="00770A87" w:rsidRDefault="00D47419" w:rsidP="00061E3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016183" w:rsidRPr="00770A87">
        <w:t xml:space="preserve">  </w:t>
      </w:r>
      <w:r w:rsidR="00016183" w:rsidRPr="00770A87">
        <w:tab/>
      </w:r>
      <w:r w:rsidR="00016183" w:rsidRPr="00770A87">
        <w:tab/>
        <w:t xml:space="preserve">   </w:t>
      </w:r>
      <w:r w:rsidR="00016183" w:rsidRPr="00770A87">
        <w:tab/>
      </w:r>
      <w:r w:rsidR="00016183" w:rsidRPr="00770A87">
        <w:tab/>
        <w:t xml:space="preserve"> </w:t>
      </w:r>
      <w:r w:rsidR="00016183" w:rsidRPr="00770A87">
        <w:rPr>
          <w:rStyle w:val="EquationsChar"/>
          <w:i w:val="0"/>
        </w:rPr>
        <w:t>(</w:t>
      </w:r>
      <w:r w:rsidR="00016183" w:rsidRPr="00770A87">
        <w:rPr>
          <w:rStyle w:val="EquationsChar"/>
          <w:i w:val="0"/>
        </w:rPr>
        <w:fldChar w:fldCharType="begin"/>
      </w:r>
      <w:r w:rsidR="00016183" w:rsidRPr="00770A87">
        <w:rPr>
          <w:rStyle w:val="EquationsChar"/>
          <w:i w:val="0"/>
        </w:rPr>
        <w:instrText xml:space="preserve"> STYLEREF 1 \s </w:instrText>
      </w:r>
      <w:r w:rsidR="00016183" w:rsidRPr="00770A87">
        <w:rPr>
          <w:rStyle w:val="EquationsChar"/>
          <w:i w:val="0"/>
        </w:rPr>
        <w:fldChar w:fldCharType="separate"/>
      </w:r>
      <w:r w:rsidR="00501050">
        <w:rPr>
          <w:rStyle w:val="EquationsChar"/>
          <w:i w:val="0"/>
          <w:noProof/>
        </w:rPr>
        <w:t>2</w:t>
      </w:r>
      <w:r w:rsidR="00016183" w:rsidRPr="00770A87">
        <w:rPr>
          <w:rStyle w:val="EquationsChar"/>
          <w:i w:val="0"/>
        </w:rPr>
        <w:fldChar w:fldCharType="end"/>
      </w:r>
      <w:r w:rsidR="00016183" w:rsidRPr="00770A87">
        <w:rPr>
          <w:rStyle w:val="EquationsChar"/>
          <w:i w:val="0"/>
        </w:rPr>
        <w:noBreakHyphen/>
      </w:r>
      <w:r w:rsidR="00016183" w:rsidRPr="00770A87">
        <w:rPr>
          <w:rStyle w:val="EquationsChar"/>
          <w:i w:val="0"/>
        </w:rPr>
        <w:fldChar w:fldCharType="begin"/>
      </w:r>
      <w:r w:rsidR="00016183" w:rsidRPr="00770A87">
        <w:rPr>
          <w:rStyle w:val="EquationsChar"/>
          <w:i w:val="0"/>
        </w:rPr>
        <w:instrText xml:space="preserve"> SEQ Equation \* ARABIC \s 1 </w:instrText>
      </w:r>
      <w:r w:rsidR="00016183" w:rsidRPr="00770A87">
        <w:rPr>
          <w:rStyle w:val="EquationsChar"/>
          <w:i w:val="0"/>
        </w:rPr>
        <w:fldChar w:fldCharType="separate"/>
      </w:r>
      <w:r w:rsidR="00501050">
        <w:rPr>
          <w:rStyle w:val="EquationsChar"/>
          <w:i w:val="0"/>
          <w:noProof/>
        </w:rPr>
        <w:t>8</w:t>
      </w:r>
      <w:r w:rsidR="00016183" w:rsidRPr="00770A87">
        <w:rPr>
          <w:rStyle w:val="EquationsChar"/>
          <w:i w:val="0"/>
        </w:rPr>
        <w:fldChar w:fldCharType="end"/>
      </w:r>
      <w:r w:rsidR="00016183" w:rsidRPr="00770A87">
        <w:rPr>
          <w:rStyle w:val="EquationsChar"/>
          <w:i w:val="0"/>
        </w:rPr>
        <w:t>)</w:t>
      </w:r>
    </w:p>
    <w:p w14:paraId="3EA4AC4A" w14:textId="77777777" w:rsidR="00016183" w:rsidRPr="00770A87" w:rsidRDefault="00016183" w:rsidP="00061E33">
      <w:pPr>
        <w:rPr>
          <w:lang w:eastAsia="en-GB"/>
        </w:rPr>
      </w:pPr>
      <w:r w:rsidRPr="00770A87">
        <w:rPr>
          <w:lang w:eastAsia="en-GB"/>
        </w:rPr>
        <w:t>Where:</w:t>
      </w:r>
    </w:p>
    <w:p w14:paraId="1596D455" w14:textId="6F57E93E" w:rsidR="00016183" w:rsidRPr="00770A87" w:rsidRDefault="00D47419" w:rsidP="00061E33">
      <w:pPr>
        <w:pStyle w:val="ListParagraph"/>
        <w:numPr>
          <w:ilvl w:val="0"/>
          <w:numId w:val="12"/>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016183" w:rsidRPr="00770A87">
        <w:rPr>
          <w:sz w:val="16"/>
          <w:szCs w:val="16"/>
        </w:rPr>
        <w:t xml:space="preserve"> </w:t>
      </w:r>
      <w:r w:rsidR="00016183" w:rsidRPr="00770A87">
        <w:t>- is the nth-number of cells in series uniformly irradiated</w:t>
      </w:r>
    </w:p>
    <w:p w14:paraId="34D44E20" w14:textId="29A2308B" w:rsidR="00016183" w:rsidRPr="00770A87" w:rsidRDefault="00016183" w:rsidP="00061E33">
      <w:pPr>
        <w:rPr>
          <w:lang w:eastAsia="en-GB"/>
        </w:rPr>
      </w:pPr>
      <w:r w:rsidRPr="00770A87">
        <w:rPr>
          <w:lang w:eastAsia="en-GB"/>
        </w:rPr>
        <w:t>Therefore, if we have a module comprised of 60 silicon polycrystalline cells with an open circuit voltage of 0.6626 connected serially we would expect [</w:t>
      </w:r>
      <w:hyperlink w:anchor="_ENREF_36" w:tooltip="Solar, 2017 #120" w:history="1">
        <w:r w:rsidRPr="00770A87">
          <w:rPr>
            <w:lang w:eastAsia="en-GB"/>
          </w:rPr>
          <w:t>36</w:t>
        </w:r>
      </w:hyperlink>
      <w:r w:rsidRPr="00770A87">
        <w:rPr>
          <w:lang w:eastAsia="en-GB"/>
        </w:rPr>
        <w:t>]</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w:t>
      </w:r>
    </w:p>
    <w:p w14:paraId="4FC6025B" w14:textId="77777777" w:rsidR="00016183" w:rsidRPr="00770A87" w:rsidRDefault="00D47419" w:rsidP="00061E3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7A554A00" w14:textId="77777777" w:rsidR="00016183" w:rsidRPr="00770A87" w:rsidRDefault="00016183" w:rsidP="00061E33">
      <w:pPr>
        <w:pStyle w:val="EquaText"/>
      </w:pPr>
      <m:oMathPara>
        <m:oMath>
          <m:r>
            <m:t>V= 60 * 0.6626</m:t>
          </m:r>
        </m:oMath>
      </m:oMathPara>
    </w:p>
    <w:p w14:paraId="1801EFA8" w14:textId="34BED4F3" w:rsidR="00016183" w:rsidRPr="00770A87" w:rsidRDefault="00016183" w:rsidP="00061E33">
      <w:pPr>
        <w:pStyle w:val="EquaText"/>
        <w:rPr>
          <w:lang w:eastAsia="en-GB"/>
        </w:rPr>
      </w:pPr>
      <m:oMathPara>
        <m:oMath>
          <m:r>
            <m:t>V= 39.75 volts</m:t>
          </m:r>
        </m:oMath>
      </m:oMathPara>
    </w:p>
    <w:p w14:paraId="1D53C1AC" w14:textId="1F3107C2" w:rsidR="00016183" w:rsidRPr="00770A87" w:rsidRDefault="00016183" w:rsidP="00061E33">
      <w:pPr>
        <w:rPr>
          <w:lang w:eastAsia="en-GB"/>
        </w:rPr>
      </w:pPr>
      <w:r w:rsidRPr="00770A87">
        <w:rPr>
          <w:lang w:eastAsia="en-GB"/>
        </w:rPr>
        <w:t>Referencing the datasheet for a standard 250W GEM Series solar module from Sapphire Solar with 60 cells of polycrystalline silicon the open circuit voltage is 37.1 volts [</w:t>
      </w:r>
      <w:hyperlink w:anchor="_ENREF_38" w:tooltip="Solar, 2017 #120" w:history="1">
        <w:r w:rsidRPr="00770A87">
          <w:rPr>
            <w:lang w:eastAsia="en-GB"/>
          </w:rPr>
          <w:t>38</w:t>
        </w:r>
      </w:hyperlink>
      <w:r w:rsidRPr="00770A87">
        <w:rPr>
          <w:lang w:eastAsia="en-GB"/>
        </w:rPr>
        <w:t>][</w:t>
      </w:r>
      <w:hyperlink w:anchor="_ENREF_36" w:tooltip="Solar, 2017 #120" w:history="1">
        <w:r w:rsidRPr="00770A87">
          <w:rPr>
            <w:lang w:eastAsia="en-GB"/>
          </w:rPr>
          <w:t>36</w:t>
        </w:r>
      </w:hyperlink>
      <w:r w:rsidRPr="00770A87">
        <w:rPr>
          <w:lang w:eastAsia="en-GB"/>
        </w:rPr>
        <w:t xml:space="preserve">]. This is within three volts of what we expect and demonstrates the series connected system. There will be some losses due to connections. The voltage for the forward biasing of a silicon cell is shown for 33 samples in </w:t>
      </w:r>
      <w:r w:rsidR="00CD26F5">
        <w:t>Figure 2-13</w:t>
      </w:r>
      <w:r w:rsidRPr="00770A87">
        <w:rPr>
          <w:lang w:eastAsia="en-GB"/>
        </w:rPr>
        <w:t>. This shows the reverse breakdown voltage and at -20 volts the current is at 5 amps. This is approaching the maximum current of each cell</w:t>
      </w:r>
      <w:r w:rsidRPr="00770A87">
        <w:t xml:space="preserve"> </w:t>
      </w:r>
      <w:r w:rsidRPr="00770A87">
        <w:rPr>
          <w:lang w:eastAsia="en-GB"/>
        </w:rPr>
        <w:fldChar w:fldCharType="begin"/>
      </w:r>
      <w:r w:rsidRPr="00770A87">
        <w:rPr>
          <w:lang w:eastAsia="en-GB"/>
        </w:rPr>
        <w:instrText xml:space="preserve"> ADDIN EN.CITE &lt;EndNote&gt;&lt;Cite&gt;&lt;Author&gt;Alonso-García&lt;/Author&gt;&lt;Year&gt;2006&lt;/Year&gt;&lt;RecNum&gt;121&lt;/RecNum&gt;&lt;DisplayText&gt;[42]&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770A87">
        <w:rPr>
          <w:lang w:eastAsia="en-GB"/>
        </w:rPr>
        <w:fldChar w:fldCharType="separate"/>
      </w:r>
      <w:r w:rsidRPr="00770A87">
        <w:rPr>
          <w:lang w:eastAsia="en-GB"/>
        </w:rPr>
        <w:t>[42]</w:t>
      </w:r>
      <w:r w:rsidRPr="00770A87">
        <w:rPr>
          <w:lang w:eastAsia="en-GB"/>
        </w:rPr>
        <w:fldChar w:fldCharType="end"/>
      </w:r>
      <w:r w:rsidRPr="00770A87">
        <w:rPr>
          <w:lang w:eastAsia="en-GB"/>
        </w:rPr>
        <w:t xml:space="preserve">. </w:t>
      </w:r>
    </w:p>
    <w:p w14:paraId="488A8376" w14:textId="77777777" w:rsidR="00016183" w:rsidRPr="00770A87" w:rsidRDefault="00016183" w:rsidP="00061E33">
      <w:pPr>
        <w:rPr>
          <w:lang w:eastAsia="en-GB"/>
        </w:rPr>
      </w:pPr>
    </w:p>
    <w:p w14:paraId="43B50D22" w14:textId="37036BC7" w:rsidR="00016183" w:rsidRPr="00770A87" w:rsidRDefault="00906CFC" w:rsidP="00061E33">
      <w:pPr>
        <w:rPr>
          <w:lang w:eastAsia="en-GB"/>
        </w:rPr>
      </w:pPr>
      <w:r w:rsidRPr="00770A87">
        <w:rPr>
          <w:noProof/>
          <w:lang w:eastAsia="en-AU"/>
        </w:rPr>
        <mc:AlternateContent>
          <mc:Choice Requires="wpg">
            <w:drawing>
              <wp:anchor distT="0" distB="0" distL="114300" distR="114300" simplePos="0" relativeHeight="251658270" behindDoc="0" locked="0" layoutInCell="1" allowOverlap="1" wp14:anchorId="71F67D79" wp14:editId="4C18C7BF">
                <wp:simplePos x="0" y="0"/>
                <wp:positionH relativeFrom="column">
                  <wp:posOffset>-40461</wp:posOffset>
                </wp:positionH>
                <wp:positionV relativeFrom="paragraph">
                  <wp:posOffset>504190</wp:posOffset>
                </wp:positionV>
                <wp:extent cx="5205730" cy="3408045"/>
                <wp:effectExtent l="0" t="0" r="0" b="1905"/>
                <wp:wrapSquare wrapText="bothSides"/>
                <wp:docPr id="7297" name="Group 7297"/>
                <wp:cNvGraphicFramePr/>
                <a:graphic xmlns:a="http://schemas.openxmlformats.org/drawingml/2006/main">
                  <a:graphicData uri="http://schemas.microsoft.com/office/word/2010/wordprocessingGroup">
                    <wpg:wgp>
                      <wpg:cNvGrpSpPr/>
                      <wpg:grpSpPr>
                        <a:xfrm>
                          <a:off x="0" y="0"/>
                          <a:ext cx="5205730" cy="3408045"/>
                          <a:chOff x="0" y="0"/>
                          <a:chExt cx="5731510" cy="2800855"/>
                        </a:xfrm>
                      </wpg:grpSpPr>
                      <pic:pic xmlns:pic="http://schemas.openxmlformats.org/drawingml/2006/picture">
                        <pic:nvPicPr>
                          <pic:cNvPr id="7295" name="Picture 7295"/>
                          <pic:cNvPicPr>
                            <a:picLocks noChangeAspect="1"/>
                          </pic:cNvPicPr>
                        </pic:nvPicPr>
                        <pic:blipFill rotWithShape="1">
                          <a:blip r:embed="rId11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145460" y="2451262"/>
                            <a:ext cx="5586050" cy="349593"/>
                          </a:xfrm>
                          <a:prstGeom prst="rect">
                            <a:avLst/>
                          </a:prstGeom>
                          <a:solidFill>
                            <a:prstClr val="white"/>
                          </a:solidFill>
                          <a:ln>
                            <a:noFill/>
                          </a:ln>
                        </wps:spPr>
                        <wps:txbx>
                          <w:txbxContent>
                            <w:p w14:paraId="0B4FAFD9" w14:textId="263F3DA1" w:rsidR="00D47419" w:rsidRPr="001F399C" w:rsidRDefault="00D47419" w:rsidP="00061E33">
                              <w:pPr>
                                <w:pStyle w:val="Caption"/>
                                <w:rPr>
                                  <w:szCs w:val="24"/>
                                </w:rPr>
                              </w:pPr>
                              <w:bookmarkStart w:id="148" w:name="_Ref481258586"/>
                              <w:bookmarkStart w:id="149" w:name="_Toc494733069"/>
                              <w:bookmarkStart w:id="150" w:name="_Toc494796250"/>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148"/>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F67D79" id="Group 7297" o:spid="_x0000_s1069" style="position:absolute;left:0;text-align:left;margin-left:-3.2pt;margin-top:39.7pt;width:409.9pt;height:268.35pt;z-index:251658270;mso-position-horizontal-relative:text;mso-position-vertical-relative:text" coordsize="57315,2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2" o:title="" cropbottom="9629f"/>
                </v:shape>
                <v:shape id="Text Box 7296" o:spid="_x0000_s1071" type="#_x0000_t202" style="position:absolute;left:1454;top:24512;width:55861;height:3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0B4FAFD9" w14:textId="263F3DA1" w:rsidR="00D47419" w:rsidRPr="001F399C" w:rsidRDefault="00D47419" w:rsidP="00061E33">
                        <w:pPr>
                          <w:pStyle w:val="Caption"/>
                          <w:rPr>
                            <w:szCs w:val="24"/>
                          </w:rPr>
                        </w:pPr>
                        <w:bookmarkStart w:id="151" w:name="_Ref481258586"/>
                        <w:bookmarkStart w:id="152" w:name="_Toc494733069"/>
                        <w:bookmarkStart w:id="153" w:name="_Toc494796250"/>
                        <w:r>
                          <w:t xml:space="preserve">Figure </w:t>
                        </w:r>
                        <w:fldSimple w:instr=" STYLEREF 1 \s ">
                          <w:r>
                            <w:rPr>
                              <w:noProof/>
                            </w:rPr>
                            <w:t>2</w:t>
                          </w:r>
                        </w:fldSimple>
                        <w:r>
                          <w:noBreakHyphen/>
                        </w:r>
                        <w:fldSimple w:instr=" SEQ Figure \* ARABIC \s 1 ">
                          <w:r>
                            <w:rPr>
                              <w:noProof/>
                            </w:rPr>
                            <w:t>13</w:t>
                          </w:r>
                        </w:fldSimple>
                        <w:r>
                          <w:t xml:space="preserve"> - I-V Characteristic for Silicon 33 Cells Tested without Irradiance (a) Reverse Bias and (b) Forward Bias, at 22 Degrees Celsius [42]</w:t>
                        </w:r>
                        <w:bookmarkEnd w:id="151"/>
                        <w:bookmarkEnd w:id="152"/>
                        <w:bookmarkEnd w:id="153"/>
                      </w:p>
                    </w:txbxContent>
                  </v:textbox>
                </v:shape>
                <w10:wrap type="square"/>
              </v:group>
            </w:pict>
          </mc:Fallback>
        </mc:AlternateContent>
      </w:r>
      <w:r w:rsidR="00016183" w:rsidRPr="00770A87">
        <w:rPr>
          <w:lang w:eastAsia="en-GB"/>
        </w:rPr>
        <w:t xml:space="preserve">This voltage is what can cause issues when some solar cells are not receiving irradiance, shaded or are faulty. If a solar cell becomes turned off the other solar cells continue to produce </w:t>
      </w:r>
      <w:r w:rsidR="00016183" w:rsidRPr="00770A87">
        <w:rPr>
          <w:lang w:eastAsia="en-GB"/>
        </w:rPr>
        <w:lastRenderedPageBreak/>
        <w:t>the voltage of the string minus that cell. This forces the cell into a conduction known as reverse bias, which dissipates power in the form of heat and creates a hot spot. Mohammed conducted extensive research on hot spot formation and demonstrated that if the power dissipated over the cell exceeds its maximum value it will permanently damage the cell and an open circuit will form. This open circuit in the series connected system stops all flow of current and the PV system will no longer function</w:t>
      </w:r>
      <w:r w:rsidR="00016183" w:rsidRPr="00770A87">
        <w:t xml:space="preserve"> </w:t>
      </w:r>
      <w:r w:rsidR="00016183"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016183" w:rsidRPr="00770A87">
        <w:rPr>
          <w:lang w:eastAsia="en-GB"/>
        </w:rPr>
        <w:instrText xml:space="preserve"> ADDIN EN.CITE </w:instrText>
      </w:r>
      <w:r w:rsidR="00016183" w:rsidRPr="00770A87">
        <w:rPr>
          <w:lang w:eastAsia="en-GB"/>
        </w:rPr>
        <w:fldChar w:fldCharType="begin">
          <w:fldData xml:space="preserve">PEVuZE5vdGU+PENpdGU+PEF1dGhvcj5Nb2hhbW1lZDwvQXV0aG9yPjxZZWFyPjIwMTY8L1llYXI+
PFJlY051bT4xMTY8L1JlY051bT48RGlzcGxheVRleHQ+WzM2LCA0MSwgNDMsIDQ0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016183" w:rsidRPr="00770A87">
        <w:rPr>
          <w:lang w:eastAsia="en-GB"/>
        </w:rPr>
        <w:instrText xml:space="preserve"> ADDIN EN.CITE.DATA </w:instrText>
      </w:r>
      <w:r w:rsidR="00016183" w:rsidRPr="00770A87">
        <w:rPr>
          <w:lang w:eastAsia="en-GB"/>
        </w:rPr>
      </w:r>
      <w:r w:rsidR="00016183" w:rsidRPr="00770A87">
        <w:rPr>
          <w:lang w:eastAsia="en-GB"/>
        </w:rPr>
        <w:fldChar w:fldCharType="end"/>
      </w:r>
      <w:r w:rsidR="00016183" w:rsidRPr="00770A87">
        <w:rPr>
          <w:lang w:eastAsia="en-GB"/>
        </w:rPr>
      </w:r>
      <w:r w:rsidR="00016183" w:rsidRPr="00770A87">
        <w:rPr>
          <w:lang w:eastAsia="en-GB"/>
        </w:rPr>
        <w:fldChar w:fldCharType="separate"/>
      </w:r>
      <w:r w:rsidR="00016183" w:rsidRPr="00770A87">
        <w:rPr>
          <w:lang w:eastAsia="en-GB"/>
        </w:rPr>
        <w:t>[36, 41, 43, 44]</w:t>
      </w:r>
      <w:r w:rsidR="00016183" w:rsidRPr="00770A87">
        <w:rPr>
          <w:lang w:eastAsia="en-GB"/>
        </w:rPr>
        <w:fldChar w:fldCharType="end"/>
      </w:r>
      <w:r w:rsidR="00016183" w:rsidRPr="00770A87">
        <w:rPr>
          <w:lang w:eastAsia="en-GB"/>
        </w:rPr>
        <w:t>.</w:t>
      </w:r>
    </w:p>
    <w:p w14:paraId="13C5AFB0" w14:textId="77777777" w:rsidR="00016183" w:rsidRPr="00770A87" w:rsidRDefault="00016183" w:rsidP="00061E33">
      <w:pPr>
        <w:rPr>
          <w:lang w:eastAsia="en-GB"/>
        </w:rPr>
      </w:pPr>
    </w:p>
    <w:p w14:paraId="21F1C0B7" w14:textId="00C0EFF4" w:rsidR="00016183" w:rsidRPr="00770A87" w:rsidRDefault="00016183" w:rsidP="00061E33">
      <w:pPr>
        <w:rPr>
          <w:lang w:eastAsia="en-GB"/>
        </w:rPr>
      </w:pPr>
      <w:r w:rsidRPr="00770A87">
        <w:rPr>
          <w:noProof/>
          <w:lang w:eastAsia="en-AU"/>
        </w:rPr>
        <mc:AlternateContent>
          <mc:Choice Requires="wpg">
            <w:drawing>
              <wp:inline distT="0" distB="0" distL="0" distR="0" wp14:anchorId="0FCA95E6" wp14:editId="623DD89E">
                <wp:extent cx="5248366" cy="1357746"/>
                <wp:effectExtent l="0" t="0" r="9525" b="0"/>
                <wp:docPr id="15" name="Group 15"/>
                <wp:cNvGraphicFramePr/>
                <a:graphic xmlns:a="http://schemas.openxmlformats.org/drawingml/2006/main">
                  <a:graphicData uri="http://schemas.microsoft.com/office/word/2010/wordprocessingGroup">
                    <wpg:wgp>
                      <wpg:cNvGrpSpPr/>
                      <wpg:grpSpPr>
                        <a:xfrm>
                          <a:off x="0" y="0"/>
                          <a:ext cx="5248366" cy="1357746"/>
                          <a:chOff x="-109721" y="0"/>
                          <a:chExt cx="5667876" cy="1357746"/>
                        </a:xfrm>
                      </wpg:grpSpPr>
                      <pic:pic xmlns:pic="http://schemas.openxmlformats.org/drawingml/2006/picture">
                        <pic:nvPicPr>
                          <pic:cNvPr id="7287" name="Picture 7287"/>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109721" y="1135605"/>
                            <a:ext cx="5558155" cy="222141"/>
                          </a:xfrm>
                          <a:prstGeom prst="rect">
                            <a:avLst/>
                          </a:prstGeom>
                          <a:solidFill>
                            <a:prstClr val="white"/>
                          </a:solidFill>
                          <a:ln>
                            <a:noFill/>
                          </a:ln>
                        </wps:spPr>
                        <wps:txbx>
                          <w:txbxContent>
                            <w:p w14:paraId="77180D30" w14:textId="5BB64C76" w:rsidR="00D47419" w:rsidRPr="00B72CE3" w:rsidRDefault="00D47419" w:rsidP="00061E33">
                              <w:pPr>
                                <w:pStyle w:val="Caption"/>
                                <w:rPr>
                                  <w:szCs w:val="24"/>
                                  <w:lang w:eastAsia="en-GB"/>
                                </w:rPr>
                              </w:pPr>
                              <w:bookmarkStart w:id="154" w:name="_Toc494733070"/>
                              <w:bookmarkStart w:id="155" w:name="_Toc494796251"/>
                              <w:bookmarkStart w:id="156" w:name="_Ref481654984"/>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54"/>
                              <w:bookmarkEnd w:id="155"/>
                              <w:r>
                                <w:t xml:space="preserve"> </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CA95E6" id="Group 15" o:spid="_x0000_s1072" style="width:413.25pt;height:106.9pt;mso-position-horizontal-relative:char;mso-position-vertical-relative:line" coordorigin="-1097" coordsize="56678,13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4" o:title=""/>
                </v:shape>
                <v:shape id="Text Box 14" o:spid="_x0000_s1074" type="#_x0000_t202" style="position:absolute;left:-1097;top:11356;width:55581;height:2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77180D30" w14:textId="5BB64C76" w:rsidR="00D47419" w:rsidRPr="00B72CE3" w:rsidRDefault="00D47419" w:rsidP="00061E33">
                        <w:pPr>
                          <w:pStyle w:val="Caption"/>
                          <w:rPr>
                            <w:szCs w:val="24"/>
                            <w:lang w:eastAsia="en-GB"/>
                          </w:rPr>
                        </w:pPr>
                        <w:bookmarkStart w:id="157" w:name="_Toc494733070"/>
                        <w:bookmarkStart w:id="158" w:name="_Toc494796251"/>
                        <w:bookmarkStart w:id="159" w:name="_Ref481654984"/>
                        <w:r>
                          <w:t xml:space="preserve">Figure </w:t>
                        </w:r>
                        <w:fldSimple w:instr=" STYLEREF 1 \s ">
                          <w:r>
                            <w:rPr>
                              <w:noProof/>
                            </w:rPr>
                            <w:t>2</w:t>
                          </w:r>
                        </w:fldSimple>
                        <w:r>
                          <w:noBreakHyphen/>
                        </w:r>
                        <w:fldSimple w:instr=" SEQ Figure \* ARABIC \s 1 ">
                          <w:r>
                            <w:rPr>
                              <w:noProof/>
                            </w:rPr>
                            <w:t>14</w:t>
                          </w:r>
                        </w:fldSimple>
                        <w:r>
                          <w:t xml:space="preserve"> - Adding No-O</w:t>
                        </w:r>
                        <w:r w:rsidRPr="00804B48">
                          <w:t>verlapped bypass diodes</w:t>
                        </w:r>
                        <w:r>
                          <w:t xml:space="preserve"> [43]</w:t>
                        </w:r>
                        <w:bookmarkEnd w:id="157"/>
                        <w:bookmarkEnd w:id="158"/>
                        <w:r>
                          <w:t xml:space="preserve"> </w:t>
                        </w:r>
                        <w:bookmarkEnd w:id="159"/>
                      </w:p>
                    </w:txbxContent>
                  </v:textbox>
                </v:shape>
                <w10:anchorlock/>
              </v:group>
            </w:pict>
          </mc:Fallback>
        </mc:AlternateContent>
      </w:r>
      <w:r w:rsidRPr="00770A87">
        <w:t xml:space="preserve"> </w:t>
      </w:r>
    </w:p>
    <w:p w14:paraId="5E0FA211" w14:textId="64D64E92" w:rsidR="00542ADA" w:rsidRDefault="00016183" w:rsidP="00061E33">
      <w:pPr>
        <w:rPr>
          <w:lang w:eastAsia="en-GB"/>
        </w:rPr>
      </w:pPr>
      <w:r w:rsidRPr="00770A87">
        <w:rPr>
          <w:noProof/>
          <w:lang w:eastAsia="en-AU"/>
        </w:rPr>
        <mc:AlternateContent>
          <mc:Choice Requires="wpg">
            <w:drawing>
              <wp:inline distT="0" distB="0" distL="0" distR="0" wp14:anchorId="1BE7C8FD" wp14:editId="79AC1BB5">
                <wp:extent cx="5205730" cy="1422400"/>
                <wp:effectExtent l="0" t="0" r="0" b="6350"/>
                <wp:docPr id="17" name="Group 17"/>
                <wp:cNvGraphicFramePr/>
                <a:graphic xmlns:a="http://schemas.openxmlformats.org/drawingml/2006/main">
                  <a:graphicData uri="http://schemas.microsoft.com/office/word/2010/wordprocessingGroup">
                    <wpg:wgp>
                      <wpg:cNvGrpSpPr/>
                      <wpg:grpSpPr>
                        <a:xfrm>
                          <a:off x="0" y="0"/>
                          <a:ext cx="5205730" cy="1422400"/>
                          <a:chOff x="0" y="0"/>
                          <a:chExt cx="5896610" cy="1566758"/>
                        </a:xfrm>
                      </wpg:grpSpPr>
                      <pic:pic xmlns:pic="http://schemas.openxmlformats.org/drawingml/2006/picture">
                        <pic:nvPicPr>
                          <pic:cNvPr id="7286" name="Picture 7286"/>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8630"/>
                            <a:ext cx="5896610" cy="238128"/>
                          </a:xfrm>
                          <a:prstGeom prst="rect">
                            <a:avLst/>
                          </a:prstGeom>
                          <a:solidFill>
                            <a:prstClr val="white"/>
                          </a:solidFill>
                          <a:ln>
                            <a:noFill/>
                          </a:ln>
                        </wps:spPr>
                        <wps:txbx>
                          <w:txbxContent>
                            <w:p w14:paraId="6636D304" w14:textId="7CCA2387" w:rsidR="00D47419" w:rsidRPr="00751999" w:rsidRDefault="00D47419" w:rsidP="00061E33">
                              <w:pPr>
                                <w:pStyle w:val="Caption"/>
                                <w:rPr>
                                  <w:lang w:eastAsia="en-GB"/>
                                </w:rPr>
                              </w:pPr>
                              <w:bookmarkStart w:id="160" w:name="_Ref481654985"/>
                              <w:bookmarkStart w:id="161" w:name="_Toc494733071"/>
                              <w:bookmarkStart w:id="162" w:name="_Toc494796252"/>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43]</w:t>
                              </w:r>
                              <w:bookmarkEnd w:id="160"/>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BE7C8FD" id="Group 17" o:spid="_x0000_s1075" style="width:409.9pt;height:112pt;mso-position-horizontal-relative:char;mso-position-vertical-relative:line" coordsize="58966,15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6" o:title=""/>
                </v:shape>
                <v:shape id="Text Box 16" o:spid="_x0000_s1077" type="#_x0000_t202" style="position:absolute;top:13286;width:5896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6636D304" w14:textId="7CCA2387" w:rsidR="00D47419" w:rsidRPr="00751999" w:rsidRDefault="00D47419" w:rsidP="00061E33">
                        <w:pPr>
                          <w:pStyle w:val="Caption"/>
                          <w:rPr>
                            <w:lang w:eastAsia="en-GB"/>
                          </w:rPr>
                        </w:pPr>
                        <w:bookmarkStart w:id="163" w:name="_Ref481654985"/>
                        <w:bookmarkStart w:id="164" w:name="_Toc494733071"/>
                        <w:bookmarkStart w:id="165" w:name="_Toc494796252"/>
                        <w:r>
                          <w:t xml:space="preserve">Figure </w:t>
                        </w:r>
                        <w:fldSimple w:instr=" STYLEREF 1 \s ">
                          <w:r>
                            <w:rPr>
                              <w:noProof/>
                            </w:rPr>
                            <w:t>2</w:t>
                          </w:r>
                        </w:fldSimple>
                        <w:r>
                          <w:noBreakHyphen/>
                        </w:r>
                        <w:fldSimple w:instr=" SEQ Figure \* ARABIC \s 1 ">
                          <w:r>
                            <w:rPr>
                              <w:noProof/>
                            </w:rPr>
                            <w:t>15</w:t>
                          </w:r>
                        </w:fldSimple>
                        <w:r>
                          <w:t xml:space="preserve"> - Adding O</w:t>
                        </w:r>
                        <w:r w:rsidRPr="00967B76">
                          <w:t>verlapped bypass diodes</w:t>
                        </w:r>
                        <w:r>
                          <w:t xml:space="preserve"> [43]</w:t>
                        </w:r>
                        <w:bookmarkEnd w:id="163"/>
                        <w:bookmarkEnd w:id="164"/>
                        <w:bookmarkEnd w:id="165"/>
                      </w:p>
                    </w:txbxContent>
                  </v:textbox>
                </v:shape>
                <w10:anchorlock/>
              </v:group>
            </w:pict>
          </mc:Fallback>
        </mc:AlternateContent>
      </w:r>
    </w:p>
    <w:p w14:paraId="0C912EDA" w14:textId="77777777" w:rsidR="00542ADA" w:rsidRDefault="00542ADA" w:rsidP="00061E33">
      <w:pPr>
        <w:rPr>
          <w:lang w:eastAsia="en-GB"/>
        </w:rPr>
      </w:pPr>
    </w:p>
    <w:p w14:paraId="3019D3F0" w14:textId="77777777" w:rsidR="00484DE7" w:rsidRDefault="00484DE7" w:rsidP="00061E33">
      <w:pPr>
        <w:rPr>
          <w:lang w:eastAsia="en-GB"/>
        </w:rPr>
      </w:pPr>
    </w:p>
    <w:p w14:paraId="527AF4C9" w14:textId="09D16318" w:rsidR="00016183" w:rsidRDefault="00016183" w:rsidP="00061E33">
      <w:pPr>
        <w:rPr>
          <w:lang w:eastAsia="en-GB"/>
        </w:rPr>
      </w:pPr>
      <w:r w:rsidRPr="00770A87">
        <w:rPr>
          <w:lang w:eastAsia="en-GB"/>
        </w:rPr>
        <w:t xml:space="preserve">To overcome the issue of solar cells operating in a condition of reverse bias there are different configurations of bypass diodes. There </w:t>
      </w:r>
      <w:r w:rsidR="00473F06" w:rsidRPr="00770A87">
        <w:rPr>
          <w:lang w:eastAsia="en-GB"/>
        </w:rPr>
        <w:t>have</w:t>
      </w:r>
      <w:r w:rsidRPr="00770A87">
        <w:rPr>
          <w:lang w:eastAsia="en-GB"/>
        </w:rPr>
        <w:t xml:space="preserve"> been several studies by Mohammed, Duong and Silvestre on the correct configuration of bypass diodes </w: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 </w:instrText>
      </w:r>
      <w:r w:rsidRPr="00770A87">
        <w:rPr>
          <w:lang w:eastAsia="en-GB"/>
        </w:rPr>
        <w:fldChar w:fldCharType="begin">
          <w:fldData xml:space="preserve">PEVuZE5vdGU+PENpdGU+PEF1dGhvcj5Nb2hhbW1lZDwvQXV0aG9yPjxZZWFyPjIwMTY8L1llYXI+
PFJlY051bT4xMTY8L1JlY051bT48RGlzcGxheVRleHQ+WzM2LCA0MywgNDR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Pr="00770A87">
        <w:rPr>
          <w:lang w:eastAsia="en-GB"/>
        </w:rPr>
        <w:instrText xml:space="preserve"> ADDIN EN.CITE.DATA </w:instrText>
      </w:r>
      <w:r w:rsidRPr="00770A87">
        <w:rPr>
          <w:lang w:eastAsia="en-GB"/>
        </w:rPr>
      </w:r>
      <w:r w:rsidRPr="00770A87">
        <w:rPr>
          <w:lang w:eastAsia="en-GB"/>
        </w:rPr>
        <w:fldChar w:fldCharType="end"/>
      </w:r>
      <w:r w:rsidRPr="00770A87">
        <w:rPr>
          <w:lang w:eastAsia="en-GB"/>
        </w:rPr>
      </w:r>
      <w:r w:rsidRPr="00770A87">
        <w:rPr>
          <w:lang w:eastAsia="en-GB"/>
        </w:rPr>
        <w:fldChar w:fldCharType="separate"/>
      </w:r>
      <w:r w:rsidRPr="00770A87">
        <w:rPr>
          <w:lang w:eastAsia="en-GB"/>
        </w:rPr>
        <w:t>[36, 43, 44]</w:t>
      </w:r>
      <w:r w:rsidRPr="00770A87">
        <w:rPr>
          <w:lang w:eastAsia="en-GB"/>
        </w:rPr>
        <w:fldChar w:fldCharType="end"/>
      </w:r>
      <w:r w:rsidRPr="00770A87">
        <w:rPr>
          <w:lang w:eastAsia="en-GB"/>
        </w:rPr>
        <w:t xml:space="preserve">. Duong continues by saying that the configuration of the bypass diodes has an important influence on the possibility of a hot spot forming. Two common configurations are shown in </w:t>
      </w:r>
      <w:r w:rsidR="00CD26F5">
        <w:t>Figure 2-14</w:t>
      </w:r>
      <w:r w:rsidRPr="00770A87">
        <w:rPr>
          <w:lang w:eastAsia="en-GB"/>
        </w:rPr>
        <w:t xml:space="preserve"> and</w:t>
      </w:r>
      <w:r w:rsidR="00CD26F5" w:rsidRPr="00CD26F5">
        <w:t xml:space="preserve"> </w:t>
      </w:r>
      <w:r w:rsidR="00CD26F5">
        <w:t>Figure 2-15</w:t>
      </w:r>
      <w:r w:rsidRPr="00770A87">
        <w:rPr>
          <w:lang w:eastAsia="en-GB"/>
        </w:rPr>
        <w:t>.</w:t>
      </w:r>
    </w:p>
    <w:p w14:paraId="70E842D7" w14:textId="77777777" w:rsidR="00016183" w:rsidRPr="00770A87" w:rsidRDefault="00016183" w:rsidP="00061E33">
      <w:pPr>
        <w:rPr>
          <w:lang w:eastAsia="en-GB"/>
        </w:rPr>
      </w:pPr>
    </w:p>
    <w:p w14:paraId="2B2875E5" w14:textId="49B358FD" w:rsidR="00016183" w:rsidRPr="00770A87" w:rsidRDefault="00016183" w:rsidP="00061E33">
      <w:pPr>
        <w:rPr>
          <w:lang w:eastAsia="en-GB"/>
        </w:rPr>
      </w:pPr>
      <w:r w:rsidRPr="00770A87">
        <w:rPr>
          <w:lang w:eastAsia="en-GB"/>
        </w:rPr>
        <w:t xml:space="preserve">Studies conducted by both Silvestre and Mai validated that the configuration and shading location significantly affects the operation and performance of PV modules. They used similar methods, shading techniques of arrays and various scenarios also used by Mai, and are shown above in </w:t>
      </w:r>
      <w:r w:rsidR="00CD26F5">
        <w:rPr>
          <w:lang w:eastAsia="en-GB"/>
        </w:rPr>
        <w:t>Figure 2-16.</w:t>
      </w:r>
      <w:r w:rsidRPr="00770A87">
        <w:rPr>
          <w:lang w:eastAsia="en-GB"/>
        </w:rPr>
        <w:t xml:space="preserve"> The research showed that the overlapped and not-overlapped configurations had their advantages and disadvantages for PV installation, and therefore, environmental factors must be taken into consideration. </w:t>
      </w:r>
    </w:p>
    <w:p w14:paraId="4A3F9089" w14:textId="6789B3FB" w:rsidR="00016183" w:rsidRPr="00770A87" w:rsidRDefault="00542ADA" w:rsidP="00061E33">
      <w:pPr>
        <w:rPr>
          <w:lang w:eastAsia="en-GB"/>
        </w:rPr>
      </w:pPr>
      <w:r w:rsidRPr="00770A87">
        <w:rPr>
          <w:noProof/>
          <w:lang w:eastAsia="en-AU"/>
        </w:rPr>
        <w:lastRenderedPageBreak/>
        <mc:AlternateContent>
          <mc:Choice Requires="wpg">
            <w:drawing>
              <wp:inline distT="0" distB="0" distL="0" distR="0" wp14:anchorId="0F9C9355" wp14:editId="176DD61F">
                <wp:extent cx="5205730" cy="3564636"/>
                <wp:effectExtent l="0" t="0" r="0" b="0"/>
                <wp:docPr id="7300" name="Group 7300"/>
                <wp:cNvGraphicFramePr/>
                <a:graphic xmlns:a="http://schemas.openxmlformats.org/drawingml/2006/main">
                  <a:graphicData uri="http://schemas.microsoft.com/office/word/2010/wordprocessingGroup">
                    <wpg:wgp>
                      <wpg:cNvGrpSpPr/>
                      <wpg:grpSpPr>
                        <a:xfrm>
                          <a:off x="0" y="0"/>
                          <a:ext cx="5205730" cy="3564636"/>
                          <a:chOff x="0" y="0"/>
                          <a:chExt cx="5651500" cy="4155401"/>
                        </a:xfrm>
                      </wpg:grpSpPr>
                      <pic:pic xmlns:pic="http://schemas.openxmlformats.org/drawingml/2006/picture">
                        <pic:nvPicPr>
                          <pic:cNvPr id="7298" name="Picture 7298"/>
                          <pic:cNvPicPr>
                            <a:picLocks noChangeAspect="1"/>
                          </pic:cNvPicPr>
                        </pic:nvPicPr>
                        <pic:blipFill>
                          <a:blip r:embed="rId117"/>
                          <a:stretch>
                            <a:fillRect/>
                          </a:stretch>
                        </pic:blipFill>
                        <pic:spPr>
                          <a:xfrm>
                            <a:off x="0" y="0"/>
                            <a:ext cx="5651500" cy="3870325"/>
                          </a:xfrm>
                          <a:prstGeom prst="rect">
                            <a:avLst/>
                          </a:prstGeom>
                        </pic:spPr>
                      </pic:pic>
                      <wps:wsp>
                        <wps:cNvPr id="7299" name="Text Box 7299"/>
                        <wps:cNvSpPr txBox="1"/>
                        <wps:spPr>
                          <a:xfrm>
                            <a:off x="0" y="3927064"/>
                            <a:ext cx="5651500" cy="228337"/>
                          </a:xfrm>
                          <a:prstGeom prst="rect">
                            <a:avLst/>
                          </a:prstGeom>
                          <a:solidFill>
                            <a:prstClr val="white"/>
                          </a:solidFill>
                          <a:ln>
                            <a:noFill/>
                          </a:ln>
                        </wps:spPr>
                        <wps:txbx>
                          <w:txbxContent>
                            <w:p w14:paraId="75B87645" w14:textId="4C76E56D" w:rsidR="00D47419" w:rsidRPr="00D97CDA" w:rsidRDefault="00D47419" w:rsidP="00061E33">
                              <w:pPr>
                                <w:pStyle w:val="Caption"/>
                                <w:rPr>
                                  <w:szCs w:val="24"/>
                                </w:rPr>
                              </w:pPr>
                              <w:bookmarkStart w:id="166" w:name="_Toc494733072"/>
                              <w:bookmarkStart w:id="167" w:name="_Toc494796253"/>
                              <w:bookmarkStart w:id="168" w:name="_Ref481268899"/>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66"/>
                              <w:bookmarkEnd w:id="167"/>
                              <w:r>
                                <w:t xml:space="preserve"> </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F9C9355" id="Group 7300" o:spid="_x0000_s1078" style="width:409.9pt;height:280.7pt;mso-position-horizontal-relative:char;mso-position-vertical-relative:line"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8" o:title=""/>
                </v:shape>
                <v:shape id="Text Box 7299" o:spid="_x0000_s1080" type="#_x0000_t202" style="position:absolute;top:39270;width:56515;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75B87645" w14:textId="4C76E56D" w:rsidR="00D47419" w:rsidRPr="00D97CDA" w:rsidRDefault="00D47419" w:rsidP="00061E33">
                        <w:pPr>
                          <w:pStyle w:val="Caption"/>
                          <w:rPr>
                            <w:szCs w:val="24"/>
                          </w:rPr>
                        </w:pPr>
                        <w:bookmarkStart w:id="169" w:name="_Toc494733072"/>
                        <w:bookmarkStart w:id="170" w:name="_Toc494796253"/>
                        <w:bookmarkStart w:id="171" w:name="_Ref481268899"/>
                        <w:r>
                          <w:t xml:space="preserve">Figure </w:t>
                        </w:r>
                        <w:fldSimple w:instr=" STYLEREF 1 \s ">
                          <w:r>
                            <w:rPr>
                              <w:noProof/>
                            </w:rPr>
                            <w:t>2</w:t>
                          </w:r>
                        </w:fldSimple>
                        <w:r>
                          <w:noBreakHyphen/>
                        </w:r>
                        <w:fldSimple w:instr=" SEQ Figure \* ARABIC \s 1 ">
                          <w:r>
                            <w:rPr>
                              <w:noProof/>
                            </w:rPr>
                            <w:t>16</w:t>
                          </w:r>
                        </w:fldSimple>
                        <w:r>
                          <w:t xml:space="preserve"> - Shading Scenarios used by Mai [44]</w:t>
                        </w:r>
                        <w:bookmarkEnd w:id="169"/>
                        <w:bookmarkEnd w:id="170"/>
                        <w:r>
                          <w:t xml:space="preserve"> </w:t>
                        </w:r>
                        <w:bookmarkEnd w:id="171"/>
                      </w:p>
                    </w:txbxContent>
                  </v:textbox>
                </v:shape>
                <w10:anchorlock/>
              </v:group>
            </w:pict>
          </mc:Fallback>
        </mc:AlternateContent>
      </w:r>
    </w:p>
    <w:p w14:paraId="0809623D" w14:textId="3773D9D5" w:rsidR="00C70942" w:rsidRDefault="00542ADA" w:rsidP="00061E33">
      <w:r w:rsidRPr="00770A87">
        <w:rPr>
          <w:noProof/>
          <w:lang w:eastAsia="en-AU"/>
        </w:rPr>
        <mc:AlternateContent>
          <mc:Choice Requires="wpg">
            <w:drawing>
              <wp:anchor distT="0" distB="0" distL="114300" distR="114300" simplePos="0" relativeHeight="251658276" behindDoc="0" locked="0" layoutInCell="1" allowOverlap="1" wp14:anchorId="14B053A3" wp14:editId="3AB5211A">
                <wp:simplePos x="0" y="0"/>
                <wp:positionH relativeFrom="column">
                  <wp:posOffset>181789</wp:posOffset>
                </wp:positionH>
                <wp:positionV relativeFrom="paragraph">
                  <wp:posOffset>1546860</wp:posOffset>
                </wp:positionV>
                <wp:extent cx="4854575" cy="3552190"/>
                <wp:effectExtent l="0" t="0" r="3175" b="0"/>
                <wp:wrapSquare wrapText="bothSides"/>
                <wp:docPr id="7228" name="Group 7228"/>
                <wp:cNvGraphicFramePr/>
                <a:graphic xmlns:a="http://schemas.openxmlformats.org/drawingml/2006/main">
                  <a:graphicData uri="http://schemas.microsoft.com/office/word/2010/wordprocessingGroup">
                    <wpg:wgp>
                      <wpg:cNvGrpSpPr/>
                      <wpg:grpSpPr>
                        <a:xfrm>
                          <a:off x="0" y="0"/>
                          <a:ext cx="4854575" cy="3552190"/>
                          <a:chOff x="-932695" y="20173"/>
                          <a:chExt cx="4487513" cy="3414426"/>
                        </a:xfrm>
                      </wpg:grpSpPr>
                      <pic:pic xmlns:pic="http://schemas.openxmlformats.org/drawingml/2006/picture">
                        <pic:nvPicPr>
                          <pic:cNvPr id="7284" name="Picture 7284"/>
                          <pic:cNvPicPr>
                            <a:picLocks noChangeAspect="1"/>
                          </pic:cNvPicPr>
                        </pic:nvPicPr>
                        <pic:blipFill>
                          <a:blip r:embed="rId119"/>
                          <a:stretch>
                            <a:fillRect/>
                          </a:stretch>
                        </pic:blipFill>
                        <pic:spPr>
                          <a:xfrm>
                            <a:off x="-246193" y="20173"/>
                            <a:ext cx="3023870" cy="3171825"/>
                          </a:xfrm>
                          <a:prstGeom prst="rect">
                            <a:avLst/>
                          </a:prstGeom>
                        </pic:spPr>
                      </pic:pic>
                      <wps:wsp>
                        <wps:cNvPr id="7198" name="Text Box 7198"/>
                        <wps:cNvSpPr txBox="1"/>
                        <wps:spPr>
                          <a:xfrm>
                            <a:off x="-932695" y="3191998"/>
                            <a:ext cx="4487513" cy="242601"/>
                          </a:xfrm>
                          <a:prstGeom prst="rect">
                            <a:avLst/>
                          </a:prstGeom>
                          <a:solidFill>
                            <a:prstClr val="white"/>
                          </a:solidFill>
                          <a:ln>
                            <a:noFill/>
                          </a:ln>
                        </wps:spPr>
                        <wps:txbx>
                          <w:txbxContent>
                            <w:p w14:paraId="70171A0C" w14:textId="261EBE03" w:rsidR="00D47419" w:rsidRPr="001C391A" w:rsidRDefault="00D47419" w:rsidP="00061E33">
                              <w:pPr>
                                <w:pStyle w:val="Caption"/>
                              </w:pPr>
                              <w:bookmarkStart w:id="172" w:name="_Toc494733073"/>
                              <w:bookmarkStart w:id="173" w:name="_Toc494796254"/>
                              <w:bookmarkStart w:id="174" w:name="_Ref481263303"/>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72"/>
                              <w:bookmarkEnd w:id="173"/>
                              <w:r>
                                <w:t xml:space="preserve"> </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B053A3" id="Group 7228" o:spid="_x0000_s1081" style="position:absolute;left:0;text-align:left;margin-left:14.3pt;margin-top:121.8pt;width:382.25pt;height:279.7pt;z-index:251658276;mso-position-horizontal-relative:text;mso-position-vertical-relative:text;mso-width-relative:margin;mso-height-relative:margin" coordorigin="-9326,201" coordsize="44875,3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20" o:title=""/>
                </v:shape>
                <v:shape id="Text Box 7198" o:spid="_x0000_s1083" type="#_x0000_t202" style="position:absolute;left:-9326;top:31919;width:44874;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70171A0C" w14:textId="261EBE03" w:rsidR="00D47419" w:rsidRPr="001C391A" w:rsidRDefault="00D47419" w:rsidP="00061E33">
                        <w:pPr>
                          <w:pStyle w:val="Caption"/>
                        </w:pPr>
                        <w:bookmarkStart w:id="175" w:name="_Toc494733073"/>
                        <w:bookmarkStart w:id="176" w:name="_Toc494796254"/>
                        <w:bookmarkStart w:id="177" w:name="_Ref481263303"/>
                        <w:r>
                          <w:t xml:space="preserve">Figure </w:t>
                        </w:r>
                        <w:fldSimple w:instr=" STYLEREF 1 \s ">
                          <w:r>
                            <w:rPr>
                              <w:noProof/>
                            </w:rPr>
                            <w:t>2</w:t>
                          </w:r>
                        </w:fldSimple>
                        <w:r>
                          <w:noBreakHyphen/>
                        </w:r>
                        <w:fldSimple w:instr=" SEQ Figure \* ARABIC \s 1 ">
                          <w:r>
                            <w:rPr>
                              <w:noProof/>
                            </w:rPr>
                            <w:t>17</w:t>
                          </w:r>
                        </w:fldSimple>
                        <w:r>
                          <w:t xml:space="preserve"> - Diagram of Bypass and Blocking diode functions [45]</w:t>
                        </w:r>
                        <w:bookmarkEnd w:id="175"/>
                        <w:bookmarkEnd w:id="176"/>
                        <w:r>
                          <w:t xml:space="preserve"> </w:t>
                        </w:r>
                        <w:bookmarkEnd w:id="177"/>
                      </w:p>
                    </w:txbxContent>
                  </v:textbox>
                </v:shape>
                <w10:wrap type="square"/>
              </v:group>
            </w:pict>
          </mc:Fallback>
        </mc:AlternateContent>
      </w:r>
      <w:r w:rsidR="00016183" w:rsidRPr="00770A87">
        <w:rPr>
          <w:lang w:eastAsia="en-GB"/>
        </w:rPr>
        <w:t xml:space="preserve">The interesting finding was that for a tropical climate the not-overlapped diode configuration was optimal </w:t>
      </w:r>
      <w:r w:rsidR="00016183" w:rsidRPr="00770A87">
        <w:rPr>
          <w:lang w:eastAsia="en-GB"/>
        </w:rPr>
        <w:fldChar w:fldCharType="begin"/>
      </w:r>
      <w:r w:rsidR="00016183" w:rsidRPr="00770A87">
        <w:rPr>
          <w:lang w:eastAsia="en-GB"/>
        </w:rPr>
        <w:instrText xml:space="preserve"> ADDIN EN.CITE &lt;EndNote&gt;&lt;Cite&gt;&lt;Author&gt;Duong&lt;/Author&gt;&lt;Year&gt;2017&lt;/Year&gt;&lt;RecNum&gt;115&lt;/RecNum&gt;&lt;DisplayText&gt;[44]&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016183" w:rsidRPr="00770A87">
        <w:rPr>
          <w:lang w:eastAsia="en-GB"/>
        </w:rPr>
        <w:fldChar w:fldCharType="separate"/>
      </w:r>
      <w:r w:rsidR="00016183" w:rsidRPr="00770A87">
        <w:rPr>
          <w:lang w:eastAsia="en-GB"/>
        </w:rPr>
        <w:t>[44]</w:t>
      </w:r>
      <w:r w:rsidR="00016183" w:rsidRPr="00770A87">
        <w:rPr>
          <w:lang w:eastAsia="en-GB"/>
        </w:rPr>
        <w:fldChar w:fldCharType="end"/>
      </w:r>
      <w:r w:rsidR="00016183" w:rsidRPr="00770A87">
        <w:rPr>
          <w:lang w:eastAsia="en-GB"/>
        </w:rPr>
        <w:t>. In practice, not every cell can have a bypass diode as it is expensive so they are usually connected every 16 cells. Blocking diodes are added to the circuit to prevent reverse flows and serve a different purpose than bypass diodes as shown in</w:t>
      </w:r>
      <w:r w:rsidR="00CD26F5" w:rsidRPr="00CD26F5">
        <w:rPr>
          <w:lang w:eastAsia="en-GB"/>
        </w:rPr>
        <w:t xml:space="preserve"> </w:t>
      </w:r>
      <w:r w:rsidR="00CD26F5">
        <w:rPr>
          <w:lang w:eastAsia="en-GB"/>
        </w:rPr>
        <w:t>Figure 2-17</w:t>
      </w:r>
      <w:r w:rsidR="00016183" w:rsidRPr="00770A87">
        <w:rPr>
          <w:lang w:eastAsia="en-GB"/>
        </w:rPr>
        <w:t xml:space="preserve"> </w:t>
      </w:r>
      <w:r w:rsidR="00016183"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016183" w:rsidRPr="00770A87">
        <w:rPr>
          <w:lang w:eastAsia="en-GB"/>
        </w:rPr>
        <w:instrText xml:space="preserve"> ADDIN EN.CITE </w:instrText>
      </w:r>
      <w:r w:rsidR="00016183" w:rsidRPr="00770A87">
        <w:rPr>
          <w:lang w:eastAsia="en-GB"/>
        </w:rPr>
        <w:fldChar w:fldCharType="begin">
          <w:fldData xml:space="preserve">PEVuZE5vdGU+PENpdGU+PEF1dGhvcj5IZXJybWFubjwvQXV0aG9yPjxZZWFyPjE5OTc8L1llYXI+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</w:fldData>
        </w:fldChar>
      </w:r>
      <w:r w:rsidR="00016183" w:rsidRPr="00770A87">
        <w:rPr>
          <w:lang w:eastAsia="en-GB"/>
        </w:rPr>
        <w:instrText xml:space="preserve"> ADDIN EN.CITE.DATA </w:instrText>
      </w:r>
      <w:r w:rsidR="00016183" w:rsidRPr="00770A87">
        <w:rPr>
          <w:lang w:eastAsia="en-GB"/>
        </w:rPr>
      </w:r>
      <w:r w:rsidR="00016183" w:rsidRPr="00770A87">
        <w:rPr>
          <w:lang w:eastAsia="en-GB"/>
        </w:rPr>
        <w:fldChar w:fldCharType="end"/>
      </w:r>
      <w:r w:rsidR="00016183" w:rsidRPr="00770A87">
        <w:rPr>
          <w:lang w:eastAsia="en-GB"/>
        </w:rPr>
      </w:r>
      <w:r w:rsidR="00016183" w:rsidRPr="00770A87">
        <w:rPr>
          <w:lang w:eastAsia="en-GB"/>
        </w:rPr>
        <w:fldChar w:fldCharType="separate"/>
      </w:r>
      <w:r w:rsidR="00016183" w:rsidRPr="00770A87">
        <w:rPr>
          <w:lang w:eastAsia="en-GB"/>
        </w:rPr>
        <w:t>[43, 45, 46]</w:t>
      </w:r>
      <w:r w:rsidR="00016183" w:rsidRPr="00770A87">
        <w:rPr>
          <w:lang w:eastAsia="en-GB"/>
        </w:rPr>
        <w:fldChar w:fldCharType="end"/>
      </w:r>
      <w:r w:rsidR="00016183" w:rsidRPr="00770A87">
        <w:rPr>
          <w:lang w:eastAsia="en-GB"/>
        </w:rPr>
        <w:t>.</w:t>
      </w:r>
      <w:r w:rsidR="00016183" w:rsidRPr="00770A87">
        <w:t xml:space="preserve"> </w:t>
      </w:r>
      <w:r w:rsidR="00C70942">
        <w:t xml:space="preserve">The effects of shading can be seen in the data supplied by James Cook University in Figure 2-18 </w:t>
      </w:r>
      <w:r w:rsidR="00C70942" w:rsidRPr="00770A87">
        <w:fldChar w:fldCharType="begin"/>
      </w:r>
      <w:r w:rsidR="00C70942"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C70942" w:rsidRPr="00770A87">
        <w:fldChar w:fldCharType="separate"/>
      </w:r>
      <w:r w:rsidR="00C70942" w:rsidRPr="00770A87">
        <w:t>[40]</w:t>
      </w:r>
      <w:r w:rsidR="00C70942" w:rsidRPr="00770A87">
        <w:fldChar w:fldCharType="end"/>
      </w:r>
      <w:r w:rsidR="00C70942">
        <w:t>.</w:t>
      </w:r>
      <w:r w:rsidR="00C70942" w:rsidRPr="00875776">
        <w:t xml:space="preserve"> </w:t>
      </w:r>
      <w:r w:rsidR="001150B8">
        <w:t xml:space="preserve">The </w:t>
      </w:r>
      <w:r w:rsidR="00875776">
        <w:t xml:space="preserve">JCU </w:t>
      </w:r>
      <w:r w:rsidR="001150B8">
        <w:t xml:space="preserve">solar project </w:t>
      </w:r>
      <w:r w:rsidR="00875776">
        <w:t>installed three sola</w:t>
      </w:r>
      <w:r w:rsidR="001150B8">
        <w:t xml:space="preserve">r modules to test their efficiencies </w:t>
      </w:r>
      <w:r w:rsidR="001150B8">
        <w:lastRenderedPageBreak/>
        <w:t xml:space="preserve">and how </w:t>
      </w:r>
      <w:r w:rsidR="00875776">
        <w:t xml:space="preserve">different types of cells </w:t>
      </w:r>
      <w:r w:rsidR="001150B8">
        <w:t>perform in</w:t>
      </w:r>
      <w:r w:rsidR="00875776">
        <w:t xml:space="preserve"> different</w:t>
      </w:r>
      <w:r w:rsidR="001150B8">
        <w:t xml:space="preserve"> climates. Fi</w:t>
      </w:r>
      <w:r w:rsidR="00303BF8">
        <w:t xml:space="preserve">gure 2-18 shows three modules: </w:t>
      </w:r>
      <w:r w:rsidR="002659EF">
        <w:t>1</w:t>
      </w:r>
      <w:r w:rsidR="001150B8">
        <w:t>kW polycrystalline (blue), 2kW amorphous (red)</w:t>
      </w:r>
      <w:r w:rsidR="002659EF">
        <w:t>, and a 2</w:t>
      </w:r>
      <w:r w:rsidR="001150B8">
        <w:t xml:space="preserve"> kW polycrystalline (green). The 1kW polycrystalline </w:t>
      </w:r>
      <w:r w:rsidR="00303BF8">
        <w:t xml:space="preserve">was built by </w:t>
      </w:r>
      <w:r w:rsidR="00473F06">
        <w:t>SunPower</w:t>
      </w:r>
      <w:r w:rsidR="00303BF8">
        <w:t xml:space="preserve"> (USA) and </w:t>
      </w:r>
      <w:r w:rsidR="001150B8">
        <w:t xml:space="preserve">was paid for by the Australian Government </w:t>
      </w:r>
      <w:r w:rsidR="00303BF8">
        <w:t>T</w:t>
      </w:r>
      <w:r w:rsidR="001150B8">
        <w:t xml:space="preserve">he other </w:t>
      </w:r>
      <w:r w:rsidR="00303BF8">
        <w:t>two</w:t>
      </w:r>
      <w:r w:rsidR="00C70942">
        <w:t xml:space="preserve"> were</w:t>
      </w:r>
      <w:r w:rsidR="00303BF8">
        <w:t xml:space="preserve"> donated</w:t>
      </w:r>
      <w:r w:rsidR="00C70942">
        <w:t xml:space="preserve"> by </w:t>
      </w:r>
      <w:r w:rsidR="00303BF8">
        <w:t>Q-Cell</w:t>
      </w:r>
      <w:r w:rsidR="00C70942">
        <w:t>s,</w:t>
      </w:r>
      <w:r w:rsidR="00303BF8">
        <w:t xml:space="preserve"> a German company interested </w:t>
      </w:r>
      <w:r w:rsidR="00C70942">
        <w:t xml:space="preserve">to see how their modules would perform in QLD. </w:t>
      </w:r>
    </w:p>
    <w:p w14:paraId="6AC9D33E" w14:textId="77777777" w:rsidR="00C70942" w:rsidRDefault="00C70942" w:rsidP="00061E33"/>
    <w:p w14:paraId="35BAC1B7" w14:textId="5C78226D" w:rsidR="00C70942" w:rsidRDefault="00C70942" w:rsidP="00061E33">
      <w:r>
        <w:rPr>
          <w:noProof/>
        </w:rPr>
        <mc:AlternateContent>
          <mc:Choice Requires="wpg">
            <w:drawing>
              <wp:inline distT="0" distB="0" distL="0" distR="0" wp14:anchorId="548BE19C" wp14:editId="77C06866">
                <wp:extent cx="5219700" cy="2773045"/>
                <wp:effectExtent l="0" t="0" r="0" b="8255"/>
                <wp:docPr id="7308" name="Group 7308"/>
                <wp:cNvGraphicFramePr/>
                <a:graphic xmlns:a="http://schemas.openxmlformats.org/drawingml/2006/main">
                  <a:graphicData uri="http://schemas.microsoft.com/office/word/2010/wordprocessingGroup">
                    <wpg:wgp>
                      <wpg:cNvGrpSpPr/>
                      <wpg:grpSpPr>
                        <a:xfrm>
                          <a:off x="0" y="0"/>
                          <a:ext cx="5219700" cy="2773045"/>
                          <a:chOff x="-51288" y="58398"/>
                          <a:chExt cx="5272282" cy="2801918"/>
                        </a:xfrm>
                      </wpg:grpSpPr>
                      <pic:pic xmlns:pic="http://schemas.openxmlformats.org/drawingml/2006/picture">
                        <pic:nvPicPr>
                          <pic:cNvPr id="7294" name="Picture 7294"/>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bwMode="auto">
                          <a:xfrm>
                            <a:off x="-51288" y="58398"/>
                            <a:ext cx="5272282" cy="2489219"/>
                          </a:xfrm>
                          <a:prstGeom prst="rect">
                            <a:avLst/>
                          </a:prstGeom>
                          <a:noFill/>
                        </pic:spPr>
                      </pic:pic>
                      <wps:wsp>
                        <wps:cNvPr id="7290" name="Text Box 7290"/>
                        <wps:cNvSpPr txBox="1"/>
                        <wps:spPr>
                          <a:xfrm>
                            <a:off x="0" y="2632105"/>
                            <a:ext cx="5219700" cy="228211"/>
                          </a:xfrm>
                          <a:prstGeom prst="rect">
                            <a:avLst/>
                          </a:prstGeom>
                          <a:solidFill>
                            <a:prstClr val="white"/>
                          </a:solidFill>
                          <a:ln>
                            <a:noFill/>
                          </a:ln>
                        </wps:spPr>
                        <wps:txbx>
                          <w:txbxContent>
                            <w:p w14:paraId="1CBEC410" w14:textId="53B2ECCE" w:rsidR="00D47419" w:rsidRPr="00EF3615" w:rsidRDefault="00D47419" w:rsidP="00061E33">
                              <w:pPr>
                                <w:pStyle w:val="Caption"/>
                                <w:rPr>
                                  <w:noProof/>
                                  <w:szCs w:val="24"/>
                                </w:rPr>
                              </w:pPr>
                              <w:bookmarkStart w:id="178" w:name="_Toc494796255"/>
                              <w:r>
                                <w:t xml:space="preserve">Figure </w:t>
                              </w:r>
                              <w:fldSimple w:instr=" STYLEREF 1 \s ">
                                <w:r>
                                  <w:rPr>
                                    <w:noProof/>
                                  </w:rPr>
                                  <w:t>2</w:t>
                                </w:r>
                              </w:fldSimple>
                              <w:r>
                                <w:noBreakHyphen/>
                              </w:r>
                              <w:fldSimple w:instr=" SEQ Figure \* ARABIC \s 1 ">
                                <w:r>
                                  <w:rPr>
                                    <w:noProof/>
                                  </w:rPr>
                                  <w:t>18</w:t>
                                </w:r>
                              </w:fldSimple>
                              <w:r>
                                <w:t xml:space="preserve"> - </w:t>
                              </w:r>
                              <w:r w:rsidRPr="00663D78">
                                <w:t>Effects of Shadows and Efficiencies</w:t>
                              </w:r>
                              <w:r>
                                <w:t xml:space="preserve"> [40]</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48BE19C" id="Group 7308" o:spid="_x0000_s1084" style="width:411pt;height:218.35pt;mso-position-horizontal-relative:char;mso-position-vertical-relative:line" coordorigin="-512,583" coordsize="52722,2801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">
                <v:shape id="Picture 7294" o:spid="_x0000_s1085" type="#_x0000_t75" style="position:absolute;left:-512;top:583;width:52721;height:24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">
                  <v:imagedata r:id="rId122" o:title=""/>
                </v:shape>
                <v:shape id="Text Box 7290" o:spid="_x0000_s1086" type="#_x0000_t202" style="position:absolute;top:26321;width:52197;height:2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" stroked="f">
                  <v:textbox inset="0,0,0,0">
                    <w:txbxContent>
                      <w:p w14:paraId="1CBEC410" w14:textId="53B2ECCE" w:rsidR="00D47419" w:rsidRPr="00EF3615" w:rsidRDefault="00D47419" w:rsidP="00061E33">
                        <w:pPr>
                          <w:pStyle w:val="Caption"/>
                          <w:rPr>
                            <w:noProof/>
                            <w:szCs w:val="24"/>
                          </w:rPr>
                        </w:pPr>
                        <w:bookmarkStart w:id="179" w:name="_Toc494796255"/>
                        <w:r>
                          <w:t xml:space="preserve">Figure </w:t>
                        </w:r>
                        <w:fldSimple w:instr=" STYLEREF 1 \s ">
                          <w:r>
                            <w:rPr>
                              <w:noProof/>
                            </w:rPr>
                            <w:t>2</w:t>
                          </w:r>
                        </w:fldSimple>
                        <w:r>
                          <w:noBreakHyphen/>
                        </w:r>
                        <w:fldSimple w:instr=" SEQ Figure \* ARABIC \s 1 ">
                          <w:r>
                            <w:rPr>
                              <w:noProof/>
                            </w:rPr>
                            <w:t>18</w:t>
                          </w:r>
                        </w:fldSimple>
                        <w:r>
                          <w:t xml:space="preserve"> - </w:t>
                        </w:r>
                        <w:r w:rsidRPr="00663D78">
                          <w:t>Effects of Shadows and Efficiencies</w:t>
                        </w:r>
                        <w:r>
                          <w:t xml:space="preserve"> [40]</w:t>
                        </w:r>
                        <w:bookmarkEnd w:id="179"/>
                      </w:p>
                    </w:txbxContent>
                  </v:textbox>
                </v:shape>
                <w10:anchorlock/>
              </v:group>
            </w:pict>
          </mc:Fallback>
        </mc:AlternateContent>
      </w:r>
    </w:p>
    <w:p w14:paraId="47956421" w14:textId="593BDB92" w:rsidR="00542ADA" w:rsidRDefault="00C70942" w:rsidP="00061E33">
      <w:r>
        <w:t>From Figure 2-18 it shows how the power produced by the PV is not constant</w:t>
      </w:r>
      <w:r w:rsidR="002659EF">
        <w:t>,</w:t>
      </w:r>
      <w:r>
        <w:t xml:space="preserve"> as clouds cover the modules and the power output decreases. There are two notable lows in production at 8:00 am and 9:00 am. This demonstrates how areas with high clouding, such as Singapore, can affect output production figures when high irradiance is prevalent. The values are given in kW and to calculate kWhr it is the integration over time i.e. the area under the curve.</w:t>
      </w:r>
      <w:r w:rsidR="002659EF">
        <w:t xml:space="preserve"> Note that the peak power of the 2 kW polycrystalline is approximately 0.47 kW while the peak power of the 2 kW amorphous is only 0.25 kW.</w:t>
      </w:r>
    </w:p>
    <w:p w14:paraId="4D3E9D0A" w14:textId="7E3B279F" w:rsidR="00016183" w:rsidRPr="00770A87" w:rsidRDefault="00016183" w:rsidP="00542ADA">
      <w:pPr>
        <w:pStyle w:val="Heading3"/>
      </w:pPr>
      <w:bookmarkStart w:id="180" w:name="_Toc494732964"/>
      <w:bookmarkStart w:id="181" w:name="_Toc494793360"/>
      <w:r w:rsidRPr="00770A87">
        <w:t>Effects of Dust</w:t>
      </w:r>
      <w:bookmarkEnd w:id="180"/>
      <w:bookmarkEnd w:id="181"/>
      <w:r w:rsidRPr="00770A87">
        <w:rPr>
          <w:lang w:eastAsia="en-GB"/>
        </w:rPr>
        <w:t xml:space="preserve"> </w:t>
      </w:r>
    </w:p>
    <w:p w14:paraId="0D693956" w14:textId="77777777" w:rsidR="00542ADA" w:rsidRDefault="00016183" w:rsidP="00061E33">
      <w:pPr>
        <w:rPr>
          <w:lang w:eastAsia="en-GB"/>
        </w:rPr>
        <w:sectPr w:rsidR="00542ADA" w:rsidSect="00061E33">
          <w:endnotePr>
            <w:numRestart w:val="eachSect"/>
          </w:endnotePr>
          <w:pgSz w:w="11906" w:h="16838"/>
          <w:pgMar w:top="1418" w:right="1418" w:bottom="1418" w:left="2268" w:header="709" w:footer="709" w:gutter="0"/>
          <w:cols w:space="708"/>
          <w:docGrid w:linePitch="360"/>
        </w:sectPr>
      </w:pPr>
      <w:r w:rsidRPr="00770A87">
        <w:rPr>
          <w:lang w:eastAsia="en-GB"/>
        </w:rPr>
        <w:t>Sun and Jiang found that the reduction of ef</w:t>
      </w:r>
      <w:r w:rsidRPr="00770A87">
        <w:rPr>
          <w:rFonts w:ascii="AdvOT863180fb+fb" w:hAnsi="AdvOT863180fb+fb" w:cs="AdvOT863180fb+fb"/>
          <w:lang w:eastAsia="en-GB"/>
        </w:rPr>
        <w:t>fi</w:t>
      </w:r>
      <w:r w:rsidRPr="00770A87">
        <w:rPr>
          <w:lang w:eastAsia="en-GB"/>
        </w:rPr>
        <w:t>ciency has a linear relationship with the dust deposition density, and the difference caused by cell types was not obvious.</w:t>
      </w:r>
      <w:r w:rsidRPr="00770A87">
        <w:t xml:space="preserve"> It was found that dust pollution had a</w:t>
      </w:r>
      <w:r w:rsidRPr="00770A87">
        <w:rPr>
          <w:lang w:eastAsia="en-GB"/>
        </w:rPr>
        <w:t xml:space="preserve"> signi</w:t>
      </w:r>
      <w:r w:rsidRPr="00770A87">
        <w:rPr>
          <w:rFonts w:ascii="AdvOT863180fb+fb" w:hAnsi="AdvOT863180fb+fb" w:cs="AdvOT863180fb+fb"/>
          <w:lang w:eastAsia="en-GB"/>
        </w:rPr>
        <w:t>fi</w:t>
      </w:r>
      <w:r w:rsidRPr="00770A87">
        <w:rPr>
          <w:lang w:eastAsia="en-GB"/>
        </w:rPr>
        <w:t>cant impact on PV module output, corresponding to a reduction of PV output ef</w:t>
      </w:r>
      <w:r w:rsidRPr="00770A87">
        <w:rPr>
          <w:rFonts w:ascii="AdvOT863180fb+fb" w:hAnsi="AdvOT863180fb+fb" w:cs="AdvOT863180fb+fb"/>
          <w:lang w:eastAsia="en-GB"/>
        </w:rPr>
        <w:t>fi</w:t>
      </w:r>
      <w:r w:rsidRPr="00770A87">
        <w:rPr>
          <w:lang w:eastAsia="en-GB"/>
        </w:rPr>
        <w:t xml:space="preserve">ciency which grew from 0 to 26% </w:t>
      </w:r>
      <w:r w:rsidRPr="00770A87">
        <w:rPr>
          <w:lang w:eastAsia="en-GB"/>
        </w:rPr>
        <w:fldChar w:fldCharType="begin"/>
      </w:r>
      <w:r w:rsidRPr="00770A87">
        <w:rPr>
          <w:lang w:eastAsia="en-GB"/>
        </w:rPr>
        <w:instrText xml:space="preserve"> ADDIN EN.CITE &lt;EndNote&gt;&lt;Cite&gt;&lt;Author&gt;Jiang&lt;/Author&gt;&lt;Year&gt;2011&lt;/Year&gt;&lt;RecNum&gt;162&lt;/RecNum&gt;&lt;DisplayText&gt;[47]&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770A87">
        <w:rPr>
          <w:lang w:eastAsia="en-GB"/>
        </w:rPr>
        <w:fldChar w:fldCharType="separate"/>
      </w:r>
      <w:r w:rsidRPr="00770A87">
        <w:rPr>
          <w:lang w:eastAsia="en-GB"/>
        </w:rPr>
        <w:t>[47]</w:t>
      </w:r>
      <w:r w:rsidRPr="00770A87">
        <w:rPr>
          <w:lang w:eastAsia="en-GB"/>
        </w:rPr>
        <w:fldChar w:fldCharType="end"/>
      </w:r>
      <w:r w:rsidRPr="00770A87">
        <w:rPr>
          <w:lang w:eastAsia="en-GB"/>
        </w:rPr>
        <w:t xml:space="preserve">. This evaluation was validated by another study by Mani and Pillai who recorded dust deposition loss of 5.86%, with the winter losses being 4–5% and 6–7% losses in summer </w:t>
      </w:r>
      <w:r w:rsidRPr="00770A87">
        <w:rPr>
          <w:lang w:eastAsia="en-GB"/>
        </w:rPr>
        <w:fldChar w:fldCharType="begin"/>
      </w:r>
      <w:r w:rsidRPr="00770A87">
        <w:rPr>
          <w:lang w:eastAsia="en-GB"/>
        </w:rPr>
        <w:instrText xml:space="preserve"> ADDIN EN.CITE &lt;EndNote&gt;&lt;Cite&gt;&lt;Author&gt;Mani&lt;/Author&gt;&lt;Year&gt;2010&lt;/Year&gt;&lt;RecNum&gt;161&lt;/RecNum&gt;&lt;DisplayText&gt;[48]&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770A87">
        <w:rPr>
          <w:lang w:eastAsia="en-GB"/>
        </w:rPr>
        <w:fldChar w:fldCharType="separate"/>
      </w:r>
      <w:r w:rsidRPr="00770A87">
        <w:rPr>
          <w:lang w:eastAsia="en-GB"/>
        </w:rPr>
        <w:t>[48]</w:t>
      </w:r>
      <w:r w:rsidRPr="00770A87">
        <w:rPr>
          <w:lang w:eastAsia="en-GB"/>
        </w:rPr>
        <w:fldChar w:fldCharType="end"/>
      </w:r>
      <w:r w:rsidRPr="00770A87">
        <w:rPr>
          <w:lang w:eastAsia="en-GB"/>
        </w:rPr>
        <w:t>. These figures were significantly lower than the maximum of 26% from Sun and Jiang, but validated the reduction in PV output from dust deposition.</w:t>
      </w:r>
    </w:p>
    <w:p w14:paraId="12307E0E" w14:textId="5F667017" w:rsidR="00016183" w:rsidRPr="00770A87" w:rsidRDefault="00016183" w:rsidP="00542ADA">
      <w:pPr>
        <w:pStyle w:val="Heading3"/>
      </w:pPr>
      <w:bookmarkStart w:id="182" w:name="_Ref492834828"/>
      <w:bookmarkStart w:id="183" w:name="_Ref492834849"/>
      <w:bookmarkStart w:id="184" w:name="_Toc494732965"/>
      <w:bookmarkStart w:id="185" w:name="_Toc494793361"/>
      <w:r w:rsidRPr="00770A87">
        <w:lastRenderedPageBreak/>
        <w:t>Costs of PV</w:t>
      </w:r>
      <w:bookmarkEnd w:id="182"/>
      <w:bookmarkEnd w:id="183"/>
      <w:bookmarkEnd w:id="184"/>
      <w:bookmarkEnd w:id="185"/>
    </w:p>
    <w:p w14:paraId="6960AAD6" w14:textId="77777777" w:rsidR="00016183" w:rsidRPr="00770A87" w:rsidRDefault="00016183" w:rsidP="00061E33">
      <w:r w:rsidRPr="00770A87">
        <w:t xml:space="preserve">The cost of a solar panel installation varies due to three primary factors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C86C615" w14:textId="77777777" w:rsidR="00016183" w:rsidRPr="00770A87" w:rsidRDefault="00016183" w:rsidP="00061E33">
      <w:pPr>
        <w:pStyle w:val="ListParagraph"/>
        <w:numPr>
          <w:ilvl w:val="0"/>
          <w:numId w:val="8"/>
        </w:numPr>
      </w:pPr>
      <w:r w:rsidRPr="00770A87">
        <w:t>System Size</w:t>
      </w:r>
    </w:p>
    <w:p w14:paraId="1969F484" w14:textId="582DA1A2" w:rsidR="00016183" w:rsidRPr="00770A87" w:rsidRDefault="00016183" w:rsidP="00061E33">
      <w:pPr>
        <w:pStyle w:val="ListParagraph"/>
        <w:numPr>
          <w:ilvl w:val="1"/>
          <w:numId w:val="8"/>
        </w:numPr>
      </w:pPr>
      <w:r w:rsidRPr="00770A87">
        <w:t>Generally, a 1.5kW system will produce a third of some household</w:t>
      </w:r>
      <w:r w:rsidR="009F58EA">
        <w:t>’</w:t>
      </w:r>
      <w:r w:rsidRPr="00770A87">
        <w:t>s demands. 3.0kW and 5.0kW systems are becoming more common.</w:t>
      </w:r>
    </w:p>
    <w:p w14:paraId="10D61A1D" w14:textId="77777777" w:rsidR="00016183" w:rsidRPr="00770A87" w:rsidRDefault="00016183" w:rsidP="00061E33">
      <w:pPr>
        <w:pStyle w:val="ListParagraph"/>
      </w:pPr>
    </w:p>
    <w:p w14:paraId="00B479D2" w14:textId="77777777" w:rsidR="00016183" w:rsidRPr="00770A87" w:rsidRDefault="00016183" w:rsidP="00061E33">
      <w:pPr>
        <w:pStyle w:val="ListParagraph"/>
        <w:numPr>
          <w:ilvl w:val="0"/>
          <w:numId w:val="8"/>
        </w:numPr>
      </w:pPr>
      <w:r w:rsidRPr="00770A87">
        <w:t>Installation Type and Labour</w:t>
      </w:r>
    </w:p>
    <w:p w14:paraId="26B21201" w14:textId="77777777" w:rsidR="00016183" w:rsidRPr="00770A87" w:rsidRDefault="00016183" w:rsidP="00061E33">
      <w:pPr>
        <w:pStyle w:val="ListParagraph"/>
        <w:numPr>
          <w:ilvl w:val="1"/>
          <w:numId w:val="8"/>
        </w:numPr>
      </w:pPr>
      <w:r w:rsidRPr="00770A87">
        <w:t>Depending on the type of roof and other factors the cost of installation may be increased. If it is a straight forward installation or if special frames must be installed, this can affect the cost. The system is expected to remain for approximately 25 years. Different companies charge different prices.</w:t>
      </w:r>
    </w:p>
    <w:p w14:paraId="18698A5B" w14:textId="77777777" w:rsidR="00016183" w:rsidRPr="00770A87" w:rsidRDefault="00016183" w:rsidP="00061E33">
      <w:pPr>
        <w:pStyle w:val="ListParagraph"/>
      </w:pPr>
    </w:p>
    <w:p w14:paraId="23ED89CF" w14:textId="77777777" w:rsidR="00016183" w:rsidRPr="00770A87" w:rsidRDefault="00016183" w:rsidP="00061E33">
      <w:pPr>
        <w:pStyle w:val="ListParagraph"/>
        <w:numPr>
          <w:ilvl w:val="0"/>
          <w:numId w:val="8"/>
        </w:numPr>
      </w:pPr>
      <w:r w:rsidRPr="00770A87">
        <w:t>Brand</w:t>
      </w:r>
    </w:p>
    <w:p w14:paraId="6ACC83A1" w14:textId="77777777" w:rsidR="00016183" w:rsidRPr="00770A87" w:rsidRDefault="00016183" w:rsidP="00061E33">
      <w:pPr>
        <w:pStyle w:val="ListParagraph"/>
        <w:numPr>
          <w:ilvl w:val="1"/>
          <w:numId w:val="8"/>
        </w:numPr>
      </w:pPr>
      <w:r w:rsidRPr="00770A87">
        <w:t>The brand affects the price of system with the more established brands having correspondingly higher price. Generally, with warranty up to 25 years.</w:t>
      </w:r>
    </w:p>
    <w:p w14:paraId="42E2AD3D" w14:textId="77777777" w:rsidR="00016183" w:rsidRPr="00770A87" w:rsidRDefault="00016183" w:rsidP="00061E33">
      <w:pPr>
        <w:pStyle w:val="ListParagraph"/>
      </w:pPr>
    </w:p>
    <w:p w14:paraId="0D1CD50E" w14:textId="1D8B1707" w:rsidR="00016183" w:rsidRPr="00770A87" w:rsidRDefault="00016183" w:rsidP="00061E33">
      <w:r w:rsidRPr="00770A87">
        <w:t>From the Australian Government website, it states the approximate cost of a solar system after the rebate and is shown in</w:t>
      </w:r>
      <w:r w:rsidR="008523B5">
        <w:t xml:space="preserve"> Table 2-3</w:t>
      </w:r>
      <w:r w:rsidR="00C20E77">
        <w:t>:</w:t>
      </w:r>
      <w:r w:rsidRPr="00770A87">
        <w:tab/>
      </w:r>
    </w:p>
    <w:tbl>
      <w:tblPr>
        <w:tblStyle w:val="TableGrid"/>
        <w:tblpPr w:leftFromText="180" w:rightFromText="180" w:vertAnchor="text" w:horzAnchor="margin" w:tblpY="405"/>
        <w:tblW w:w="0" w:type="auto"/>
        <w:tblLook w:val="04A0" w:firstRow="1" w:lastRow="0" w:firstColumn="1" w:lastColumn="0" w:noHBand="0" w:noVBand="1"/>
      </w:tblPr>
      <w:tblGrid>
        <w:gridCol w:w="4094"/>
        <w:gridCol w:w="4094"/>
      </w:tblGrid>
      <w:tr w:rsidR="00484DE7" w:rsidRPr="00770A87" w14:paraId="44F07024" w14:textId="77777777" w:rsidTr="00906CFC">
        <w:trPr>
          <w:cnfStyle w:val="100000000000" w:firstRow="1" w:lastRow="0" w:firstColumn="0" w:lastColumn="0" w:oddVBand="0" w:evenVBand="0" w:oddHBand="0" w:evenHBand="0" w:firstRowFirstColumn="0" w:firstRowLastColumn="0" w:lastRowFirstColumn="0" w:lastRowLastColumn="0"/>
        </w:trPr>
        <w:tc>
          <w:tcPr>
            <w:tcW w:w="4094" w:type="dxa"/>
            <w:shd w:val="clear" w:color="auto" w:fill="BFBFBF" w:themeFill="background1" w:themeFillShade="BF"/>
            <w:vAlign w:val="bottom"/>
          </w:tcPr>
          <w:p w14:paraId="37B534B7" w14:textId="77777777" w:rsidR="00484DE7" w:rsidRPr="00770A87" w:rsidRDefault="00484DE7" w:rsidP="00061E33">
            <w:pPr>
              <w:pStyle w:val="TabHead"/>
              <w:rPr>
                <w:b/>
                <w:lang w:val="en-AU"/>
              </w:rPr>
            </w:pPr>
            <w:bookmarkStart w:id="186" w:name="_Ref480221996"/>
            <w:bookmarkStart w:id="187" w:name="_Toc494620175"/>
            <w:r w:rsidRPr="00770A87">
              <w:rPr>
                <w:b/>
                <w:lang w:val="en-AU"/>
              </w:rPr>
              <w:t>System Size</w:t>
            </w:r>
          </w:p>
        </w:tc>
        <w:tc>
          <w:tcPr>
            <w:tcW w:w="4094" w:type="dxa"/>
            <w:shd w:val="clear" w:color="auto" w:fill="BFBFBF" w:themeFill="background1" w:themeFillShade="BF"/>
            <w:vAlign w:val="bottom"/>
          </w:tcPr>
          <w:p w14:paraId="3DB4320A" w14:textId="77777777" w:rsidR="00484DE7" w:rsidRPr="00770A87" w:rsidRDefault="00484DE7" w:rsidP="00061E33">
            <w:pPr>
              <w:pStyle w:val="TabHead"/>
              <w:rPr>
                <w:b/>
                <w:lang w:val="en-AU"/>
              </w:rPr>
            </w:pPr>
            <w:r w:rsidRPr="00770A87">
              <w:rPr>
                <w:b/>
                <w:lang w:val="en-AU"/>
              </w:rPr>
              <w:t>Price (AUD)</w:t>
            </w:r>
          </w:p>
        </w:tc>
      </w:tr>
      <w:tr w:rsidR="00484DE7" w:rsidRPr="00770A87" w14:paraId="4B6880A6" w14:textId="77777777" w:rsidTr="00906CFC">
        <w:tc>
          <w:tcPr>
            <w:tcW w:w="4094" w:type="dxa"/>
            <w:vAlign w:val="bottom"/>
          </w:tcPr>
          <w:p w14:paraId="570AEBFE" w14:textId="77777777" w:rsidR="00484DE7" w:rsidRPr="00770A87" w:rsidRDefault="00484DE7" w:rsidP="00061E33">
            <w:pPr>
              <w:pStyle w:val="TabBodBold"/>
              <w:rPr>
                <w:lang w:val="en-AU"/>
              </w:rPr>
            </w:pPr>
            <w:r w:rsidRPr="00770A87">
              <w:rPr>
                <w:lang w:val="en-AU"/>
              </w:rPr>
              <w:t>3kW</w:t>
            </w:r>
          </w:p>
        </w:tc>
        <w:tc>
          <w:tcPr>
            <w:tcW w:w="4094" w:type="dxa"/>
            <w:vAlign w:val="bottom"/>
          </w:tcPr>
          <w:p w14:paraId="590C6416" w14:textId="77777777" w:rsidR="00484DE7" w:rsidRPr="00770A87" w:rsidRDefault="00484DE7" w:rsidP="00061E33">
            <w:pPr>
              <w:pStyle w:val="TabBodBold"/>
              <w:rPr>
                <w:lang w:val="en-AU"/>
              </w:rPr>
            </w:pPr>
            <w:r w:rsidRPr="00770A87">
              <w:rPr>
                <w:lang w:val="en-AU"/>
              </w:rPr>
              <w:t>$4,000 - $6,000</w:t>
            </w:r>
          </w:p>
        </w:tc>
      </w:tr>
      <w:tr w:rsidR="00484DE7" w:rsidRPr="00770A87" w14:paraId="01158738" w14:textId="77777777" w:rsidTr="00906CFC">
        <w:tc>
          <w:tcPr>
            <w:tcW w:w="4094" w:type="dxa"/>
            <w:vAlign w:val="bottom"/>
          </w:tcPr>
          <w:p w14:paraId="031C4649" w14:textId="77777777" w:rsidR="00484DE7" w:rsidRPr="00770A87" w:rsidRDefault="00484DE7" w:rsidP="00061E33">
            <w:pPr>
              <w:pStyle w:val="TabBodBold"/>
              <w:rPr>
                <w:lang w:val="en-AU"/>
              </w:rPr>
            </w:pPr>
            <w:r w:rsidRPr="00770A87">
              <w:rPr>
                <w:lang w:val="en-AU"/>
              </w:rPr>
              <w:t>5kW</w:t>
            </w:r>
          </w:p>
        </w:tc>
        <w:tc>
          <w:tcPr>
            <w:tcW w:w="4094" w:type="dxa"/>
            <w:vAlign w:val="bottom"/>
          </w:tcPr>
          <w:p w14:paraId="6EC11A29" w14:textId="77777777" w:rsidR="00484DE7" w:rsidRPr="00770A87" w:rsidRDefault="00484DE7" w:rsidP="00061E33">
            <w:pPr>
              <w:pStyle w:val="TabBodBold"/>
              <w:rPr>
                <w:lang w:val="en-AU"/>
              </w:rPr>
            </w:pPr>
            <w:r w:rsidRPr="00770A87">
              <w:rPr>
                <w:lang w:val="en-AU"/>
              </w:rPr>
              <w:t>$5,000 - $8,500</w:t>
            </w:r>
          </w:p>
        </w:tc>
      </w:tr>
      <w:tr w:rsidR="00484DE7" w:rsidRPr="00770A87" w14:paraId="727E5409" w14:textId="77777777" w:rsidTr="00906CFC">
        <w:tc>
          <w:tcPr>
            <w:tcW w:w="4094" w:type="dxa"/>
            <w:vAlign w:val="bottom"/>
          </w:tcPr>
          <w:p w14:paraId="31F11E2D" w14:textId="77777777" w:rsidR="00484DE7" w:rsidRPr="00770A87" w:rsidRDefault="00484DE7" w:rsidP="00061E33">
            <w:pPr>
              <w:pStyle w:val="TabBodBold"/>
              <w:rPr>
                <w:lang w:val="en-AU"/>
              </w:rPr>
            </w:pPr>
            <w:r w:rsidRPr="00770A87">
              <w:rPr>
                <w:lang w:val="en-AU"/>
              </w:rPr>
              <w:t>10kW</w:t>
            </w:r>
          </w:p>
        </w:tc>
        <w:tc>
          <w:tcPr>
            <w:tcW w:w="4094" w:type="dxa"/>
            <w:vAlign w:val="bottom"/>
          </w:tcPr>
          <w:p w14:paraId="0A1F6BFC" w14:textId="77777777" w:rsidR="00484DE7" w:rsidRPr="00770A87" w:rsidRDefault="00484DE7" w:rsidP="00061E33">
            <w:pPr>
              <w:pStyle w:val="TabBodBold"/>
              <w:rPr>
                <w:lang w:val="en-AU"/>
              </w:rPr>
            </w:pPr>
            <w:r w:rsidRPr="00770A87">
              <w:rPr>
                <w:lang w:val="en-AU"/>
              </w:rPr>
              <w:t>$12,000 - $16,000</w:t>
            </w:r>
          </w:p>
        </w:tc>
      </w:tr>
    </w:tbl>
    <w:p w14:paraId="26263009" w14:textId="1B6D962A" w:rsidR="00016183" w:rsidRPr="00770A87" w:rsidRDefault="00016183" w:rsidP="00061E33">
      <w:pPr>
        <w:pStyle w:val="TablesCap"/>
      </w:pPr>
      <w:bookmarkStart w:id="188" w:name="_Toc494733046"/>
      <w:bookmarkStart w:id="189" w:name="_Toc494793034"/>
      <w:r w:rsidRPr="00770A87">
        <w:t xml:space="preserve">Table </w:t>
      </w:r>
      <w:fldSimple w:instr=" STYLEREF 1 \s ">
        <w:r w:rsidR="00501050">
          <w:rPr>
            <w:noProof/>
          </w:rPr>
          <w:t>2</w:t>
        </w:r>
      </w:fldSimple>
      <w:r w:rsidR="00F55446">
        <w:noBreakHyphen/>
      </w:r>
      <w:fldSimple w:instr=" SEQ Table \* ARABIC \s 1 ">
        <w:r w:rsidR="00501050">
          <w:rPr>
            <w:noProof/>
          </w:rPr>
          <w:t>3</w:t>
        </w:r>
      </w:fldSimple>
      <w:bookmarkEnd w:id="186"/>
      <w:r w:rsidRPr="00770A87">
        <w:t xml:space="preserve"> - Approx</w:t>
      </w:r>
      <w:r w:rsidR="002550B5" w:rsidRPr="00770A87">
        <w:t>imate Cost of PV in QLD [49</w:t>
      </w:r>
      <w:r w:rsidRPr="00770A87">
        <w:t>]</w:t>
      </w:r>
      <w:bookmarkEnd w:id="187"/>
      <w:bookmarkEnd w:id="188"/>
      <w:bookmarkEnd w:id="189"/>
    </w:p>
    <w:p w14:paraId="09EC94B4" w14:textId="77777777" w:rsidR="00016183" w:rsidRPr="00770A87" w:rsidRDefault="00016183" w:rsidP="00061E33"/>
    <w:p w14:paraId="39B6E241" w14:textId="77777777" w:rsidR="00016183" w:rsidRPr="00770A87" w:rsidRDefault="00016183" w:rsidP="00061E33">
      <w:r w:rsidRPr="00770A87">
        <w:t xml:space="preserve">It then goes on to state that an average 1.5 kW system will generate approximately 6.3 kWhr of electricity per day. The Australian Government uses the number 18 kWhr for the average household, although later in this paper it is re-established at 20 kWhr. Using this number we arrive at a 1/3 reduction in electricity price for a household with irradiance equivalent to Brisbane, Australia </w:t>
      </w:r>
      <w:r w:rsidRPr="00770A87">
        <w:fldChar w:fldCharType="begin"/>
      </w:r>
      <w:r w:rsidRPr="00770A87">
        <w:instrText xml:space="preserve"> ADDIN EN.CITE &lt;EndNote&gt;&lt;Cite&gt;&lt;Author&gt;Government&lt;/Author&gt;&lt;Year&gt;2017&lt;/Year&gt;&lt;RecNum&gt;105&lt;/RecNum&gt;&lt;DisplayText&gt;[49]&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770A87">
        <w:fldChar w:fldCharType="separate"/>
      </w:r>
      <w:r w:rsidRPr="00770A87">
        <w:t>[49]</w:t>
      </w:r>
      <w:r w:rsidRPr="00770A87">
        <w:fldChar w:fldCharType="end"/>
      </w:r>
      <w:r w:rsidRPr="00770A87">
        <w:t xml:space="preserve">. </w:t>
      </w:r>
    </w:p>
    <w:p w14:paraId="3812B8CC" w14:textId="77777777" w:rsidR="00016183" w:rsidRPr="00770A87" w:rsidRDefault="00016183" w:rsidP="00061E33">
      <w:pPr>
        <w:pStyle w:val="NormalWeb"/>
        <w:rPr>
          <w:lang w:eastAsia="zh-CN"/>
        </w:rPr>
      </w:pPr>
      <w:r w:rsidRPr="00770A87">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w:t>
      </w:r>
      <w:r w:rsidRPr="00770A87">
        <w:lastRenderedPageBreak/>
        <w:t xml:space="preserve">panel for cleaning. The fixed maintenance costs were summarised by Kumar and Tiwari as 10% of the investment cost </w:t>
      </w:r>
      <w:r w:rsidRPr="00770A87">
        <w:fldChar w:fldCharType="begin"/>
      </w:r>
      <w:r w:rsidRPr="00770A87">
        <w:instrText xml:space="preserve"> ADDIN EN.CITE &lt;EndNote&gt;&lt;Cite&gt;&lt;Author&gt;Kumar&lt;/Author&gt;&lt;Year&gt;2009&lt;/Year&gt;&lt;RecNum&gt;172&lt;/RecNum&gt;&lt;DisplayText&gt;[50]&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Pr="00770A87">
        <w:fldChar w:fldCharType="separate"/>
      </w:r>
      <w:r w:rsidRPr="00770A87">
        <w:t>[50]</w:t>
      </w:r>
      <w:r w:rsidRPr="00770A87">
        <w:fldChar w:fldCharType="end"/>
      </w:r>
      <w:r w:rsidRPr="00770A87">
        <w:t>.</w:t>
      </w:r>
    </w:p>
    <w:p w14:paraId="41483424" w14:textId="77777777" w:rsidR="00016183" w:rsidRPr="00770A87" w:rsidRDefault="00016183" w:rsidP="00061E33">
      <w:pPr>
        <w:pStyle w:val="NormalWeb"/>
      </w:pPr>
      <w:r w:rsidRPr="00770A87">
        <w:t> </w:t>
      </w:r>
    </w:p>
    <w:p w14:paraId="0A050E3E" w14:textId="77777777" w:rsidR="00016183" w:rsidRPr="00770A87" w:rsidRDefault="00016183" w:rsidP="00061E33">
      <w:pPr>
        <w:pStyle w:val="NormalWeb"/>
      </w:pPr>
      <w:r w:rsidRPr="00770A87">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aluminium, and industry reduced average selling price (ASP). It was found that there were ranging values from $0.04 to $1.26 / watt </w:t>
      </w:r>
      <w:r w:rsidRPr="00770A87">
        <w:fldChar w:fldCharType="begin"/>
      </w:r>
      <w:r w:rsidRPr="00770A87">
        <w:instrText xml:space="preserve"> ADDIN EN.CITE &lt;EndNote&gt;&lt;Cite&gt;&lt;Author&gt;McCabe&lt;/Author&gt;&lt;Year&gt;2011&lt;/Year&gt;&lt;RecNum&gt;171&lt;/RecNum&gt;&lt;DisplayText&gt;[51]&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Pr="00770A87">
        <w:fldChar w:fldCharType="separate"/>
      </w:r>
      <w:r w:rsidRPr="00770A87">
        <w:t>[51]</w:t>
      </w:r>
      <w:r w:rsidRPr="00770A87">
        <w:fldChar w:fldCharType="end"/>
      </w:r>
      <w:r w:rsidRPr="00770A87">
        <w:t>.</w:t>
      </w:r>
    </w:p>
    <w:p w14:paraId="3F0F4C90" w14:textId="12606EFA" w:rsidR="00016183" w:rsidRPr="00770A87" w:rsidRDefault="00016183" w:rsidP="00542ADA">
      <w:pPr>
        <w:pStyle w:val="Heading3"/>
      </w:pPr>
      <w:bookmarkStart w:id="190" w:name="_Toc494732966"/>
      <w:bookmarkStart w:id="191" w:name="_Toc494793362"/>
      <w:r w:rsidRPr="00770A87">
        <w:t>Payback of PV</w:t>
      </w:r>
      <w:bookmarkEnd w:id="190"/>
      <w:bookmarkEnd w:id="191"/>
    </w:p>
    <w:p w14:paraId="48F90A4D" w14:textId="77777777" w:rsidR="00016183" w:rsidRPr="00770A87" w:rsidRDefault="00016183" w:rsidP="00061E33">
      <w:r w:rsidRPr="00770A87">
        <w:t xml:space="preserve">The advent of PV technology gives hope to sever the world’s dependence for its energy from fossil fuels. The obligations are outlined in the Kyoto Protocol (1997) for the decrease of carbon dioxide and other gas emissions. While commenting on the allure of renewable technologies Rajoria raised the important factor of energy payback as a main criterion for comparison of energies </w:t>
      </w:r>
      <w:r w:rsidRPr="00770A87">
        <w:fldChar w:fldCharType="begin"/>
      </w:r>
      <w:r w:rsidRPr="00770A87">
        <w:instrText xml:space="preserve"> ADDIN EN.CITE &lt;EndNote&gt;&lt;Cite&gt;&lt;Author&gt;Rajoria&lt;/Author&gt;&lt;Year&gt;2016&lt;/Year&gt;&lt;RecNum&gt;124&lt;/RecNum&gt;&lt;DisplayText&gt;[52]&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Pr="00770A87">
        <w:fldChar w:fldCharType="separate"/>
      </w:r>
      <w:r w:rsidRPr="00770A87">
        <w:t>[52]</w:t>
      </w:r>
      <w:r w:rsidRPr="00770A87">
        <w:fldChar w:fldCharType="end"/>
      </w:r>
      <w:r w:rsidRPr="00770A87">
        <w:t xml:space="preserve">. </w:t>
      </w:r>
    </w:p>
    <w:p w14:paraId="150D0B96" w14:textId="77777777" w:rsidR="00016183" w:rsidRPr="00770A87" w:rsidRDefault="00016183" w:rsidP="00061E33"/>
    <w:p w14:paraId="30822447" w14:textId="77777777" w:rsidR="00016183" w:rsidRPr="00770A87" w:rsidRDefault="00016183" w:rsidP="00061E33">
      <w:r w:rsidRPr="00770A87">
        <w:t xml:space="preserve">Knapp agrees with Rajoria and notes that the query translates into one key elementary question, do they represent a net gain? The net gain being do they produce more energy than it takes to produce them, or are the bigger economies just carbon swapping with poorer countries? A metric used by Fthenakis and other analysts is the Energy Payback Time (EPBT) for comparing sustainable technologies </w:t>
      </w:r>
      <w:r w:rsidRPr="00770A87">
        <w:fldChar w:fldCharType="begin"/>
      </w:r>
      <w:r w:rsidRPr="00770A87">
        <w:instrText xml:space="preserve"> ADDIN EN.CITE &lt;EndNote&gt;&lt;Cite&gt;&lt;Author&gt;Knapp&lt;/Author&gt;&lt;Year&gt;2001&lt;/Year&gt;&lt;RecNum&gt;113&lt;/RecNum&gt;&lt;DisplayText&gt;[53]&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w:t>
      </w:r>
      <w:r w:rsidRPr="00770A87">
        <w:fldChar w:fldCharType="end"/>
      </w:r>
      <w:r w:rsidRPr="00770A87">
        <w:t xml:space="preserve">. The EPBT is analogous to financial payback and is defined as the time taken for a solar panel to produce the same amount of energy taken to originally manufacture it. It is a good indication for potential mitigation of carbon emissions summarises Alsema </w: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 </w:instrText>
      </w:r>
      <w:r w:rsidRPr="00770A87">
        <w:fldChar w:fldCharType="begin">
          <w:fldData xml:space="preserve">PEVuZE5vdGU+PENpdGU+PEF1dGhvcj5BbHNlbWE8L0F1dGhvcj48WWVhcj4yMDAwPC9ZZWFyPjxS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</w:fldData>
        </w:fldChar>
      </w:r>
      <w:r w:rsidRPr="00770A87">
        <w:instrText xml:space="preserve"> ADDIN EN.CITE.DATA </w:instrText>
      </w:r>
      <w:r w:rsidRPr="00770A87">
        <w:fldChar w:fldCharType="end"/>
      </w:r>
      <w:r w:rsidRPr="00770A87">
        <w:fldChar w:fldCharType="separate"/>
      </w:r>
      <w:r w:rsidRPr="00770A87">
        <w:t>[54, 55]</w:t>
      </w:r>
      <w:r w:rsidRPr="00770A87">
        <w:fldChar w:fldCharType="end"/>
      </w:r>
      <w:r w:rsidRPr="00770A87">
        <w:t>.</w:t>
      </w:r>
    </w:p>
    <w:p w14:paraId="0BB686C5" w14:textId="49EB1B95" w:rsidR="00016183" w:rsidRPr="00770A87" w:rsidRDefault="00016183" w:rsidP="00061E33">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Pr="00770A87">
        <w:t xml:space="preserve">  </w:t>
      </w:r>
      <w:r w:rsidRPr="00770A87">
        <w:tab/>
      </w:r>
      <w:r w:rsidRPr="00770A87">
        <w:tab/>
      </w:r>
      <w:r w:rsidRPr="00770A87">
        <w:tab/>
      </w:r>
      <w:r w:rsidRPr="00770A87">
        <w:rPr>
          <w:rStyle w:val="EquationsChar"/>
        </w:rPr>
        <w:t xml:space="preserve"> </w:t>
      </w:r>
      <w:r w:rsidRPr="00770A87">
        <w:rPr>
          <w:rStyle w:val="EquationsChar"/>
          <w:i w:val="0"/>
        </w:rPr>
        <w:t>(</w:t>
      </w:r>
      <w:r w:rsidRPr="00770A87">
        <w:rPr>
          <w:rStyle w:val="EquationsChar"/>
          <w:i w:val="0"/>
        </w:rPr>
        <w:fldChar w:fldCharType="begin"/>
      </w:r>
      <w:r w:rsidRPr="00770A87">
        <w:rPr>
          <w:rStyle w:val="EquationsChar"/>
          <w:i w:val="0"/>
        </w:rPr>
        <w:instrText xml:space="preserve"> STYLEREF 1 \s </w:instrText>
      </w:r>
      <w:r w:rsidRPr="00770A87">
        <w:rPr>
          <w:rStyle w:val="EquationsChar"/>
          <w:i w:val="0"/>
        </w:rPr>
        <w:fldChar w:fldCharType="separate"/>
      </w:r>
      <w:r w:rsidR="00501050">
        <w:rPr>
          <w:rStyle w:val="EquationsChar"/>
          <w:i w:val="0"/>
          <w:noProof/>
        </w:rPr>
        <w:t>2</w:t>
      </w:r>
      <w:r w:rsidRPr="00770A87">
        <w:rPr>
          <w:rStyle w:val="EquationsChar"/>
          <w:i w:val="0"/>
        </w:rPr>
        <w:fldChar w:fldCharType="end"/>
      </w:r>
      <w:r w:rsidRPr="00770A87">
        <w:rPr>
          <w:rStyle w:val="EquationsChar"/>
          <w:i w:val="0"/>
        </w:rPr>
        <w:noBreakHyphen/>
      </w:r>
      <w:r w:rsidRPr="00770A87">
        <w:rPr>
          <w:rStyle w:val="EquationsChar"/>
          <w:i w:val="0"/>
        </w:rPr>
        <w:fldChar w:fldCharType="begin"/>
      </w:r>
      <w:r w:rsidRPr="00770A87">
        <w:rPr>
          <w:rStyle w:val="EquationsChar"/>
          <w:i w:val="0"/>
        </w:rPr>
        <w:instrText xml:space="preserve"> SEQ Equation \* ARABIC \s 1 </w:instrText>
      </w:r>
      <w:r w:rsidRPr="00770A87">
        <w:rPr>
          <w:rStyle w:val="EquationsChar"/>
          <w:i w:val="0"/>
        </w:rPr>
        <w:fldChar w:fldCharType="separate"/>
      </w:r>
      <w:r w:rsidR="00501050">
        <w:rPr>
          <w:rStyle w:val="EquationsChar"/>
          <w:i w:val="0"/>
          <w:noProof/>
        </w:rPr>
        <w:t>9</w:t>
      </w:r>
      <w:r w:rsidRPr="00770A87">
        <w:rPr>
          <w:rStyle w:val="EquationsChar"/>
          <w:i w:val="0"/>
        </w:rPr>
        <w:fldChar w:fldCharType="end"/>
      </w:r>
      <w:r w:rsidRPr="00770A87">
        <w:rPr>
          <w:rStyle w:val="EquationsChar"/>
          <w:i w:val="0"/>
        </w:rPr>
        <w:t>)</w:t>
      </w:r>
    </w:p>
    <w:p w14:paraId="745CF846" w14:textId="77777777" w:rsidR="00016183" w:rsidRPr="00770A87" w:rsidRDefault="00016183" w:rsidP="00061E33">
      <w:r w:rsidRPr="00770A87">
        <w:t>Where:</w:t>
      </w:r>
    </w:p>
    <w:p w14:paraId="2DAD84ED" w14:textId="77777777" w:rsidR="00016183" w:rsidRPr="00770A87" w:rsidRDefault="00016183" w:rsidP="00061E33">
      <w:pPr>
        <w:pStyle w:val="Bullet"/>
        <w:numPr>
          <w:ilvl w:val="0"/>
          <w:numId w:val="14"/>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Pr="00770A87">
        <w:t xml:space="preserve"> - the gross energy required to produce the product i.e. upstream process and raw materials i.e. silicon</w:t>
      </w:r>
    </w:p>
    <w:p w14:paraId="74D1365C" w14:textId="77777777" w:rsidR="00016183" w:rsidRPr="00770A87" w:rsidRDefault="00016183" w:rsidP="00061E33">
      <w:pPr>
        <w:pStyle w:val="Bullet"/>
        <w:numPr>
          <w:ilvl w:val="0"/>
          <w:numId w:val="14"/>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Pr="00770A87">
        <w:t xml:space="preserve"> - or efficiency is the rate at which the incoming sunlight is converted into electrical energy and includes system losses</w:t>
      </w:r>
    </w:p>
    <w:p w14:paraId="191F6574" w14:textId="77777777" w:rsidR="00016183" w:rsidRPr="00770A87" w:rsidRDefault="00016183" w:rsidP="00061E33">
      <w:pPr>
        <w:pStyle w:val="Bullet"/>
        <w:numPr>
          <w:ilvl w:val="0"/>
          <w:numId w:val="14"/>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Pr="00770A87">
        <w:t xml:space="preserve"> - solar insolation or irradiance but also extends to installation style incorporating roof tilt, orientation, tracking, grid or standalone connection</w:t>
      </w:r>
    </w:p>
    <w:p w14:paraId="174D29BF" w14:textId="1E37BF2F" w:rsidR="00985796" w:rsidRPr="00770A87" w:rsidRDefault="00016183" w:rsidP="00061E33">
      <w:pPr>
        <w:rPr>
          <w:lang w:eastAsia="en-AU"/>
        </w:rPr>
      </w:pPr>
      <w:r w:rsidRPr="00770A87">
        <w:lastRenderedPageBreak/>
        <w:t xml:space="preserve">The first study on PV conducted by Hunt in 1976 yielded a EPBT of 11.6 years. Hay in 1981 arrived with 11.4 years for EPBT. For a multi-crystalline silicon PV rooftop system in 2005 the EPBT was calculated by Peharz at 3 years. Sampaio has validated the figures of 0.7 to 2 years for EPBT of PV subject to technology and location. Sampaio provided the </w:t>
      </w:r>
      <w:r w:rsidR="0019678D">
        <w:t>Figu</w:t>
      </w:r>
      <w:r w:rsidR="002659EF">
        <w:t>re 2-19</w:t>
      </w:r>
      <w:r w:rsidRPr="00770A87">
        <w:t xml:space="preserve"> for EPBT decrease </w:t>
      </w:r>
      <w:r w:rsidRPr="00770A87">
        <w:fldChar w:fldCharType="begin"/>
      </w:r>
      <w:r w:rsidRPr="00770A87">
        <w:instrText xml:space="preserve"> ADDIN EN.CITE &lt;EndNote&gt;&lt;Cite&gt;&lt;Author&gt;Peharz&lt;/Author&gt;&lt;Year&gt;2005&lt;/Year&gt;&lt;RecNum&gt;125&lt;/RecNum&gt;&lt;DisplayText&gt;[53, 56]&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w:instrText>
      </w:r>
      <w:r w:rsidRPr="00770A87">
        <w:rPr>
          <w:rFonts w:ascii="Cambria Math" w:hAnsi="Cambria Math" w:cs="Cambria Math"/>
        </w:rPr>
        <w:instrText>‐</w:instrText>
      </w:r>
      <w:r w:rsidRPr="00770A87">
        <w:instrText>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Pr="00770A87">
        <w:fldChar w:fldCharType="separate"/>
      </w:r>
      <w:r w:rsidRPr="00770A87">
        <w:t>[53, 56]</w:t>
      </w:r>
      <w:r w:rsidRPr="00770A87">
        <w:fldChar w:fldCharType="end"/>
      </w:r>
      <w:r w:rsidRPr="00770A87">
        <w:t>.</w:t>
      </w:r>
      <w:r w:rsidRPr="00770A87">
        <w:rPr>
          <w:lang w:eastAsia="en-AU"/>
        </w:rPr>
        <w:t xml:space="preserve"> </w:t>
      </w:r>
    </w:p>
    <w:p w14:paraId="6483DAB2" w14:textId="0647491A" w:rsidR="00016183" w:rsidRPr="00770A87" w:rsidRDefault="00016183" w:rsidP="00061E33">
      <w:r w:rsidRPr="00770A87">
        <w:rPr>
          <w:noProof/>
          <w:lang w:eastAsia="en-AU"/>
        </w:rPr>
        <mc:AlternateContent>
          <mc:Choice Requires="wpg">
            <w:drawing>
              <wp:inline distT="0" distB="0" distL="0" distR="0" wp14:anchorId="093DD9EF" wp14:editId="1ADDBE80">
                <wp:extent cx="5368562" cy="3362037"/>
                <wp:effectExtent l="0" t="0" r="3810" b="0"/>
                <wp:docPr id="7307" name="Group 7307"/>
                <wp:cNvGraphicFramePr/>
                <a:graphic xmlns:a="http://schemas.openxmlformats.org/drawingml/2006/main">
                  <a:graphicData uri="http://schemas.microsoft.com/office/word/2010/wordprocessingGroup">
                    <wpg:wgp>
                      <wpg:cNvGrpSpPr/>
                      <wpg:grpSpPr>
                        <a:xfrm>
                          <a:off x="0" y="0"/>
                          <a:ext cx="5368562" cy="3362037"/>
                          <a:chOff x="231081" y="0"/>
                          <a:chExt cx="5982900" cy="3746749"/>
                        </a:xfrm>
                      </wpg:grpSpPr>
                      <pic:pic xmlns:pic="http://schemas.openxmlformats.org/drawingml/2006/picture">
                        <pic:nvPicPr>
                          <pic:cNvPr id="7305" name="Picture 7305"/>
                          <pic:cNvPicPr>
                            <a:picLocks noChangeAspect="1"/>
                          </pic:cNvPicPr>
                        </pic:nvPicPr>
                        <pic:blipFill>
                          <a:blip r:embed="rId123"/>
                          <a:stretch>
                            <a:fillRect/>
                          </a:stretch>
                        </pic:blipFill>
                        <pic:spPr>
                          <a:xfrm>
                            <a:off x="347542" y="0"/>
                            <a:ext cx="5866439" cy="3115331"/>
                          </a:xfrm>
                          <a:prstGeom prst="rect">
                            <a:avLst/>
                          </a:prstGeom>
                        </pic:spPr>
                      </pic:pic>
                      <wps:wsp>
                        <wps:cNvPr id="7306" name="Text Box 7306"/>
                        <wps:cNvSpPr txBox="1"/>
                        <wps:spPr>
                          <a:xfrm>
                            <a:off x="231081" y="3242107"/>
                            <a:ext cx="5801435" cy="504642"/>
                          </a:xfrm>
                          <a:prstGeom prst="rect">
                            <a:avLst/>
                          </a:prstGeom>
                          <a:solidFill>
                            <a:prstClr val="white"/>
                          </a:solidFill>
                          <a:ln>
                            <a:noFill/>
                          </a:ln>
                        </wps:spPr>
                        <wps:txbx>
                          <w:txbxContent>
                            <w:p w14:paraId="33D5D3C4" w14:textId="11A2A7EE" w:rsidR="00D47419" w:rsidRPr="00F15136" w:rsidRDefault="00D47419" w:rsidP="00061E33">
                              <w:pPr>
                                <w:pStyle w:val="Caption"/>
                                <w:rPr>
                                  <w:szCs w:val="24"/>
                                  <w:lang w:val="en-GB"/>
                                </w:rPr>
                              </w:pPr>
                              <w:bookmarkStart w:id="192" w:name="_Toc494733074"/>
                              <w:bookmarkStart w:id="193" w:name="_Toc494796256"/>
                              <w:bookmarkStart w:id="194" w:name="_Ref481271704"/>
                              <w:r>
                                <w:t xml:space="preserve">Figure </w:t>
                              </w:r>
                              <w:fldSimple w:instr=" STYLEREF 1 \s ">
                                <w:r>
                                  <w:rPr>
                                    <w:noProof/>
                                  </w:rPr>
                                  <w:t>2</w:t>
                                </w:r>
                              </w:fldSimple>
                              <w:r>
                                <w:noBreakHyphen/>
                              </w:r>
                              <w:fldSimple w:instr=" SEQ Figure \* ARABIC \s 1 ">
                                <w:r>
                                  <w:rPr>
                                    <w:noProof/>
                                  </w:rPr>
                                  <w:t>19</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92"/>
                              <w:bookmarkEnd w:id="193"/>
                              <w:r>
                                <w:t xml:space="preserve"> </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93DD9EF" id="Group 7307" o:spid="_x0000_s1087" style="width:422.7pt;height:264.75pt;mso-position-horizontal-relative:char;mso-position-vertical-relative:line" coordorigin="2310" coordsize="59829,3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">
                <v:shape id="Picture 7305" o:spid="_x0000_s1088" type="#_x0000_t75" style="position:absolute;left:3475;width:58664;height:31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4" o:title=""/>
                </v:shape>
                <v:shape id="Text Box 7306" o:spid="_x0000_s1089" type="#_x0000_t202" style="position:absolute;left:2310;top:32421;width:58015;height:5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33D5D3C4" w14:textId="11A2A7EE" w:rsidR="00D47419" w:rsidRPr="00F15136" w:rsidRDefault="00D47419" w:rsidP="00061E33">
                        <w:pPr>
                          <w:pStyle w:val="Caption"/>
                          <w:rPr>
                            <w:szCs w:val="24"/>
                            <w:lang w:val="en-GB"/>
                          </w:rPr>
                        </w:pPr>
                        <w:bookmarkStart w:id="195" w:name="_Toc494733074"/>
                        <w:bookmarkStart w:id="196" w:name="_Toc494796256"/>
                        <w:bookmarkStart w:id="197" w:name="_Ref481271704"/>
                        <w:r>
                          <w:t xml:space="preserve">Figure </w:t>
                        </w:r>
                        <w:fldSimple w:instr=" STYLEREF 1 \s ">
                          <w:r>
                            <w:rPr>
                              <w:noProof/>
                            </w:rPr>
                            <w:t>2</w:t>
                          </w:r>
                        </w:fldSimple>
                        <w:r>
                          <w:noBreakHyphen/>
                        </w:r>
                        <w:fldSimple w:instr=" SEQ Figure \* ARABIC \s 1 ">
                          <w:r>
                            <w:rPr>
                              <w:noProof/>
                            </w:rPr>
                            <w:t>19</w:t>
                          </w:r>
                        </w:fldSimple>
                        <w:r>
                          <w:t xml:space="preserve"> - Historical T</w:t>
                        </w:r>
                        <w:r w:rsidRPr="00097C1D">
                          <w:t>r</w:t>
                        </w:r>
                        <w:r>
                          <w:t>end in Times of Energy Return (EPBT) of Photovoltaic M</w:t>
                        </w:r>
                        <w:r w:rsidRPr="00097C1D">
                          <w:t xml:space="preserve">odules of </w:t>
                        </w:r>
                        <w:r>
                          <w:t>C</w:t>
                        </w:r>
                        <w:r w:rsidRPr="00097C1D">
                          <w:t xml:space="preserve">rystalline </w:t>
                        </w:r>
                        <w:r>
                          <w:t>Silicon [56]</w:t>
                        </w:r>
                        <w:bookmarkEnd w:id="195"/>
                        <w:bookmarkEnd w:id="196"/>
                        <w:r>
                          <w:t xml:space="preserve"> </w:t>
                        </w:r>
                        <w:bookmarkEnd w:id="197"/>
                      </w:p>
                    </w:txbxContent>
                  </v:textbox>
                </v:shape>
                <w10:anchorlock/>
              </v:group>
            </w:pict>
          </mc:Fallback>
        </mc:AlternateContent>
      </w:r>
    </w:p>
    <w:p w14:paraId="3169CA6A" w14:textId="0B6607E8" w:rsidR="00016183" w:rsidRPr="00770A87" w:rsidRDefault="00016183" w:rsidP="00EE2C2D">
      <w:pPr>
        <w:pStyle w:val="Heading2"/>
      </w:pPr>
      <w:bookmarkStart w:id="198" w:name="_Toc494732967"/>
      <w:bookmarkStart w:id="199" w:name="_Toc494793363"/>
      <w:r w:rsidRPr="00293069">
        <w:t>Inverter</w:t>
      </w:r>
      <w:r w:rsidRPr="00770A87">
        <w:t xml:space="preserve"> System Technologies</w:t>
      </w:r>
      <w:bookmarkEnd w:id="198"/>
      <w:bookmarkEnd w:id="199"/>
    </w:p>
    <w:p w14:paraId="4286FFA0" w14:textId="77777777" w:rsidR="00016183" w:rsidRPr="00770A87" w:rsidRDefault="00016183" w:rsidP="00061E33">
      <w:r w:rsidRPr="00770A87">
        <w:t xml:space="preserve">An inverter, converter, solar inverter, or PV inverter is an electrical device which converts a DC input signal into a usable AC output signal. The inverter for a solar system converts the DC from the solar panels to AC, which can then be used in the residential household or fed into the commercial electrical grid. The solar inverter usually has additional unique functions when operating as a Distributed Energy Resource (DER) system with PV arrays such as maximum power point tracking (MPPT) and anti-islanding protection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50098307" w14:textId="77777777" w:rsidR="00016183" w:rsidRPr="00770A87" w:rsidRDefault="00016183" w:rsidP="00061E33"/>
    <w:p w14:paraId="17F47E95" w14:textId="77777777" w:rsidR="00016183" w:rsidRPr="00770A87" w:rsidRDefault="00016183" w:rsidP="00061E33">
      <w:r w:rsidRPr="00770A87">
        <w:t xml:space="preserve">The inverter system in its most basic form can be organised as an astable vibrator circuit or another type of simple oscillator circuit. The principle invoked by the inverter is to create a magnetic field with the DC source. This current induces a voltage in another coil and when the DC source is switched in the opposite direction the induced voltage changes. This creates an oscillation or AC source when the action is repeated. There are three classifications for inverter systems </w:t>
      </w:r>
      <w:r w:rsidRPr="00770A87">
        <w:fldChar w:fldCharType="begin"/>
      </w:r>
      <w:r w:rsidRPr="00770A87">
        <w:instrText xml:space="preserve"> ADDIN EN.CITE &lt;EndNote&gt;&lt;Cite&gt;&lt;Author&gt;Solar&lt;/Author&gt;&lt;Year&gt;2017&lt;/Year&gt;&lt;RecNum&gt;74&lt;/RecNum&gt;&lt;DisplayText&gt;[58]&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Pr="00770A87">
        <w:fldChar w:fldCharType="separate"/>
      </w:r>
      <w:r w:rsidRPr="00770A87">
        <w:t>[58]</w:t>
      </w:r>
      <w:r w:rsidRPr="00770A87">
        <w:fldChar w:fldCharType="end"/>
      </w:r>
      <w:r w:rsidRPr="00770A87">
        <w:t xml:space="preserve">: </w:t>
      </w:r>
    </w:p>
    <w:p w14:paraId="19A8E835" w14:textId="77777777" w:rsidR="00016183" w:rsidRPr="00770A87" w:rsidRDefault="00016183" w:rsidP="00061E33">
      <w:pPr>
        <w:pStyle w:val="Bullet"/>
      </w:pPr>
      <w:r w:rsidRPr="00770A87">
        <w:lastRenderedPageBreak/>
        <w:t>Stand-alone inverters – these inverters are used in isolated systems and convert from batteries charged by PV.</w:t>
      </w:r>
    </w:p>
    <w:p w14:paraId="7FE0F711" w14:textId="77777777" w:rsidR="00016183" w:rsidRPr="00770A87" w:rsidRDefault="00016183" w:rsidP="00061E33">
      <w:pPr>
        <w:pStyle w:val="Bullet"/>
      </w:pPr>
      <w:r w:rsidRPr="00770A87">
        <w:t>Grid-tie inverters – these inverters are in DER systems which are designed to match the phase of the supplier’s sine wave and shut down upon loss of the network to prevent islanding. They do not run when the network is out.</w:t>
      </w:r>
    </w:p>
    <w:p w14:paraId="747341C1" w14:textId="77777777" w:rsidR="00016183" w:rsidRPr="00770A87" w:rsidRDefault="00016183" w:rsidP="00061E33">
      <w:pPr>
        <w:pStyle w:val="Bullet"/>
      </w:pPr>
      <w:r w:rsidRPr="00770A87">
        <w:t>Battery backup inverters - these inverters are in DER systems which are designed to match the phase of the supplier’s sine wave and do not shut down entirely upon loss of the network. When no network supply is detected they do not feed into the grid to prevent islanding and can be switched to become an Emergency Power Supply (EPS) for small loads including lights and some power.</w:t>
      </w:r>
    </w:p>
    <w:p w14:paraId="04AE8F9D" w14:textId="77777777" w:rsidR="00016183" w:rsidRPr="00770A87" w:rsidRDefault="00016183" w:rsidP="00061E33">
      <w:r w:rsidRPr="00770A87">
        <w:t>Solar Inverter Systems generally accommodate:</w:t>
      </w:r>
    </w:p>
    <w:p w14:paraId="37C82F4F" w14:textId="77777777" w:rsidR="00016183" w:rsidRPr="00770A87" w:rsidRDefault="00016183" w:rsidP="00061E33">
      <w:pPr>
        <w:pStyle w:val="Bullet"/>
      </w:pPr>
      <w:r w:rsidRPr="00770A87">
        <w:t xml:space="preserve">Maximum Power Point Tracking (MPPT) – a method utilised by PV inverters to maximise power. The source of power for the inverter is the sunlight and load for the inverter is the household. Through the course of the day both the source and load vary and to ensure the maximum power transfer the inverter must find the maximum efficiency for the system or the “maximum power point” </w:t>
      </w:r>
      <w:r w:rsidRPr="00770A87">
        <w:fldChar w:fldCharType="begin"/>
      </w:r>
      <w:r w:rsidRPr="00770A87">
        <w:instrText xml:space="preserve"> ADDIN EN.CITE &lt;EndNote&gt;&lt;Cite&gt;&lt;Author&gt;Jain&lt;/Author&gt;&lt;Year&gt;2007&lt;/Year&gt;&lt;RecNum&gt;73&lt;/RecNum&gt;&lt;DisplayText&gt;[57]&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Pr="00770A87">
        <w:fldChar w:fldCharType="separate"/>
      </w:r>
      <w:r w:rsidRPr="00770A87">
        <w:t>[57]</w:t>
      </w:r>
      <w:r w:rsidRPr="00770A87">
        <w:fldChar w:fldCharType="end"/>
      </w:r>
      <w:r w:rsidRPr="00770A87">
        <w:t xml:space="preserve">. </w:t>
      </w:r>
    </w:p>
    <w:p w14:paraId="15CBC929" w14:textId="77777777" w:rsidR="00016183" w:rsidRPr="00770A87" w:rsidRDefault="00016183" w:rsidP="00061E33">
      <w:pPr>
        <w:pStyle w:val="Bullet"/>
      </w:pPr>
      <w:r w:rsidRPr="00770A87">
        <w:t>Anti-Islanding – the action an inverter takes when it does not detect any network grid. The inverter is connected to the grid to match the phase it is producing with the network. In the event of a blackout there is no power so the inverter shuts down and does not feed power into the electricity grid. If a utility worker were to work on the grid during a black out and anti-islanding was not used he could potentially receive an electric shock. An inverter with an EPS may still power a “microgrid” and feed selected circuits.</w:t>
      </w:r>
    </w:p>
    <w:p w14:paraId="46C4FC06" w14:textId="77777777" w:rsidR="00016183" w:rsidRPr="00770A87" w:rsidRDefault="00016183" w:rsidP="00061E33">
      <w:r w:rsidRPr="00770A87">
        <w:t xml:space="preserve">Park pointed out that the efficiency of each inverter is dependent on the efficiency curve for that particular inverter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bookmarkStart w:id="200" w:name="_Hlk492836144"/>
      <w:r w:rsidRPr="00770A87">
        <w:t xml:space="preserve">Konsen made the argument that the efficiency of inverters has improved since the mid-1990s from 90% up to 99% efficiency. </w:t>
      </w:r>
      <w:bookmarkEnd w:id="200"/>
      <w:r w:rsidRPr="00770A87">
        <w:t xml:space="preserve">This was due to new approaches such as MPPT algorithms and realisations, multilevel topologies, soft switching, output filter optimisation and silicon carbide semiconductors. </w:t>
      </w:r>
      <w:r w:rsidRPr="00770A87">
        <w:fldChar w:fldCharType="begin"/>
      </w:r>
      <w:r w:rsidRPr="00770A87">
        <w:instrText xml:space="preserve"> ADDIN EN.CITE &lt;EndNote&gt;&lt;Cite&gt;&lt;Author&gt;Aarniovuori&lt;/Author&gt;&lt;Year&gt;2013&lt;/Year&gt;&lt;RecNum&gt;99&lt;/RecNum&gt;&lt;DisplayText&gt;[59]&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Pr="00770A87">
        <w:fldChar w:fldCharType="separate"/>
      </w:r>
      <w:r w:rsidRPr="00770A87">
        <w:t>[59]</w:t>
      </w:r>
      <w:r w:rsidRPr="00770A87">
        <w:fldChar w:fldCharType="end"/>
      </w:r>
      <w:r w:rsidRPr="00770A87">
        <w:t xml:space="preserve">. It should be noted that a study by Carr placed the overall production ratio of the PV systems tested between 0.84 and 0.94 </w:t>
      </w:r>
      <w:r w:rsidRPr="00770A87">
        <w:fldChar w:fldCharType="begin"/>
      </w:r>
      <w:r w:rsidRPr="00770A87">
        <w:instrText xml:space="preserve"> ADDIN EN.CITE &lt;EndNote&gt;&lt;Cite&gt;&lt;Author&gt;Carr&lt;/Author&gt;&lt;Year&gt;2004&lt;/Year&gt;&lt;RecNum&gt;170&lt;/RecNum&gt;&lt;DisplayText&gt;[60]&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Pr="00770A87">
        <w:fldChar w:fldCharType="separate"/>
      </w:r>
      <w:r w:rsidRPr="00770A87">
        <w:t>[60]</w:t>
      </w:r>
      <w:r w:rsidRPr="00770A87">
        <w:fldChar w:fldCharType="end"/>
      </w:r>
      <w:r w:rsidRPr="00770A87">
        <w:t>.</w:t>
      </w:r>
    </w:p>
    <w:p w14:paraId="0E055C82" w14:textId="77777777" w:rsidR="00016183" w:rsidRPr="00770A87" w:rsidRDefault="00016183" w:rsidP="00061E33"/>
    <w:p w14:paraId="765C5EF4" w14:textId="0BE5A8B6" w:rsidR="009F58EA" w:rsidRDefault="00016183" w:rsidP="00061E33">
      <w:r w:rsidRPr="00770A87">
        <w:lastRenderedPageBreak/>
        <w:t>An inverter system to be installed in Australia must comply with the Electrical Safety Act and Electrical Safety Regulations which include the Australian Standards for inverter systems AS4777. There are two parts for the grid connection of energy systems via inverters and Part 1 deals with installation requirements and Part 2 deals with inverter requirements. The anti-islanding of inverters is specifically referenced stating that they shall incorporate passive forms of anti-islanding protection.</w:t>
      </w:r>
      <w:r w:rsidRPr="00770A87">
        <w:rPr>
          <w:rStyle w:val="FootnoteReference"/>
        </w:rPr>
        <w:t xml:space="preserve"> </w:t>
      </w:r>
      <w:r w:rsidRPr="00770A87">
        <w:t xml:space="preserve">The typical installation wiring for a grid tie inverter system as described in AS4777 is given in Appendix E. This protection is in the form of undervoltage, overvoltage, under-frequency and over-frequency as outlined in the </w:t>
      </w:r>
      <w:r w:rsidR="00C20E77">
        <w:t>Table 2-4</w:t>
      </w:r>
      <w:r w:rsidRPr="00770A87">
        <w:t xml:space="preserve"> </w:t>
      </w:r>
      <w:r w:rsidRPr="00770A87">
        <w:fldChar w:fldCharType="begin"/>
      </w:r>
      <w:r w:rsidRPr="00770A87">
        <w:instrText xml:space="preserve"> ADDIN EN.CITE &lt;EndNote&gt;&lt;Cite&gt;&lt;Author&gt;Standard&lt;/Author&gt;&lt;Year&gt;2016&lt;/Year&gt;&lt;RecNum&gt;122&lt;/RecNum&gt;&lt;DisplayText&gt;[6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Pr="00770A87">
        <w:fldChar w:fldCharType="separate"/>
      </w:r>
      <w:r w:rsidRPr="00770A87">
        <w:t>[61]</w:t>
      </w:r>
      <w:r w:rsidRPr="00770A87">
        <w:fldChar w:fldCharType="end"/>
      </w:r>
      <w:r w:rsidRPr="00770A87">
        <w:t xml:space="preserve">. </w:t>
      </w:r>
    </w:p>
    <w:tbl>
      <w:tblPr>
        <w:tblStyle w:val="TableGrid"/>
        <w:tblpPr w:leftFromText="180" w:rightFromText="180" w:vertAnchor="text" w:horzAnchor="margin" w:tblpY="426"/>
        <w:tblW w:w="8144" w:type="dxa"/>
        <w:tblLook w:val="04A0" w:firstRow="1" w:lastRow="0" w:firstColumn="1" w:lastColumn="0" w:noHBand="0" w:noVBand="1"/>
      </w:tblPr>
      <w:tblGrid>
        <w:gridCol w:w="2036"/>
        <w:gridCol w:w="2036"/>
        <w:gridCol w:w="2036"/>
        <w:gridCol w:w="2036"/>
      </w:tblGrid>
      <w:tr w:rsidR="009F58EA" w:rsidRPr="00770A87" w14:paraId="6C928F41" w14:textId="77777777" w:rsidTr="00C20E77">
        <w:trPr>
          <w:cnfStyle w:val="100000000000" w:firstRow="1" w:lastRow="0" w:firstColumn="0" w:lastColumn="0" w:oddVBand="0" w:evenVBand="0" w:oddHBand="0" w:evenHBand="0" w:firstRowFirstColumn="0" w:firstRowLastColumn="0" w:lastRowFirstColumn="0" w:lastRowLastColumn="0"/>
          <w:trHeight w:val="548"/>
        </w:trPr>
        <w:tc>
          <w:tcPr>
            <w:tcW w:w="2036" w:type="dxa"/>
            <w:shd w:val="clear" w:color="auto" w:fill="F2F2F2" w:themeFill="background1" w:themeFillShade="F2"/>
          </w:tcPr>
          <w:p w14:paraId="18F20212" w14:textId="03DCCC61" w:rsidR="009F58EA" w:rsidRPr="00770A87" w:rsidRDefault="009F58EA" w:rsidP="00061E33">
            <w:pPr>
              <w:pStyle w:val="TabBodBold"/>
              <w:rPr>
                <w:b w:val="0"/>
                <w:lang w:val="en-AU"/>
              </w:rPr>
            </w:pPr>
            <w:r w:rsidRPr="00770A87">
              <w:rPr>
                <w:lang w:val="en-AU"/>
              </w:rPr>
              <w:t>Protective Function</w:t>
            </w:r>
          </w:p>
        </w:tc>
        <w:tc>
          <w:tcPr>
            <w:tcW w:w="2036" w:type="dxa"/>
            <w:shd w:val="clear" w:color="auto" w:fill="F2F2F2" w:themeFill="background1" w:themeFillShade="F2"/>
          </w:tcPr>
          <w:p w14:paraId="1746330D" w14:textId="77777777" w:rsidR="009F58EA" w:rsidRPr="00770A87" w:rsidRDefault="009F58EA" w:rsidP="00061E33">
            <w:pPr>
              <w:pStyle w:val="TabBodBold"/>
              <w:rPr>
                <w:b w:val="0"/>
                <w:lang w:val="en-AU"/>
              </w:rPr>
            </w:pPr>
            <w:r w:rsidRPr="00770A87">
              <w:rPr>
                <w:lang w:val="en-AU"/>
              </w:rPr>
              <w:t>Protective Function Limit</w:t>
            </w:r>
          </w:p>
        </w:tc>
        <w:tc>
          <w:tcPr>
            <w:tcW w:w="2036" w:type="dxa"/>
            <w:shd w:val="clear" w:color="auto" w:fill="F2F2F2" w:themeFill="background1" w:themeFillShade="F2"/>
          </w:tcPr>
          <w:p w14:paraId="7B212A46" w14:textId="77777777" w:rsidR="009F58EA" w:rsidRPr="00770A87" w:rsidRDefault="009F58EA" w:rsidP="00061E33">
            <w:pPr>
              <w:pStyle w:val="TabBodBold"/>
              <w:rPr>
                <w:b w:val="0"/>
                <w:lang w:val="en-AU"/>
              </w:rPr>
            </w:pPr>
            <w:r w:rsidRPr="00770A87">
              <w:rPr>
                <w:lang w:val="en-AU"/>
              </w:rPr>
              <w:t>Trip Delay Time</w:t>
            </w:r>
          </w:p>
        </w:tc>
        <w:tc>
          <w:tcPr>
            <w:tcW w:w="2036" w:type="dxa"/>
            <w:shd w:val="clear" w:color="auto" w:fill="F2F2F2" w:themeFill="background1" w:themeFillShade="F2"/>
          </w:tcPr>
          <w:p w14:paraId="425FB43E" w14:textId="77777777" w:rsidR="009F58EA" w:rsidRPr="00770A87" w:rsidRDefault="009F58EA" w:rsidP="00061E33">
            <w:pPr>
              <w:pStyle w:val="TabBodBold"/>
              <w:rPr>
                <w:b w:val="0"/>
                <w:lang w:val="en-AU"/>
              </w:rPr>
            </w:pPr>
            <w:r w:rsidRPr="00770A87">
              <w:rPr>
                <w:lang w:val="en-AU"/>
              </w:rPr>
              <w:t>Maximum Disconnection Time</w:t>
            </w:r>
          </w:p>
        </w:tc>
      </w:tr>
      <w:tr w:rsidR="009F58EA" w:rsidRPr="00770A87" w14:paraId="54BCEAA4" w14:textId="77777777" w:rsidTr="00906CFC">
        <w:trPr>
          <w:trHeight w:val="85"/>
        </w:trPr>
        <w:tc>
          <w:tcPr>
            <w:tcW w:w="2036" w:type="dxa"/>
          </w:tcPr>
          <w:p w14:paraId="4D8E9D8F" w14:textId="77777777" w:rsidR="009F58EA" w:rsidRPr="00770A87" w:rsidRDefault="009F58EA" w:rsidP="00061E33">
            <w:pPr>
              <w:pStyle w:val="TabBod"/>
              <w:rPr>
                <w:lang w:val="en-AU"/>
              </w:rPr>
            </w:pPr>
            <w:r w:rsidRPr="00770A87">
              <w:rPr>
                <w:lang w:val="en-AU"/>
              </w:rPr>
              <w:t>Undervoltage (V&lt;)</w:t>
            </w:r>
          </w:p>
        </w:tc>
        <w:tc>
          <w:tcPr>
            <w:tcW w:w="2036" w:type="dxa"/>
          </w:tcPr>
          <w:p w14:paraId="733F54FB" w14:textId="77777777" w:rsidR="009F58EA" w:rsidRPr="00770A87" w:rsidRDefault="009F58EA" w:rsidP="00061E33">
            <w:pPr>
              <w:pStyle w:val="TabBod"/>
              <w:rPr>
                <w:lang w:val="en-AU"/>
              </w:rPr>
            </w:pPr>
            <w:r w:rsidRPr="00770A87">
              <w:rPr>
                <w:lang w:val="en-AU"/>
              </w:rPr>
              <w:t>180 V</w:t>
            </w:r>
          </w:p>
        </w:tc>
        <w:tc>
          <w:tcPr>
            <w:tcW w:w="2036" w:type="dxa"/>
          </w:tcPr>
          <w:p w14:paraId="5FAC1FD0" w14:textId="77777777" w:rsidR="009F58EA" w:rsidRPr="00770A87" w:rsidRDefault="009F58EA" w:rsidP="00061E33">
            <w:pPr>
              <w:pStyle w:val="TabBod"/>
              <w:rPr>
                <w:lang w:val="en-AU"/>
              </w:rPr>
            </w:pPr>
            <w:r w:rsidRPr="00770A87">
              <w:rPr>
                <w:lang w:val="en-AU"/>
              </w:rPr>
              <w:t>1 s</w:t>
            </w:r>
          </w:p>
        </w:tc>
        <w:tc>
          <w:tcPr>
            <w:tcW w:w="2036" w:type="dxa"/>
          </w:tcPr>
          <w:p w14:paraId="694D4780" w14:textId="77777777" w:rsidR="009F58EA" w:rsidRPr="00770A87" w:rsidRDefault="009F58EA" w:rsidP="00061E33">
            <w:pPr>
              <w:pStyle w:val="TabBod"/>
              <w:rPr>
                <w:lang w:val="en-AU"/>
              </w:rPr>
            </w:pPr>
            <w:r w:rsidRPr="00770A87">
              <w:rPr>
                <w:lang w:val="en-AU"/>
              </w:rPr>
              <w:t>2 s</w:t>
            </w:r>
          </w:p>
        </w:tc>
      </w:tr>
      <w:tr w:rsidR="009F58EA" w:rsidRPr="00770A87" w14:paraId="2BBCC874" w14:textId="77777777" w:rsidTr="00906CFC">
        <w:trPr>
          <w:trHeight w:val="85"/>
        </w:trPr>
        <w:tc>
          <w:tcPr>
            <w:tcW w:w="2036" w:type="dxa"/>
          </w:tcPr>
          <w:p w14:paraId="6E827A0E" w14:textId="77777777" w:rsidR="009F58EA" w:rsidRPr="00770A87" w:rsidRDefault="009F58EA" w:rsidP="00061E33">
            <w:pPr>
              <w:pStyle w:val="TabBod"/>
              <w:rPr>
                <w:lang w:val="en-AU"/>
              </w:rPr>
            </w:pPr>
            <w:r w:rsidRPr="00770A87">
              <w:rPr>
                <w:lang w:val="en-AU"/>
              </w:rPr>
              <w:t>Overvoltage 1 (V&gt;)</w:t>
            </w:r>
          </w:p>
        </w:tc>
        <w:tc>
          <w:tcPr>
            <w:tcW w:w="2036" w:type="dxa"/>
          </w:tcPr>
          <w:p w14:paraId="1E915B2E" w14:textId="77777777" w:rsidR="009F58EA" w:rsidRPr="00770A87" w:rsidRDefault="009F58EA" w:rsidP="00061E33">
            <w:pPr>
              <w:pStyle w:val="TabBod"/>
              <w:rPr>
                <w:lang w:val="en-AU"/>
              </w:rPr>
            </w:pPr>
            <w:r w:rsidRPr="00770A87">
              <w:rPr>
                <w:lang w:val="en-AU"/>
              </w:rPr>
              <w:t>260 V</w:t>
            </w:r>
          </w:p>
        </w:tc>
        <w:tc>
          <w:tcPr>
            <w:tcW w:w="2036" w:type="dxa"/>
          </w:tcPr>
          <w:p w14:paraId="4963C35C" w14:textId="77777777" w:rsidR="009F58EA" w:rsidRPr="00770A87" w:rsidRDefault="009F58EA" w:rsidP="00061E33">
            <w:pPr>
              <w:pStyle w:val="TabBod"/>
              <w:rPr>
                <w:lang w:val="en-AU"/>
              </w:rPr>
            </w:pPr>
            <w:r w:rsidRPr="00770A87">
              <w:rPr>
                <w:lang w:val="en-AU"/>
              </w:rPr>
              <w:t>1 s</w:t>
            </w:r>
          </w:p>
        </w:tc>
        <w:tc>
          <w:tcPr>
            <w:tcW w:w="2036" w:type="dxa"/>
          </w:tcPr>
          <w:p w14:paraId="134A7D7C" w14:textId="77777777" w:rsidR="009F58EA" w:rsidRPr="00770A87" w:rsidRDefault="009F58EA" w:rsidP="00061E33">
            <w:pPr>
              <w:pStyle w:val="TabBod"/>
              <w:rPr>
                <w:lang w:val="en-AU"/>
              </w:rPr>
            </w:pPr>
            <w:r w:rsidRPr="00770A87">
              <w:rPr>
                <w:lang w:val="en-AU"/>
              </w:rPr>
              <w:t>2 s</w:t>
            </w:r>
          </w:p>
        </w:tc>
      </w:tr>
      <w:tr w:rsidR="009F58EA" w:rsidRPr="00770A87" w14:paraId="26BAAF6F" w14:textId="77777777" w:rsidTr="00906CFC">
        <w:trPr>
          <w:trHeight w:val="81"/>
        </w:trPr>
        <w:tc>
          <w:tcPr>
            <w:tcW w:w="2036" w:type="dxa"/>
          </w:tcPr>
          <w:p w14:paraId="0462CBC8" w14:textId="77777777" w:rsidR="009F58EA" w:rsidRPr="00770A87" w:rsidRDefault="009F58EA" w:rsidP="00061E33">
            <w:pPr>
              <w:pStyle w:val="TabBod"/>
              <w:rPr>
                <w:lang w:val="en-AU"/>
              </w:rPr>
            </w:pPr>
            <w:r w:rsidRPr="00770A87">
              <w:rPr>
                <w:lang w:val="en-AU"/>
              </w:rPr>
              <w:t>Overvoltage 2 (V&gt;&gt;)</w:t>
            </w:r>
          </w:p>
        </w:tc>
        <w:tc>
          <w:tcPr>
            <w:tcW w:w="2036" w:type="dxa"/>
          </w:tcPr>
          <w:p w14:paraId="5D306FA0" w14:textId="77777777" w:rsidR="009F58EA" w:rsidRPr="00770A87" w:rsidRDefault="009F58EA" w:rsidP="00061E33">
            <w:pPr>
              <w:pStyle w:val="TabBod"/>
              <w:rPr>
                <w:lang w:val="en-AU"/>
              </w:rPr>
            </w:pPr>
            <w:r w:rsidRPr="00770A87">
              <w:rPr>
                <w:lang w:val="en-AU"/>
              </w:rPr>
              <w:t>265 V</w:t>
            </w:r>
          </w:p>
        </w:tc>
        <w:tc>
          <w:tcPr>
            <w:tcW w:w="2036" w:type="dxa"/>
          </w:tcPr>
          <w:p w14:paraId="26374144" w14:textId="77777777" w:rsidR="009F58EA" w:rsidRPr="00770A87" w:rsidRDefault="009F58EA" w:rsidP="00061E33">
            <w:pPr>
              <w:pStyle w:val="TabBod"/>
              <w:rPr>
                <w:lang w:val="en-AU"/>
              </w:rPr>
            </w:pPr>
            <w:r w:rsidRPr="00770A87">
              <w:rPr>
                <w:lang w:val="en-AU"/>
              </w:rPr>
              <w:t>-</w:t>
            </w:r>
          </w:p>
        </w:tc>
        <w:tc>
          <w:tcPr>
            <w:tcW w:w="2036" w:type="dxa"/>
          </w:tcPr>
          <w:p w14:paraId="30CF9603" w14:textId="77777777" w:rsidR="009F58EA" w:rsidRPr="00770A87" w:rsidRDefault="009F58EA" w:rsidP="00061E33">
            <w:pPr>
              <w:pStyle w:val="TabBod"/>
              <w:rPr>
                <w:lang w:val="en-AU"/>
              </w:rPr>
            </w:pPr>
            <w:r w:rsidRPr="00770A87">
              <w:rPr>
                <w:lang w:val="en-AU"/>
              </w:rPr>
              <w:t>0.2 s</w:t>
            </w:r>
          </w:p>
        </w:tc>
      </w:tr>
      <w:tr w:rsidR="009F58EA" w:rsidRPr="00770A87" w14:paraId="5BD8C0CD" w14:textId="77777777" w:rsidTr="00906CFC">
        <w:trPr>
          <w:trHeight w:val="171"/>
        </w:trPr>
        <w:tc>
          <w:tcPr>
            <w:tcW w:w="2036" w:type="dxa"/>
          </w:tcPr>
          <w:p w14:paraId="62E8ED98" w14:textId="4D308443" w:rsidR="009F58EA" w:rsidRPr="00770A87" w:rsidRDefault="009F58EA" w:rsidP="00061E33">
            <w:pPr>
              <w:pStyle w:val="TabBod"/>
              <w:rPr>
                <w:lang w:val="en-AU"/>
              </w:rPr>
            </w:pPr>
            <w:r w:rsidRPr="00770A87">
              <w:rPr>
                <w:lang w:val="en-AU"/>
              </w:rPr>
              <w:t>Under-frequency (F&lt;)</w:t>
            </w:r>
          </w:p>
        </w:tc>
        <w:tc>
          <w:tcPr>
            <w:tcW w:w="2036" w:type="dxa"/>
          </w:tcPr>
          <w:p w14:paraId="1CEFC9DF" w14:textId="77777777" w:rsidR="009F58EA" w:rsidRPr="00770A87" w:rsidRDefault="009F58EA" w:rsidP="00061E33">
            <w:pPr>
              <w:pStyle w:val="TabBod"/>
              <w:rPr>
                <w:lang w:val="en-AU"/>
              </w:rPr>
            </w:pPr>
            <w:r w:rsidRPr="00770A87">
              <w:rPr>
                <w:lang w:val="en-AU"/>
              </w:rPr>
              <w:t>47 Hz (Australia)</w:t>
            </w:r>
          </w:p>
          <w:p w14:paraId="362027D6" w14:textId="77777777" w:rsidR="009F58EA" w:rsidRPr="00770A87" w:rsidRDefault="009F58EA" w:rsidP="00061E33">
            <w:pPr>
              <w:pStyle w:val="TabBod"/>
              <w:rPr>
                <w:lang w:val="en-AU"/>
              </w:rPr>
            </w:pPr>
            <w:r w:rsidRPr="00770A87">
              <w:rPr>
                <w:lang w:val="en-AU"/>
              </w:rPr>
              <w:t>45 Hz (New Zealand)</w:t>
            </w:r>
          </w:p>
        </w:tc>
        <w:tc>
          <w:tcPr>
            <w:tcW w:w="2036" w:type="dxa"/>
          </w:tcPr>
          <w:p w14:paraId="0AA4FC96" w14:textId="77777777" w:rsidR="009F58EA" w:rsidRPr="00770A87" w:rsidRDefault="009F58EA" w:rsidP="00061E33">
            <w:pPr>
              <w:pStyle w:val="TabBod"/>
              <w:rPr>
                <w:lang w:val="en-AU"/>
              </w:rPr>
            </w:pPr>
            <w:r w:rsidRPr="00770A87">
              <w:rPr>
                <w:lang w:val="en-AU"/>
              </w:rPr>
              <w:t>1 s</w:t>
            </w:r>
          </w:p>
        </w:tc>
        <w:tc>
          <w:tcPr>
            <w:tcW w:w="2036" w:type="dxa"/>
          </w:tcPr>
          <w:p w14:paraId="767AB0AC" w14:textId="77777777" w:rsidR="009F58EA" w:rsidRPr="00770A87" w:rsidRDefault="009F58EA" w:rsidP="00061E33">
            <w:pPr>
              <w:pStyle w:val="TabBod"/>
              <w:rPr>
                <w:lang w:val="en-AU"/>
              </w:rPr>
            </w:pPr>
            <w:r w:rsidRPr="00770A87">
              <w:rPr>
                <w:lang w:val="en-AU"/>
              </w:rPr>
              <w:t>2 s</w:t>
            </w:r>
          </w:p>
        </w:tc>
      </w:tr>
      <w:tr w:rsidR="009F58EA" w:rsidRPr="00770A87" w14:paraId="21F54D0D" w14:textId="77777777" w:rsidTr="00906CFC">
        <w:trPr>
          <w:trHeight w:val="81"/>
        </w:trPr>
        <w:tc>
          <w:tcPr>
            <w:tcW w:w="2036" w:type="dxa"/>
          </w:tcPr>
          <w:p w14:paraId="25695E4D" w14:textId="77777777" w:rsidR="009F58EA" w:rsidRPr="00770A87" w:rsidRDefault="009F58EA" w:rsidP="00061E33">
            <w:pPr>
              <w:pStyle w:val="TabBod"/>
              <w:rPr>
                <w:lang w:val="en-AU"/>
              </w:rPr>
            </w:pPr>
            <w:r w:rsidRPr="00770A87">
              <w:rPr>
                <w:lang w:val="en-AU"/>
              </w:rPr>
              <w:t>Over-frequency (F&gt;)</w:t>
            </w:r>
          </w:p>
        </w:tc>
        <w:tc>
          <w:tcPr>
            <w:tcW w:w="2036" w:type="dxa"/>
          </w:tcPr>
          <w:p w14:paraId="5653840B" w14:textId="77777777" w:rsidR="009F58EA" w:rsidRPr="00770A87" w:rsidRDefault="009F58EA" w:rsidP="00061E33">
            <w:pPr>
              <w:pStyle w:val="TabBod"/>
              <w:rPr>
                <w:lang w:val="en-AU"/>
              </w:rPr>
            </w:pPr>
            <w:r w:rsidRPr="00770A87">
              <w:rPr>
                <w:lang w:val="en-AU"/>
              </w:rPr>
              <w:t>52 Hz</w:t>
            </w:r>
          </w:p>
        </w:tc>
        <w:tc>
          <w:tcPr>
            <w:tcW w:w="2036" w:type="dxa"/>
          </w:tcPr>
          <w:p w14:paraId="5CFD6C31" w14:textId="77777777" w:rsidR="009F58EA" w:rsidRPr="00770A87" w:rsidRDefault="009F58EA" w:rsidP="00061E33">
            <w:pPr>
              <w:pStyle w:val="TabBod"/>
              <w:rPr>
                <w:lang w:val="en-AU"/>
              </w:rPr>
            </w:pPr>
            <w:r w:rsidRPr="00770A87">
              <w:rPr>
                <w:lang w:val="en-AU"/>
              </w:rPr>
              <w:t>-</w:t>
            </w:r>
          </w:p>
        </w:tc>
        <w:tc>
          <w:tcPr>
            <w:tcW w:w="2036" w:type="dxa"/>
          </w:tcPr>
          <w:p w14:paraId="012C779C" w14:textId="77777777" w:rsidR="009F58EA" w:rsidRPr="00770A87" w:rsidRDefault="009F58EA" w:rsidP="00061E33">
            <w:pPr>
              <w:pStyle w:val="TabBod"/>
              <w:rPr>
                <w:lang w:val="en-AU"/>
              </w:rPr>
            </w:pPr>
            <w:r w:rsidRPr="00770A87">
              <w:rPr>
                <w:lang w:val="en-AU"/>
              </w:rPr>
              <w:t>0.2 s</w:t>
            </w:r>
          </w:p>
        </w:tc>
      </w:tr>
    </w:tbl>
    <w:p w14:paraId="23DA5B57" w14:textId="08109623" w:rsidR="009F58EA" w:rsidRPr="00770A87" w:rsidRDefault="009F58EA" w:rsidP="00061E33">
      <w:r w:rsidRPr="00770A87">
        <w:rPr>
          <w:noProof/>
          <w:lang w:eastAsia="en-AU"/>
        </w:rPr>
        <mc:AlternateContent>
          <mc:Choice Requires="wps">
            <w:drawing>
              <wp:anchor distT="0" distB="0" distL="114300" distR="114300" simplePos="0" relativeHeight="251658268" behindDoc="0" locked="0" layoutInCell="1" allowOverlap="1" wp14:anchorId="1B06273D" wp14:editId="47E1FD55">
                <wp:simplePos x="0" y="0"/>
                <wp:positionH relativeFrom="margin">
                  <wp:align>right</wp:align>
                </wp:positionH>
                <wp:positionV relativeFrom="paragraph">
                  <wp:posOffset>592</wp:posOffset>
                </wp:positionV>
                <wp:extent cx="5205730" cy="254635"/>
                <wp:effectExtent l="0" t="0" r="0" b="0"/>
                <wp:wrapSquare wrapText="bothSides"/>
                <wp:docPr id="7273" name="Text Box 7273"/>
                <wp:cNvGraphicFramePr/>
                <a:graphic xmlns:a="http://schemas.openxmlformats.org/drawingml/2006/main">
                  <a:graphicData uri="http://schemas.microsoft.com/office/word/2010/wordprocessingShape">
                    <wps:wsp>
                      <wps:cNvSpPr txBox="1"/>
                      <wps:spPr>
                        <a:xfrm>
                          <a:off x="0" y="0"/>
                          <a:ext cx="5205730" cy="254635"/>
                        </a:xfrm>
                        <a:prstGeom prst="rect">
                          <a:avLst/>
                        </a:prstGeom>
                        <a:solidFill>
                          <a:prstClr val="white"/>
                        </a:solidFill>
                        <a:ln>
                          <a:noFill/>
                        </a:ln>
                      </wps:spPr>
                      <wps:txbx>
                        <w:txbxContent>
                          <w:p w14:paraId="36A2446A" w14:textId="1A0A8120" w:rsidR="00D47419" w:rsidRPr="0031589E" w:rsidRDefault="00D47419" w:rsidP="00061E33">
                            <w:pPr>
                              <w:pStyle w:val="TablesCap"/>
                              <w:rPr>
                                <w:szCs w:val="24"/>
                              </w:rPr>
                            </w:pPr>
                            <w:bookmarkStart w:id="201" w:name="_Ref481264522"/>
                            <w:bookmarkStart w:id="202" w:name="_Ref481264519"/>
                            <w:bookmarkStart w:id="203" w:name="_Toc494620176"/>
                            <w:bookmarkStart w:id="204" w:name="_Toc494733047"/>
                            <w:bookmarkStart w:id="205" w:name="_Toc494793035"/>
                            <w:r w:rsidRPr="00811B9E">
                              <w:t xml:space="preserve">Table </w:t>
                            </w:r>
                            <w:fldSimple w:instr=" STYLEREF 1 \s ">
                              <w:r>
                                <w:rPr>
                                  <w:noProof/>
                                </w:rPr>
                                <w:t>2</w:t>
                              </w:r>
                            </w:fldSimple>
                            <w:r>
                              <w:noBreakHyphen/>
                            </w:r>
                            <w:fldSimple w:instr=" SEQ Table \* ARABIC \s 1 ">
                              <w:r>
                                <w:rPr>
                                  <w:noProof/>
                                </w:rPr>
                                <w:t>4</w:t>
                              </w:r>
                            </w:fldSimple>
                            <w:r>
                              <w:t xml:space="preserve"> - Passive Anti-Islanding Set-Point Values [61</w:t>
                            </w:r>
                            <w:r w:rsidRPr="00BE1DBD">
                              <w:t>]</w:t>
                            </w:r>
                            <w:bookmarkEnd w:id="201"/>
                            <w:bookmarkEnd w:id="202"/>
                            <w:bookmarkEnd w:id="203"/>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6273D" id="Text Box 7273" o:spid="_x0000_s1090" type="#_x0000_t202" style="position:absolute;left:0;text-align:left;margin-left:358.7pt;margin-top:.05pt;width:409.9pt;height:20.05pt;z-index:2516582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" stroked="f">
                <v:textbox inset="0,0,0,0">
                  <w:txbxContent>
                    <w:p w14:paraId="36A2446A" w14:textId="1A0A8120" w:rsidR="00D47419" w:rsidRPr="0031589E" w:rsidRDefault="00D47419" w:rsidP="00061E33">
                      <w:pPr>
                        <w:pStyle w:val="TablesCap"/>
                        <w:rPr>
                          <w:szCs w:val="24"/>
                        </w:rPr>
                      </w:pPr>
                      <w:bookmarkStart w:id="206" w:name="_Ref481264522"/>
                      <w:bookmarkStart w:id="207" w:name="_Ref481264519"/>
                      <w:bookmarkStart w:id="208" w:name="_Toc494620176"/>
                      <w:bookmarkStart w:id="209" w:name="_Toc494733047"/>
                      <w:bookmarkStart w:id="210" w:name="_Toc494793035"/>
                      <w:r w:rsidRPr="00811B9E">
                        <w:t xml:space="preserve">Table </w:t>
                      </w:r>
                      <w:fldSimple w:instr=" STYLEREF 1 \s ">
                        <w:r>
                          <w:rPr>
                            <w:noProof/>
                          </w:rPr>
                          <w:t>2</w:t>
                        </w:r>
                      </w:fldSimple>
                      <w:r>
                        <w:noBreakHyphen/>
                      </w:r>
                      <w:fldSimple w:instr=" SEQ Table \* ARABIC \s 1 ">
                        <w:r>
                          <w:rPr>
                            <w:noProof/>
                          </w:rPr>
                          <w:t>4</w:t>
                        </w:r>
                      </w:fldSimple>
                      <w:r>
                        <w:t xml:space="preserve"> - Passive Anti-Islanding Set-Point Values [61</w:t>
                      </w:r>
                      <w:r w:rsidRPr="00BE1DBD">
                        <w:t>]</w:t>
                      </w:r>
                      <w:bookmarkEnd w:id="206"/>
                      <w:bookmarkEnd w:id="207"/>
                      <w:bookmarkEnd w:id="208"/>
                      <w:bookmarkEnd w:id="209"/>
                      <w:bookmarkEnd w:id="210"/>
                    </w:p>
                  </w:txbxContent>
                </v:textbox>
                <w10:wrap type="square" anchorx="margin"/>
              </v:shape>
            </w:pict>
          </mc:Fallback>
        </mc:AlternateContent>
      </w:r>
      <w:r w:rsidRPr="00770A87">
        <w:rPr>
          <w:lang w:eastAsia="en-AU"/>
        </w:rPr>
        <w:t xml:space="preserve"> </w:t>
      </w:r>
    </w:p>
    <w:p w14:paraId="5E43719A" w14:textId="3FE0B143" w:rsidR="00960B0B" w:rsidRPr="00960B0B" w:rsidRDefault="00016183" w:rsidP="0019678D">
      <w:pPr>
        <w:pStyle w:val="Heading2"/>
      </w:pPr>
      <w:bookmarkStart w:id="211" w:name="_Toc494732968"/>
      <w:bookmarkStart w:id="212" w:name="_Toc494793364"/>
      <w:r w:rsidRPr="00293069">
        <w:t>Battery</w:t>
      </w:r>
      <w:r w:rsidRPr="00770A87">
        <w:t xml:space="preserve"> Energy Storage (BES)</w:t>
      </w:r>
      <w:bookmarkEnd w:id="211"/>
      <w:bookmarkEnd w:id="212"/>
      <w:r w:rsidRPr="00770A87">
        <w:t xml:space="preserve"> </w:t>
      </w:r>
    </w:p>
    <w:p w14:paraId="18141EB0" w14:textId="5E1B7424" w:rsidR="00016183" w:rsidRPr="00770A87" w:rsidRDefault="00016183" w:rsidP="00542ADA">
      <w:pPr>
        <w:pStyle w:val="Heading3"/>
      </w:pPr>
      <w:bookmarkStart w:id="213" w:name="_Toc494732969"/>
      <w:bookmarkStart w:id="214" w:name="_Toc494793365"/>
      <w:r w:rsidRPr="00293069">
        <w:t>BES</w:t>
      </w:r>
      <w:r w:rsidRPr="00770A87">
        <w:t xml:space="preserve"> Utility &amp; Capital</w:t>
      </w:r>
      <w:bookmarkEnd w:id="213"/>
      <w:bookmarkEnd w:id="214"/>
    </w:p>
    <w:p w14:paraId="56E9FA16" w14:textId="77777777" w:rsidR="00016183" w:rsidRPr="00770A87" w:rsidRDefault="00016183" w:rsidP="00061E33">
      <w:r w:rsidRPr="00770A87">
        <w:t xml:space="preserve">The shift towards renewable energies is increasing and with it the demand to store this inexhaustible energy. The basis of energy storage is to keep energy produced at one period-of-time and use it later at another period-of-time. Battery banks are used as storage and to allow use of this energy when there is no sunlight. Battery storage technology has been improving and now there are battery energy storage substations which help to improve peak load times. Battery systems can be used for peak shaving, load shifting, backup power, demand response, microgrids, renewable power integration, frequency regulation and voltage control. The battery banks have traditionally been based on lead but have now moved to lithium technology </w:t>
      </w:r>
      <w:r w:rsidRPr="00770A87">
        <w:fldChar w:fldCharType="begin"/>
      </w:r>
      <w:r w:rsidRPr="00770A87">
        <w:instrText xml:space="preserve"> ADDIN EN.CITE &lt;EndNote&gt;&lt;Cite&gt;&lt;Author&gt;Kirchsteiger&lt;/Author&gt;&lt;Year&gt;2016&lt;/Year&gt;&lt;RecNum&gt;15&lt;/RecNum&gt;&lt;DisplayText&gt;[6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Pr="00770A87">
        <w:fldChar w:fldCharType="separate"/>
      </w:r>
      <w:r w:rsidRPr="00770A87">
        <w:t>[62]</w:t>
      </w:r>
      <w:r w:rsidRPr="00770A87">
        <w:fldChar w:fldCharType="end"/>
      </w:r>
      <w:r w:rsidRPr="00770A87">
        <w:t xml:space="preserve">. </w:t>
      </w:r>
    </w:p>
    <w:p w14:paraId="692C0803" w14:textId="77777777" w:rsidR="00016183" w:rsidRPr="00770A87" w:rsidRDefault="00016183" w:rsidP="00061E33"/>
    <w:p w14:paraId="593C5C1D" w14:textId="43AC9244" w:rsidR="00016183" w:rsidRPr="00770A87" w:rsidRDefault="00016183" w:rsidP="00061E33">
      <w:r w:rsidRPr="00770A87">
        <w:t xml:space="preserve">BES systems are becoming popular in domestic applications for coupling with PV. The improving technology, decreasing cost for a system installation and governmental schemes are set to put BES systems into more common application. The BES system is technology which </w:t>
      </w:r>
      <w:r w:rsidRPr="00770A87">
        <w:lastRenderedPageBreak/>
        <w:t xml:space="preserve">can offset the use of energy from when it is created to when it is utilised as shown in the </w:t>
      </w:r>
      <w:r w:rsidR="002659EF">
        <w:t>Figure 2-20</w:t>
      </w:r>
      <w:r w:rsidRPr="00770A87">
        <w:t xml:space="preserve"> </w:t>
      </w:r>
      <w:r w:rsidRPr="00770A87">
        <w:fldChar w:fldCharType="begin"/>
      </w:r>
      <w:r w:rsidRPr="00770A87">
        <w:instrText xml:space="preserve"> ADDIN EN.CITE &lt;EndNote&gt;&lt;Cite&gt;&lt;Author&gt;Energy&lt;/Author&gt;&lt;Year&gt;2017&lt;/Year&gt;&lt;RecNum&gt;109&lt;/RecNum&gt;&lt;DisplayText&gt;[6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Pr="00770A87">
        <w:fldChar w:fldCharType="separate"/>
      </w:r>
      <w:r w:rsidRPr="00770A87">
        <w:t>[63]</w:t>
      </w:r>
      <w:r w:rsidRPr="00770A87">
        <w:fldChar w:fldCharType="end"/>
      </w:r>
      <w:r w:rsidRPr="00770A87">
        <w:t xml:space="preserve">. </w:t>
      </w:r>
    </w:p>
    <w:p w14:paraId="7BA6BC7E" w14:textId="77777777" w:rsidR="00016183" w:rsidRDefault="00016183" w:rsidP="00061E33">
      <w:pPr>
        <w:pStyle w:val="powerwall-price"/>
      </w:pPr>
      <w:r w:rsidRPr="00770A87">
        <w:rPr>
          <w:noProof/>
          <w:lang w:eastAsia="en-AU"/>
        </w:rPr>
        <mc:AlternateContent>
          <mc:Choice Requires="wpg">
            <w:drawing>
              <wp:inline distT="0" distB="0" distL="0" distR="0" wp14:anchorId="3F3745CB" wp14:editId="43C06EA2">
                <wp:extent cx="5316583" cy="2475347"/>
                <wp:effectExtent l="0" t="0" r="0" b="1270"/>
                <wp:docPr id="7266" name="Group 7266"/>
                <wp:cNvGraphicFramePr/>
                <a:graphic xmlns:a="http://schemas.openxmlformats.org/drawingml/2006/main">
                  <a:graphicData uri="http://schemas.microsoft.com/office/word/2010/wordprocessingGroup">
                    <wpg:wgp>
                      <wpg:cNvGrpSpPr/>
                      <wpg:grpSpPr>
                        <a:xfrm>
                          <a:off x="0" y="0"/>
                          <a:ext cx="5316583" cy="2475347"/>
                          <a:chOff x="-1" y="0"/>
                          <a:chExt cx="5853559" cy="2726165"/>
                        </a:xfrm>
                      </wpg:grpSpPr>
                      <pic:pic xmlns:pic="http://schemas.openxmlformats.org/drawingml/2006/picture">
                        <pic:nvPicPr>
                          <pic:cNvPr id="7264" name="Picture 7264"/>
                          <pic:cNvPicPr>
                            <a:picLocks noChangeAspect="1"/>
                          </pic:cNvPicPr>
                        </pic:nvPicPr>
                        <pic:blipFill rotWithShape="1">
                          <a:blip r:embed="rId125"/>
                          <a:srcRect b="17471"/>
                          <a:stretch/>
                        </pic:blipFill>
                        <pic:spPr>
                          <a:xfrm>
                            <a:off x="-1" y="0"/>
                            <a:ext cx="5853559" cy="2226733"/>
                          </a:xfrm>
                          <a:prstGeom prst="rect">
                            <a:avLst/>
                          </a:prstGeom>
                        </pic:spPr>
                      </pic:pic>
                      <wps:wsp>
                        <wps:cNvPr id="7265" name="Text Box 7265"/>
                        <wps:cNvSpPr txBox="1"/>
                        <wps:spPr>
                          <a:xfrm>
                            <a:off x="0" y="2481640"/>
                            <a:ext cx="5730112" cy="244525"/>
                          </a:xfrm>
                          <a:prstGeom prst="rect">
                            <a:avLst/>
                          </a:prstGeom>
                          <a:solidFill>
                            <a:prstClr val="white"/>
                          </a:solidFill>
                          <a:ln>
                            <a:noFill/>
                          </a:ln>
                        </wps:spPr>
                        <wps:txbx>
                          <w:txbxContent>
                            <w:p w14:paraId="26F3CDA9" w14:textId="264CD3B1" w:rsidR="00D47419" w:rsidRPr="003D5256" w:rsidRDefault="00D47419" w:rsidP="00061E33">
                              <w:pPr>
                                <w:pStyle w:val="Caption"/>
                                <w:rPr>
                                  <w:szCs w:val="24"/>
                                </w:rPr>
                              </w:pPr>
                              <w:bookmarkStart w:id="215" w:name="_Ref480359735"/>
                              <w:bookmarkStart w:id="216" w:name="_Ref480359731"/>
                              <w:bookmarkStart w:id="217" w:name="_Toc494733075"/>
                              <w:bookmarkStart w:id="218" w:name="_Toc494796257"/>
                              <w:r>
                                <w:t xml:space="preserve">Figure </w:t>
                              </w:r>
                              <w:fldSimple w:instr=" STYLEREF 1 \s ">
                                <w:r>
                                  <w:rPr>
                                    <w:noProof/>
                                  </w:rPr>
                                  <w:t>2</w:t>
                                </w:r>
                              </w:fldSimple>
                              <w:r>
                                <w:noBreakHyphen/>
                              </w:r>
                              <w:fldSimple w:instr=" SEQ Figure \* ARABIC \s 1 ">
                                <w:r>
                                  <w:rPr>
                                    <w:noProof/>
                                  </w:rPr>
                                  <w:t>20</w:t>
                                </w:r>
                              </w:fldSimple>
                              <w:r>
                                <w:t xml:space="preserve"> - Graphical view of potential offset with BES [63]</w:t>
                              </w:r>
                              <w:bookmarkEnd w:id="215"/>
                              <w:bookmarkEnd w:id="216"/>
                              <w:bookmarkEnd w:id="217"/>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F3745CB" id="Group 7266" o:spid="_x0000_s1091" style="width:418.65pt;height:194.9pt;mso-position-horizontal-relative:char;mso-position-vertical-relative:line" coordorigin="" coordsize="58535,2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">
                <v:shape id="Picture 7264" o:spid="_x0000_s1092" type="#_x0000_t75" style="position:absolute;width:5853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6" o:title="" cropbottom="11450f"/>
                </v:shape>
                <v:shape id="Text Box 7265" o:spid="_x0000_s1093" type="#_x0000_t202" style="position:absolute;top:24816;width:57301;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" stroked="f">
                  <v:textbox inset="0,0,0,0">
                    <w:txbxContent>
                      <w:p w14:paraId="26F3CDA9" w14:textId="264CD3B1" w:rsidR="00D47419" w:rsidRPr="003D5256" w:rsidRDefault="00D47419" w:rsidP="00061E33">
                        <w:pPr>
                          <w:pStyle w:val="Caption"/>
                          <w:rPr>
                            <w:szCs w:val="24"/>
                          </w:rPr>
                        </w:pPr>
                        <w:bookmarkStart w:id="219" w:name="_Ref480359735"/>
                        <w:bookmarkStart w:id="220" w:name="_Ref480359731"/>
                        <w:bookmarkStart w:id="221" w:name="_Toc494733075"/>
                        <w:bookmarkStart w:id="222" w:name="_Toc494796257"/>
                        <w:r>
                          <w:t xml:space="preserve">Figure </w:t>
                        </w:r>
                        <w:fldSimple w:instr=" STYLEREF 1 \s ">
                          <w:r>
                            <w:rPr>
                              <w:noProof/>
                            </w:rPr>
                            <w:t>2</w:t>
                          </w:r>
                        </w:fldSimple>
                        <w:r>
                          <w:noBreakHyphen/>
                        </w:r>
                        <w:fldSimple w:instr=" SEQ Figure \* ARABIC \s 1 ">
                          <w:r>
                            <w:rPr>
                              <w:noProof/>
                            </w:rPr>
                            <w:t>20</w:t>
                          </w:r>
                        </w:fldSimple>
                        <w:r>
                          <w:t xml:space="preserve"> - Graphical view of potential offset with BES [63]</w:t>
                        </w:r>
                        <w:bookmarkEnd w:id="219"/>
                        <w:bookmarkEnd w:id="220"/>
                        <w:bookmarkEnd w:id="221"/>
                        <w:bookmarkEnd w:id="222"/>
                      </w:p>
                    </w:txbxContent>
                  </v:textbox>
                </v:shape>
                <w10:anchorlock/>
              </v:group>
            </w:pict>
          </mc:Fallback>
        </mc:AlternateContent>
      </w:r>
    </w:p>
    <w:p w14:paraId="5C8F8A68" w14:textId="77777777" w:rsidR="009F58EA" w:rsidRPr="00770A87" w:rsidRDefault="009F58EA" w:rsidP="00061E33">
      <w:pPr>
        <w:pStyle w:val="powerwall-price"/>
      </w:pPr>
    </w:p>
    <w:p w14:paraId="469A268F" w14:textId="77777777" w:rsidR="00016183" w:rsidRPr="00770A87" w:rsidRDefault="00016183" w:rsidP="00061E33">
      <w:pPr>
        <w:pStyle w:val="powerwall-price"/>
      </w:pPr>
      <w:r w:rsidRPr="00770A87">
        <w:t>The three main solar batteries on the market for purchase in Australia are the LG Chem RESU, Redflow ZBM 2 and the Tesla Powerwall, which was released in 2015. These are lithium-ion and zinc bromide batteries with 4-13.2 kWhr ratings depending on the unit</w:t>
      </w:r>
      <w:bookmarkStart w:id="223" w:name="_Hlk492836127"/>
      <w:r w:rsidRPr="00770A87">
        <w:t>. The Powerwall 2 claims 89% round-trip efficiency, the ZBM 80% while the LG RESU claims 95% efficiency. The ZBM 2 promotes 100% capacity use. Rydh in a 2005 study concluded with values of 0.4-0.8 for overall battery efficiency</w:t>
      </w:r>
      <w:bookmarkEnd w:id="223"/>
      <w:r w:rsidRPr="00770A87">
        <w:t xml:space="preserve">; this seems to contradict the claims made by Telsa and LG but due to the decade in elapsed time it seems reasonable. </w:t>
      </w:r>
      <w:r w:rsidRPr="00770A87">
        <w:fldChar w:fldCharType="begin"/>
      </w:r>
      <w:r w:rsidRPr="00770A87">
        <w:instrText xml:space="preserve"> ADDIN EN.CITE &lt;EndNote&gt;&lt;Cite&gt;&lt;Author&gt;Rydh&lt;/Author&gt;&lt;Year&gt;2005&lt;/Year&gt;&lt;RecNum&gt;100&lt;/RecNum&gt;&lt;DisplayText&gt;[6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Pr="00770A87">
        <w:fldChar w:fldCharType="separate"/>
      </w:r>
      <w:r w:rsidRPr="00770A87">
        <w:t>[64]</w:t>
      </w:r>
      <w:r w:rsidRPr="00770A87">
        <w:fldChar w:fldCharType="end"/>
      </w:r>
      <w:r w:rsidRPr="00770A87">
        <w:t xml:space="preserve"> The retail price for a 10 kWhr LG RESU is </w:t>
      </w:r>
      <w:r w:rsidRPr="00770A87">
        <w:rPr>
          <w:rStyle w:val="woocommerce-price-currencysymbol"/>
        </w:rPr>
        <w:t>$</w:t>
      </w:r>
      <w:r w:rsidRPr="00770A87">
        <w:rPr>
          <w:rStyle w:val="woocommerce-price-amount"/>
        </w:rPr>
        <w:t xml:space="preserve">9,700 AUD, a 10 kWhr </w:t>
      </w:r>
      <w:r w:rsidRPr="00770A87">
        <w:t>ZBM2 is $10,600 AUD and a 13.5 kWhr Tesla Powerwall 2 is $8,750 AUD. The typical cost of installation is between $1,150- $2900 AUD.</w:t>
      </w:r>
    </w:p>
    <w:p w14:paraId="22C60E4C" w14:textId="77777777" w:rsidR="00016183" w:rsidRPr="00770A87" w:rsidRDefault="00016183" w:rsidP="00061E33">
      <w:pPr>
        <w:pStyle w:val="powerwall-price"/>
      </w:pPr>
    </w:p>
    <w:p w14:paraId="231F44FD" w14:textId="77777777" w:rsidR="00016183" w:rsidRPr="00770A87" w:rsidRDefault="00016183" w:rsidP="00061E33">
      <w:pPr>
        <w:pStyle w:val="powerwall-price"/>
      </w:pPr>
      <w:r w:rsidRPr="00770A87">
        <w:t>Battery energy storage systems are costly, but with a government subsidy or rebate they readily become economically viable. There are currently schemes in Australia which provide a rebate for BES systems. As of the 1</w:t>
      </w:r>
      <w:r w:rsidRPr="00770A87">
        <w:rPr>
          <w:vertAlign w:val="superscript"/>
        </w:rPr>
        <w:t>st</w:t>
      </w:r>
      <w:r w:rsidRPr="00770A87">
        <w:t xml:space="preserve"> of July 2016, Adelaide in SA have in effect a rebate of 50% of the installed system cost with a maximum cap of $5,000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01A66D6A" w14:textId="2AD72419" w:rsidR="00016183" w:rsidRPr="00770A87" w:rsidRDefault="00016183" w:rsidP="00542ADA">
      <w:pPr>
        <w:pStyle w:val="Heading3"/>
      </w:pPr>
      <w:bookmarkStart w:id="224" w:name="_Toc494732970"/>
      <w:bookmarkStart w:id="225" w:name="_Toc494793366"/>
      <w:r w:rsidRPr="00293069">
        <w:t>Modelling</w:t>
      </w:r>
      <w:r w:rsidRPr="00770A87">
        <w:t xml:space="preserve"> of BES</w:t>
      </w:r>
      <w:bookmarkEnd w:id="224"/>
      <w:bookmarkEnd w:id="225"/>
    </w:p>
    <w:p w14:paraId="68C02444" w14:textId="77777777" w:rsidR="00016183" w:rsidRPr="00770A87" w:rsidRDefault="00016183" w:rsidP="00061E33">
      <w:r w:rsidRPr="00770A87">
        <w:t xml:space="preserve">There are many variables which affect the performance of a battery and are discussed below. The recharging time is important during the charging and discharging of a battery. If there is damage due to cell reversal or if a battery is stored in a completely discharged state it may be damaged. The depth of the discharge, humidity, temperature and the lifecycle in number of charge and discharge cycles are factors which affect the performance and life of a battery </w: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 </w:instrText>
      </w:r>
      <w:r w:rsidRPr="00770A87">
        <w:fldChar w:fldCharType="begin">
          <w:fldData xml:space="preserve">PEVuZE5vdGU+PENpdGU+PEF1dGhvcj5UZW5nPC9BdXRob3I+PFllYXI+MjAxMzwvWWVhcj48UmVj
TnVtPjc3PC9SZWNOdW0+PERpc3BsYXlUZXh0Pls2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Pr="00770A87">
        <w:instrText xml:space="preserve"> ADDIN EN.CITE.DATA </w:instrText>
      </w:r>
      <w:r w:rsidRPr="00770A87">
        <w:fldChar w:fldCharType="end"/>
      </w:r>
      <w:r w:rsidRPr="00770A87">
        <w:fldChar w:fldCharType="separate"/>
      </w:r>
      <w:r w:rsidRPr="00770A87">
        <w:t>[66]</w:t>
      </w:r>
      <w:r w:rsidRPr="00770A87">
        <w:fldChar w:fldCharType="end"/>
      </w:r>
      <w:r w:rsidRPr="00770A87">
        <w:t xml:space="preserve">. </w:t>
      </w:r>
    </w:p>
    <w:p w14:paraId="2E3C3DB7" w14:textId="77777777" w:rsidR="00016183" w:rsidRPr="00770A87" w:rsidRDefault="00016183" w:rsidP="00061E33"/>
    <w:p w14:paraId="581861D5" w14:textId="77777777" w:rsidR="00016183" w:rsidRPr="00770A87" w:rsidRDefault="00016183" w:rsidP="00061E33">
      <w:r w:rsidRPr="00770A87">
        <w:lastRenderedPageBreak/>
        <w:t xml:space="preserve">The battery life is greatest when the batteries are kept close to 100% of their capacity and after a deep or partial discharge are recharged quickly </w:t>
      </w:r>
      <w:r w:rsidRPr="00770A87">
        <w:fldChar w:fldCharType="begin"/>
      </w:r>
      <w:r w:rsidRPr="00770A87">
        <w:instrText xml:space="preserve"> ADDIN EN.CITE &lt;EndNote&gt;&lt;Cite&gt;&lt;Author&gt;Borowy&lt;/Author&gt;&lt;Year&gt;1996&lt;/Year&gt;&lt;RecNum&gt;75&lt;/RecNum&gt;&lt;DisplayText&gt;[39]&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770A87">
        <w:fldChar w:fldCharType="separate"/>
      </w:r>
      <w:r w:rsidRPr="00770A87">
        <w:t>[39]</w:t>
      </w:r>
      <w:r w:rsidRPr="00770A87">
        <w:fldChar w:fldCharType="end"/>
      </w:r>
      <w:r w:rsidRPr="00770A87">
        <w:t xml:space="preserve">. Optimal charging and discharging of a battery is dependent on the battery’s characteristics and condition. The following is an explanation of battery factors which affect its production and storage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xml:space="preserve">. </w:t>
      </w:r>
    </w:p>
    <w:p w14:paraId="3A6E05BD" w14:textId="77777777" w:rsidR="00016183" w:rsidRPr="00770A87" w:rsidRDefault="00016183" w:rsidP="00061E33"/>
    <w:p w14:paraId="29DF09F0" w14:textId="77777777" w:rsidR="00016183" w:rsidRPr="00770A87" w:rsidRDefault="00016183" w:rsidP="00061E33">
      <w:r w:rsidRPr="00770A87">
        <w:t xml:space="preserve">A PV system is not charging constantly but changes with solar irradiance and temperature. Shen summarised that calculation of the state of charge (SOC) of the battery is difficult and that the system can be assumed to completely (100%) discharge daily </w:t>
      </w:r>
      <w:r w:rsidRPr="00770A87">
        <w:fldChar w:fldCharType="begin"/>
      </w:r>
      <w:r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Pr="00770A87">
        <w:fldChar w:fldCharType="separate"/>
      </w:r>
      <w:r w:rsidRPr="00770A87">
        <w:t>[67]</w:t>
      </w:r>
      <w:r w:rsidRPr="00770A87">
        <w:fldChar w:fldCharType="end"/>
      </w:r>
      <w:r w:rsidRPr="00770A87">
        <w:t>. The energy stored on any day is given by the equation:</w:t>
      </w:r>
    </w:p>
    <w:p w14:paraId="7B39C038" w14:textId="07A6195C" w:rsidR="00016183" w:rsidRPr="00770A87" w:rsidRDefault="00D47419" w:rsidP="00061E3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19030D5" w14:textId="77777777" w:rsidR="00016183" w:rsidRPr="00770A87" w:rsidRDefault="00016183" w:rsidP="00061E33">
      <w:r w:rsidRPr="00770A87">
        <w:t>Where:</w:t>
      </w:r>
    </w:p>
    <w:p w14:paraId="108F50D0"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016183" w:rsidRPr="00770A87">
        <w:t xml:space="preserve"> – the energy stored in the battery on nth day (present day)</w:t>
      </w:r>
    </w:p>
    <w:p w14:paraId="651BFD59"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016183" w:rsidRPr="00770A87">
        <w:t xml:space="preserve"> – energy stored in the battery on nth-1 day (day before)</w:t>
      </w:r>
    </w:p>
    <w:p w14:paraId="7DD32B9A"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oMath>
      <w:r w:rsidR="00016183" w:rsidRPr="00770A87">
        <w:t xml:space="preserve"> – daily battery self-discharge rate</w:t>
      </w:r>
    </w:p>
    <w:p w14:paraId="293C9ED8"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oMath>
      <w:r w:rsidR="00016183" w:rsidRPr="00770A87">
        <w:t xml:space="preserve"> – energy generated by the solar array on the nth day</w:t>
      </w:r>
    </w:p>
    <w:p w14:paraId="15A68D87"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oMath>
      <w:r w:rsidR="00016183" w:rsidRPr="00770A87">
        <w:t xml:space="preserve"> – efficiency of the inverter</w:t>
      </w:r>
    </w:p>
    <w:p w14:paraId="31902B57"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oMath>
      <w:r w:rsidR="00016183" w:rsidRPr="00770A87">
        <w:t xml:space="preserve"> – efficiency of the battery</w:t>
      </w:r>
    </w:p>
    <w:p w14:paraId="3A72DDB9" w14:textId="77777777" w:rsidR="00016183" w:rsidRPr="00770A87" w:rsidRDefault="00016183" w:rsidP="00061E33">
      <w:r w:rsidRPr="00770A87">
        <w:t>On any nth day, the energy which can be stored in the battery is subject to the condition:</w:t>
      </w:r>
    </w:p>
    <w:p w14:paraId="1416141B" w14:textId="67B6F793" w:rsidR="00016183" w:rsidRPr="00770A87" w:rsidRDefault="00D47419" w:rsidP="00061E3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016183" w:rsidRPr="00770A87">
        <w:tab/>
      </w:r>
      <w:r w:rsidR="00016183" w:rsidRPr="00770A87">
        <w:tab/>
      </w:r>
      <w:r w:rsidR="00016183" w:rsidRPr="00770A87">
        <w:tab/>
        <w:t xml:space="preserve">    </w:t>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1</w:t>
      </w:r>
      <w:r w:rsidR="00016183" w:rsidRPr="00770A87">
        <w:rPr>
          <w:rStyle w:val="EquationsChar"/>
          <w:rFonts w:eastAsia="TimesNewRoman"/>
          <w:i w:val="0"/>
        </w:rPr>
        <w:fldChar w:fldCharType="end"/>
      </w:r>
      <w:r w:rsidR="00016183" w:rsidRPr="00770A87">
        <w:rPr>
          <w:rStyle w:val="EquationsChar"/>
          <w:rFonts w:eastAsia="TimesNewRoman"/>
          <w:i w:val="0"/>
        </w:rPr>
        <w:t>)</w:t>
      </w:r>
    </w:p>
    <w:p w14:paraId="2E0E03A9" w14:textId="77777777" w:rsidR="00016183" w:rsidRPr="00770A87" w:rsidRDefault="00016183" w:rsidP="00061E33">
      <w:r w:rsidRPr="00770A87">
        <w:t>Where:</w:t>
      </w:r>
    </w:p>
    <w:p w14:paraId="6AAF388B" w14:textId="77777777" w:rsidR="00016183" w:rsidRPr="00770A87" w:rsidRDefault="00D47419" w:rsidP="00061E3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 is the minimum energy level of the battery</w:t>
      </w:r>
    </w:p>
    <w:p w14:paraId="5F1917A4" w14:textId="77777777" w:rsidR="00016183" w:rsidRPr="00770A87" w:rsidRDefault="00D47419" w:rsidP="00061E3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016183" w:rsidRPr="00770A87">
        <w:t xml:space="preserve"> – is the maximum energy level of the battery</w:t>
      </w:r>
    </w:p>
    <w:p w14:paraId="63DB9123" w14:textId="77777777" w:rsidR="00016183" w:rsidRPr="00770A87" w:rsidRDefault="00D47419" w:rsidP="00061E33">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016183" w:rsidRPr="00770A87">
        <w:t xml:space="preserve"> is the minimum energy level the battery can achieve without affecting the specified battery life. This minimum level is the maximum depth of discharge (DOD). The DOD is a measure of the percentage of battery which has been discharged compared to its total maximum capacity. A 80% discharge or DOD is considered a deep discharge </w:t>
      </w:r>
      <w:r w:rsidR="00016183" w:rsidRPr="00770A87">
        <w:fldChar w:fldCharType="begin"/>
      </w:r>
      <w:r w:rsidR="00016183" w:rsidRPr="00770A87">
        <w:instrText xml:space="preserve"> ADDIN EN.CITE &lt;EndNote&gt;&lt;Cite&gt;&lt;Author&gt;Shen&lt;/Author&gt;&lt;Year&gt;2009&lt;/Year&gt;&lt;RecNum&gt;101&lt;/RecNum&gt;&lt;DisplayText&gt;[6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016183" w:rsidRPr="00770A87">
        <w:fldChar w:fldCharType="separate"/>
      </w:r>
      <w:r w:rsidR="00016183" w:rsidRPr="00770A87">
        <w:t>[67]</w:t>
      </w:r>
      <w:r w:rsidR="00016183" w:rsidRPr="00770A87">
        <w:fldChar w:fldCharType="end"/>
      </w:r>
      <w:r w:rsidR="00016183" w:rsidRPr="00770A87">
        <w:t xml:space="preserve">. </w:t>
      </w:r>
    </w:p>
    <w:p w14:paraId="56316B25" w14:textId="1FC59451" w:rsidR="00016183" w:rsidRPr="00770A87" w:rsidRDefault="00D47419" w:rsidP="00061E33">
      <w:pPr>
        <w:pStyle w:val="EquaText"/>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016183" w:rsidRPr="00770A87">
        <w:t xml:space="preserve"> </w:t>
      </w:r>
      <w:r w:rsidR="00016183" w:rsidRPr="00770A87">
        <w:tab/>
        <w:t xml:space="preserve">  </w:t>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2</w:t>
      </w:r>
      <w:r w:rsidR="00016183" w:rsidRPr="00770A87">
        <w:rPr>
          <w:rStyle w:val="EquationsChar"/>
          <w:rFonts w:eastAsia="TimesNewRoman"/>
          <w:i w:val="0"/>
        </w:rPr>
        <w:fldChar w:fldCharType="end"/>
      </w:r>
      <w:r w:rsidR="00016183" w:rsidRPr="00770A87">
        <w:rPr>
          <w:rStyle w:val="EquationsChar"/>
          <w:rFonts w:eastAsia="TimesNewRoman"/>
          <w:i w:val="0"/>
        </w:rPr>
        <w:t>)</w:t>
      </w:r>
    </w:p>
    <w:p w14:paraId="40E85A29" w14:textId="77777777" w:rsidR="00016183" w:rsidRPr="00770A87" w:rsidRDefault="00016183" w:rsidP="00061E33">
      <w:pPr>
        <w:pStyle w:val="EquaText"/>
      </w:pPr>
    </w:p>
    <w:p w14:paraId="2CD7AA11" w14:textId="08DAA498" w:rsidR="00016183" w:rsidRPr="00770A87" w:rsidRDefault="00016183" w:rsidP="00061E3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68A4197A" w14:textId="77777777" w:rsidR="00016183" w:rsidRPr="00770A87" w:rsidRDefault="00016183" w:rsidP="00061E33">
      <w:r w:rsidRPr="00770A87">
        <w:lastRenderedPageBreak/>
        <w:t>Therefore,</w:t>
      </w:r>
    </w:p>
    <w:p w14:paraId="7A724C36" w14:textId="37D6F10B" w:rsidR="00016183" w:rsidRPr="00770A87" w:rsidRDefault="00D47419" w:rsidP="00061E3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016183" w:rsidRPr="00770A87">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0DE2AD3B" w14:textId="77777777" w:rsidR="00016183" w:rsidRPr="00770A87" w:rsidRDefault="00016183" w:rsidP="00061E33">
      <w:r w:rsidRPr="00770A87">
        <w:t>Where:</w:t>
      </w:r>
    </w:p>
    <w:p w14:paraId="4C1C5C6B" w14:textId="77777777" w:rsidR="00016183" w:rsidRPr="00770A87" w:rsidRDefault="00D47419" w:rsidP="00061E3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016183" w:rsidRPr="00770A87">
        <w:rPr>
          <w:rFonts w:cs="Times New Roman"/>
        </w:rPr>
        <w:t xml:space="preserve"> and is the energy capacity of the battery</w:t>
      </w:r>
    </w:p>
    <w:p w14:paraId="7712403F" w14:textId="77777777" w:rsidR="00016183" w:rsidRPr="00770A87" w:rsidRDefault="00D47419" w:rsidP="00061E3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16183" w:rsidRPr="00770A87">
        <w:t xml:space="preserve"> – is the depth of discharge</w:t>
      </w:r>
    </w:p>
    <w:p w14:paraId="1237A6C1" w14:textId="77777777" w:rsidR="00016183" w:rsidRPr="00770A87" w:rsidRDefault="00D47419" w:rsidP="00061E3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16183" w:rsidRPr="00770A87">
        <w:t xml:space="preserve"> – is the state of charge </w:t>
      </w:r>
    </w:p>
    <w:p w14:paraId="7C04E2F2" w14:textId="20870C5D" w:rsidR="00016183" w:rsidRPr="00770A87" w:rsidRDefault="00016183" w:rsidP="00061E33">
      <w:r w:rsidRPr="00770A87">
        <w:t>SOC</w:t>
      </w:r>
      <w:r w:rsidRPr="00770A87">
        <w:rPr>
          <w:iCs/>
        </w:rPr>
        <w:t xml:space="preserve"> is the state of charge of the battery and</w:t>
      </w:r>
      <w:r w:rsidRPr="00770A87">
        <w:t xml:space="preserve"> is a percentage expression which indicates a battery’s remaining capacity over its total capacity. It is given by the </w:t>
      </w:r>
      <w:r w:rsidR="009562DA">
        <w:t>equation</w:t>
      </w:r>
      <w:r w:rsidRPr="00770A87">
        <w:t xml:space="preserve"> </w: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 </w:instrText>
      </w:r>
      <w:r w:rsidRPr="00770A87">
        <w:fldChar w:fldCharType="begin">
          <w:fldData xml:space="preserve">PEVuZE5vdGU+PENpdGU+PEF1dGhvcj5TaGVuPC9BdXRob3I+PFllYXI+MjAwOTwvWWVhcj48UmVj
TnVtPjEwMTwvUmVjTnVtPjxEaXNwbGF5VGV4dD5bNjcsIDY4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Pr="00770A87">
        <w:instrText xml:space="preserve"> ADDIN EN.CITE.DATA </w:instrText>
      </w:r>
      <w:r w:rsidRPr="00770A87">
        <w:fldChar w:fldCharType="end"/>
      </w:r>
      <w:r w:rsidRPr="00770A87">
        <w:fldChar w:fldCharType="separate"/>
      </w:r>
      <w:r w:rsidRPr="00770A87">
        <w:t>[67, 68]</w:t>
      </w:r>
      <w:r w:rsidRPr="00770A87">
        <w:fldChar w:fldCharType="end"/>
      </w:r>
      <w:r w:rsidRPr="00770A87">
        <w:t xml:space="preserve">: </w:t>
      </w:r>
    </w:p>
    <w:p w14:paraId="62835DE4" w14:textId="3696FA74" w:rsidR="00016183" w:rsidRPr="00770A87" w:rsidRDefault="00D47419" w:rsidP="00061E3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5</w:t>
      </w:r>
      <w:r w:rsidR="00016183" w:rsidRPr="00770A87">
        <w:rPr>
          <w:rStyle w:val="EquationsChar"/>
          <w:rFonts w:eastAsia="TimesNewRoman"/>
          <w:i w:val="0"/>
        </w:rPr>
        <w:fldChar w:fldCharType="end"/>
      </w:r>
      <w:r w:rsidR="00016183" w:rsidRPr="00770A87">
        <w:rPr>
          <w:rStyle w:val="EquationsChar"/>
          <w:rFonts w:eastAsia="TimesNewRoman"/>
          <w:i w:val="0"/>
        </w:rPr>
        <w:t>)</w:t>
      </w:r>
    </w:p>
    <w:p w14:paraId="64B5D6F5" w14:textId="77777777" w:rsidR="00016183" w:rsidRPr="00770A87" w:rsidRDefault="00016183" w:rsidP="00061E33">
      <w:r w:rsidRPr="00770A87">
        <w:t>DOD of a battery is linked to the life of the battery. The lower the DOD then the lower the cost of the system and the shorter the battery life.</w:t>
      </w:r>
    </w:p>
    <w:p w14:paraId="2F045AC2" w14:textId="77777777" w:rsidR="00016183" w:rsidRPr="00770A87" w:rsidRDefault="00016183" w:rsidP="00061E33"/>
    <w:p w14:paraId="551A9194" w14:textId="2535596D" w:rsidR="00016183" w:rsidRPr="00770A87" w:rsidRDefault="00016183" w:rsidP="00061E33">
      <w:r w:rsidRPr="00770A87">
        <w:t xml:space="preserve">The difference in the battery technologies affect how they should be operated. The DOD can be shallow or deep and the higher the DOD the lower the cycle life and vice versa </w:t>
      </w:r>
      <w:r w:rsidRPr="00770A87">
        <w:fldChar w:fldCharType="begin"/>
      </w:r>
      <w:r w:rsidRPr="00770A87">
        <w:instrText xml:space="preserve"> ADDIN EN.CITE &lt;EndNote&gt;&lt;Cite&gt;&lt;Author&gt;Muselli&lt;/Author&gt;&lt;Year&gt;2000&lt;/Year&gt;&lt;RecNum&gt;78&lt;/RecNum&gt;&lt;DisplayText&gt;[6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Pr="00770A87">
        <w:fldChar w:fldCharType="separate"/>
      </w:r>
      <w:r w:rsidRPr="00770A87">
        <w:t>[69]</w:t>
      </w:r>
      <w:r w:rsidRPr="00770A87">
        <w:fldChar w:fldCharType="end"/>
      </w:r>
      <w:r w:rsidRPr="00770A87">
        <w:t>. Batteries can suffer from an effect known as “memory” where the output is depressed over time and this fading is indicated by the State of Health (SOH) of the battery. The present full charged capacity of a battery is different from when the battery was new and subsequently declines over time. The equation</w:t>
      </w:r>
      <w:r w:rsidR="008D3238">
        <w:t xml:space="preserve"> (2-16)</w:t>
      </w:r>
      <w:r w:rsidRPr="00770A87">
        <w:t xml:space="preserve"> can be used to calculate the SOH of the battery </w:t>
      </w:r>
      <w:r w:rsidRPr="00770A87">
        <w:fldChar w:fldCharType="begin"/>
      </w:r>
      <w:r w:rsidRPr="00770A87">
        <w:instrText xml:space="preserve"> ADDIN EN.CITE &lt;EndNote&gt;&lt;Cite&gt;&lt;Author&gt;Ng&lt;/Author&gt;&lt;Year&gt;2009&lt;/Year&gt;&lt;RecNum&gt;129&lt;/RecNum&gt;&lt;DisplayText&gt;[6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Pr="00770A87">
        <w:fldChar w:fldCharType="separate"/>
      </w:r>
      <w:r w:rsidRPr="00770A87">
        <w:t>[68]</w:t>
      </w:r>
      <w:r w:rsidRPr="00770A87">
        <w:fldChar w:fldCharType="end"/>
      </w:r>
      <w:r w:rsidRPr="00770A87">
        <w:t xml:space="preserve">: </w:t>
      </w:r>
    </w:p>
    <w:p w14:paraId="4749560F" w14:textId="1FB1C444" w:rsidR="00016183" w:rsidRPr="00770A87" w:rsidRDefault="00D47419" w:rsidP="00061E3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2</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6</w:t>
      </w:r>
      <w:r w:rsidR="00016183" w:rsidRPr="00770A87">
        <w:rPr>
          <w:rStyle w:val="EquationsChar"/>
          <w:rFonts w:eastAsia="TimesNewRoman"/>
          <w:i w:val="0"/>
        </w:rPr>
        <w:fldChar w:fldCharType="end"/>
      </w:r>
      <w:r w:rsidR="00016183" w:rsidRPr="00770A87">
        <w:rPr>
          <w:rStyle w:val="EquationsChar"/>
          <w:rFonts w:eastAsia="TimesNewRoman"/>
          <w:i w:val="0"/>
        </w:rPr>
        <w:t>)</w:t>
      </w:r>
    </w:p>
    <w:p w14:paraId="749600F7" w14:textId="77777777" w:rsidR="00016183" w:rsidRPr="00770A87" w:rsidRDefault="00016183" w:rsidP="00061E33">
      <w:r w:rsidRPr="00770A87">
        <w:t>Where:</w:t>
      </w:r>
    </w:p>
    <w:p w14:paraId="39AFFDCA" w14:textId="77777777" w:rsidR="00016183" w:rsidRDefault="00D47419" w:rsidP="00061E3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016183" w:rsidRPr="00770A87">
        <w:t xml:space="preserve"> – is the original rated capacity of the battery</w:t>
      </w:r>
    </w:p>
    <w:p w14:paraId="12F96ED9" w14:textId="2DA660E3" w:rsidR="00183E56" w:rsidRPr="00906CFC" w:rsidRDefault="00183E56" w:rsidP="00061E33"/>
    <w:p w14:paraId="561D669C" w14:textId="77777777" w:rsidR="00183E56" w:rsidRDefault="00183E56" w:rsidP="00061E33">
      <w:pPr>
        <w:pStyle w:val="Bullet"/>
        <w:sectPr w:rsidR="00183E56" w:rsidSect="00061E33">
          <w:endnotePr>
            <w:numRestart w:val="eachSect"/>
          </w:endnotePr>
          <w:pgSz w:w="11906" w:h="16838"/>
          <w:pgMar w:top="1418" w:right="1418" w:bottom="1418" w:left="2268" w:header="709" w:footer="709" w:gutter="0"/>
          <w:cols w:space="708"/>
          <w:docGrid w:linePitch="360"/>
        </w:sectPr>
      </w:pPr>
    </w:p>
    <w:p w14:paraId="5BB50B5C" w14:textId="3AF5046F" w:rsidR="00016183" w:rsidRPr="00770A87" w:rsidRDefault="00016183" w:rsidP="00EE2C2D">
      <w:pPr>
        <w:pStyle w:val="Heading2"/>
      </w:pPr>
      <w:bookmarkStart w:id="226" w:name="_Toc494732971"/>
      <w:bookmarkStart w:id="227" w:name="_Toc494793367"/>
      <w:r w:rsidRPr="00293069">
        <w:lastRenderedPageBreak/>
        <w:t>North</w:t>
      </w:r>
      <w:r w:rsidRPr="00770A87">
        <w:t xml:space="preserve"> QLD Solar Radiation</w:t>
      </w:r>
      <w:bookmarkEnd w:id="226"/>
      <w:bookmarkEnd w:id="227"/>
    </w:p>
    <w:p w14:paraId="4B81C088" w14:textId="77777777" w:rsidR="00016183" w:rsidRPr="00770A87" w:rsidRDefault="00016183" w:rsidP="00061E33">
      <w:r w:rsidRPr="00770A87">
        <w:t xml:space="preserve">Solar PV systems derive their energy directly from the sun. The amount of sunlight hours and its intensity vary; therefore, a measure of potential energy must be established. The diffuse solar irradiance is a measure of the rate of incoming solar energy both directly and diffused on a horizontal plane at a point on the Earth’s surface. The device which measures diffuse solar irradiance is the pyranometer. Instruments to measure solar irradiance are complex and special procedures must be adhered to for calibration and measuring </w:t>
      </w:r>
      <w:r w:rsidRPr="00770A87">
        <w:fldChar w:fldCharType="begin"/>
      </w:r>
      <w:r w:rsidRPr="00770A87">
        <w:instrText xml:space="preserve"> ADDIN EN.CITE &lt;EndNote&gt;&lt;Cite&gt;&lt;Author&gt;McKenzie&lt;/Author&gt;&lt;Year&gt;1993&lt;/Year&gt;&lt;RecNum&gt;81&lt;/RecNum&gt;&lt;DisplayText&gt;[7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Pr="00770A87">
        <w:fldChar w:fldCharType="separate"/>
      </w:r>
      <w:r w:rsidRPr="00770A87">
        <w:t>[70]</w:t>
      </w:r>
      <w:r w:rsidRPr="00770A87">
        <w:fldChar w:fldCharType="end"/>
      </w:r>
      <w:r w:rsidRPr="00770A87">
        <w:t xml:space="preserve">. </w:t>
      </w:r>
    </w:p>
    <w:p w14:paraId="4BC401C3" w14:textId="77777777" w:rsidR="00016183" w:rsidRPr="00770A87" w:rsidRDefault="00016183" w:rsidP="00061E33"/>
    <w:p w14:paraId="3984864F" w14:textId="222564B8" w:rsidR="00016183" w:rsidRDefault="00016183" w:rsidP="00061E33">
      <w:r w:rsidRPr="00770A87">
        <w:t>Australia is situated approximately in the middle of the tropic of Capricorn at 23.5</w:t>
      </w:r>
      <m:oMath>
        <m:r>
          <m:rPr>
            <m:sty m:val="p"/>
          </m:rPr>
          <w:rPr>
            <w:rFonts w:ascii="Cambria Math" w:hAnsi="Cambria Math"/>
            <w:lang w:eastAsia="en-GB"/>
          </w:rPr>
          <m:t>°</m:t>
        </m:r>
      </m:oMath>
      <w:r w:rsidRPr="00770A87">
        <w:t xml:space="preserve"> latitude. It therefore experiences high degrees of solar irradiance which nominate it as a prime candidate for solar PV systems. The Australian Solar Irradiance is shown in </w:t>
      </w:r>
      <w:r w:rsidR="002659EF">
        <w:t>Figure 2-21</w:t>
      </w:r>
      <w:r w:rsidRPr="00770A87">
        <w:t xml:space="preserve"> and was taken from the Bureau of Meteorology website </w:t>
      </w:r>
      <w:r w:rsidRPr="00770A87">
        <w:fldChar w:fldCharType="begin"/>
      </w:r>
      <w:r w:rsidRPr="00770A87">
        <w:instrText xml:space="preserve"> ADDIN EN.CITE &lt;EndNote&gt;&lt;Cite ExcludeYear="1"&gt;&lt;Author&gt;(BOM)&lt;/Author&gt;&lt;RecNum&gt;79&lt;/RecNum&gt;&lt;DisplayText&gt;[7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Pr="00770A87">
        <w:fldChar w:fldCharType="separate"/>
      </w:r>
      <w:r w:rsidRPr="00770A87">
        <w:t>[71]</w:t>
      </w:r>
      <w:r w:rsidRPr="00770A87">
        <w:fldChar w:fldCharType="end"/>
      </w:r>
      <w:r w:rsidRPr="00770A87">
        <w:t xml:space="preserve">. </w:t>
      </w:r>
    </w:p>
    <w:p w14:paraId="1655245D" w14:textId="77777777" w:rsidR="009F58EA" w:rsidRPr="00770A87" w:rsidRDefault="009F58EA" w:rsidP="00061E33"/>
    <w:p w14:paraId="2C2150D4" w14:textId="77777777" w:rsidR="00016183" w:rsidRPr="00770A87" w:rsidRDefault="00016183" w:rsidP="00061E33">
      <w:r w:rsidRPr="00770A87">
        <w:rPr>
          <w:noProof/>
          <w:lang w:eastAsia="en-AU"/>
        </w:rPr>
        <mc:AlternateContent>
          <mc:Choice Requires="wpg">
            <w:drawing>
              <wp:inline distT="0" distB="0" distL="0" distR="0" wp14:anchorId="51DFA51F" wp14:editId="48612500">
                <wp:extent cx="5303520" cy="4359565"/>
                <wp:effectExtent l="0" t="0" r="0" b="3175"/>
                <wp:docPr id="7189" name="Group 7189"/>
                <wp:cNvGraphicFramePr/>
                <a:graphic xmlns:a="http://schemas.openxmlformats.org/drawingml/2006/main">
                  <a:graphicData uri="http://schemas.microsoft.com/office/word/2010/wordprocessingGroup">
                    <wpg:wgp>
                      <wpg:cNvGrpSpPr/>
                      <wpg:grpSpPr>
                        <a:xfrm>
                          <a:off x="0" y="0"/>
                          <a:ext cx="5303520" cy="4359565"/>
                          <a:chOff x="0" y="0"/>
                          <a:chExt cx="5731510" cy="4359565"/>
                        </a:xfrm>
                      </wpg:grpSpPr>
                      <pic:pic xmlns:pic="http://schemas.openxmlformats.org/drawingml/2006/picture">
                        <pic:nvPicPr>
                          <pic:cNvPr id="7221" name="Picture 7221"/>
                          <pic:cNvPicPr>
                            <a:picLocks noChangeAspect="1"/>
                          </pic:cNvPicPr>
                        </pic:nvPicPr>
                        <pic:blipFill>
                          <a:blip r:embed="rId127"/>
                          <a:stretch>
                            <a:fillRect/>
                          </a:stretch>
                        </pic:blipFill>
                        <pic:spPr>
                          <a:xfrm>
                            <a:off x="0" y="0"/>
                            <a:ext cx="5731510" cy="3988435"/>
                          </a:xfrm>
                          <a:prstGeom prst="rect">
                            <a:avLst/>
                          </a:prstGeom>
                        </pic:spPr>
                      </pic:pic>
                      <wps:wsp>
                        <wps:cNvPr id="7187" name="Text Box 7187"/>
                        <wps:cNvSpPr txBox="1"/>
                        <wps:spPr>
                          <a:xfrm>
                            <a:off x="0" y="4109155"/>
                            <a:ext cx="5731510" cy="250410"/>
                          </a:xfrm>
                          <a:prstGeom prst="rect">
                            <a:avLst/>
                          </a:prstGeom>
                          <a:solidFill>
                            <a:prstClr val="white"/>
                          </a:solidFill>
                          <a:ln>
                            <a:noFill/>
                          </a:ln>
                        </wps:spPr>
                        <wps:txbx>
                          <w:txbxContent>
                            <w:p w14:paraId="25EC0590" w14:textId="64D7CE14" w:rsidR="00D47419" w:rsidRPr="00BB0A4A" w:rsidRDefault="00D47419" w:rsidP="00061E33">
                              <w:pPr>
                                <w:pStyle w:val="Caption"/>
                                <w:rPr>
                                  <w:szCs w:val="24"/>
                                </w:rPr>
                              </w:pPr>
                              <w:bookmarkStart w:id="228" w:name="_Toc494733076"/>
                              <w:bookmarkStart w:id="229" w:name="_Toc494796258"/>
                              <w:bookmarkStart w:id="230" w:name="_Ref479518582"/>
                              <w:bookmarkStart w:id="231" w:name="_Ref492978409"/>
                              <w:r>
                                <w:t xml:space="preserve">Figure </w:t>
                              </w:r>
                              <w:fldSimple w:instr=" STYLEREF 1 \s ">
                                <w:r>
                                  <w:rPr>
                                    <w:noProof/>
                                  </w:rPr>
                                  <w:t>2</w:t>
                                </w:r>
                              </w:fldSimple>
                              <w:r>
                                <w:noBreakHyphen/>
                              </w:r>
                              <w:fldSimple w:instr=" SEQ Figure \* ARABIC \s 1 ">
                                <w:r>
                                  <w:rPr>
                                    <w:noProof/>
                                  </w:rPr>
                                  <w:t>21</w:t>
                                </w:r>
                              </w:fldSimple>
                              <w:r>
                                <w:t xml:space="preserve"> - Australian Solar Irradiance [72]</w:t>
                              </w:r>
                              <w:bookmarkEnd w:id="228"/>
                              <w:bookmarkEnd w:id="229"/>
                              <w:r>
                                <w:t xml:space="preserve"> </w:t>
                              </w:r>
                              <w:bookmarkEnd w:id="230"/>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DFA51F" id="Group 7189" o:spid="_x0000_s1094" style="width:417.6pt;height:343.25pt;mso-position-horizontal-relative:char;mso-position-vertical-relative:line" coordsize="57315,4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">
                <v:shape id="Picture 7221" o:spid="_x0000_s1095"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8" o:title=""/>
                </v:shape>
                <v:shape id="Text Box 7187" o:spid="_x0000_s1096" type="#_x0000_t202" style="position:absolute;top:41091;width:57315;height:2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" stroked="f">
                  <v:textbox inset="0,0,0,0">
                    <w:txbxContent>
                      <w:p w14:paraId="25EC0590" w14:textId="64D7CE14" w:rsidR="00D47419" w:rsidRPr="00BB0A4A" w:rsidRDefault="00D47419" w:rsidP="00061E33">
                        <w:pPr>
                          <w:pStyle w:val="Caption"/>
                          <w:rPr>
                            <w:szCs w:val="24"/>
                          </w:rPr>
                        </w:pPr>
                        <w:bookmarkStart w:id="232" w:name="_Toc494733076"/>
                        <w:bookmarkStart w:id="233" w:name="_Toc494796258"/>
                        <w:bookmarkStart w:id="234" w:name="_Ref479518582"/>
                        <w:bookmarkStart w:id="235" w:name="_Ref492978409"/>
                        <w:r>
                          <w:t xml:space="preserve">Figure </w:t>
                        </w:r>
                        <w:fldSimple w:instr=" STYLEREF 1 \s ">
                          <w:r>
                            <w:rPr>
                              <w:noProof/>
                            </w:rPr>
                            <w:t>2</w:t>
                          </w:r>
                        </w:fldSimple>
                        <w:r>
                          <w:noBreakHyphen/>
                        </w:r>
                        <w:fldSimple w:instr=" SEQ Figure \* ARABIC \s 1 ">
                          <w:r>
                            <w:rPr>
                              <w:noProof/>
                            </w:rPr>
                            <w:t>21</w:t>
                          </w:r>
                        </w:fldSimple>
                        <w:r>
                          <w:t xml:space="preserve"> - Australian Solar Irradiance [72]</w:t>
                        </w:r>
                        <w:bookmarkEnd w:id="232"/>
                        <w:bookmarkEnd w:id="233"/>
                        <w:r>
                          <w:t xml:space="preserve"> </w:t>
                        </w:r>
                        <w:bookmarkEnd w:id="234"/>
                        <w:bookmarkEnd w:id="235"/>
                      </w:p>
                    </w:txbxContent>
                  </v:textbox>
                </v:shape>
                <w10:anchorlock/>
              </v:group>
            </w:pict>
          </mc:Fallback>
        </mc:AlternateContent>
      </w:r>
    </w:p>
    <w:p w14:paraId="15269D79" w14:textId="77777777" w:rsidR="00016183" w:rsidRPr="00770A87" w:rsidRDefault="00016183" w:rsidP="00061E33"/>
    <w:p w14:paraId="0573F73D" w14:textId="47BB3680" w:rsidR="00016183" w:rsidRPr="00770A87" w:rsidRDefault="002659EF" w:rsidP="00061E33">
      <w:r>
        <w:t>Figure 2-21</w:t>
      </w:r>
      <w:r w:rsidR="00016183" w:rsidRPr="00770A87">
        <w:t xml:space="preserve"> shows that Townsville experiences approximately 22 MJ/m</w:t>
      </w:r>
      <w:r w:rsidR="00016183" w:rsidRPr="00770A87">
        <w:rPr>
          <w:sz w:val="28"/>
          <w:vertAlign w:val="superscript"/>
        </w:rPr>
        <w:t>2</w:t>
      </w:r>
      <w:r w:rsidR="00016183" w:rsidRPr="00770A87">
        <w:t xml:space="preserve"> of solar energy each year with approximately 300 days of sunlight </w:t>
      </w:r>
      <w:r w:rsidR="00016183" w:rsidRPr="00770A87">
        <w:fldChar w:fldCharType="begin"/>
      </w:r>
      <w:r w:rsidR="00016183" w:rsidRPr="00770A87">
        <w:instrText xml:space="preserve"> ADDIN EN.CITE &lt;EndNote&gt;&lt;Cite&gt;&lt;Author&gt;Zahedi&lt;/Author&gt;&lt;Year&gt;2010&lt;/Year&gt;&lt;RecNum&gt;36&lt;/RecNum&gt;&lt;DisplayText&gt;[7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016183" w:rsidRPr="00770A87">
        <w:fldChar w:fldCharType="separate"/>
      </w:r>
      <w:r w:rsidR="00016183" w:rsidRPr="00770A87">
        <w:t>[72]</w:t>
      </w:r>
      <w:r w:rsidR="00016183" w:rsidRPr="00770A87">
        <w:fldChar w:fldCharType="end"/>
      </w:r>
      <w:r w:rsidR="00016183" w:rsidRPr="00770A87">
        <w:t xml:space="preserve">. Townsville experiences high levels of solar radiation throughout the year due to its high solar elevations and low total ozone columns </w:t>
      </w:r>
      <w:r w:rsidR="00016183" w:rsidRPr="00770A87">
        <w:fldChar w:fldCharType="begin"/>
      </w:r>
      <w:r w:rsidR="00016183" w:rsidRPr="00770A87">
        <w:instrText xml:space="preserve"> ADDIN EN.CITE &lt;EndNote&gt;&lt;Cite&gt;&lt;Author&gt;Bernhard&lt;/Author&gt;&lt;Year&gt;1997&lt;/Year&gt;&lt;RecNum&gt;80&lt;/RecNum&gt;&lt;DisplayText&gt;[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016183" w:rsidRPr="00770A87">
        <w:fldChar w:fldCharType="separate"/>
      </w:r>
      <w:r w:rsidR="00016183" w:rsidRPr="00770A87">
        <w:t>[73]</w:t>
      </w:r>
      <w:r w:rsidR="00016183" w:rsidRPr="00770A87">
        <w:fldChar w:fldCharType="end"/>
      </w:r>
      <w:r w:rsidR="00016183" w:rsidRPr="00770A87">
        <w:t xml:space="preserve">. </w:t>
      </w:r>
      <w:r w:rsidR="00016183" w:rsidRPr="00770A87">
        <w:lastRenderedPageBreak/>
        <w:t>This 22MJ/m</w:t>
      </w:r>
      <w:r w:rsidR="00016183" w:rsidRPr="00770A87">
        <w:rPr>
          <w:vertAlign w:val="superscript"/>
        </w:rPr>
        <w:t>2</w:t>
      </w:r>
      <w:r w:rsidR="00016183" w:rsidRPr="00770A87">
        <w:t xml:space="preserve"> is a yearly figure and consequently from the tilt of the Earth’s axis it varies as shown in</w:t>
      </w:r>
      <w:r>
        <w:t xml:space="preserve"> Figure 2-2</w:t>
      </w:r>
      <w:r w:rsidR="00183E56">
        <w:t>2</w:t>
      </w:r>
      <w:r w:rsidR="00016183" w:rsidRPr="00770A87">
        <w:t>. This total radiation figure was created in Turkey with a similar latitude to Townsville but in the Northern Hemisphere. It shows the relationship between month and amount of solar radiation and how it varies throughout the year.</w:t>
      </w:r>
      <w:bookmarkStart w:id="236" w:name="globalirradiance"/>
      <w:bookmarkEnd w:id="236"/>
    </w:p>
    <w:p w14:paraId="4250C7A6" w14:textId="1E2FD823" w:rsidR="00960B0B" w:rsidRPr="00960B0B" w:rsidRDefault="00016183" w:rsidP="00061E33">
      <w:r w:rsidRPr="00770A87">
        <w:rPr>
          <w:noProof/>
          <w:lang w:eastAsia="en-AU"/>
        </w:rPr>
        <mc:AlternateContent>
          <mc:Choice Requires="wpg">
            <w:drawing>
              <wp:inline distT="0" distB="0" distL="0" distR="0" wp14:anchorId="08875471" wp14:editId="51D55D45">
                <wp:extent cx="5551630" cy="4414982"/>
                <wp:effectExtent l="0" t="0" r="0" b="5080"/>
                <wp:docPr id="7210" name="Group 7210"/>
                <wp:cNvGraphicFramePr/>
                <a:graphic xmlns:a="http://schemas.openxmlformats.org/drawingml/2006/main">
                  <a:graphicData uri="http://schemas.microsoft.com/office/word/2010/wordprocessingGroup">
                    <wpg:wgp>
                      <wpg:cNvGrpSpPr/>
                      <wpg:grpSpPr>
                        <a:xfrm>
                          <a:off x="0" y="0"/>
                          <a:ext cx="5551630" cy="4414982"/>
                          <a:chOff x="0" y="0"/>
                          <a:chExt cx="5813252" cy="4414982"/>
                        </a:xfrm>
                      </wpg:grpSpPr>
                      <pic:pic xmlns:pic="http://schemas.openxmlformats.org/drawingml/2006/picture">
                        <pic:nvPicPr>
                          <pic:cNvPr id="7186" name="Picture 7186"/>
                          <pic:cNvPicPr>
                            <a:picLocks noChangeAspect="1"/>
                          </pic:cNvPicPr>
                        </pic:nvPicPr>
                        <pic:blipFill rotWithShape="1">
                          <a:blip r:embed="rId129"/>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480" y="4214599"/>
                            <a:ext cx="5669772" cy="200383"/>
                          </a:xfrm>
                          <a:prstGeom prst="rect">
                            <a:avLst/>
                          </a:prstGeom>
                          <a:solidFill>
                            <a:prstClr val="white"/>
                          </a:solidFill>
                          <a:ln>
                            <a:noFill/>
                          </a:ln>
                        </wps:spPr>
                        <wps:txbx>
                          <w:txbxContent>
                            <w:p w14:paraId="4FD33BEA" w14:textId="71E49DFB" w:rsidR="00D47419" w:rsidRPr="00D803C5" w:rsidRDefault="00D47419" w:rsidP="00061E33">
                              <w:pPr>
                                <w:pStyle w:val="Caption"/>
                              </w:pPr>
                              <w:bookmarkStart w:id="237" w:name="_Ref479519412"/>
                              <w:bookmarkStart w:id="238" w:name="_Toc494733077"/>
                              <w:bookmarkStart w:id="239" w:name="_Toc494796259"/>
                              <w:r w:rsidRPr="005E24DD">
                                <w:t xml:space="preserve">Figure </w:t>
                              </w:r>
                              <w:fldSimple w:instr=" STYLEREF 1 \s ">
                                <w:r>
                                  <w:rPr>
                                    <w:noProof/>
                                  </w:rPr>
                                  <w:t>2</w:t>
                                </w:r>
                              </w:fldSimple>
                              <w:r>
                                <w:noBreakHyphen/>
                              </w:r>
                              <w:fldSimple w:instr=" SEQ Figure \* ARABIC \s 1 ">
                                <w:r>
                                  <w:rPr>
                                    <w:noProof/>
                                  </w:rPr>
                                  <w:t>22</w:t>
                                </w:r>
                              </w:fldSimple>
                              <w:r>
                                <w:t xml:space="preserve"> </w:t>
                              </w:r>
                              <w:r w:rsidRPr="005E24DD">
                                <w:t>-</w:t>
                              </w:r>
                              <w:r>
                                <w:t xml:space="preserve"> Average Hourly Total Solar Radiation on Horizontal Surface (measured) [73]</w:t>
                              </w:r>
                              <w:bookmarkEnd w:id="237"/>
                              <w:bookmarkEnd w:id="238"/>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875471" id="Group 7210" o:spid="_x0000_s1097" style="width:437.15pt;height:347.65pt;mso-position-horizontal-relative:char;mso-position-vertical-relative:line" coordsize="58132,44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">
                <v:shape id="Picture 7186" o:spid="_x0000_s1098"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30" o:title="" cropbottom="6542f"/>
                </v:shape>
                <v:shape id="Text Box 7208" o:spid="_x0000_s1099" type="#_x0000_t202" style="position:absolute;left:1434;top:42145;width:56698;height:2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4FD33BEA" w14:textId="71E49DFB" w:rsidR="00D47419" w:rsidRPr="00D803C5" w:rsidRDefault="00D47419" w:rsidP="00061E33">
                        <w:pPr>
                          <w:pStyle w:val="Caption"/>
                        </w:pPr>
                        <w:bookmarkStart w:id="240" w:name="_Ref479519412"/>
                        <w:bookmarkStart w:id="241" w:name="_Toc494733077"/>
                        <w:bookmarkStart w:id="242" w:name="_Toc494796259"/>
                        <w:r w:rsidRPr="005E24DD">
                          <w:t xml:space="preserve">Figure </w:t>
                        </w:r>
                        <w:fldSimple w:instr=" STYLEREF 1 \s ">
                          <w:r>
                            <w:rPr>
                              <w:noProof/>
                            </w:rPr>
                            <w:t>2</w:t>
                          </w:r>
                        </w:fldSimple>
                        <w:r>
                          <w:noBreakHyphen/>
                        </w:r>
                        <w:fldSimple w:instr=" SEQ Figure \* ARABIC \s 1 ">
                          <w:r>
                            <w:rPr>
                              <w:noProof/>
                            </w:rPr>
                            <w:t>22</w:t>
                          </w:r>
                        </w:fldSimple>
                        <w:r>
                          <w:t xml:space="preserve"> </w:t>
                        </w:r>
                        <w:r w:rsidRPr="005E24DD">
                          <w:t>-</w:t>
                        </w:r>
                        <w:r>
                          <w:t xml:space="preserve"> Average Hourly Total Solar Radiation on Horizontal Surface (measured) [73]</w:t>
                        </w:r>
                        <w:bookmarkEnd w:id="240"/>
                        <w:bookmarkEnd w:id="241"/>
                        <w:bookmarkEnd w:id="242"/>
                      </w:p>
                    </w:txbxContent>
                  </v:textbox>
                </v:shape>
                <w10:anchorlock/>
              </v:group>
            </w:pict>
          </mc:Fallback>
        </mc:AlternateContent>
      </w:r>
    </w:p>
    <w:p w14:paraId="445FFEE2" w14:textId="6829EB7B" w:rsidR="00016183" w:rsidRPr="00770A87" w:rsidRDefault="00016183" w:rsidP="00542ADA">
      <w:pPr>
        <w:pStyle w:val="Heading3"/>
      </w:pPr>
      <w:bookmarkStart w:id="243" w:name="_Toc494732972"/>
      <w:bookmarkStart w:id="244" w:name="_Toc494793368"/>
      <w:r w:rsidRPr="00EE2C2D">
        <w:t>PSH</w:t>
      </w:r>
      <w:r w:rsidRPr="00770A87">
        <w:t xml:space="preserve"> Conversion</w:t>
      </w:r>
      <w:bookmarkEnd w:id="243"/>
      <w:bookmarkEnd w:id="244"/>
    </w:p>
    <w:p w14:paraId="31C20775" w14:textId="07AD0AB3" w:rsidR="00016183" w:rsidRPr="00770A87" w:rsidRDefault="00016183" w:rsidP="00061E33">
      <w:r w:rsidRPr="00770A87">
        <w:t xml:space="preserve">The data which is given in </w:t>
      </w:r>
      <w:r w:rsidR="002659EF">
        <w:t>Figure 2-21</w:t>
      </w:r>
      <w:r w:rsidR="00AF21FB">
        <w:t xml:space="preserve"> </w:t>
      </w:r>
      <w:r w:rsidRPr="00770A87">
        <w:t>is megajoules per meter squared. To convert megajoules per meters squared per day to peak sun hours the following conversions are used:</w:t>
      </w:r>
    </w:p>
    <w:p w14:paraId="7BA4E7CB" w14:textId="77777777" w:rsidR="00016183" w:rsidRPr="00770A87" w:rsidRDefault="00016183" w:rsidP="00061E33"/>
    <w:p w14:paraId="005D6437" w14:textId="77777777" w:rsidR="00016183" w:rsidRPr="00770A87" w:rsidRDefault="00016183" w:rsidP="00061E33">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9DA4310" w14:textId="77777777" w:rsidR="00016183" w:rsidRPr="00770A87" w:rsidRDefault="00016183" w:rsidP="00061E33"/>
    <w:p w14:paraId="654B6F50" w14:textId="77777777" w:rsidR="00016183" w:rsidRPr="00770A87" w:rsidRDefault="00D47419" w:rsidP="00061E3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19FA489B" w14:textId="77777777" w:rsidR="00016183" w:rsidRPr="00770A87" w:rsidRDefault="00016183" w:rsidP="00061E33"/>
    <w:p w14:paraId="31C0279E" w14:textId="77777777" w:rsidR="00016183" w:rsidRPr="00770A87" w:rsidRDefault="00016183" w:rsidP="00061E33">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69287EAA" w14:textId="15BADE55" w:rsidR="00016183" w:rsidRPr="00770A87" w:rsidRDefault="00D47419" w:rsidP="00061E3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519040C9" w14:textId="77777777" w:rsidR="00016183" w:rsidRPr="00770A87" w:rsidRDefault="00016183" w:rsidP="00061E33">
      <m:oMathPara>
        <m:oMath>
          <m:r>
            <m:rPr>
              <m:sty m:val="p"/>
            </m:rPr>
            <w:rPr>
              <w:rFonts w:ascii="Cambria Math" w:hAnsi="Cambria Math"/>
            </w:rPr>
            <w:lastRenderedPageBreak/>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2612309E" w14:textId="77777777" w:rsidR="00016183" w:rsidRPr="00770A87" w:rsidRDefault="00016183" w:rsidP="00061E33"/>
    <w:p w14:paraId="22DFEFD2" w14:textId="77777777" w:rsidR="00016183" w:rsidRPr="00770A87" w:rsidRDefault="00016183" w:rsidP="00061E33">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137DC199" w14:textId="3D1CBE52" w:rsidR="00016183" w:rsidRPr="00770A87" w:rsidRDefault="00D47419" w:rsidP="00061E33">
      <w:pPr>
        <w:pStyle w:val="Equations"/>
        <w:rPr>
          <w:rStyle w:val="EquationsChar"/>
        </w:rPr>
      </w:pPr>
      <m:oMath>
        <m:f>
          <m:fPr>
            <m:ctrlPr>
              <w:rPr>
                <w:rFonts w:ascii="Cambria Math" w:hAnsi="Cambria Math"/>
                <w:sz w:val="32"/>
                <w:szCs w:val="32"/>
              </w:rPr>
            </m:ctrlPr>
          </m:fPr>
          <m:num>
            <m:r>
              <m:rPr>
                <m:sty m:val="p"/>
              </m:rPr>
              <w:rPr>
                <w:rFonts w:ascii="Cambria Math" w:hAnsi="Cambria Math"/>
                <w:sz w:val="32"/>
                <w:szCs w:val="32"/>
              </w:rPr>
              <m:t xml:space="preserve">0.277 </m:t>
            </m:r>
            <m:r>
              <w:rPr>
                <w:rFonts w:ascii="Cambria Math" w:hAnsi="Cambria Math"/>
                <w:sz w:val="32"/>
                <w:szCs w:val="32"/>
              </w:rPr>
              <m:t>kWhr</m:t>
            </m:r>
          </m:num>
          <m:den>
            <m:r>
              <m:rPr>
                <m:sty m:val="p"/>
              </m:rPr>
              <w:rPr>
                <w:rFonts w:ascii="Cambria Math" w:hAnsi="Cambria Math"/>
                <w:sz w:val="32"/>
                <w:szCs w:val="32"/>
              </w:rPr>
              <m:t xml:space="preserve">1 </m:t>
            </m:r>
            <m:r>
              <w:rPr>
                <w:rFonts w:ascii="Cambria Math" w:hAnsi="Cambria Math"/>
                <w:sz w:val="32"/>
                <w:szCs w:val="32"/>
              </w:rPr>
              <m:t>MJ</m:t>
            </m:r>
            <m:r>
              <m:rPr>
                <m:sty m:val="p"/>
              </m:rPr>
              <w:rPr>
                <w:rFonts w:ascii="Cambria Math" w:hAnsi="Cambria Math"/>
                <w:sz w:val="32"/>
                <w:szCs w:val="32"/>
              </w:rPr>
              <m:t xml:space="preserve"> </m:t>
            </m:r>
          </m:den>
        </m:f>
      </m:oMath>
      <w:r w:rsidR="00016183" w:rsidRPr="00770A87">
        <w:rPr>
          <w:sz w:val="32"/>
          <w:szCs w:val="32"/>
        </w:rPr>
        <w:t xml:space="preserve"> = </w:t>
      </w:r>
      <w:r w:rsidR="00016183" w:rsidRPr="00770A87">
        <w:rPr>
          <w:szCs w:val="32"/>
        </w:rPr>
        <w:t>1</w:t>
      </w:r>
      <w:r w:rsidR="00016183" w:rsidRPr="00770A87">
        <w:tab/>
      </w:r>
      <w:r w:rsidR="00016183" w:rsidRPr="00770A87">
        <w:tab/>
      </w:r>
      <w:r w:rsidR="00016183" w:rsidRPr="00770A87">
        <w:tab/>
      </w:r>
      <w:r w:rsidR="00016183" w:rsidRPr="00770A87">
        <w:rPr>
          <w:rStyle w:val="EquationsChar"/>
        </w:rPr>
        <w:tab/>
        <w:t>(</w:t>
      </w:r>
      <w:r w:rsidR="00016183" w:rsidRPr="00770A87">
        <w:rPr>
          <w:rStyle w:val="EquationsChar"/>
        </w:rPr>
        <w:fldChar w:fldCharType="begin"/>
      </w:r>
      <w:r w:rsidR="00016183" w:rsidRPr="00770A87">
        <w:rPr>
          <w:rStyle w:val="EquationsChar"/>
        </w:rPr>
        <w:instrText xml:space="preserve"> STYLEREF 1 \s </w:instrText>
      </w:r>
      <w:r w:rsidR="00016183" w:rsidRPr="00770A87">
        <w:rPr>
          <w:rStyle w:val="EquationsChar"/>
        </w:rPr>
        <w:fldChar w:fldCharType="separate"/>
      </w:r>
      <w:r w:rsidR="00501050">
        <w:rPr>
          <w:rStyle w:val="EquationsChar"/>
          <w:noProof/>
        </w:rPr>
        <w:t>2</w:t>
      </w:r>
      <w:r w:rsidR="00016183" w:rsidRPr="00770A87">
        <w:rPr>
          <w:rStyle w:val="EquationsChar"/>
        </w:rPr>
        <w:fldChar w:fldCharType="end"/>
      </w:r>
      <w:r w:rsidR="00016183" w:rsidRPr="00770A87">
        <w:rPr>
          <w:rStyle w:val="EquationsChar"/>
        </w:rPr>
        <w:noBreakHyphen/>
      </w:r>
      <w:r w:rsidR="00016183" w:rsidRPr="00770A87">
        <w:rPr>
          <w:rStyle w:val="EquationsChar"/>
        </w:rPr>
        <w:fldChar w:fldCharType="begin"/>
      </w:r>
      <w:r w:rsidR="00016183" w:rsidRPr="00770A87">
        <w:rPr>
          <w:rStyle w:val="EquationsChar"/>
        </w:rPr>
        <w:instrText xml:space="preserve"> SEQ Equation \* ARABIC \s 1 </w:instrText>
      </w:r>
      <w:r w:rsidR="00016183" w:rsidRPr="00770A87">
        <w:rPr>
          <w:rStyle w:val="EquationsChar"/>
        </w:rPr>
        <w:fldChar w:fldCharType="separate"/>
      </w:r>
      <w:r w:rsidR="00501050">
        <w:rPr>
          <w:rStyle w:val="EquationsChar"/>
          <w:noProof/>
        </w:rPr>
        <w:t>17</w:t>
      </w:r>
      <w:r w:rsidR="00016183" w:rsidRPr="00770A87">
        <w:rPr>
          <w:rStyle w:val="EquationsChar"/>
        </w:rPr>
        <w:fldChar w:fldCharType="end"/>
      </w:r>
      <w:r w:rsidR="00016183" w:rsidRPr="00770A87">
        <w:rPr>
          <w:rStyle w:val="EquationsChar"/>
        </w:rPr>
        <w:t>)</w:t>
      </w:r>
    </w:p>
    <w:p w14:paraId="639368F7" w14:textId="77777777" w:rsidR="00016183" w:rsidRPr="00770A87" w:rsidRDefault="00D47419" w:rsidP="00061E33">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292EC4BE" w14:textId="77777777" w:rsidR="00016183" w:rsidRPr="00770A87" w:rsidRDefault="00016183" w:rsidP="00061E33"/>
    <w:p w14:paraId="023E6DEA" w14:textId="77777777" w:rsidR="00016183" w:rsidRPr="00770A87" w:rsidRDefault="00D47419" w:rsidP="00061E33">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300B6906" w14:textId="77777777" w:rsidR="00016183" w:rsidRPr="00770A87" w:rsidRDefault="00016183" w:rsidP="00061E33"/>
    <w:p w14:paraId="40C8DBCE" w14:textId="77777777" w:rsidR="00016183" w:rsidRPr="00770A87" w:rsidRDefault="00016183" w:rsidP="00061E33">
      <w:r w:rsidRPr="00770A87">
        <w:t>Therefore, a household in central Northern Territory receiving 20 MJ/m</w:t>
      </w:r>
      <w:r w:rsidRPr="00770A87">
        <w:rPr>
          <w:vertAlign w:val="superscript"/>
        </w:rPr>
        <w:t>2</w:t>
      </w:r>
      <w:r w:rsidRPr="00770A87">
        <w:t>/day is equal to 5.55 peak sun hours (PSH) of solar irradiance.</w:t>
      </w:r>
    </w:p>
    <w:p w14:paraId="03FDA68D" w14:textId="5EA63B9C" w:rsidR="00016183" w:rsidRPr="00770A87" w:rsidRDefault="00016183" w:rsidP="00EE2C2D">
      <w:pPr>
        <w:pStyle w:val="Heading2"/>
      </w:pPr>
      <w:bookmarkStart w:id="245" w:name="_Toc494732973"/>
      <w:bookmarkStart w:id="246" w:name="_Toc494793369"/>
      <w:r w:rsidRPr="00770A87">
        <w:t>Optimal Roof Tilt Angle &amp; Orientation</w:t>
      </w:r>
      <w:bookmarkEnd w:id="245"/>
      <w:bookmarkEnd w:id="246"/>
    </w:p>
    <w:p w14:paraId="34EB1044" w14:textId="0E1EC8CF" w:rsidR="00016183" w:rsidRPr="00770A87" w:rsidRDefault="00016183" w:rsidP="00061E33">
      <w:r w:rsidRPr="00770A87">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770A87">
        <w:fldChar w:fldCharType="begin"/>
      </w:r>
      <w:r w:rsidRPr="00770A87">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w:t>
      </w:r>
      <w:r w:rsidRPr="00770A87">
        <w:fldChar w:fldCharType="end"/>
      </w:r>
      <w:r w:rsidR="003340DB">
        <w:t>. The red shades</w:t>
      </w:r>
      <w:r w:rsidRPr="00770A87">
        <w:t xml:space="preserve"> in </w:t>
      </w:r>
      <w:r w:rsidR="002659EF">
        <w:t>Figure 2-23</w:t>
      </w:r>
      <w:r w:rsidR="003340DB">
        <w:t xml:space="preserve"> </w:t>
      </w:r>
      <w:r w:rsidRPr="00770A87">
        <w:t>show higher amounts of solar radiation due to pitch and orientation.</w:t>
      </w:r>
    </w:p>
    <w:p w14:paraId="38DBDE84" w14:textId="77777777" w:rsidR="00016183" w:rsidRPr="00770A87" w:rsidRDefault="00016183" w:rsidP="00061E33"/>
    <w:p w14:paraId="65F43150" w14:textId="77777777" w:rsidR="00016183" w:rsidRPr="00770A87" w:rsidRDefault="00016183" w:rsidP="00061E33">
      <w:pPr>
        <w:rPr>
          <w:lang w:eastAsia="en-GB"/>
        </w:rPr>
      </w:pPr>
      <w:r w:rsidRPr="00770A87">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770A87">
        <w:rPr>
          <w:lang w:eastAsia="en-GB"/>
        </w:rPr>
        <w:t>, in spring (March, April, and May) 18.3</w:t>
      </w:r>
      <m:oMath>
        <m:r>
          <m:rPr>
            <m:sty m:val="p"/>
          </m:rPr>
          <w:rPr>
            <w:rFonts w:ascii="Cambria Math" w:hAnsi="Cambria Math"/>
            <w:lang w:eastAsia="en-GB"/>
          </w:rPr>
          <m:t>°</m:t>
        </m:r>
      </m:oMath>
      <w:r w:rsidRPr="00770A87">
        <w:rPr>
          <w:lang w:eastAsia="en-GB"/>
        </w:rPr>
        <w:t>, in summer (June, July, and August) 4.3</w:t>
      </w:r>
      <m:oMath>
        <m:r>
          <m:rPr>
            <m:sty m:val="p"/>
          </m:rPr>
          <w:rPr>
            <w:rFonts w:ascii="Cambria Math" w:hAnsi="Cambria Math"/>
            <w:lang w:eastAsia="en-GB"/>
          </w:rPr>
          <m:t>°</m:t>
        </m:r>
      </m:oMath>
      <w:r w:rsidRPr="00770A87">
        <w:rPr>
          <w:lang w:eastAsia="en-GB"/>
        </w:rPr>
        <w:t>, and in autumn (September, October, and November) 43</w:t>
      </w:r>
      <m:oMath>
        <m:r>
          <m:rPr>
            <m:sty m:val="p"/>
          </m:rPr>
          <w:rPr>
            <w:rFonts w:ascii="Cambria Math" w:hAnsi="Cambria Math"/>
            <w:lang w:eastAsia="en-GB"/>
          </w:rPr>
          <m:t>°</m:t>
        </m:r>
      </m:oMath>
      <w:r w:rsidRPr="00770A87">
        <w:rPr>
          <w:lang w:eastAsia="en-GB"/>
        </w:rPr>
        <w:t>. Thus, the yearly average of these figures was 30.3</w:t>
      </w:r>
      <m:oMath>
        <m:r>
          <m:rPr>
            <m:sty m:val="p"/>
          </m:rPr>
          <w:rPr>
            <w:rFonts w:ascii="Cambria Math" w:hAnsi="Cambria Math"/>
            <w:lang w:eastAsia="en-GB"/>
          </w:rPr>
          <m:t>°</m:t>
        </m:r>
      </m:oMath>
      <w:r w:rsidRPr="00770A87">
        <w:rPr>
          <w:lang w:eastAsia="en-GB"/>
        </w:rPr>
        <w:t xml:space="preserve"> and this was the optimum fixed tilt for the year </w:t>
      </w:r>
      <w:r w:rsidRPr="00770A87">
        <w:rPr>
          <w:lang w:eastAsia="en-GB"/>
        </w:rPr>
        <w:fldChar w:fldCharType="begin"/>
      </w:r>
      <w:r w:rsidRPr="00770A87">
        <w:rPr>
          <w:lang w:eastAsia="en-GB"/>
        </w:rPr>
        <w:instrText xml:space="preserve"> ADDIN EN.CITE &lt;EndNote&gt;&lt;Cite&gt;&lt;Author&gt;Ulgen&lt;/Author&gt;&lt;Year&gt;2006&lt;/Year&gt;&lt;RecNum&gt;167&lt;/RecNum&gt;&lt;DisplayText&gt;[74]&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770A87">
        <w:rPr>
          <w:lang w:eastAsia="en-GB"/>
        </w:rPr>
        <w:fldChar w:fldCharType="separate"/>
      </w:r>
      <w:r w:rsidRPr="00770A87">
        <w:rPr>
          <w:lang w:eastAsia="en-GB"/>
        </w:rPr>
        <w:t>[74]</w:t>
      </w:r>
      <w:r w:rsidRPr="00770A87">
        <w:rPr>
          <w:lang w:eastAsia="en-GB"/>
        </w:rPr>
        <w:fldChar w:fldCharType="end"/>
      </w:r>
      <w:r w:rsidRPr="00770A87">
        <w:rPr>
          <w:lang w:eastAsia="en-GB"/>
        </w:rPr>
        <w:t>. It should be noted here that the study was conducted in Izmir in Turkey with a latitude of 38.42</w:t>
      </w:r>
      <m:oMath>
        <m:r>
          <m:rPr>
            <m:sty m:val="p"/>
          </m:rPr>
          <w:rPr>
            <w:rFonts w:ascii="Cambria Math" w:hAnsi="Cambria Math"/>
            <w:lang w:eastAsia="en-GB"/>
          </w:rPr>
          <m:t>°</m:t>
        </m:r>
      </m:oMath>
      <w:r w:rsidRPr="00770A87">
        <w:rPr>
          <w:lang w:eastAsia="en-GB"/>
        </w:rPr>
        <w:t xml:space="preserve">. </w:t>
      </w:r>
    </w:p>
    <w:p w14:paraId="6414AF37" w14:textId="77777777" w:rsidR="00016183" w:rsidRPr="00770A87" w:rsidRDefault="00016183" w:rsidP="00061E33">
      <w:pPr>
        <w:rPr>
          <w:lang w:eastAsia="en-GB"/>
        </w:rPr>
      </w:pPr>
      <w:r w:rsidRPr="00770A87">
        <w:rPr>
          <w:noProof/>
          <w:lang w:eastAsia="en-AU"/>
        </w:rPr>
        <w:lastRenderedPageBreak/>
        <mc:AlternateContent>
          <mc:Choice Requires="wpg">
            <w:drawing>
              <wp:inline distT="0" distB="0" distL="0" distR="0" wp14:anchorId="2283773A" wp14:editId="01680BF8">
                <wp:extent cx="5282655" cy="2152073"/>
                <wp:effectExtent l="0" t="0" r="0" b="635"/>
                <wp:docPr id="7261" name="Group 7261"/>
                <wp:cNvGraphicFramePr/>
                <a:graphic xmlns:a="http://schemas.openxmlformats.org/drawingml/2006/main">
                  <a:graphicData uri="http://schemas.microsoft.com/office/word/2010/wordprocessingGroup">
                    <wpg:wgp>
                      <wpg:cNvGrpSpPr/>
                      <wpg:grpSpPr>
                        <a:xfrm>
                          <a:off x="0" y="0"/>
                          <a:ext cx="5282655" cy="2152073"/>
                          <a:chOff x="-10160" y="0"/>
                          <a:chExt cx="6262370" cy="2152073"/>
                        </a:xfrm>
                      </wpg:grpSpPr>
                      <pic:pic xmlns:pic="http://schemas.openxmlformats.org/drawingml/2006/picture">
                        <pic:nvPicPr>
                          <pic:cNvPr id="7242" name="Picture 7242"/>
                          <pic:cNvPicPr>
                            <a:picLocks noChangeAspect="1"/>
                          </pic:cNvPicPr>
                        </pic:nvPicPr>
                        <pic:blipFill rotWithShape="1">
                          <a:blip r:embed="rId131"/>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2"/>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0386"/>
                            <a:ext cx="6262370" cy="501687"/>
                          </a:xfrm>
                          <a:prstGeom prst="rect">
                            <a:avLst/>
                          </a:prstGeom>
                          <a:solidFill>
                            <a:prstClr val="white"/>
                          </a:solidFill>
                          <a:ln>
                            <a:noFill/>
                          </a:ln>
                        </wps:spPr>
                        <wps:txbx>
                          <w:txbxContent>
                            <w:p w14:paraId="3D3DE58E" w14:textId="751781C5" w:rsidR="00D47419" w:rsidRPr="00E65486" w:rsidRDefault="00D47419" w:rsidP="00061E33">
                              <w:pPr>
                                <w:pStyle w:val="Caption"/>
                                <w:rPr>
                                  <w:szCs w:val="24"/>
                                </w:rPr>
                              </w:pPr>
                              <w:bookmarkStart w:id="247" w:name="_Toc494733078"/>
                              <w:bookmarkStart w:id="248" w:name="_Toc494796260"/>
                              <w:r>
                                <w:t xml:space="preserve">Figure </w:t>
                              </w:r>
                              <w:fldSimple w:instr=" STYLEREF 1 \s ">
                                <w:r>
                                  <w:rPr>
                                    <w:noProof/>
                                  </w:rPr>
                                  <w:t>2</w:t>
                                </w:r>
                              </w:fldSimple>
                              <w:r>
                                <w:noBreakHyphen/>
                              </w:r>
                              <w:fldSimple w:instr=" SEQ Figure \* ARABIC \s 1 ">
                                <w:r>
                                  <w:rPr>
                                    <w:noProof/>
                                  </w:rPr>
                                  <w:t>23</w:t>
                                </w:r>
                              </w:fldSimple>
                              <w:r>
                                <w:t xml:space="preserve"> - </w:t>
                              </w:r>
                              <w:r w:rsidRPr="007B1854">
                                <w:t>3D annual radiation map of pitched roof from south-eastern view (left) a</w:t>
                              </w:r>
                              <w:r>
                                <w:t>nd north-eastern view (right) [75</w:t>
                              </w:r>
                              <w:r w:rsidRPr="007B1854">
                                <w:t>]</w:t>
                              </w:r>
                              <w:bookmarkEnd w:id="247"/>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283773A" id="Group 7261" o:spid="_x0000_s1100" style="width:415.95pt;height:169.45pt;mso-position-horizontal-relative:char;mso-position-vertical-relative:line" coordorigin="-101" coordsize="62623,2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">
                <v:shape id="Picture 7242" o:spid="_x0000_s1101"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3" o:title="" cropbottom="7767f"/>
                </v:shape>
                <v:shape id="Picture 7243" o:spid="_x0000_s1102"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4" o:title="" cropbottom="6802f"/>
                </v:shape>
                <v:shape id="Text Box 7247" o:spid="_x0000_s1103" type="#_x0000_t202" style="position:absolute;left:-101;top:16503;width:62623;height:5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" stroked="f">
                  <v:textbox inset="0,0,0,0">
                    <w:txbxContent>
                      <w:p w14:paraId="3D3DE58E" w14:textId="751781C5" w:rsidR="00D47419" w:rsidRPr="00E65486" w:rsidRDefault="00D47419" w:rsidP="00061E33">
                        <w:pPr>
                          <w:pStyle w:val="Caption"/>
                          <w:rPr>
                            <w:szCs w:val="24"/>
                          </w:rPr>
                        </w:pPr>
                        <w:bookmarkStart w:id="249" w:name="_Toc494733078"/>
                        <w:bookmarkStart w:id="250" w:name="_Toc494796260"/>
                        <w:r>
                          <w:t xml:space="preserve">Figure </w:t>
                        </w:r>
                        <w:fldSimple w:instr=" STYLEREF 1 \s ">
                          <w:r>
                            <w:rPr>
                              <w:noProof/>
                            </w:rPr>
                            <w:t>2</w:t>
                          </w:r>
                        </w:fldSimple>
                        <w:r>
                          <w:noBreakHyphen/>
                        </w:r>
                        <w:fldSimple w:instr=" SEQ Figure \* ARABIC \s 1 ">
                          <w:r>
                            <w:rPr>
                              <w:noProof/>
                            </w:rPr>
                            <w:t>23</w:t>
                          </w:r>
                        </w:fldSimple>
                        <w:r>
                          <w:t xml:space="preserve"> - </w:t>
                        </w:r>
                        <w:r w:rsidRPr="007B1854">
                          <w:t>3D annual radiation map of pitched roof from south-eastern view (left) a</w:t>
                        </w:r>
                        <w:r>
                          <w:t>nd north-eastern view (right) [75</w:t>
                        </w:r>
                        <w:r w:rsidRPr="007B1854">
                          <w:t>]</w:t>
                        </w:r>
                        <w:bookmarkEnd w:id="249"/>
                        <w:bookmarkEnd w:id="250"/>
                      </w:p>
                    </w:txbxContent>
                  </v:textbox>
                </v:shape>
                <w10:anchorlock/>
              </v:group>
            </w:pict>
          </mc:Fallback>
        </mc:AlternateContent>
      </w:r>
    </w:p>
    <w:p w14:paraId="0892B311" w14:textId="77777777" w:rsidR="00016183" w:rsidRPr="00770A87" w:rsidRDefault="00016183" w:rsidP="00061E33">
      <w:pPr>
        <w:rPr>
          <w:lang w:eastAsia="en-GB"/>
        </w:rPr>
      </w:pPr>
      <w:r w:rsidRPr="00770A87">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770A87">
        <w:rPr>
          <w:lang w:eastAsia="en-GB"/>
        </w:rPr>
        <w:fldChar w:fldCharType="begin"/>
      </w:r>
      <w:r w:rsidRPr="00770A87">
        <w:rPr>
          <w:lang w:eastAsia="en-GB"/>
        </w:rPr>
        <w:instrText xml:space="preserve"> ADDIN EN.CITE &lt;EndNote&gt;&lt;Cite&gt;&lt;Author&gt;Cheng&lt;/Author&gt;&lt;Year&gt;2009&lt;/Year&gt;&lt;RecNum&gt;166&lt;/RecNum&gt;&lt;DisplayText&gt;[75]&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770A87">
        <w:rPr>
          <w:lang w:eastAsia="en-GB"/>
        </w:rPr>
        <w:fldChar w:fldCharType="separate"/>
      </w:r>
      <w:r w:rsidRPr="00770A87">
        <w:rPr>
          <w:lang w:eastAsia="en-GB"/>
        </w:rPr>
        <w:t>[75]</w:t>
      </w:r>
      <w:r w:rsidRPr="00770A87">
        <w:rPr>
          <w:lang w:eastAsia="en-GB"/>
        </w:rPr>
        <w:fldChar w:fldCharType="end"/>
      </w:r>
      <w:r w:rsidRPr="00770A87">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770A87">
        <w:rPr>
          <w:lang w:eastAsia="en-GB"/>
        </w:rPr>
        <w:t>. Perhaps this change of 8</w:t>
      </w:r>
      <m:oMath>
        <m:r>
          <m:rPr>
            <m:sty m:val="p"/>
          </m:rPr>
          <w:rPr>
            <w:rFonts w:ascii="Cambria Math" w:hAnsi="Cambria Math"/>
            <w:lang w:eastAsia="en-GB"/>
          </w:rPr>
          <m:t>°</m:t>
        </m:r>
      </m:oMath>
      <w:r w:rsidRPr="00770A87">
        <w:rPr>
          <w:lang w:eastAsia="en-GB"/>
        </w:rPr>
        <w:t xml:space="preserve"> is accountable for the 1.5% loss.</w:t>
      </w:r>
    </w:p>
    <w:p w14:paraId="7EEC3DBB" w14:textId="77777777" w:rsidR="00016183" w:rsidRPr="00770A87" w:rsidRDefault="00016183" w:rsidP="00061E33">
      <w:pPr>
        <w:rPr>
          <w:lang w:eastAsia="en-GB"/>
        </w:rPr>
      </w:pPr>
    </w:p>
    <w:p w14:paraId="480935BB" w14:textId="77777777" w:rsidR="00016183" w:rsidRPr="00770A87" w:rsidRDefault="00016183" w:rsidP="00061E33">
      <w:pPr>
        <w:rPr>
          <w:lang w:eastAsia="en-GB"/>
        </w:rPr>
      </w:pPr>
      <w:r w:rsidRPr="00770A87">
        <w:rPr>
          <w:lang w:eastAsia="en-GB"/>
        </w:rPr>
        <w:t>Demirkol, using the optimal roof tilt angles throughout the year and adjusting monthly, found</w:t>
      </w:r>
      <w:r w:rsidRPr="00770A87">
        <w:rPr>
          <w:rFonts w:ascii="AdvSTP_PSTimR" w:hAnsi="AdvSTP_PSTimR" w:cs="AdvSTP_PSTimR"/>
          <w:sz w:val="20"/>
          <w:szCs w:val="20"/>
          <w:lang w:eastAsia="en-GB"/>
        </w:rPr>
        <w:t xml:space="preserve"> </w:t>
      </w:r>
      <w:r w:rsidRPr="00770A87">
        <w:rPr>
          <w:lang w:eastAsia="en-GB"/>
        </w:rPr>
        <w:t xml:space="preserve">gains in the amount of solar radiation were 1.1% and 3.9%, respectively. A daily average of 29.3% gain in total solar radiation resulted in an daily average of 34.6% gain in generated electricity </w:t>
      </w:r>
      <w:r w:rsidRPr="00770A87">
        <w:rPr>
          <w:lang w:eastAsia="en-GB"/>
        </w:rPr>
        <w:fldChar w:fldCharType="begin"/>
      </w:r>
      <w:r w:rsidRPr="00770A87">
        <w:rPr>
          <w:lang w:eastAsia="en-GB"/>
        </w:rPr>
        <w:instrText xml:space="preserve"> ADDIN EN.CITE &lt;EndNote&gt;&lt;Cite&gt;&lt;Author&gt;Kacira&lt;/Author&gt;&lt;Year&gt;2004&lt;/Year&gt;&lt;RecNum&gt;165&lt;/RecNum&gt;&lt;DisplayText&gt;[76]&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770A87">
        <w:rPr>
          <w:lang w:eastAsia="en-GB"/>
        </w:rPr>
        <w:fldChar w:fldCharType="separate"/>
      </w:r>
      <w:r w:rsidRPr="00770A87">
        <w:rPr>
          <w:lang w:eastAsia="en-GB"/>
        </w:rPr>
        <w:t>[76]</w:t>
      </w:r>
      <w:r w:rsidRPr="00770A87">
        <w:rPr>
          <w:lang w:eastAsia="en-GB"/>
        </w:rPr>
        <w:fldChar w:fldCharType="end"/>
      </w:r>
      <w:r w:rsidRPr="00770A87">
        <w:rPr>
          <w:lang w:eastAsia="en-GB"/>
        </w:rPr>
        <w:t>.</w:t>
      </w:r>
    </w:p>
    <w:p w14:paraId="245F1815" w14:textId="77777777" w:rsidR="00016183" w:rsidRPr="00770A87" w:rsidRDefault="00016183" w:rsidP="00061E33">
      <w:pPr>
        <w:rPr>
          <w:lang w:eastAsia="en-GB"/>
        </w:rPr>
      </w:pPr>
    </w:p>
    <w:p w14:paraId="6F2BAC9A" w14:textId="797F7E44" w:rsidR="00016183" w:rsidRPr="00770A87" w:rsidRDefault="00183E56" w:rsidP="00061E33">
      <w:pPr>
        <w:rPr>
          <w:lang w:eastAsia="en-GB"/>
        </w:rPr>
      </w:pPr>
      <w:r w:rsidRPr="00770A87">
        <w:rPr>
          <w:noProof/>
          <w:lang w:eastAsia="en-AU"/>
        </w:rPr>
        <mc:AlternateContent>
          <mc:Choice Requires="wpg">
            <w:drawing>
              <wp:anchor distT="0" distB="0" distL="114300" distR="114300" simplePos="0" relativeHeight="251658275" behindDoc="0" locked="0" layoutInCell="1" allowOverlap="1" wp14:anchorId="3B1EB87F" wp14:editId="3FFF097D">
                <wp:simplePos x="0" y="0"/>
                <wp:positionH relativeFrom="column">
                  <wp:posOffset>27940</wp:posOffset>
                </wp:positionH>
                <wp:positionV relativeFrom="paragraph">
                  <wp:posOffset>971245</wp:posOffset>
                </wp:positionV>
                <wp:extent cx="5159375" cy="223520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159375" cy="2235200"/>
                          <a:chOff x="0" y="0"/>
                          <a:chExt cx="5616575" cy="2235201"/>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5"/>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6"/>
                            <a:stretch>
                              <a:fillRect/>
                            </a:stretch>
                          </pic:blipFill>
                          <pic:spPr>
                            <a:xfrm>
                              <a:off x="2618105" y="0"/>
                              <a:ext cx="2998470" cy="1440815"/>
                            </a:xfrm>
                            <a:prstGeom prst="rect">
                              <a:avLst/>
                            </a:prstGeom>
                          </pic:spPr>
                        </pic:pic>
                      </wpg:grpSp>
                      <wps:wsp>
                        <wps:cNvPr id="23" name="Text Box 23"/>
                        <wps:cNvSpPr txBox="1"/>
                        <wps:spPr>
                          <a:xfrm>
                            <a:off x="0" y="1974407"/>
                            <a:ext cx="5616575" cy="260794"/>
                          </a:xfrm>
                          <a:prstGeom prst="rect">
                            <a:avLst/>
                          </a:prstGeom>
                          <a:solidFill>
                            <a:prstClr val="white"/>
                          </a:solidFill>
                          <a:ln>
                            <a:noFill/>
                          </a:ln>
                        </wps:spPr>
                        <wps:txbx>
                          <w:txbxContent>
                            <w:p w14:paraId="563156B8" w14:textId="40E9AC2F" w:rsidR="00D47419" w:rsidRDefault="00D47419" w:rsidP="00061E33">
                              <w:pPr>
                                <w:pStyle w:val="Caption"/>
                              </w:pPr>
                              <w:bookmarkStart w:id="251" w:name="_Ref494551509"/>
                              <w:bookmarkStart w:id="252" w:name="_Toc494796261"/>
                              <w:r>
                                <w:t xml:space="preserve">Figure </w:t>
                              </w:r>
                              <w:fldSimple w:instr=" STYLEREF 1 \s ">
                                <w:r>
                                  <w:rPr>
                                    <w:noProof/>
                                  </w:rPr>
                                  <w:t>2</w:t>
                                </w:r>
                              </w:fldSimple>
                              <w:r>
                                <w:noBreakHyphen/>
                              </w:r>
                              <w:fldSimple w:instr=" SEQ Figure \* ARABIC \s 1 ">
                                <w:r>
                                  <w:rPr>
                                    <w:noProof/>
                                  </w:rPr>
                                  <w:t>24</w:t>
                                </w:r>
                              </w:fldSimple>
                              <w:r>
                                <w:t xml:space="preserve"> - Solar Azimuth (left) and Solar Declination (right) </w:t>
                              </w:r>
                              <w:bookmarkEnd w:id="251"/>
                              <w:r>
                                <w:t>[78]</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B1EB87F" id="Group 24" o:spid="_x0000_s1104" style="position:absolute;left:0;text-align:left;margin-left:2.2pt;margin-top:76.5pt;width:406.25pt;height:176pt;z-index:251658275;mso-position-horizontal-relative:text;mso-position-vertical-relative:text" coordsize="56165,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">
                <v:group id="Group 22" o:spid="_x0000_s1105"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6"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7" o:title=""/>
                  </v:shape>
                  <v:shape id="Picture 21" o:spid="_x0000_s1107"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8" o:title=""/>
                  </v:shape>
                </v:group>
                <v:shape id="Text Box 23" o:spid="_x0000_s1108" type="#_x0000_t202" style="position:absolute;top:19744;width:56165;height:2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563156B8" w14:textId="40E9AC2F" w:rsidR="00D47419" w:rsidRDefault="00D47419" w:rsidP="00061E33">
                        <w:pPr>
                          <w:pStyle w:val="Caption"/>
                        </w:pPr>
                        <w:bookmarkStart w:id="253" w:name="_Ref494551509"/>
                        <w:bookmarkStart w:id="254" w:name="_Toc494796261"/>
                        <w:r>
                          <w:t xml:space="preserve">Figure </w:t>
                        </w:r>
                        <w:fldSimple w:instr=" STYLEREF 1 \s ">
                          <w:r>
                            <w:rPr>
                              <w:noProof/>
                            </w:rPr>
                            <w:t>2</w:t>
                          </w:r>
                        </w:fldSimple>
                        <w:r>
                          <w:noBreakHyphen/>
                        </w:r>
                        <w:fldSimple w:instr=" SEQ Figure \* ARABIC \s 1 ">
                          <w:r>
                            <w:rPr>
                              <w:noProof/>
                            </w:rPr>
                            <w:t>24</w:t>
                          </w:r>
                        </w:fldSimple>
                        <w:r>
                          <w:t xml:space="preserve"> - Solar Azimuth (left) and Solar Declination (right) </w:t>
                        </w:r>
                        <w:bookmarkEnd w:id="253"/>
                        <w:r>
                          <w:t>[78]</w:t>
                        </w:r>
                        <w:bookmarkEnd w:id="254"/>
                      </w:p>
                    </w:txbxContent>
                  </v:textbox>
                </v:shape>
                <w10:wrap type="square"/>
              </v:group>
            </w:pict>
          </mc:Fallback>
        </mc:AlternateContent>
      </w:r>
      <w:r w:rsidR="00016183" w:rsidRPr="00770A87">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00016183" w:rsidRPr="00770A87">
        <w:fldChar w:fldCharType="begin"/>
      </w:r>
      <w:r w:rsidR="00016183" w:rsidRPr="00770A87">
        <w:instrText xml:space="preserve"> ADDIN EN.CITE &lt;EndNote&gt;&lt;Cite&gt;&lt;Author&gt;Perez&lt;/Author&gt;&lt;Year&gt;1993&lt;/Year&gt;&lt;RecNum&gt;159&lt;/RecNum&gt;&lt;DisplayText&gt;[77]&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00016183" w:rsidRPr="00770A87">
        <w:fldChar w:fldCharType="separate"/>
      </w:r>
      <w:r w:rsidR="00016183" w:rsidRPr="00770A87">
        <w:t>[77]</w:t>
      </w:r>
      <w:r w:rsidR="00016183" w:rsidRPr="00770A87">
        <w:fldChar w:fldCharType="end"/>
      </w:r>
      <w:r w:rsidR="00016183" w:rsidRPr="00770A87">
        <w:t xml:space="preserve">. </w:t>
      </w:r>
      <w:r w:rsidR="002659EF">
        <w:t>Figure 2-24</w:t>
      </w:r>
      <w:r w:rsidR="00AF21FB">
        <w:t xml:space="preserve"> </w:t>
      </w:r>
      <w:r w:rsidR="00016183" w:rsidRPr="00770A87">
        <w:t xml:space="preserve">shows the solar azimuth and </w:t>
      </w:r>
      <w:r w:rsidR="00016183" w:rsidRPr="00770A87">
        <w:lastRenderedPageBreak/>
        <w:t>solar declination of the sun during a day with reference to perpendicular angle (Note the declination is for the Northern Hemisphere).</w:t>
      </w:r>
      <w:r w:rsidRPr="00183E56">
        <w:rPr>
          <w:noProof/>
          <w:lang w:eastAsia="en-AU"/>
        </w:rPr>
        <w:t xml:space="preserve"> </w:t>
      </w:r>
    </w:p>
    <w:p w14:paraId="23EF2D8A" w14:textId="7E495E63" w:rsidR="009F58EA" w:rsidRPr="00770A87" w:rsidRDefault="009F58EA" w:rsidP="00061E33"/>
    <w:p w14:paraId="2A413806" w14:textId="169DB825" w:rsidR="00016183" w:rsidRDefault="00484DE7" w:rsidP="00061E33">
      <w:r w:rsidRPr="00770A87">
        <w:rPr>
          <w:noProof/>
          <w:lang w:eastAsia="en-AU"/>
        </w:rPr>
        <mc:AlternateContent>
          <mc:Choice Requires="wpg">
            <w:drawing>
              <wp:anchor distT="0" distB="0" distL="114300" distR="114300" simplePos="0" relativeHeight="251658271" behindDoc="0" locked="0" layoutInCell="1" allowOverlap="1" wp14:anchorId="20F962D0" wp14:editId="05F40E32">
                <wp:simplePos x="0" y="0"/>
                <wp:positionH relativeFrom="margin">
                  <wp:posOffset>-55880</wp:posOffset>
                </wp:positionH>
                <wp:positionV relativeFrom="paragraph">
                  <wp:posOffset>1907138</wp:posOffset>
                </wp:positionV>
                <wp:extent cx="5281295" cy="4861319"/>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5281295" cy="4861319"/>
                          <a:chOff x="-344029" y="256306"/>
                          <a:chExt cx="5819206" cy="5040351"/>
                        </a:xfrm>
                      </wpg:grpSpPr>
                      <pic:pic xmlns:pic="http://schemas.openxmlformats.org/drawingml/2006/picture">
                        <pic:nvPicPr>
                          <pic:cNvPr id="25" name="Picture 25"/>
                          <pic:cNvPicPr>
                            <a:picLocks noChangeAspect="1"/>
                          </pic:cNvPicPr>
                        </pic:nvPicPr>
                        <pic:blipFill>
                          <a:blip r:embed="rId139"/>
                          <a:stretch>
                            <a:fillRect/>
                          </a:stretch>
                        </pic:blipFill>
                        <pic:spPr>
                          <a:xfrm>
                            <a:off x="195214" y="256306"/>
                            <a:ext cx="4753857" cy="4414278"/>
                          </a:xfrm>
                          <a:prstGeom prst="rect">
                            <a:avLst/>
                          </a:prstGeom>
                        </pic:spPr>
                      </pic:pic>
                      <wps:wsp>
                        <wps:cNvPr id="26" name="Text Box 26"/>
                        <wps:cNvSpPr txBox="1"/>
                        <wps:spPr>
                          <a:xfrm>
                            <a:off x="-344029" y="4807717"/>
                            <a:ext cx="5819206" cy="488940"/>
                          </a:xfrm>
                          <a:prstGeom prst="rect">
                            <a:avLst/>
                          </a:prstGeom>
                          <a:solidFill>
                            <a:prstClr val="white"/>
                          </a:solidFill>
                          <a:ln>
                            <a:noFill/>
                          </a:ln>
                        </wps:spPr>
                        <wps:txbx>
                          <w:txbxContent>
                            <w:p w14:paraId="069E8499" w14:textId="053E96A1" w:rsidR="00D47419" w:rsidRPr="00405588" w:rsidRDefault="00D47419" w:rsidP="00061E33">
                              <w:pPr>
                                <w:pStyle w:val="Caption"/>
                                <w:rPr>
                                  <w:noProof/>
                                  <w:szCs w:val="24"/>
                                </w:rPr>
                              </w:pPr>
                              <w:bookmarkStart w:id="255" w:name="_Ref492918286"/>
                              <w:bookmarkStart w:id="256" w:name="_Toc494733080"/>
                              <w:bookmarkStart w:id="257" w:name="_Toc494796262"/>
                              <w:r>
                                <w:t xml:space="preserve">Figure </w:t>
                              </w:r>
                              <w:fldSimple w:instr=" STYLEREF 1 \s ">
                                <w:r>
                                  <w:rPr>
                                    <w:noProof/>
                                  </w:rPr>
                                  <w:t>2</w:t>
                                </w:r>
                              </w:fldSimple>
                              <w:r>
                                <w:noBreakHyphen/>
                              </w:r>
                              <w:fldSimple w:instr=" SEQ Figure \* ARABIC \s 1 ">
                                <w:r>
                                  <w:rPr>
                                    <w:noProof/>
                                  </w:rPr>
                                  <w:t>25</w:t>
                                </w:r>
                              </w:fldSimple>
                              <w:r>
                                <w:t xml:space="preserve"> - Distribution of annual total insolation normalized with respect to the annual total maximum insolation</w:t>
                              </w:r>
                              <w:bookmarkEnd w:id="255"/>
                              <w:r>
                                <w:t xml:space="preserve"> [78]</w:t>
                              </w:r>
                              <w:bookmarkEnd w:id="256"/>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F962D0" id="Group 27" o:spid="_x0000_s1109" style="position:absolute;left:0;text-align:left;margin-left:-4.4pt;margin-top:150.15pt;width:415.85pt;height:382.8pt;z-index:251658271;mso-position-horizontal-relative:margin;mso-position-vertical-relative:text;mso-width-relative:margin;mso-height-relative:margin" coordorigin="-3440,2563" coordsize="58192,5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">
                <v:shape id="Picture 25" o:spid="_x0000_s1110" type="#_x0000_t75" style="position:absolute;left:1952;top:2563;width:47538;height:44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40" o:title=""/>
                </v:shape>
                <v:shape id="Text Box 26" o:spid="_x0000_s1111" type="#_x0000_t202" style="position:absolute;left:-3440;top:48077;width:58191;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69E8499" w14:textId="053E96A1" w:rsidR="00D47419" w:rsidRPr="00405588" w:rsidRDefault="00D47419" w:rsidP="00061E33">
                        <w:pPr>
                          <w:pStyle w:val="Caption"/>
                          <w:rPr>
                            <w:noProof/>
                            <w:szCs w:val="24"/>
                          </w:rPr>
                        </w:pPr>
                        <w:bookmarkStart w:id="258" w:name="_Ref492918286"/>
                        <w:bookmarkStart w:id="259" w:name="_Toc494733080"/>
                        <w:bookmarkStart w:id="260" w:name="_Toc494796262"/>
                        <w:r>
                          <w:t xml:space="preserve">Figure </w:t>
                        </w:r>
                        <w:fldSimple w:instr=" STYLEREF 1 \s ">
                          <w:r>
                            <w:rPr>
                              <w:noProof/>
                            </w:rPr>
                            <w:t>2</w:t>
                          </w:r>
                        </w:fldSimple>
                        <w:r>
                          <w:noBreakHyphen/>
                        </w:r>
                        <w:fldSimple w:instr=" SEQ Figure \* ARABIC \s 1 ">
                          <w:r>
                            <w:rPr>
                              <w:noProof/>
                            </w:rPr>
                            <w:t>25</w:t>
                          </w:r>
                        </w:fldSimple>
                        <w:r>
                          <w:t xml:space="preserve"> - Distribution of annual total insolation normalized with respect to the annual total maximum insolation</w:t>
                        </w:r>
                        <w:bookmarkEnd w:id="258"/>
                        <w:r>
                          <w:t xml:space="preserve"> [78]</w:t>
                        </w:r>
                        <w:bookmarkEnd w:id="259"/>
                        <w:bookmarkEnd w:id="260"/>
                      </w:p>
                    </w:txbxContent>
                  </v:textbox>
                </v:shape>
                <w10:wrap type="square" anchorx="margin"/>
              </v:group>
            </w:pict>
          </mc:Fallback>
        </mc:AlternateContent>
      </w:r>
      <w:r w:rsidR="00016183" w:rsidRPr="00770A87">
        <w:t xml:space="preserve">Mondol’s studies on the effect of total insolations as functions of surface azimuths and tilt angles are depicted in </w:t>
      </w:r>
      <w:r w:rsidR="002659EF">
        <w:t>Figure 2-25</w:t>
      </w:r>
      <w:r w:rsidR="00016183" w:rsidRPr="00770A87">
        <w:t xml:space="preserve">, and they show the maximum annual total insolations for south-facing surfaces. The sun over the day spends equal time in the east and west which describes the symmetrical pattern over the azimuthal angles </w:t>
      </w:r>
      <w:r w:rsidR="00016183" w:rsidRPr="00770A87">
        <w:fldChar w:fldCharType="begin"/>
      </w:r>
      <w:r w:rsidR="00016183" w:rsidRPr="00770A87">
        <w:instrText xml:space="preserve"> ADDIN EN.CITE &lt;EndNote&gt;&lt;Cite&gt;&lt;Author&gt;Mondol&lt;/Author&gt;&lt;Year&gt;2007&lt;/Year&gt;&lt;RecNum&gt;169&lt;/RecNum&gt;&lt;DisplayText&gt;[78]&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00016183" w:rsidRPr="00770A87">
        <w:fldChar w:fldCharType="separate"/>
      </w:r>
      <w:r w:rsidR="002550B5" w:rsidRPr="00770A87">
        <w:t>[74</w:t>
      </w:r>
      <w:r w:rsidR="00016183" w:rsidRPr="00770A87">
        <w:t>]</w:t>
      </w:r>
      <w:r w:rsidR="00016183" w:rsidRPr="00770A87">
        <w:fldChar w:fldCharType="end"/>
      </w:r>
      <w:r w:rsidR="00016183" w:rsidRPr="00770A87">
        <w:t>. It is seen how a deviation in the azimuth angle in either direction will not affect the output until 25</w:t>
      </w:r>
      <m:oMath>
        <m:r>
          <m:rPr>
            <m:sty m:val="p"/>
          </m:rPr>
          <w:rPr>
            <w:rFonts w:ascii="Cambria Math" w:hAnsi="Cambria Math"/>
            <w:lang w:eastAsia="en-GB"/>
          </w:rPr>
          <m:t>°</m:t>
        </m:r>
      </m:oMath>
      <w:r w:rsidR="00016183" w:rsidRPr="00770A87">
        <w:t>. Note that this location was at 30</w:t>
      </w:r>
      <m:oMath>
        <m:r>
          <m:rPr>
            <m:sty m:val="p"/>
          </m:rPr>
          <w:rPr>
            <w:rFonts w:ascii="Cambria Math" w:hAnsi="Cambria Math"/>
            <w:lang w:eastAsia="en-GB"/>
          </w:rPr>
          <m:t>°</m:t>
        </m:r>
      </m:oMath>
      <w:r w:rsidR="00016183" w:rsidRPr="00770A87">
        <w:rPr>
          <w:lang w:eastAsia="en-GB"/>
        </w:rPr>
        <w:t xml:space="preserve"> </w:t>
      </w:r>
      <w:r w:rsidR="00016183" w:rsidRPr="00770A87">
        <w:t>latitude. Which is why the optimal tilt angle was 25</w:t>
      </w:r>
      <m:oMath>
        <m:r>
          <m:rPr>
            <m:sty m:val="p"/>
          </m:rPr>
          <w:rPr>
            <w:rFonts w:ascii="Cambria Math" w:hAnsi="Cambria Math"/>
            <w:lang w:eastAsia="en-GB"/>
          </w:rPr>
          <m:t>°</m:t>
        </m:r>
      </m:oMath>
      <w:r w:rsidR="00016183" w:rsidRPr="00770A87">
        <w:rPr>
          <w:lang w:eastAsia="en-GB"/>
        </w:rPr>
        <w:t xml:space="preserve">, </w:t>
      </w:r>
      <w:r w:rsidR="00016183" w:rsidRPr="00770A87">
        <w:t>and the efficiency of the PV system decreases as it deviates from this value.</w:t>
      </w:r>
    </w:p>
    <w:p w14:paraId="3270F77E" w14:textId="77777777" w:rsidR="00183E56" w:rsidRDefault="00183E56" w:rsidP="00061E33">
      <w:pPr>
        <w:sectPr w:rsidR="00183E56" w:rsidSect="00061E33">
          <w:endnotePr>
            <w:numRestart w:val="eachSect"/>
          </w:endnotePr>
          <w:pgSz w:w="11906" w:h="16838"/>
          <w:pgMar w:top="1418" w:right="1418" w:bottom="1418" w:left="2268" w:header="709" w:footer="709" w:gutter="0"/>
          <w:cols w:space="708"/>
          <w:docGrid w:linePitch="360"/>
        </w:sectPr>
      </w:pPr>
    </w:p>
    <w:p w14:paraId="1205ACED" w14:textId="6133E732" w:rsidR="00016183" w:rsidRPr="00770A87" w:rsidRDefault="00016183" w:rsidP="00EE2C2D">
      <w:pPr>
        <w:pStyle w:val="Heading2"/>
      </w:pPr>
      <w:bookmarkStart w:id="261" w:name="_Toc494732974"/>
      <w:bookmarkStart w:id="262" w:name="_Toc494793370"/>
      <w:r w:rsidRPr="00293069">
        <w:lastRenderedPageBreak/>
        <w:t>The</w:t>
      </w:r>
      <w:r w:rsidRPr="00770A87">
        <w:t xml:space="preserve"> Electricity Network (Grid)</w:t>
      </w:r>
      <w:bookmarkEnd w:id="261"/>
      <w:bookmarkEnd w:id="262"/>
    </w:p>
    <w:p w14:paraId="7EC7C3C1" w14:textId="77777777" w:rsidR="00016183" w:rsidRPr="00770A87" w:rsidRDefault="00016183" w:rsidP="00061E33">
      <w:r w:rsidRPr="00770A87">
        <w:t xml:space="preserve">The Electricity Network or Electricity Grid is a term used to refer to the network of transmission lines that connect generation to distribution of electricity. The basic operation of a grid consists of stepping the voltage up to a high voltage at the generation side and transmitting it over long distances though transmission lines </w:t>
      </w:r>
      <w:r w:rsidRPr="00770A87">
        <w:fldChar w:fldCharType="begin"/>
      </w:r>
      <w:r w:rsidRPr="00770A87">
        <w:instrText xml:space="preserve"> ADDIN EN.CITE &lt;EndNote&gt;&lt;Cite&gt;&lt;Author&gt;Council&lt;/Author&gt;&lt;Year&gt;2015&lt;/Year&gt;&lt;RecNum&gt;67&lt;/RecNum&gt;&lt;DisplayText&gt;[27]&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770A87">
        <w:fldChar w:fldCharType="separate"/>
      </w:r>
      <w:r w:rsidRPr="00770A87">
        <w:t>[27]</w:t>
      </w:r>
      <w:r w:rsidRPr="00770A87">
        <w:fldChar w:fldCharType="end"/>
      </w:r>
      <w:r w:rsidRPr="00770A87">
        <w:t>. There are smaller distribution grids that receive the stepped down voltage from a nearby substation and distribute it around for residential households and commercial businesses.</w:t>
      </w:r>
    </w:p>
    <w:p w14:paraId="50ADC424" w14:textId="77777777" w:rsidR="00016183" w:rsidRPr="00770A87" w:rsidRDefault="00016183" w:rsidP="00061E33">
      <w:pPr>
        <w:pStyle w:val="intro"/>
      </w:pPr>
      <w:r w:rsidRPr="00770A87">
        <w:t>The Electricity Grid colloquially refers to the grid of the state in which you are presently located, although there are four main grids in Australia. These being:</w:t>
      </w:r>
    </w:p>
    <w:p w14:paraId="354A6AD3" w14:textId="77777777" w:rsidR="00016183" w:rsidRPr="00770A87" w:rsidRDefault="00016183" w:rsidP="00061E33">
      <w:pPr>
        <w:pStyle w:val="intro"/>
        <w:numPr>
          <w:ilvl w:val="0"/>
          <w:numId w:val="4"/>
        </w:numPr>
      </w:pPr>
      <w:r w:rsidRPr="00770A87">
        <w:rPr>
          <w:iCs/>
        </w:rPr>
        <w:t>WA</w:t>
      </w:r>
      <w:r w:rsidRPr="00770A87">
        <w:rPr>
          <w:i/>
          <w:iCs/>
        </w:rPr>
        <w:t>:</w:t>
      </w:r>
      <w:r w:rsidRPr="00770A87">
        <w:t xml:space="preserve"> South West Interconnected System (SWIS)</w:t>
      </w:r>
    </w:p>
    <w:p w14:paraId="02F10104" w14:textId="77777777" w:rsidR="00016183" w:rsidRPr="00770A87" w:rsidRDefault="00016183" w:rsidP="00061E33">
      <w:pPr>
        <w:pStyle w:val="intro"/>
        <w:numPr>
          <w:ilvl w:val="0"/>
          <w:numId w:val="4"/>
        </w:numPr>
      </w:pPr>
      <w:r w:rsidRPr="00770A87">
        <w:rPr>
          <w:iCs/>
        </w:rPr>
        <w:t>WA</w:t>
      </w:r>
      <w:r w:rsidRPr="00770A87">
        <w:rPr>
          <w:i/>
          <w:iCs/>
        </w:rPr>
        <w:t>:</w:t>
      </w:r>
      <w:r w:rsidRPr="00770A87">
        <w:t xml:space="preserve"> North West Interconnected System (NWIS)</w:t>
      </w:r>
    </w:p>
    <w:p w14:paraId="72C09A31" w14:textId="77777777" w:rsidR="00016183" w:rsidRPr="00770A87" w:rsidRDefault="00016183" w:rsidP="00061E33">
      <w:pPr>
        <w:pStyle w:val="intro"/>
        <w:numPr>
          <w:ilvl w:val="0"/>
          <w:numId w:val="4"/>
        </w:numPr>
      </w:pPr>
      <w:r w:rsidRPr="00770A87">
        <w:rPr>
          <w:iCs/>
        </w:rPr>
        <w:t>NT</w:t>
      </w:r>
      <w:r w:rsidRPr="00770A87">
        <w:rPr>
          <w:i/>
          <w:iCs/>
        </w:rPr>
        <w:t>:</w:t>
      </w:r>
      <w:r w:rsidRPr="00770A87">
        <w:t xml:space="preserve"> Darwin-Katherine Electricity Network (DKEN)</w:t>
      </w:r>
    </w:p>
    <w:p w14:paraId="61E83C4B" w14:textId="77777777" w:rsidR="00016183" w:rsidRPr="00770A87" w:rsidRDefault="00016183" w:rsidP="00061E33">
      <w:pPr>
        <w:pStyle w:val="intro"/>
        <w:numPr>
          <w:ilvl w:val="0"/>
          <w:numId w:val="4"/>
        </w:numPr>
      </w:pPr>
      <w:r w:rsidRPr="00770A87">
        <w:rPr>
          <w:iCs/>
        </w:rPr>
        <w:t>QLD, NSW, ACT, VIC, SA, TAS</w:t>
      </w:r>
      <w:r w:rsidRPr="00770A87">
        <w:rPr>
          <w:i/>
          <w:iCs/>
        </w:rPr>
        <w:t>:</w:t>
      </w:r>
      <w:r w:rsidRPr="00770A87">
        <w:t xml:space="preserve"> National Electricity Market (NEM)</w:t>
      </w:r>
    </w:p>
    <w:p w14:paraId="255DE8C8" w14:textId="77777777" w:rsidR="00016183" w:rsidRPr="00770A87" w:rsidRDefault="00016183" w:rsidP="00061E33">
      <w:pPr>
        <w:pStyle w:val="intro"/>
      </w:pPr>
    </w:p>
    <w:p w14:paraId="158486D7" w14:textId="77777777" w:rsidR="00016183" w:rsidRPr="00770A87" w:rsidRDefault="00016183" w:rsidP="00061E33">
      <w:pPr>
        <w:pStyle w:val="intro"/>
      </w:pPr>
      <w:r w:rsidRPr="00770A87">
        <w:t>The National Electricity Market (NEM) is the Australian wholesale electricity market which supplies QLD, along with four other states and one territory. The NEM contains over 40,000 km of transmission lines and cables, making it one of the largest interconnected electricity markets in the world. It supplies approximately 200 terawatt hours of electricity to around 9 million customers annually. In 2014-15 $7.7 billion dollars (AUD) was traded on the NEM.</w:t>
      </w:r>
    </w:p>
    <w:p w14:paraId="1835AA71" w14:textId="77777777" w:rsidR="00016183" w:rsidRPr="00770A87" w:rsidRDefault="00016183" w:rsidP="00061E33">
      <w:pPr>
        <w:pStyle w:val="intro"/>
      </w:pPr>
    </w:p>
    <w:p w14:paraId="5DD87DB3" w14:textId="77777777" w:rsidR="00016183" w:rsidRPr="00770A87" w:rsidRDefault="00016183" w:rsidP="00061E33">
      <w:pPr>
        <w:pStyle w:val="intro"/>
      </w:pPr>
      <w:r w:rsidRPr="00770A87">
        <w:t xml:space="preserve">The Australian Electricity Rules including the Act and the Regulations are maintained by the Australian Energy Regulator which enforce the laws set out for the NEM. The Australian Energy Market Operator (AEMO) manages the NEM and provides critical planning, forecasting and power systems information, security advice, and services to stake holders </w:t>
      </w:r>
      <w:r w:rsidRPr="00770A87">
        <w:fldChar w:fldCharType="begin"/>
      </w:r>
      <w:r w:rsidRPr="00770A87">
        <w:instrText xml:space="preserve"> ADDIN EN.CITE &lt;EndNote&gt;&lt;Cite ExcludeYear="1"&gt;&lt;Author&gt;Operator&lt;/Author&gt;&lt;Year&gt;2017&lt;/Year&gt;&lt;RecNum&gt;82&lt;/RecNum&gt;&lt;DisplayText&gt;[79]&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Pr="00770A87">
        <w:fldChar w:fldCharType="separate"/>
      </w:r>
      <w:r w:rsidRPr="00770A87">
        <w:t>[79]</w:t>
      </w:r>
      <w:r w:rsidRPr="00770A87">
        <w:fldChar w:fldCharType="end"/>
      </w:r>
      <w:r w:rsidRPr="00770A87">
        <w:t xml:space="preserve">. </w:t>
      </w:r>
    </w:p>
    <w:p w14:paraId="555B3543" w14:textId="7DF3B605" w:rsidR="00016183" w:rsidRDefault="00016183" w:rsidP="00061E33">
      <w:pPr>
        <w:rPr>
          <w:rFonts w:ascii="Gotham-Medium" w:hAnsi="Gotham-Medium" w:cs="Gotham-Medium"/>
          <w:color w:val="949699"/>
          <w:sz w:val="20"/>
          <w:szCs w:val="20"/>
        </w:rPr>
      </w:pPr>
      <w:r w:rsidRPr="00770A87">
        <w:t xml:space="preserve">The NEM supplies energy to Ergon Energy who is both a retailer and a distributor and play a relatively minor role in generation. Ergon Energy supplies electricity to QLD with a service area of 97% including Townsville as shown in the </w:t>
      </w:r>
      <w:r w:rsidR="002659EF">
        <w:t>Figure 2-26</w:t>
      </w:r>
      <w:r w:rsidRPr="00770A87">
        <w:rPr>
          <w:rFonts w:ascii="Gotham-Medium" w:hAnsi="Gotham-Medium" w:cs="Gotham-Medium"/>
          <w:color w:val="949699"/>
          <w:sz w:val="20"/>
          <w:szCs w:val="20"/>
        </w:rPr>
        <w:t xml:space="preserve"> </w:t>
      </w:r>
      <w:r w:rsidRPr="00770A87">
        <w:fldChar w:fldCharType="begin"/>
      </w:r>
      <w:r w:rsidRPr="00770A87">
        <w:instrText xml:space="preserve"> ADDIN EN.CITE &lt;EndNote&gt;&lt;Cite ExcludeYear="1"&gt;&lt;Author&gt;Energy&lt;/Author&gt;&lt;RecNum&gt;83&lt;/RecNum&gt;&lt;DisplayText&gt;[80]&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770A87">
        <w:fldChar w:fldCharType="separate"/>
      </w:r>
      <w:r w:rsidRPr="00770A87">
        <w:t>[80]</w:t>
      </w:r>
      <w:r w:rsidRPr="00770A87">
        <w:fldChar w:fldCharType="end"/>
      </w:r>
      <w:r w:rsidRPr="00770A87">
        <w:t>.</w:t>
      </w:r>
      <w:r w:rsidRPr="00770A87">
        <w:rPr>
          <w:rFonts w:ascii="Gotham-Medium" w:hAnsi="Gotham-Medium" w:cs="Gotham-Medium"/>
          <w:color w:val="949699"/>
          <w:sz w:val="20"/>
          <w:szCs w:val="20"/>
        </w:rPr>
        <w:t xml:space="preserve"> </w:t>
      </w:r>
    </w:p>
    <w:p w14:paraId="7F50B789" w14:textId="77777777" w:rsidR="009F58EA" w:rsidRPr="00770A87" w:rsidRDefault="009F58EA" w:rsidP="00061E33"/>
    <w:p w14:paraId="27172122" w14:textId="1F7829A4" w:rsidR="00016183" w:rsidRPr="00770A87" w:rsidRDefault="00484DE7" w:rsidP="00061E33">
      <w:r>
        <w:lastRenderedPageBreak/>
        <w:t xml:space="preserve">               </w:t>
      </w:r>
      <w:r w:rsidR="00016183" w:rsidRPr="00770A87">
        <w:tab/>
      </w:r>
      <w:r w:rsidR="00016183" w:rsidRPr="00770A87">
        <w:rPr>
          <w:noProof/>
          <w:lang w:eastAsia="en-AU"/>
        </w:rPr>
        <mc:AlternateContent>
          <mc:Choice Requires="wpg">
            <w:drawing>
              <wp:inline distT="0" distB="0" distL="0" distR="0" wp14:anchorId="45AC1C46" wp14:editId="5A338D29">
                <wp:extent cx="3550920" cy="4618182"/>
                <wp:effectExtent l="0" t="0" r="0" b="0"/>
                <wp:docPr id="7222" name="Group 7222"/>
                <wp:cNvGraphicFramePr/>
                <a:graphic xmlns:a="http://schemas.openxmlformats.org/drawingml/2006/main">
                  <a:graphicData uri="http://schemas.microsoft.com/office/word/2010/wordprocessingGroup">
                    <wpg:wgp>
                      <wpg:cNvGrpSpPr/>
                      <wpg:grpSpPr>
                        <a:xfrm>
                          <a:off x="0" y="0"/>
                          <a:ext cx="3550920" cy="4618182"/>
                          <a:chOff x="0" y="0"/>
                          <a:chExt cx="3550920" cy="4618182"/>
                        </a:xfrm>
                      </wpg:grpSpPr>
                      <pic:pic xmlns:pic="http://schemas.openxmlformats.org/drawingml/2006/picture">
                        <pic:nvPicPr>
                          <pic:cNvPr id="7219" name="Picture 7219"/>
                          <pic:cNvPicPr>
                            <a:picLocks noChangeAspect="1"/>
                          </pic:cNvPicPr>
                        </pic:nvPicPr>
                        <pic:blipFill>
                          <a:blip r:embed="rId141"/>
                          <a:stretch>
                            <a:fillRect/>
                          </a:stretch>
                        </pic:blipFill>
                        <pic:spPr>
                          <a:xfrm>
                            <a:off x="0" y="0"/>
                            <a:ext cx="3550920" cy="4234180"/>
                          </a:xfrm>
                          <a:prstGeom prst="rect">
                            <a:avLst/>
                          </a:prstGeom>
                        </pic:spPr>
                      </pic:pic>
                      <wps:wsp>
                        <wps:cNvPr id="7220" name="Text Box 7220"/>
                        <wps:cNvSpPr txBox="1"/>
                        <wps:spPr>
                          <a:xfrm>
                            <a:off x="0" y="4314601"/>
                            <a:ext cx="3550920" cy="303581"/>
                          </a:xfrm>
                          <a:prstGeom prst="rect">
                            <a:avLst/>
                          </a:prstGeom>
                          <a:solidFill>
                            <a:prstClr val="white"/>
                          </a:solidFill>
                          <a:ln>
                            <a:noFill/>
                          </a:ln>
                        </wps:spPr>
                        <wps:txbx>
                          <w:txbxContent>
                            <w:p w14:paraId="794895AB" w14:textId="46B55776" w:rsidR="00D47419" w:rsidRDefault="00D47419" w:rsidP="00061E33">
                              <w:pPr>
                                <w:pStyle w:val="Caption"/>
                              </w:pPr>
                              <w:bookmarkStart w:id="263" w:name="_Ref479524849"/>
                              <w:bookmarkStart w:id="264" w:name="_Toc494733081"/>
                              <w:bookmarkStart w:id="265" w:name="_Toc494796263"/>
                              <w:r>
                                <w:t xml:space="preserve">Figure </w:t>
                              </w:r>
                              <w:fldSimple w:instr=" STYLEREF 1 \s ">
                                <w:r>
                                  <w:rPr>
                                    <w:noProof/>
                                  </w:rPr>
                                  <w:t>2</w:t>
                                </w:r>
                              </w:fldSimple>
                              <w:r>
                                <w:noBreakHyphen/>
                              </w:r>
                              <w:fldSimple w:instr=" SEQ Figure \* ARABIC \s 1 ">
                                <w:r>
                                  <w:rPr>
                                    <w:noProof/>
                                  </w:rPr>
                                  <w:t>26</w:t>
                                </w:r>
                              </w:fldSimple>
                              <w:r>
                                <w:t xml:space="preserve"> - Ergon Energy Service Area [80]</w:t>
                              </w:r>
                              <w:bookmarkEnd w:id="263"/>
                              <w:bookmarkEnd w:id="264"/>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AC1C46" id="Group 7222" o:spid="_x0000_s1112" style="width:279.6pt;height:363.65pt;mso-position-horizontal-relative:char;mso-position-vertical-relative:line" coordsize="35509,46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">
                <v:shape id="Picture 7219" o:spid="_x0000_s1113"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2" o:title=""/>
                </v:shape>
                <v:shape id="Text Box 7220" o:spid="_x0000_s1114" type="#_x0000_t202" style="position:absolute;top:43146;width:35509;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94895AB" w14:textId="46B55776" w:rsidR="00D47419" w:rsidRDefault="00D47419" w:rsidP="00061E33">
                        <w:pPr>
                          <w:pStyle w:val="Caption"/>
                        </w:pPr>
                        <w:bookmarkStart w:id="266" w:name="_Ref479524849"/>
                        <w:bookmarkStart w:id="267" w:name="_Toc494733081"/>
                        <w:bookmarkStart w:id="268" w:name="_Toc494796263"/>
                        <w:r>
                          <w:t xml:space="preserve">Figure </w:t>
                        </w:r>
                        <w:fldSimple w:instr=" STYLEREF 1 \s ">
                          <w:r>
                            <w:rPr>
                              <w:noProof/>
                            </w:rPr>
                            <w:t>2</w:t>
                          </w:r>
                        </w:fldSimple>
                        <w:r>
                          <w:noBreakHyphen/>
                        </w:r>
                        <w:fldSimple w:instr=" SEQ Figure \* ARABIC \s 1 ">
                          <w:r>
                            <w:rPr>
                              <w:noProof/>
                            </w:rPr>
                            <w:t>26</w:t>
                          </w:r>
                        </w:fldSimple>
                        <w:r>
                          <w:t xml:space="preserve"> - Ergon Energy Service Area [80]</w:t>
                        </w:r>
                        <w:bookmarkEnd w:id="266"/>
                        <w:bookmarkEnd w:id="267"/>
                        <w:bookmarkEnd w:id="268"/>
                      </w:p>
                    </w:txbxContent>
                  </v:textbox>
                </v:shape>
                <w10:anchorlock/>
              </v:group>
            </w:pict>
          </mc:Fallback>
        </mc:AlternateContent>
      </w:r>
    </w:p>
    <w:p w14:paraId="3D5EEE5E" w14:textId="73FFDD7D" w:rsidR="00016183" w:rsidRPr="00770A87" w:rsidRDefault="00016183" w:rsidP="00EE2C2D">
      <w:pPr>
        <w:pStyle w:val="Heading2"/>
      </w:pPr>
      <w:bookmarkStart w:id="269" w:name="_Toc494732975"/>
      <w:bookmarkStart w:id="270" w:name="_Toc494793371"/>
      <w:r w:rsidRPr="00293069">
        <w:t>Load</w:t>
      </w:r>
      <w:r w:rsidRPr="00770A87">
        <w:t xml:space="preserve"> Profile</w:t>
      </w:r>
      <w:bookmarkEnd w:id="269"/>
      <w:bookmarkEnd w:id="270"/>
      <w:r w:rsidRPr="00770A87">
        <w:t xml:space="preserve"> </w:t>
      </w:r>
    </w:p>
    <w:p w14:paraId="7DEB5DE4" w14:textId="2D9004EB" w:rsidR="00016183" w:rsidRDefault="00016183" w:rsidP="00061E33">
      <w:r w:rsidRPr="00770A87">
        <w:t>The term load profile in electrical engineering relates to the variation of the electrical load over time. The traditional load profile for a residential household sees a peak in the morning when people awaken to prepare breakfast. This then dips down during the day and peaks again after returning home from work and preparing dinner, cleaning and using the lighting and air-conditioning. This spike at the end of the day reduces as they go to bed and this profile repeats daily. The profile changes depending on the number and age of any occupants, if a pool is connected, if gas mains are connected, and the location.</w:t>
      </w:r>
    </w:p>
    <w:p w14:paraId="091964D8" w14:textId="77777777" w:rsidR="00542ADA" w:rsidRPr="00770A87" w:rsidRDefault="00542ADA" w:rsidP="00061E33"/>
    <w:p w14:paraId="0101BD7B" w14:textId="326FDA98" w:rsidR="00016183" w:rsidRPr="00770A87" w:rsidRDefault="00016183" w:rsidP="00061E33">
      <w:r w:rsidRPr="00770A87">
        <w:t xml:space="preserve">There are many variables which can affect this general load profile such as temperature, living arrangement, holiday seasons and PV </w:t>
      </w:r>
      <w:r w:rsidRPr="00770A87">
        <w:fldChar w:fldCharType="begin"/>
      </w:r>
      <w:r w:rsidRPr="00770A87">
        <w:instrText xml:space="preserve"> ADDIN EN.CITE &lt;EndNote&gt;&lt;Cite&gt;&lt;Author&gt;Richardson&lt;/Author&gt;&lt;Year&gt;2010&lt;/Year&gt;&lt;RecNum&gt;42&lt;/RecNum&gt;&lt;DisplayText&gt;[81]&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Pr="00770A87">
        <w:fldChar w:fldCharType="separate"/>
      </w:r>
      <w:r w:rsidRPr="00770A87">
        <w:t>[81]</w:t>
      </w:r>
      <w:r w:rsidRPr="00770A87">
        <w:fldChar w:fldCharType="end"/>
      </w:r>
      <w:r w:rsidRPr="00770A87">
        <w:t xml:space="preserve">. Richardson states that the electricity use in an individual domestic dwelling is highly dependent upon the activities of the occupants and their associated use of electrical appliances. </w:t>
      </w:r>
    </w:p>
    <w:p w14:paraId="2A5D552E" w14:textId="737161AB" w:rsidR="00016183" w:rsidRPr="00770A87" w:rsidRDefault="00542ADA" w:rsidP="00061E33">
      <w:r w:rsidRPr="00770A87">
        <w:rPr>
          <w:noProof/>
          <w:lang w:eastAsia="en-AU"/>
        </w:rPr>
        <w:lastRenderedPageBreak/>
        <mc:AlternateContent>
          <mc:Choice Requires="wpg">
            <w:drawing>
              <wp:inline distT="0" distB="0" distL="0" distR="0" wp14:anchorId="5FBCE1E4" wp14:editId="501573CA">
                <wp:extent cx="5219700" cy="3706743"/>
                <wp:effectExtent l="0" t="0" r="0" b="8255"/>
                <wp:docPr id="7224" name="Group 7224"/>
                <wp:cNvGraphicFramePr/>
                <a:graphic xmlns:a="http://schemas.openxmlformats.org/drawingml/2006/main">
                  <a:graphicData uri="http://schemas.microsoft.com/office/word/2010/wordprocessingGroup">
                    <wpg:wgp>
                      <wpg:cNvGrpSpPr/>
                      <wpg:grpSpPr>
                        <a:xfrm>
                          <a:off x="0" y="0"/>
                          <a:ext cx="5219700" cy="3706743"/>
                          <a:chOff x="448061" y="0"/>
                          <a:chExt cx="5361801" cy="3734446"/>
                        </a:xfrm>
                      </wpg:grpSpPr>
                      <pic:pic xmlns:pic="http://schemas.openxmlformats.org/drawingml/2006/picture">
                        <pic:nvPicPr>
                          <pic:cNvPr id="7214" name="Picture 7214"/>
                          <pic:cNvPicPr>
                            <a:picLocks noChangeAspect="1"/>
                          </pic:cNvPicPr>
                        </pic:nvPicPr>
                        <pic:blipFill rotWithShape="1">
                          <a:blip r:embed="rId143"/>
                          <a:srcRect l="6986" r="9412" b="16520"/>
                          <a:stretch/>
                        </pic:blipFill>
                        <pic:spPr bwMode="auto">
                          <a:xfrm>
                            <a:off x="448061" y="0"/>
                            <a:ext cx="5361801"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537674" y="3314119"/>
                            <a:ext cx="4988416" cy="420327"/>
                          </a:xfrm>
                          <a:prstGeom prst="rect">
                            <a:avLst/>
                          </a:prstGeom>
                          <a:solidFill>
                            <a:prstClr val="white"/>
                          </a:solidFill>
                          <a:ln>
                            <a:noFill/>
                          </a:ln>
                        </wps:spPr>
                        <wps:txbx>
                          <w:txbxContent>
                            <w:p w14:paraId="2C87DE8C" w14:textId="7B8EEC41" w:rsidR="00D47419" w:rsidRPr="003C425E" w:rsidRDefault="00D47419" w:rsidP="00061E33">
                              <w:pPr>
                                <w:pStyle w:val="Caption"/>
                                <w:rPr>
                                  <w:szCs w:val="24"/>
                                </w:rPr>
                              </w:pPr>
                              <w:bookmarkStart w:id="271" w:name="_Ref479529303"/>
                              <w:bookmarkStart w:id="272" w:name="_Toc494733082"/>
                              <w:bookmarkStart w:id="273" w:name="_Toc494796264"/>
                              <w:r>
                                <w:t xml:space="preserve">Figure </w:t>
                              </w:r>
                              <w:fldSimple w:instr=" STYLEREF 1 \s ">
                                <w:r>
                                  <w:rPr>
                                    <w:noProof/>
                                  </w:rPr>
                                  <w:t>2</w:t>
                                </w:r>
                              </w:fldSimple>
                              <w:r>
                                <w:noBreakHyphen/>
                              </w:r>
                              <w:fldSimple w:instr=" SEQ Figure \* ARABIC \s 1 ">
                                <w:r>
                                  <w:rPr>
                                    <w:noProof/>
                                  </w:rPr>
                                  <w:t>27</w:t>
                                </w:r>
                              </w:fldSimple>
                              <w:r>
                                <w:t xml:space="preserve"> - Activity profiles for “cooking”, for one or two active occupants on a week day [81]</w:t>
                              </w:r>
                              <w:bookmarkEnd w:id="271"/>
                              <w:bookmarkEnd w:id="272"/>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FBCE1E4" id="Group 7224" o:spid="_x0000_s1115" style="width:411pt;height:291.85pt;mso-position-horizontal-relative:char;mso-position-vertical-relative:line" coordorigin="4480" coordsize="53618,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">
                <v:shape id="Picture 7214" o:spid="_x0000_s1116" type="#_x0000_t75" style="position:absolute;left:4480;width:53618;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">
                  <v:imagedata r:id="rId144" o:title="" cropbottom="10827f" cropleft="4578f" cropright="6168f"/>
                </v:shape>
                <v:shape id="Text Box 7223" o:spid="_x0000_s1117" type="#_x0000_t202" style="position:absolute;left:5376;top:33141;width:49884;height:4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" stroked="f">
                  <v:textbox inset="0,0,0,0">
                    <w:txbxContent>
                      <w:p w14:paraId="2C87DE8C" w14:textId="7B8EEC41" w:rsidR="00D47419" w:rsidRPr="003C425E" w:rsidRDefault="00D47419" w:rsidP="00061E33">
                        <w:pPr>
                          <w:pStyle w:val="Caption"/>
                          <w:rPr>
                            <w:szCs w:val="24"/>
                          </w:rPr>
                        </w:pPr>
                        <w:bookmarkStart w:id="274" w:name="_Ref479529303"/>
                        <w:bookmarkStart w:id="275" w:name="_Toc494733082"/>
                        <w:bookmarkStart w:id="276" w:name="_Toc494796264"/>
                        <w:r>
                          <w:t xml:space="preserve">Figure </w:t>
                        </w:r>
                        <w:fldSimple w:instr=" STYLEREF 1 \s ">
                          <w:r>
                            <w:rPr>
                              <w:noProof/>
                            </w:rPr>
                            <w:t>2</w:t>
                          </w:r>
                        </w:fldSimple>
                        <w:r>
                          <w:noBreakHyphen/>
                        </w:r>
                        <w:fldSimple w:instr=" SEQ Figure \* ARABIC \s 1 ">
                          <w:r>
                            <w:rPr>
                              <w:noProof/>
                            </w:rPr>
                            <w:t>27</w:t>
                          </w:r>
                        </w:fldSimple>
                        <w:r>
                          <w:t xml:space="preserve"> - Activity profiles for “cooking”, for one or two active occupants on a week day [81]</w:t>
                        </w:r>
                        <w:bookmarkEnd w:id="274"/>
                        <w:bookmarkEnd w:id="275"/>
                        <w:bookmarkEnd w:id="276"/>
                      </w:p>
                    </w:txbxContent>
                  </v:textbox>
                </v:shape>
                <w10:anchorlock/>
              </v:group>
            </w:pict>
          </mc:Fallback>
        </mc:AlternateContent>
      </w:r>
    </w:p>
    <w:p w14:paraId="7556F838" w14:textId="6BCEBCB2" w:rsidR="00016183" w:rsidRDefault="002659EF" w:rsidP="00061E33">
      <w:r>
        <w:t>Figure 2-27</w:t>
      </w:r>
      <w:r w:rsidR="00016183" w:rsidRPr="00770A87">
        <w:t xml:space="preserve"> shows clearly the peaks and troughs in energy demand from the network. This is the traditional household that does not generate its own electricity. When residences produce, their own electricity, depending on the size of the system, it can potentially fed back into the grid.</w:t>
      </w:r>
    </w:p>
    <w:p w14:paraId="7529F2CB" w14:textId="77777777" w:rsidR="00542ADA" w:rsidRDefault="00542ADA" w:rsidP="00061E33"/>
    <w:p w14:paraId="73B08213" w14:textId="36129C79" w:rsidR="009F58EA" w:rsidRPr="00770A87" w:rsidRDefault="00542ADA" w:rsidP="00061E33">
      <w:r w:rsidRPr="00770A87">
        <w:rPr>
          <w:noProof/>
          <w:lang w:eastAsia="en-AU"/>
        </w:rPr>
        <mc:AlternateContent>
          <mc:Choice Requires="wpg">
            <w:drawing>
              <wp:inline distT="0" distB="0" distL="0" distR="0" wp14:anchorId="03099D9C" wp14:editId="22F0205F">
                <wp:extent cx="5185410" cy="3169920"/>
                <wp:effectExtent l="0" t="0" r="0" b="0"/>
                <wp:docPr id="7226" name="Group 7226"/>
                <wp:cNvGraphicFramePr/>
                <a:graphic xmlns:a="http://schemas.openxmlformats.org/drawingml/2006/main">
                  <a:graphicData uri="http://schemas.microsoft.com/office/word/2010/wordprocessingGroup">
                    <wpg:wgp>
                      <wpg:cNvGrpSpPr/>
                      <wpg:grpSpPr>
                        <a:xfrm>
                          <a:off x="0" y="0"/>
                          <a:ext cx="5185410" cy="3169920"/>
                          <a:chOff x="221190" y="358139"/>
                          <a:chExt cx="5754589" cy="3606583"/>
                        </a:xfrm>
                      </wpg:grpSpPr>
                      <pic:pic xmlns:pic="http://schemas.openxmlformats.org/drawingml/2006/picture">
                        <pic:nvPicPr>
                          <pic:cNvPr id="7213" name="Picture 7213"/>
                          <pic:cNvPicPr>
                            <a:picLocks noChangeAspect="1"/>
                          </pic:cNvPicPr>
                        </pic:nvPicPr>
                        <pic:blipFill rotWithShape="1">
                          <a:blip r:embed="rId145"/>
                          <a:srcRect l="8297" t="11046" r="4704"/>
                          <a:stretch/>
                        </pic:blipFill>
                        <pic:spPr>
                          <a:xfrm>
                            <a:off x="221190" y="358139"/>
                            <a:ext cx="5754589" cy="3328547"/>
                          </a:xfrm>
                          <a:prstGeom prst="rect">
                            <a:avLst/>
                          </a:prstGeom>
                        </pic:spPr>
                      </pic:pic>
                      <wps:wsp>
                        <wps:cNvPr id="7225" name="Text Box 7225"/>
                        <wps:cNvSpPr txBox="1"/>
                        <wps:spPr>
                          <a:xfrm>
                            <a:off x="304814" y="3731454"/>
                            <a:ext cx="5578202" cy="233268"/>
                          </a:xfrm>
                          <a:prstGeom prst="rect">
                            <a:avLst/>
                          </a:prstGeom>
                          <a:solidFill>
                            <a:prstClr val="white"/>
                          </a:solidFill>
                          <a:ln>
                            <a:noFill/>
                          </a:ln>
                        </wps:spPr>
                        <wps:txbx>
                          <w:txbxContent>
                            <w:p w14:paraId="70598A11" w14:textId="61AF5771" w:rsidR="00D47419" w:rsidRPr="00CA4BE8" w:rsidRDefault="00D47419" w:rsidP="00061E33">
                              <w:pPr>
                                <w:pStyle w:val="Caption"/>
                                <w:rPr>
                                  <w:szCs w:val="24"/>
                                </w:rPr>
                              </w:pPr>
                              <w:bookmarkStart w:id="277" w:name="_Ref479536110"/>
                              <w:bookmarkStart w:id="278" w:name="_Toc494733083"/>
                              <w:bookmarkStart w:id="279" w:name="_Toc494796265"/>
                              <w:r>
                                <w:t xml:space="preserve">Figure </w:t>
                              </w:r>
                              <w:fldSimple w:instr=" STYLEREF 1 \s ">
                                <w:r>
                                  <w:rPr>
                                    <w:noProof/>
                                  </w:rPr>
                                  <w:t>2</w:t>
                                </w:r>
                              </w:fldSimple>
                              <w:r>
                                <w:noBreakHyphen/>
                              </w:r>
                              <w:fldSimple w:instr=" SEQ Figure \* ARABIC \s 1 ">
                                <w:r>
                                  <w:rPr>
                                    <w:noProof/>
                                  </w:rPr>
                                  <w:t>28</w:t>
                                </w:r>
                              </w:fldSimple>
                              <w:r>
                                <w:t xml:space="preserve"> - 24-Hour Energy Profile [82]</w:t>
                              </w:r>
                              <w:bookmarkEnd w:id="277"/>
                              <w:bookmarkEnd w:id="278"/>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3099D9C" id="Group 7226" o:spid="_x0000_s1118" style="width:408.3pt;height:249.6pt;mso-position-horizontal-relative:char;mso-position-vertical-relative:line" coordorigin="2211,3581" coordsize="57545,36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">
                <v:shape id="Picture 7213" o:spid="_x0000_s1119" type="#_x0000_t75" style="position:absolute;left:2211;top:3581;width:57546;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">
                  <v:imagedata r:id="rId146" o:title="" croptop="7239f" cropleft="5438f" cropright="3083f"/>
                </v:shape>
                <v:shape id="Text Box 7225" o:spid="_x0000_s1120" type="#_x0000_t202" style="position:absolute;left:3048;top:37314;width:55782;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70598A11" w14:textId="61AF5771" w:rsidR="00D47419" w:rsidRPr="00CA4BE8" w:rsidRDefault="00D47419" w:rsidP="00061E33">
                        <w:pPr>
                          <w:pStyle w:val="Caption"/>
                          <w:rPr>
                            <w:szCs w:val="24"/>
                          </w:rPr>
                        </w:pPr>
                        <w:bookmarkStart w:id="280" w:name="_Ref479536110"/>
                        <w:bookmarkStart w:id="281" w:name="_Toc494733083"/>
                        <w:bookmarkStart w:id="282" w:name="_Toc494796265"/>
                        <w:r>
                          <w:t xml:space="preserve">Figure </w:t>
                        </w:r>
                        <w:fldSimple w:instr=" STYLEREF 1 \s ">
                          <w:r>
                            <w:rPr>
                              <w:noProof/>
                            </w:rPr>
                            <w:t>2</w:t>
                          </w:r>
                        </w:fldSimple>
                        <w:r>
                          <w:noBreakHyphen/>
                        </w:r>
                        <w:fldSimple w:instr=" SEQ Figure \* ARABIC \s 1 ">
                          <w:r>
                            <w:rPr>
                              <w:noProof/>
                            </w:rPr>
                            <w:t>28</w:t>
                          </w:r>
                        </w:fldSimple>
                        <w:r>
                          <w:t xml:space="preserve"> - 24-Hour Energy Profile [82]</w:t>
                        </w:r>
                        <w:bookmarkEnd w:id="280"/>
                        <w:bookmarkEnd w:id="281"/>
                        <w:bookmarkEnd w:id="282"/>
                      </w:p>
                    </w:txbxContent>
                  </v:textbox>
                </v:shape>
                <w10:anchorlock/>
              </v:group>
            </w:pict>
          </mc:Fallback>
        </mc:AlternateContent>
      </w:r>
    </w:p>
    <w:p w14:paraId="0EC5070B" w14:textId="1F1472EE" w:rsidR="00016183" w:rsidRPr="00770A87" w:rsidRDefault="00016183" w:rsidP="00061E33">
      <w:r w:rsidRPr="00770A87">
        <w:t xml:space="preserve">The traditional peaks can strain the network and the unpredictability of the independent feed-in’s produce more volatility. Hoffmann noted that feed-in energy from PV systems has the </w:t>
      </w:r>
      <w:r w:rsidRPr="00770A87">
        <w:lastRenderedPageBreak/>
        <w:t xml:space="preserve">potential to disrupt the network and the networks’ ability to stabilise itself. </w:t>
      </w:r>
      <w:r w:rsidR="00183E56">
        <w:t>Figure 2-28</w:t>
      </w:r>
      <w:r w:rsidR="002550B5" w:rsidRPr="00770A87">
        <w:t xml:space="preserve"> </w:t>
      </w:r>
      <w:r w:rsidRPr="00770A87">
        <w:t xml:space="preserve">is the typical load profile during the course of the day for an office building </w:t>
      </w:r>
      <w:r w:rsidRPr="00770A87">
        <w:fldChar w:fldCharType="begin"/>
      </w:r>
      <w:r w:rsidRPr="00770A87">
        <w:instrText xml:space="preserve"> ADDIN EN.CITE &lt;EndNote&gt;&lt;Cite&gt;&lt;Author&gt;Hoffmann&lt;/Author&gt;&lt;Year&gt;2006&lt;/Year&gt;&lt;RecNum&gt;57&lt;/RecNum&gt;&lt;DisplayText&gt;[82]&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Pr="00770A87">
        <w:fldChar w:fldCharType="separate"/>
      </w:r>
      <w:r w:rsidRPr="00770A87">
        <w:t>[82]</w:t>
      </w:r>
      <w:r w:rsidRPr="00770A87">
        <w:fldChar w:fldCharType="end"/>
      </w:r>
      <w:r w:rsidRPr="00770A87">
        <w:t xml:space="preserve">. </w:t>
      </w:r>
    </w:p>
    <w:p w14:paraId="7186BCD0" w14:textId="57C6E9C2" w:rsidR="009F58EA" w:rsidRDefault="009F58EA" w:rsidP="00061E33"/>
    <w:p w14:paraId="3D17E8FC" w14:textId="47353242" w:rsidR="003340DB" w:rsidRDefault="00183E56" w:rsidP="00061E33">
      <w:r>
        <w:t>Figure 2-28</w:t>
      </w:r>
      <w:r w:rsidR="00016183" w:rsidRPr="00770A87">
        <w:t xml:space="preserve"> shows a traditional load profile in red with the new daily solar production shown in green. Now with the advent of BES technology, there is a point where the amount of solar produced during the day can recharge batteries and this energy can be consumed overnight until the next recharge period. The only caveat with this is ensuring that there is adequate supply in the event of clouding for several days.</w:t>
      </w:r>
    </w:p>
    <w:p w14:paraId="5291BFEA" w14:textId="77777777" w:rsidR="003340DB" w:rsidRDefault="003340DB" w:rsidP="00061E33"/>
    <w:p w14:paraId="46ECE87B" w14:textId="210FAECB" w:rsidR="009F58EA" w:rsidRDefault="00183E56" w:rsidP="00061E33">
      <w:r>
        <w:t>Figure 2-29</w:t>
      </w:r>
      <w:r w:rsidR="00016183" w:rsidRPr="00770A87">
        <w:t xml:space="preserve"> shows the load profile for a house which is entirely stand alone. The red line shows solar output during the day, the green line is the output of the batteries while the blue line refers to the household consumption </w:t>
      </w:r>
      <w:r w:rsidR="00016183" w:rsidRPr="00770A87">
        <w:fldChar w:fldCharType="begin"/>
      </w:r>
      <w:r w:rsidR="00016183"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16183" w:rsidRPr="00770A87">
        <w:fldChar w:fldCharType="separate"/>
      </w:r>
      <w:r w:rsidR="00016183" w:rsidRPr="00770A87">
        <w:t>[83]</w:t>
      </w:r>
      <w:r w:rsidR="00016183" w:rsidRPr="00770A87">
        <w:fldChar w:fldCharType="end"/>
      </w:r>
      <w:r w:rsidR="00016183" w:rsidRPr="00770A87">
        <w:t xml:space="preserve">. </w:t>
      </w:r>
    </w:p>
    <w:p w14:paraId="453D9299" w14:textId="77777777" w:rsidR="003340DB" w:rsidRDefault="003340DB" w:rsidP="00061E33"/>
    <w:p w14:paraId="5993BA2E" w14:textId="2ADDEBC4" w:rsidR="00016183" w:rsidRDefault="005E106F" w:rsidP="00061E33">
      <w:r w:rsidRPr="00770A87">
        <w:rPr>
          <w:noProof/>
          <w:lang w:eastAsia="en-AU"/>
        </w:rPr>
        <mc:AlternateContent>
          <mc:Choice Requires="wpg">
            <w:drawing>
              <wp:inline distT="0" distB="0" distL="0" distR="0" wp14:anchorId="214A26C1" wp14:editId="1A811B70">
                <wp:extent cx="5188449" cy="2317115"/>
                <wp:effectExtent l="0" t="0" r="0" b="6985"/>
                <wp:docPr id="7269" name="Group 7269"/>
                <wp:cNvGraphicFramePr/>
                <a:graphic xmlns:a="http://schemas.openxmlformats.org/drawingml/2006/main">
                  <a:graphicData uri="http://schemas.microsoft.com/office/word/2010/wordprocessingGroup">
                    <wpg:wgp>
                      <wpg:cNvGrpSpPr/>
                      <wpg:grpSpPr>
                        <a:xfrm>
                          <a:off x="0" y="0"/>
                          <a:ext cx="5188449" cy="2317115"/>
                          <a:chOff x="95980" y="-118573"/>
                          <a:chExt cx="5983012" cy="2717332"/>
                        </a:xfrm>
                      </wpg:grpSpPr>
                      <pic:pic xmlns:pic="http://schemas.openxmlformats.org/drawingml/2006/picture">
                        <pic:nvPicPr>
                          <pic:cNvPr id="7267" name="Picture 7267"/>
                          <pic:cNvPicPr>
                            <a:picLocks noChangeAspect="1"/>
                          </pic:cNvPicPr>
                        </pic:nvPicPr>
                        <pic:blipFill rotWithShape="1">
                          <a:blip r:embed="rId147"/>
                          <a:srcRect l="1558" t="2034" r="1323" b="16209"/>
                          <a:stretch/>
                        </pic:blipFill>
                        <pic:spPr>
                          <a:xfrm>
                            <a:off x="95980" y="-118573"/>
                            <a:ext cx="5983012" cy="2447348"/>
                          </a:xfrm>
                          <a:prstGeom prst="rect">
                            <a:avLst/>
                          </a:prstGeom>
                        </pic:spPr>
                      </pic:pic>
                      <wps:wsp>
                        <wps:cNvPr id="7268" name="Text Box 7268"/>
                        <wps:cNvSpPr txBox="1"/>
                        <wps:spPr>
                          <a:xfrm>
                            <a:off x="255817" y="2361390"/>
                            <a:ext cx="5731510" cy="237369"/>
                          </a:xfrm>
                          <a:prstGeom prst="rect">
                            <a:avLst/>
                          </a:prstGeom>
                          <a:solidFill>
                            <a:prstClr val="white"/>
                          </a:solidFill>
                          <a:ln>
                            <a:noFill/>
                          </a:ln>
                        </wps:spPr>
                        <wps:txbx>
                          <w:txbxContent>
                            <w:p w14:paraId="52CB4990" w14:textId="4602FCD3" w:rsidR="00D47419" w:rsidRPr="00066545" w:rsidRDefault="00D47419" w:rsidP="00061E33">
                              <w:pPr>
                                <w:pStyle w:val="Caption"/>
                                <w:rPr>
                                  <w:szCs w:val="24"/>
                                </w:rPr>
                              </w:pPr>
                              <w:bookmarkStart w:id="283" w:name="_Toc494733084"/>
                              <w:bookmarkStart w:id="284" w:name="_Toc494796266"/>
                              <w:bookmarkStart w:id="285" w:name="_Ref480360316"/>
                              <w:r>
                                <w:t xml:space="preserve">Figure </w:t>
                              </w:r>
                              <w:fldSimple w:instr=" STYLEREF 1 \s ">
                                <w:r>
                                  <w:rPr>
                                    <w:noProof/>
                                  </w:rPr>
                                  <w:t>2</w:t>
                                </w:r>
                              </w:fldSimple>
                              <w:r>
                                <w:noBreakHyphen/>
                              </w:r>
                              <w:fldSimple w:instr=" SEQ Figure \* ARABIC \s 1 ">
                                <w:r>
                                  <w:rPr>
                                    <w:noProof/>
                                  </w:rPr>
                                  <w:t>29</w:t>
                                </w:r>
                              </w:fldSimple>
                              <w:r>
                                <w:t xml:space="preserve"> - Standalone Household Consumption Load Profile [83]</w:t>
                              </w:r>
                              <w:bookmarkEnd w:id="283"/>
                              <w:bookmarkEnd w:id="284"/>
                              <w:r>
                                <w:t xml:space="preserve"> </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14A26C1" id="Group 7269" o:spid="_x0000_s1121" style="width:408.55pt;height:182.45pt;mso-position-horizontal-relative:char;mso-position-vertical-relative:line" coordorigin="959,-1185" coordsize="59830,27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">
                <v:shape id="Picture 7267" o:spid="_x0000_s1122" type="#_x0000_t75" style="position:absolute;left:959;top:-1185;width:59830;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">
                  <v:imagedata r:id="rId148" o:title="" croptop="1333f" cropbottom="10623f" cropleft="1021f" cropright="867f"/>
                </v:shape>
                <v:shape id="Text Box 7268" o:spid="_x0000_s1123" type="#_x0000_t202" style="position:absolute;left:2558;top:23613;width:57315;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52CB4990" w14:textId="4602FCD3" w:rsidR="00D47419" w:rsidRPr="00066545" w:rsidRDefault="00D47419" w:rsidP="00061E33">
                        <w:pPr>
                          <w:pStyle w:val="Caption"/>
                          <w:rPr>
                            <w:szCs w:val="24"/>
                          </w:rPr>
                        </w:pPr>
                        <w:bookmarkStart w:id="286" w:name="_Toc494733084"/>
                        <w:bookmarkStart w:id="287" w:name="_Toc494796266"/>
                        <w:bookmarkStart w:id="288" w:name="_Ref480360316"/>
                        <w:r>
                          <w:t xml:space="preserve">Figure </w:t>
                        </w:r>
                        <w:fldSimple w:instr=" STYLEREF 1 \s ">
                          <w:r>
                            <w:rPr>
                              <w:noProof/>
                            </w:rPr>
                            <w:t>2</w:t>
                          </w:r>
                        </w:fldSimple>
                        <w:r>
                          <w:noBreakHyphen/>
                        </w:r>
                        <w:fldSimple w:instr=" SEQ Figure \* ARABIC \s 1 ">
                          <w:r>
                            <w:rPr>
                              <w:noProof/>
                            </w:rPr>
                            <w:t>29</w:t>
                          </w:r>
                        </w:fldSimple>
                        <w:r>
                          <w:t xml:space="preserve"> - Standalone Household Consumption Load Profile [83]</w:t>
                        </w:r>
                        <w:bookmarkEnd w:id="286"/>
                        <w:bookmarkEnd w:id="287"/>
                        <w:r>
                          <w:t xml:space="preserve"> </w:t>
                        </w:r>
                        <w:bookmarkEnd w:id="288"/>
                      </w:p>
                    </w:txbxContent>
                  </v:textbox>
                </v:shape>
                <w10:anchorlock/>
              </v:group>
            </w:pict>
          </mc:Fallback>
        </mc:AlternateContent>
      </w:r>
    </w:p>
    <w:p w14:paraId="2F52A531" w14:textId="77777777" w:rsidR="00542ADA" w:rsidRDefault="00542ADA" w:rsidP="00061E33">
      <w:pPr>
        <w:sectPr w:rsidR="00542ADA" w:rsidSect="00061E33">
          <w:endnotePr>
            <w:numRestart w:val="eachSect"/>
          </w:endnotePr>
          <w:pgSz w:w="11906" w:h="16838"/>
          <w:pgMar w:top="1418" w:right="1418" w:bottom="1418" w:left="2268" w:header="709" w:footer="709" w:gutter="0"/>
          <w:cols w:space="708"/>
          <w:docGrid w:linePitch="360"/>
        </w:sectPr>
      </w:pPr>
    </w:p>
    <w:p w14:paraId="135A4982" w14:textId="49632158" w:rsidR="00016183" w:rsidRPr="00770A87" w:rsidRDefault="00016183" w:rsidP="00EE2C2D">
      <w:pPr>
        <w:pStyle w:val="Heading2"/>
      </w:pPr>
      <w:bookmarkStart w:id="289" w:name="_Toc494732976"/>
      <w:bookmarkStart w:id="290" w:name="_Toc494793372"/>
      <w:r w:rsidRPr="00770A87">
        <w:lastRenderedPageBreak/>
        <w:t>Network Demand Challenges</w:t>
      </w:r>
      <w:bookmarkEnd w:id="289"/>
      <w:bookmarkEnd w:id="290"/>
    </w:p>
    <w:p w14:paraId="09C2CF0E" w14:textId="6C5F05AF" w:rsidR="00016183" w:rsidRPr="00770A87" w:rsidRDefault="00016183" w:rsidP="00061E33">
      <w:pPr>
        <w:rPr>
          <w:lang w:eastAsia="en-AU"/>
        </w:rPr>
      </w:pPr>
      <w:r w:rsidRPr="00770A87">
        <w:t xml:space="preserve">Ergon Energy is constantly monitoring the network to check if extra demand is needed or the load is reduced. The biggest change in this profile over time is the large drop in energy demand in the middle of the day. This is due to solar PV units exporting energy into the grid. </w:t>
      </w:r>
      <w:r w:rsidR="00183E56">
        <w:t>Figure 2-30</w:t>
      </w:r>
      <w:r w:rsidRPr="00770A87">
        <w:t xml:space="preserve"> is from Ergon Energy at the Dun</w:t>
      </w:r>
      <w:r w:rsidR="002550B5" w:rsidRPr="00770A87">
        <w:t>dowran Feeder in Hervey Bay (QLD</w:t>
      </w:r>
      <w:r w:rsidRPr="00770A87">
        <w:t xml:space="preserve">) and illustrates how PV has affected the load profile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It shows a reverse flow during the middle of the day at approximately 12:30pm in 2015.</w:t>
      </w:r>
      <w:r w:rsidRPr="00770A87">
        <w:rPr>
          <w:lang w:eastAsia="en-AU"/>
        </w:rPr>
        <w:t xml:space="preserve"> </w:t>
      </w:r>
    </w:p>
    <w:p w14:paraId="118E02DD" w14:textId="77777777" w:rsidR="00016183" w:rsidRPr="00770A87" w:rsidRDefault="00016183" w:rsidP="00061E33">
      <w:pPr>
        <w:rPr>
          <w:lang w:eastAsia="en-AU"/>
        </w:rPr>
      </w:pPr>
    </w:p>
    <w:p w14:paraId="1010834C" w14:textId="77777777" w:rsidR="00016183" w:rsidRPr="00770A87" w:rsidRDefault="00016183" w:rsidP="00061E33">
      <w:r w:rsidRPr="00770A87">
        <w:rPr>
          <w:noProof/>
          <w:lang w:eastAsia="en-AU"/>
        </w:rPr>
        <mc:AlternateContent>
          <mc:Choice Requires="wpg">
            <w:drawing>
              <wp:inline distT="0" distB="0" distL="0" distR="0" wp14:anchorId="3B086AB1" wp14:editId="66064B9C">
                <wp:extent cx="4801870" cy="3722255"/>
                <wp:effectExtent l="0" t="0" r="0" b="0"/>
                <wp:docPr id="7241" name="Group 7241"/>
                <wp:cNvGraphicFramePr/>
                <a:graphic xmlns:a="http://schemas.openxmlformats.org/drawingml/2006/main">
                  <a:graphicData uri="http://schemas.microsoft.com/office/word/2010/wordprocessingGroup">
                    <wpg:wgp>
                      <wpg:cNvGrpSpPr/>
                      <wpg:grpSpPr>
                        <a:xfrm>
                          <a:off x="0" y="0"/>
                          <a:ext cx="4801870" cy="3722255"/>
                          <a:chOff x="0" y="0"/>
                          <a:chExt cx="4801870" cy="3723448"/>
                        </a:xfrm>
                      </wpg:grpSpPr>
                      <pic:pic xmlns:pic="http://schemas.openxmlformats.org/drawingml/2006/picture">
                        <pic:nvPicPr>
                          <pic:cNvPr id="7184" name="Picture 7184"/>
                          <pic:cNvPicPr>
                            <a:picLocks noChangeAspect="1"/>
                          </pic:cNvPicPr>
                        </pic:nvPicPr>
                        <pic:blipFill rotWithShape="1">
                          <a:blip r:embed="rId149">
                            <a:extLst>
                              <a:ext uri="{28A0092B-C50C-407E-A947-70E740481C1C}">
                                <a14:useLocalDpi xmlns:a14="http://schemas.microsoft.com/office/drawing/2010/main" val="0"/>
                              </a:ext>
                            </a:extLst>
                          </a:blip>
                          <a:srcRect t="7344"/>
                          <a:stretch/>
                        </pic:blipFill>
                        <pic:spPr>
                          <a:xfrm>
                            <a:off x="0" y="0"/>
                            <a:ext cx="4801870" cy="3368040"/>
                          </a:xfrm>
                          <a:prstGeom prst="rect">
                            <a:avLst/>
                          </a:prstGeom>
                        </pic:spPr>
                      </pic:pic>
                      <wps:wsp>
                        <wps:cNvPr id="7240" name="Text Box 7240"/>
                        <wps:cNvSpPr txBox="1"/>
                        <wps:spPr>
                          <a:xfrm>
                            <a:off x="0" y="3526252"/>
                            <a:ext cx="4801870" cy="197196"/>
                          </a:xfrm>
                          <a:prstGeom prst="rect">
                            <a:avLst/>
                          </a:prstGeom>
                          <a:solidFill>
                            <a:prstClr val="white"/>
                          </a:solidFill>
                          <a:ln>
                            <a:noFill/>
                          </a:ln>
                          <a:effectLst/>
                        </wps:spPr>
                        <wps:txbx>
                          <w:txbxContent>
                            <w:p w14:paraId="5986CB4A" w14:textId="67B044ED" w:rsidR="00D47419" w:rsidRPr="00120CA2" w:rsidRDefault="00D47419" w:rsidP="00061E33">
                              <w:pPr>
                                <w:pStyle w:val="Caption"/>
                                <w:rPr>
                                  <w:szCs w:val="24"/>
                                </w:rPr>
                              </w:pPr>
                              <w:bookmarkStart w:id="291" w:name="_Toc494733085"/>
                              <w:bookmarkStart w:id="292" w:name="_Toc494796267"/>
                              <w:r>
                                <w:t xml:space="preserve">Figure </w:t>
                              </w:r>
                              <w:fldSimple w:instr=" STYLEREF 1 \s ">
                                <w:r>
                                  <w:rPr>
                                    <w:noProof/>
                                  </w:rPr>
                                  <w:t>2</w:t>
                                </w:r>
                              </w:fldSimple>
                              <w:r>
                                <w:noBreakHyphen/>
                              </w:r>
                              <w:fldSimple w:instr=" SEQ Figure \* ARABIC \s 1 ">
                                <w:r>
                                  <w:rPr>
                                    <w:noProof/>
                                  </w:rPr>
                                  <w:t>30</w:t>
                                </w:r>
                              </w:fldSimple>
                              <w:r>
                                <w:t xml:space="preserve"> - Dundowran Feeder Load Profile [84]</w:t>
                              </w:r>
                              <w:bookmarkEnd w:id="291"/>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086AB1" id="Group 7241" o:spid="_x0000_s1124" style="width:378.1pt;height:293.1pt;mso-position-horizontal-relative:char;mso-position-vertical-relative:line" coordsize="48018,37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">
                <v:shape id="Picture 7184" o:spid="_x0000_s1125" type="#_x0000_t75" style="position:absolute;width:48018;height:33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50" o:title="" croptop="4813f"/>
                </v:shape>
                <v:shape id="Text Box 7240" o:spid="_x0000_s1126" type="#_x0000_t202" style="position:absolute;top:35262;width:48018;height:1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" stroked="f">
                  <v:textbox inset="0,0,0,0">
                    <w:txbxContent>
                      <w:p w14:paraId="5986CB4A" w14:textId="67B044ED" w:rsidR="00D47419" w:rsidRPr="00120CA2" w:rsidRDefault="00D47419" w:rsidP="00061E33">
                        <w:pPr>
                          <w:pStyle w:val="Caption"/>
                          <w:rPr>
                            <w:szCs w:val="24"/>
                          </w:rPr>
                        </w:pPr>
                        <w:bookmarkStart w:id="293" w:name="_Toc494733085"/>
                        <w:bookmarkStart w:id="294" w:name="_Toc494796267"/>
                        <w:r>
                          <w:t xml:space="preserve">Figure </w:t>
                        </w:r>
                        <w:fldSimple w:instr=" STYLEREF 1 \s ">
                          <w:r>
                            <w:rPr>
                              <w:noProof/>
                            </w:rPr>
                            <w:t>2</w:t>
                          </w:r>
                        </w:fldSimple>
                        <w:r>
                          <w:noBreakHyphen/>
                        </w:r>
                        <w:fldSimple w:instr=" SEQ Figure \* ARABIC \s 1 ">
                          <w:r>
                            <w:rPr>
                              <w:noProof/>
                            </w:rPr>
                            <w:t>30</w:t>
                          </w:r>
                        </w:fldSimple>
                        <w:r>
                          <w:t xml:space="preserve"> - Dundowran Feeder Load Profile [84]</w:t>
                        </w:r>
                        <w:bookmarkEnd w:id="293"/>
                        <w:bookmarkEnd w:id="294"/>
                      </w:p>
                    </w:txbxContent>
                  </v:textbox>
                </v:shape>
                <w10:anchorlock/>
              </v:group>
            </w:pict>
          </mc:Fallback>
        </mc:AlternateContent>
      </w:r>
    </w:p>
    <w:p w14:paraId="6489B820" w14:textId="77777777" w:rsidR="00016183" w:rsidRPr="00770A87" w:rsidRDefault="00016183" w:rsidP="00061E33"/>
    <w:p w14:paraId="12698256" w14:textId="2F5742D4" w:rsidR="00016183" w:rsidRDefault="00016183" w:rsidP="00061E33">
      <w:r w:rsidRPr="00770A87">
        <w:t>The Planners at Ergon Energy need to identify issues with feeders and disruption wh</w:t>
      </w:r>
      <w:r w:rsidR="00985796" w:rsidRPr="00770A87">
        <w:t xml:space="preserve">ich may occur with the grid. </w:t>
      </w:r>
      <w:r w:rsidR="00183E56">
        <w:t>Figure 2-30</w:t>
      </w:r>
      <w:r w:rsidR="003340DB" w:rsidRPr="00770A87">
        <w:t xml:space="preserve"> </w:t>
      </w:r>
      <w:r w:rsidRPr="00770A87">
        <w:t xml:space="preserve">the blue line shows this area has high solar PV utility which is meeting the energy requirements during the course of the day and is feeding electricity back into the substation. The red line shows the traditional load profile. The interesting phenomenon is that the green line has an unexpected peak in demand which cannot be met with PV technology and highlights the risks of cloud cover or storms. The sudden losses in power generation must be met and this demand can overload the feeder </w:t>
      </w:r>
      <w:r w:rsidRPr="00770A87">
        <w:fldChar w:fldCharType="begin"/>
      </w:r>
      <w:r w:rsidRPr="00770A87">
        <w:instrText xml:space="preserve"> ADDIN EN.CITE &lt;EndNote&gt;&lt;Cite ExcludeYear="1"&gt;&lt;Author&gt;Energy&lt;/Author&gt;&lt;RecNum&gt;86&lt;/RecNum&gt;&lt;DisplayText&gt;[84]&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Pr="00770A87">
        <w:fldChar w:fldCharType="separate"/>
      </w:r>
      <w:r w:rsidRPr="00770A87">
        <w:t>[84]</w:t>
      </w:r>
      <w:r w:rsidRPr="00770A87">
        <w:fldChar w:fldCharType="end"/>
      </w:r>
      <w:r w:rsidRPr="00770A87">
        <w:t xml:space="preserve">. </w:t>
      </w:r>
    </w:p>
    <w:p w14:paraId="6A681C66" w14:textId="5310DABB" w:rsidR="004F71B6" w:rsidRDefault="004F71B6" w:rsidP="00061E33">
      <w:r>
        <w:br w:type="page"/>
      </w:r>
    </w:p>
    <w:p w14:paraId="1AF2CD34" w14:textId="5A40D827" w:rsidR="00016183" w:rsidRPr="00770A87" w:rsidRDefault="00016183" w:rsidP="00EE2C2D">
      <w:pPr>
        <w:pStyle w:val="Heading2"/>
      </w:pPr>
      <w:bookmarkStart w:id="295" w:name="_Toc494732977"/>
      <w:bookmarkStart w:id="296" w:name="_Toc494793373"/>
      <w:r w:rsidRPr="00770A87">
        <w:lastRenderedPageBreak/>
        <w:t>Tariffs &amp; Rebate Change</w:t>
      </w:r>
      <w:bookmarkEnd w:id="295"/>
      <w:bookmarkEnd w:id="296"/>
    </w:p>
    <w:p w14:paraId="6FB70440" w14:textId="759776C6" w:rsidR="00016183" w:rsidRPr="00770A87" w:rsidRDefault="00016183" w:rsidP="00061E33">
      <w:r w:rsidRPr="00770A87">
        <w:t xml:space="preserve">An electricity meter is a device used by Ergon Energy to accurately measure how much electricity is used through that line. A household may have more than one meter if they have several metering schemes. A metering rate is called a tariff and there are different tariff rates which usually vary according to availability or usage. </w:t>
      </w:r>
      <w:r w:rsidRPr="00770A87">
        <w:fldChar w:fldCharType="begin"/>
      </w:r>
      <w:r w:rsidRPr="00770A87">
        <w:instrText xml:space="preserve"> REF _Ref494625085 \h </w:instrText>
      </w:r>
      <w:r w:rsidRPr="00770A87">
        <w:fldChar w:fldCharType="separate"/>
      </w:r>
      <w:r w:rsidR="00501050" w:rsidRPr="00770A87">
        <w:t xml:space="preserve">Table </w:t>
      </w:r>
      <w:r w:rsidR="00501050">
        <w:rPr>
          <w:noProof/>
        </w:rPr>
        <w:t>2</w:t>
      </w:r>
      <w:r w:rsidR="00501050">
        <w:noBreakHyphen/>
      </w:r>
      <w:r w:rsidR="00501050">
        <w:rPr>
          <w:noProof/>
        </w:rPr>
        <w:t>5</w:t>
      </w:r>
      <w:r w:rsidRPr="00770A87">
        <w:fldChar w:fldCharType="end"/>
      </w:r>
      <w:r w:rsidRPr="00770A87">
        <w:t xml:space="preserve"> lists the different residential tariffs: tariff 11, tariff 31, tariff 33 and the solar feed-in tariff </w:t>
      </w:r>
      <w:r w:rsidRPr="00770A87">
        <w:fldChar w:fldCharType="begin"/>
      </w:r>
      <w:r w:rsidRPr="00770A87">
        <w:instrText xml:space="preserve"> ADDIN EN.CITE &lt;EndNote&gt;&lt;Cite ExcludeYear="1"&gt;&lt;Author&gt;Energy&lt;/Author&gt;&lt;RecNum&gt;87&lt;/RecNum&gt;&lt;DisplayText&gt;[85]&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Pr="00770A87">
        <w:fldChar w:fldCharType="separate"/>
      </w:r>
      <w:r w:rsidRPr="00770A87">
        <w:t>[85]</w:t>
      </w:r>
      <w:r w:rsidRPr="00770A87">
        <w:fldChar w:fldCharType="end"/>
      </w:r>
      <w:r w:rsidRPr="00770A87">
        <w:t xml:space="preserve">. </w:t>
      </w:r>
    </w:p>
    <w:p w14:paraId="22B0DA99" w14:textId="0445D900" w:rsidR="00BE4310" w:rsidRPr="00770A87" w:rsidRDefault="00016183" w:rsidP="00061E33">
      <w:pPr>
        <w:pStyle w:val="TablesCap"/>
      </w:pPr>
      <w:bookmarkStart w:id="297" w:name="_Ref494625085"/>
      <w:bookmarkStart w:id="298" w:name="_Toc494733048"/>
      <w:bookmarkStart w:id="299" w:name="_Toc494793036"/>
      <w:r w:rsidRPr="00770A87">
        <w:t xml:space="preserve">Table </w:t>
      </w:r>
      <w:fldSimple w:instr=" STYLEREF 1 \s ">
        <w:r w:rsidR="00501050">
          <w:rPr>
            <w:noProof/>
          </w:rPr>
          <w:t>2</w:t>
        </w:r>
      </w:fldSimple>
      <w:r w:rsidR="00F55446">
        <w:noBreakHyphen/>
      </w:r>
      <w:fldSimple w:instr=" SEQ Table \* ARABIC \s 1 ">
        <w:r w:rsidR="00501050">
          <w:rPr>
            <w:noProof/>
          </w:rPr>
          <w:t>5</w:t>
        </w:r>
      </w:fldSimple>
      <w:bookmarkEnd w:id="297"/>
      <w:r w:rsidRPr="00770A87">
        <w:t xml:space="preserve"> - Electricity Pricing Information</w:t>
      </w:r>
      <w:r w:rsidR="005E106F" w:rsidRPr="00770A87">
        <w:t xml:space="preserve"> [85]</w:t>
      </w:r>
      <w:bookmarkEnd w:id="298"/>
      <w:bookmarkEnd w:id="299"/>
    </w:p>
    <w:p w14:paraId="77C7230D" w14:textId="5CE67A01" w:rsidR="00016183" w:rsidRPr="00770A87" w:rsidRDefault="00BE4310" w:rsidP="00061E33">
      <w:r>
        <w:rPr>
          <w:noProof/>
          <w:lang w:eastAsia="en-AU"/>
        </w:rPr>
        <mc:AlternateContent>
          <mc:Choice Requires="wps">
            <w:drawing>
              <wp:anchor distT="0" distB="0" distL="114300" distR="114300" simplePos="0" relativeHeight="251658274" behindDoc="0" locked="0" layoutInCell="1" allowOverlap="1" wp14:anchorId="10E366F6" wp14:editId="1A8F9B28">
                <wp:simplePos x="0" y="0"/>
                <wp:positionH relativeFrom="column">
                  <wp:posOffset>66502</wp:posOffset>
                </wp:positionH>
                <wp:positionV relativeFrom="paragraph">
                  <wp:posOffset>3050020</wp:posOffset>
                </wp:positionV>
                <wp:extent cx="5107478" cy="16626"/>
                <wp:effectExtent l="0" t="0" r="36195" b="21590"/>
                <wp:wrapNone/>
                <wp:docPr id="7285" name="Straight Connector 7285"/>
                <wp:cNvGraphicFramePr/>
                <a:graphic xmlns:a="http://schemas.openxmlformats.org/drawingml/2006/main">
                  <a:graphicData uri="http://schemas.microsoft.com/office/word/2010/wordprocessingShape">
                    <wps:wsp>
                      <wps:cNvCnPr/>
                      <wps:spPr>
                        <a:xfrm flipV="1">
                          <a:off x="0" y="0"/>
                          <a:ext cx="5107478" cy="166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2C2E24" id="Straight Connector 7285" o:spid="_x0000_s1026" style="position:absolute;flip:y;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40.15pt" to="407.4pt,2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" strokecolor="black [3213]" strokeweight=".5pt">
                <v:stroke joinstyle="miter"/>
              </v:line>
            </w:pict>
          </mc:Fallback>
        </mc:AlternateContent>
      </w:r>
      <w:r w:rsidR="00016183" w:rsidRPr="00770A87">
        <w:rPr>
          <w:noProof/>
          <w:lang w:eastAsia="en-AU"/>
        </w:rPr>
        <mc:AlternateContent>
          <mc:Choice Requires="wpg">
            <w:drawing>
              <wp:inline distT="0" distB="0" distL="0" distR="0" wp14:anchorId="4A1EE9EF" wp14:editId="12400E33">
                <wp:extent cx="5205730" cy="3063379"/>
                <wp:effectExtent l="0" t="0" r="0" b="3810"/>
                <wp:docPr id="7238" name="Group 7238"/>
                <wp:cNvGraphicFramePr/>
                <a:graphic xmlns:a="http://schemas.openxmlformats.org/drawingml/2006/main">
                  <a:graphicData uri="http://schemas.microsoft.com/office/word/2010/wordprocessingGroup">
                    <wpg:wgp>
                      <wpg:cNvGrpSpPr/>
                      <wpg:grpSpPr>
                        <a:xfrm>
                          <a:off x="0" y="0"/>
                          <a:ext cx="5205730" cy="3063379"/>
                          <a:chOff x="42333" y="0"/>
                          <a:chExt cx="5744893" cy="2418612"/>
                        </a:xfrm>
                      </wpg:grpSpPr>
                      <pic:pic xmlns:pic="http://schemas.openxmlformats.org/drawingml/2006/picture">
                        <pic:nvPicPr>
                          <pic:cNvPr id="7235" name="Picture 7235"/>
                          <pic:cNvPicPr>
                            <a:picLocks noChangeAspect="1"/>
                          </pic:cNvPicPr>
                        </pic:nvPicPr>
                        <pic:blipFill rotWithShape="1">
                          <a:blip r:embed="rId151"/>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2"/>
                          <a:stretch>
                            <a:fillRect/>
                          </a:stretch>
                        </pic:blipFill>
                        <pic:spPr>
                          <a:xfrm>
                            <a:off x="81116" y="1600201"/>
                            <a:ext cx="5706110" cy="818411"/>
                          </a:xfrm>
                          <a:prstGeom prst="rect">
                            <a:avLst/>
                          </a:prstGeom>
                        </pic:spPr>
                      </pic:pic>
                    </wpg:wgp>
                  </a:graphicData>
                </a:graphic>
              </wp:inline>
            </w:drawing>
          </mc:Choice>
          <mc:Fallback>
            <w:pict>
              <v:group w14:anchorId="2525D8AF" id="Group 7238" o:spid="_x0000_s1026" style="width:409.9pt;height:241.2pt;mso-position-horizontal-relative:char;mso-position-vertical-relative:line" coordorigin="423" coordsize="57448,24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">
                <v:shape id="Picture 7235" o:spid="_x0000_s1027"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3" o:title="" croptop="5940f" cropbottom="13f"/>
                </v:shape>
                <v:shape id="Picture 7237" o:spid="_x0000_s1028"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4" o:title=""/>
                </v:shape>
                <w10:anchorlock/>
              </v:group>
            </w:pict>
          </mc:Fallback>
        </mc:AlternateContent>
      </w:r>
    </w:p>
    <w:p w14:paraId="2D989BB1" w14:textId="77777777" w:rsidR="00016183" w:rsidRPr="00770A87" w:rsidRDefault="00016183" w:rsidP="00061E33"/>
    <w:p w14:paraId="5299936A" w14:textId="77777777" w:rsidR="00016183" w:rsidRPr="00770A87" w:rsidRDefault="00016183" w:rsidP="00061E33">
      <w:r w:rsidRPr="00770A87">
        <w:t>The QLD Solar Rebate Scheme was an incentive introduced in 2008 for customers who applied before the 9</w:t>
      </w:r>
      <w:r w:rsidRPr="00770A87">
        <w:rPr>
          <w:vertAlign w:val="superscript"/>
        </w:rPr>
        <w:t>th</w:t>
      </w:r>
      <w:r w:rsidRPr="00770A87">
        <w:t xml:space="preserve"> July 2012, and allowed a feed-in tariff rate of 44 c/kWhr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The scheme expired on the 1</w:t>
      </w:r>
      <w:r w:rsidRPr="00770A87">
        <w:rPr>
          <w:vertAlign w:val="superscript"/>
        </w:rPr>
        <w:t>st</w:t>
      </w:r>
      <w:r w:rsidRPr="00770A87">
        <w:t xml:space="preserve"> July 2012 and for persons still receiving the tariff it is substantially higher than the current 7.448 c/kWhr. The current feed in rate is less than one third for what is paid for the general usage Tariff 11 of 27.071 c/kWhr. The low feed-in tariff rate is beneficial to Ergon the electricity supplier as they are effectively purchasing the power at 7 c/kWhr and selling it to the person next door for 27 c/ kWhr. This is creating them 20 c/kWhr just for maintenance of their network, when it needed to be maintained regardless for supply obligations. Ergon charge 90 cents per day for a person being connected to the grid regardless if electricity is consumed or delivered </w:t>
      </w:r>
      <w:r w:rsidRPr="00770A87">
        <w:fldChar w:fldCharType="begin"/>
      </w:r>
      <w:r w:rsidRPr="00770A87">
        <w:instrText xml:space="preserve"> ADDIN EN.CITE &lt;EndNote&gt;&lt;Cite&gt;&lt;Author&gt;Government&lt;/Author&gt;&lt;Year&gt;2015&lt;/Year&gt;&lt;RecNum&gt;104&lt;/RecNum&gt;&lt;DisplayText&gt;[86]&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770A87">
        <w:fldChar w:fldCharType="separate"/>
      </w:r>
      <w:r w:rsidRPr="00770A87">
        <w:t>[86]</w:t>
      </w:r>
      <w:r w:rsidRPr="00770A87">
        <w:fldChar w:fldCharType="end"/>
      </w:r>
      <w:r w:rsidRPr="00770A87">
        <w:t xml:space="preserve">. </w:t>
      </w:r>
    </w:p>
    <w:p w14:paraId="68B93999" w14:textId="77777777" w:rsidR="00016183" w:rsidRPr="00770A87" w:rsidRDefault="00016183" w:rsidP="00061E33"/>
    <w:p w14:paraId="24E39899" w14:textId="77777777" w:rsidR="00016183" w:rsidRPr="00770A87" w:rsidRDefault="00016183" w:rsidP="00061E33">
      <w:r w:rsidRPr="00770A87">
        <w:t xml:space="preserve">Yao and Steemers heavily described the effects of daily residential electricity usage as it varies due to varying factors such as number of occupants and occupancy, cooling appliances, and </w:t>
      </w:r>
      <w:r w:rsidRPr="00770A87">
        <w:lastRenderedPageBreak/>
        <w:t xml:space="preserve">hours of lighting. Baetens addressed the same sources of energy consumption as Yao and Steemers but additionally included ventilation, space heating, pools, domestic hot water, floor area of the house, number of rooms, water inlet and outlet temperature, volume of water consumed, appliance energy consumption, seasons and weather </w:t>
      </w:r>
      <w:r w:rsidRPr="00770A87">
        <w:fldChar w:fldCharType="begin"/>
      </w:r>
      <w:r w:rsidRPr="00770A87">
        <w:instrText xml:space="preserve"> ADDIN EN.CITE &lt;EndNote&gt;&lt;Cite&gt;&lt;Author&gt;Yao&lt;/Author&gt;&lt;Year&gt;2005&lt;/Year&gt;&lt;RecNum&gt;89&lt;/RecNum&gt;&lt;DisplayText&gt;[37, 87]&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Pr="00770A87">
        <w:fldChar w:fldCharType="separate"/>
      </w:r>
      <w:r w:rsidRPr="00770A87">
        <w:t>[37, 87]</w:t>
      </w:r>
      <w:r w:rsidRPr="00770A87">
        <w:fldChar w:fldCharType="end"/>
      </w:r>
      <w:r w:rsidRPr="00770A87">
        <w:t xml:space="preserve">. </w:t>
      </w:r>
    </w:p>
    <w:p w14:paraId="4A61DC48" w14:textId="77777777" w:rsidR="00016183" w:rsidRPr="00770A87" w:rsidRDefault="00016183" w:rsidP="00061E33"/>
    <w:p w14:paraId="274C8090" w14:textId="314A8883" w:rsidR="00016183" w:rsidRPr="00770A87" w:rsidRDefault="00016183" w:rsidP="00061E33">
      <w:r w:rsidRPr="00770A87">
        <w:t xml:space="preserve">Ergon Energy, QLD’s Electricity supplier has written that there are a number of factors which affect electricity consumption, but climatic variance is no doubt the most important </w:t>
      </w:r>
      <w:r w:rsidRPr="00770A87">
        <w:fldChar w:fldCharType="begin"/>
      </w:r>
      <w:r w:rsidRPr="00770A87">
        <w:instrText xml:space="preserve"> ADDIN EN.CITE &lt;EndNote&gt;&lt;Cite&gt;&lt;Author&gt;Energy&lt;/Author&gt;&lt;Year&gt;2017&lt;/Year&gt;&lt;RecNum&gt;90&lt;/RecNum&gt;&lt;DisplayText&gt;[88]&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Pr="00770A87">
        <w:fldChar w:fldCharType="separate"/>
      </w:r>
      <w:r w:rsidRPr="00770A87">
        <w:t>[88]</w:t>
      </w:r>
      <w:r w:rsidRPr="00770A87">
        <w:fldChar w:fldCharType="end"/>
      </w:r>
      <w:r w:rsidRPr="00770A87">
        <w:t>. They further reinforced this by saying many N</w:t>
      </w:r>
      <w:r w:rsidR="00BF72D7">
        <w:t>orthern Districts have up to 73</w:t>
      </w:r>
      <w:r w:rsidRPr="00770A87">
        <w:t xml:space="preserve">% more electricity consumption in summer compared to winter and autumn seasons. </w:t>
      </w:r>
      <w:r w:rsidR="00AF21FB">
        <w:t xml:space="preserve">Figure </w:t>
      </w:r>
      <w:r w:rsidR="00CD26F5">
        <w:t>2</w:t>
      </w:r>
      <w:r w:rsidR="00183E56">
        <w:t>-31</w:t>
      </w:r>
      <w:r w:rsidRPr="00770A87">
        <w:t xml:space="preserve"> highlights the stark contrast in consumption between winter and summer months.</w:t>
      </w:r>
    </w:p>
    <w:p w14:paraId="3CECD5F3" w14:textId="77777777" w:rsidR="00016183" w:rsidRPr="00770A87" w:rsidRDefault="00016183" w:rsidP="00061E33"/>
    <w:p w14:paraId="64D8A99C" w14:textId="77777777" w:rsidR="00016183" w:rsidRPr="00770A87" w:rsidRDefault="00016183" w:rsidP="00061E33">
      <w:r w:rsidRPr="00770A87">
        <w:rPr>
          <w:noProof/>
          <w:lang w:eastAsia="en-AU"/>
        </w:rPr>
        <mc:AlternateContent>
          <mc:Choice Requires="wpg">
            <w:drawing>
              <wp:inline distT="0" distB="0" distL="0" distR="0" wp14:anchorId="0DF5B9FB" wp14:editId="3E6D64A3">
                <wp:extent cx="5239820" cy="3306618"/>
                <wp:effectExtent l="0" t="0" r="0" b="8255"/>
                <wp:docPr id="7218" name="Group 7218"/>
                <wp:cNvGraphicFramePr/>
                <a:graphic xmlns:a="http://schemas.openxmlformats.org/drawingml/2006/main">
                  <a:graphicData uri="http://schemas.microsoft.com/office/word/2010/wordprocessingGroup">
                    <wpg:wgp>
                      <wpg:cNvGrpSpPr/>
                      <wpg:grpSpPr>
                        <a:xfrm>
                          <a:off x="0" y="0"/>
                          <a:ext cx="5239820" cy="3306618"/>
                          <a:chOff x="-48978" y="344163"/>
                          <a:chExt cx="4030243" cy="2189319"/>
                        </a:xfrm>
                      </wpg:grpSpPr>
                      <pic:pic xmlns:pic="http://schemas.openxmlformats.org/drawingml/2006/picture">
                        <pic:nvPicPr>
                          <pic:cNvPr id="7191" name="Picture 7191"/>
                          <pic:cNvPicPr>
                            <a:picLocks noChangeAspect="1"/>
                          </pic:cNvPicPr>
                        </pic:nvPicPr>
                        <pic:blipFill rotWithShape="1">
                          <a:blip r:embed="rId155"/>
                          <a:srcRect l="5575" t="22549" r="8" b="4"/>
                          <a:stretch/>
                        </pic:blipFill>
                        <pic:spPr>
                          <a:xfrm>
                            <a:off x="-48978" y="344163"/>
                            <a:ext cx="4030243" cy="2027946"/>
                          </a:xfrm>
                          <a:prstGeom prst="rect">
                            <a:avLst/>
                          </a:prstGeom>
                        </pic:spPr>
                      </pic:pic>
                      <wps:wsp>
                        <wps:cNvPr id="7183" name="Text Box 7183"/>
                        <wps:cNvSpPr txBox="1"/>
                        <wps:spPr>
                          <a:xfrm>
                            <a:off x="-4549" y="2369338"/>
                            <a:ext cx="3801110" cy="164144"/>
                          </a:xfrm>
                          <a:prstGeom prst="rect">
                            <a:avLst/>
                          </a:prstGeom>
                          <a:solidFill>
                            <a:prstClr val="white"/>
                          </a:solidFill>
                          <a:ln>
                            <a:noFill/>
                          </a:ln>
                        </wps:spPr>
                        <wps:txbx>
                          <w:txbxContent>
                            <w:p w14:paraId="4248000A" w14:textId="393A292F" w:rsidR="00D47419" w:rsidRPr="006F2D45" w:rsidRDefault="00D47419" w:rsidP="00061E33">
                              <w:pPr>
                                <w:pStyle w:val="Caption"/>
                                <w:rPr>
                                  <w:szCs w:val="24"/>
                                </w:rPr>
                              </w:pPr>
                              <w:bookmarkStart w:id="300" w:name="_Ref480124228"/>
                              <w:bookmarkStart w:id="301" w:name="_Ref480124223"/>
                              <w:bookmarkStart w:id="302" w:name="_Toc494733086"/>
                              <w:bookmarkStart w:id="303" w:name="_Toc494796268"/>
                              <w:r>
                                <w:t xml:space="preserve">Figure </w:t>
                              </w:r>
                              <w:fldSimple w:instr=" STYLEREF 1 \s ">
                                <w:r>
                                  <w:rPr>
                                    <w:noProof/>
                                  </w:rPr>
                                  <w:t>2</w:t>
                                </w:r>
                              </w:fldSimple>
                              <w:r>
                                <w:noBreakHyphen/>
                              </w:r>
                              <w:fldSimple w:instr=" SEQ Figure \* ARABIC \s 1 ">
                                <w:r>
                                  <w:rPr>
                                    <w:noProof/>
                                  </w:rPr>
                                  <w:t>31</w:t>
                                </w:r>
                              </w:fldSimple>
                              <w:r>
                                <w:t xml:space="preserve"> - Tariff 11 kWhr/day - Summer Vs Winter [89]</w:t>
                              </w:r>
                              <w:bookmarkEnd w:id="300"/>
                              <w:bookmarkEnd w:id="301"/>
                              <w:bookmarkEnd w:id="302"/>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DF5B9FB" id="Group 7218" o:spid="_x0000_s1127" style="width:412.6pt;height:260.35pt;mso-position-horizontal-relative:char;mso-position-vertical-relative:line" coordorigin="-489,3441" coordsize="40302,21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">
                <v:shape id="Picture 7191" o:spid="_x0000_s1128" type="#_x0000_t75" style="position:absolute;left:-489;top:3441;width:40301;height:20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">
                  <v:imagedata r:id="rId156" o:title="" croptop="14778f" cropbottom="3f" cropleft="3654f" cropright="5f"/>
                </v:shape>
                <v:shape id="Text Box 7183" o:spid="_x0000_s1129" type="#_x0000_t202" style="position:absolute;left:-45;top:23693;width:38010;height:1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4248000A" w14:textId="393A292F" w:rsidR="00D47419" w:rsidRPr="006F2D45" w:rsidRDefault="00D47419" w:rsidP="00061E33">
                        <w:pPr>
                          <w:pStyle w:val="Caption"/>
                          <w:rPr>
                            <w:szCs w:val="24"/>
                          </w:rPr>
                        </w:pPr>
                        <w:bookmarkStart w:id="304" w:name="_Ref480124228"/>
                        <w:bookmarkStart w:id="305" w:name="_Ref480124223"/>
                        <w:bookmarkStart w:id="306" w:name="_Toc494733086"/>
                        <w:bookmarkStart w:id="307" w:name="_Toc494796268"/>
                        <w:r>
                          <w:t xml:space="preserve">Figure </w:t>
                        </w:r>
                        <w:fldSimple w:instr=" STYLEREF 1 \s ">
                          <w:r>
                            <w:rPr>
                              <w:noProof/>
                            </w:rPr>
                            <w:t>2</w:t>
                          </w:r>
                        </w:fldSimple>
                        <w:r>
                          <w:noBreakHyphen/>
                        </w:r>
                        <w:fldSimple w:instr=" SEQ Figure \* ARABIC \s 1 ">
                          <w:r>
                            <w:rPr>
                              <w:noProof/>
                            </w:rPr>
                            <w:t>31</w:t>
                          </w:r>
                        </w:fldSimple>
                        <w:r>
                          <w:t xml:space="preserve"> - Tariff 11 kWhr/day - Summer Vs Winter [89]</w:t>
                        </w:r>
                        <w:bookmarkEnd w:id="304"/>
                        <w:bookmarkEnd w:id="305"/>
                        <w:bookmarkEnd w:id="306"/>
                        <w:bookmarkEnd w:id="307"/>
                      </w:p>
                    </w:txbxContent>
                  </v:textbox>
                </v:shape>
                <w10:anchorlock/>
              </v:group>
            </w:pict>
          </mc:Fallback>
        </mc:AlternateContent>
      </w:r>
    </w:p>
    <w:p w14:paraId="66EFB9CF" w14:textId="77777777" w:rsidR="00016183" w:rsidRPr="00770A87" w:rsidRDefault="00016183" w:rsidP="00061E33"/>
    <w:p w14:paraId="15B828DF" w14:textId="77777777" w:rsidR="00016183" w:rsidRPr="00770A87" w:rsidRDefault="00016183" w:rsidP="00061E33">
      <w:r w:rsidRPr="00770A87">
        <w:t>The electricity bill for a residential property in Townsville with the post code 4814, with three occupants, no pool or gas connected main was studied. The billing for a year over the period of 15</w:t>
      </w:r>
      <w:r w:rsidRPr="00770A87">
        <w:rPr>
          <w:vertAlign w:val="superscript"/>
        </w:rPr>
        <w:t>th</w:t>
      </w:r>
      <w:r w:rsidRPr="00770A87">
        <w:t xml:space="preserve"> of August 2015 to the 16</w:t>
      </w:r>
      <w:r w:rsidRPr="00770A87">
        <w:rPr>
          <w:vertAlign w:val="superscript"/>
        </w:rPr>
        <w:t>th</w:t>
      </w:r>
      <w:r w:rsidRPr="00770A87">
        <w:t xml:space="preserve"> of August 2016 with Tariff 11 and 33 was averaged to a 21.01 kWhr per day with 2216 kWhrs from February to May. This was in accordance with the Australian Government website “Energy Made Easy” that estimated 20 kWhr per day and 1804 kWhr total in summer for a household under those conditions with that postcode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w:t>
      </w:r>
    </w:p>
    <w:p w14:paraId="3014A855" w14:textId="01A43790" w:rsidR="00016183" w:rsidRPr="00770A87" w:rsidRDefault="00016183" w:rsidP="00EE2C2D">
      <w:pPr>
        <w:pStyle w:val="Heading2"/>
      </w:pPr>
      <w:bookmarkStart w:id="308" w:name="_Toc494732978"/>
      <w:bookmarkStart w:id="309" w:name="_Toc494793374"/>
      <w:r w:rsidRPr="00770A87">
        <w:t>Economics of PV &amp; BES System</w:t>
      </w:r>
      <w:bookmarkEnd w:id="308"/>
      <w:bookmarkEnd w:id="309"/>
    </w:p>
    <w:p w14:paraId="238A882B" w14:textId="4DF00B04" w:rsidR="00016183" w:rsidRPr="00770A87" w:rsidRDefault="00016183" w:rsidP="00061E33">
      <w:r w:rsidRPr="00770A87">
        <w:t xml:space="preserve">Solar PV/BES technologies give consumers the ability to mitigate the cost of their electricity bills. Although the economics behind PV/BES installations are broad with many underlying </w:t>
      </w:r>
      <w:r w:rsidRPr="00770A87">
        <w:lastRenderedPageBreak/>
        <w:t xml:space="preserve">variables which may affect the feasibility and returns. There are several models which are available to access and evaluate the performance of PV/BES systems </w: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yOSwgOTAsIDkxXTwvRGlzcGxh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</w:fldData>
        </w:fldChar>
      </w:r>
      <w:r w:rsidRPr="00770A87">
        <w:instrText xml:space="preserve"> ADDIN EN.CITE.DATA </w:instrText>
      </w:r>
      <w:r w:rsidRPr="00770A87">
        <w:fldChar w:fldCharType="end"/>
      </w:r>
      <w:r w:rsidRPr="00770A87">
        <w:fldChar w:fldCharType="separate"/>
      </w:r>
      <w:r w:rsidRPr="00770A87">
        <w:t>[29, 90, 91]</w:t>
      </w:r>
      <w:r w:rsidRPr="00770A87">
        <w:fldChar w:fldCharType="end"/>
      </w:r>
      <w:r w:rsidRPr="00770A87">
        <w:t xml:space="preserve">. The importance of modelling applications is due to the margin of variance between domestic households while maintaining a reasonable level of certainty in assessment. Each household varies in load, usage, model of PV/BES, tariff structure and rates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The mains costs and savings can be divided in the associated section of the system. The main costs are listed and illustrated in </w:t>
      </w:r>
      <w:r w:rsidR="00183E56">
        <w:t>Figure 2-32</w:t>
      </w:r>
      <w:r w:rsidRPr="00770A87">
        <w:t>:</w:t>
      </w:r>
    </w:p>
    <w:p w14:paraId="14969172" w14:textId="77777777" w:rsidR="00016183" w:rsidRPr="00770A87" w:rsidRDefault="00016183" w:rsidP="00061E33">
      <w:pPr>
        <w:pStyle w:val="ListParagraph"/>
        <w:numPr>
          <w:ilvl w:val="0"/>
          <w:numId w:val="5"/>
        </w:numPr>
      </w:pPr>
      <w:r w:rsidRPr="00770A87">
        <w:t>Solar panels</w:t>
      </w:r>
    </w:p>
    <w:p w14:paraId="6F568240" w14:textId="77777777" w:rsidR="00016183" w:rsidRPr="00770A87" w:rsidRDefault="00016183" w:rsidP="00061E33">
      <w:pPr>
        <w:pStyle w:val="ListParagraph"/>
        <w:numPr>
          <w:ilvl w:val="0"/>
          <w:numId w:val="5"/>
        </w:numPr>
      </w:pPr>
      <w:r w:rsidRPr="00770A87">
        <w:t>Inverter</w:t>
      </w:r>
    </w:p>
    <w:p w14:paraId="64CFC829" w14:textId="77777777" w:rsidR="00016183" w:rsidRPr="00770A87" w:rsidRDefault="00016183" w:rsidP="00061E33">
      <w:pPr>
        <w:pStyle w:val="ListParagraph"/>
        <w:numPr>
          <w:ilvl w:val="0"/>
          <w:numId w:val="5"/>
        </w:numPr>
      </w:pPr>
      <w:r w:rsidRPr="00770A87">
        <w:t>Battery</w:t>
      </w:r>
    </w:p>
    <w:p w14:paraId="123EB0ED" w14:textId="77777777" w:rsidR="00016183" w:rsidRPr="00770A87" w:rsidRDefault="00016183" w:rsidP="00061E33">
      <w:pPr>
        <w:pStyle w:val="ListParagraph"/>
        <w:numPr>
          <w:ilvl w:val="0"/>
          <w:numId w:val="5"/>
        </w:numPr>
      </w:pPr>
      <w:r w:rsidRPr="00770A87">
        <w:t>Electricity tariff structure</w:t>
      </w:r>
    </w:p>
    <w:p w14:paraId="0A163A62" w14:textId="77777777" w:rsidR="00016183" w:rsidRPr="00770A87" w:rsidRDefault="00016183" w:rsidP="00061E33">
      <w:r w:rsidRPr="00770A87">
        <w:rPr>
          <w:noProof/>
          <w:lang w:eastAsia="en-AU"/>
        </w:rPr>
        <mc:AlternateContent>
          <mc:Choice Requires="wpg">
            <w:drawing>
              <wp:inline distT="0" distB="0" distL="0" distR="0" wp14:anchorId="5A0FDEBB" wp14:editId="05BA9E34">
                <wp:extent cx="5175136" cy="3011055"/>
                <wp:effectExtent l="0" t="0" r="6985" b="0"/>
                <wp:docPr id="7249" name="Group 7249"/>
                <wp:cNvGraphicFramePr/>
                <a:graphic xmlns:a="http://schemas.openxmlformats.org/drawingml/2006/main">
                  <a:graphicData uri="http://schemas.microsoft.com/office/word/2010/wordprocessingGroup">
                    <wpg:wgp>
                      <wpg:cNvGrpSpPr/>
                      <wpg:grpSpPr>
                        <a:xfrm>
                          <a:off x="0" y="0"/>
                          <a:ext cx="5175136" cy="3011055"/>
                          <a:chOff x="0" y="0"/>
                          <a:chExt cx="4638675" cy="3011055"/>
                        </a:xfrm>
                      </wpg:grpSpPr>
                      <pic:pic xmlns:pic="http://schemas.openxmlformats.org/drawingml/2006/picture">
                        <pic:nvPicPr>
                          <pic:cNvPr id="7193" name="Picture 7193"/>
                          <pic:cNvPicPr>
                            <a:picLocks noChangeAspect="1"/>
                          </pic:cNvPicPr>
                        </pic:nvPicPr>
                        <pic:blipFill rotWithShape="1">
                          <a:blip r:embed="rId157">
                            <a:extLst>
                              <a:ext uri="{28A0092B-C50C-407E-A947-70E740481C1C}">
                                <a14:useLocalDpi xmlns:a14="http://schemas.microsoft.com/office/drawing/2010/main" val="0"/>
                              </a:ext>
                            </a:extLst>
                          </a:blip>
                          <a:srcRect l="17781" r="16500" b="13161"/>
                          <a:stretch/>
                        </pic:blipFill>
                        <pic:spPr>
                          <a:xfrm>
                            <a:off x="202580" y="0"/>
                            <a:ext cx="4217801" cy="2734636"/>
                          </a:xfrm>
                          <a:prstGeom prst="rect">
                            <a:avLst/>
                          </a:prstGeom>
                        </pic:spPr>
                      </pic:pic>
                      <wps:wsp>
                        <wps:cNvPr id="7244" name="Text Box 7244"/>
                        <wps:cNvSpPr txBox="1"/>
                        <wps:spPr>
                          <a:xfrm>
                            <a:off x="0" y="2795182"/>
                            <a:ext cx="4638675" cy="215873"/>
                          </a:xfrm>
                          <a:prstGeom prst="rect">
                            <a:avLst/>
                          </a:prstGeom>
                          <a:solidFill>
                            <a:prstClr val="white"/>
                          </a:solidFill>
                          <a:ln>
                            <a:noFill/>
                          </a:ln>
                          <a:effectLst/>
                        </wps:spPr>
                        <wps:txbx>
                          <w:txbxContent>
                            <w:p w14:paraId="426C9021" w14:textId="0F0BECB1" w:rsidR="00D47419" w:rsidRPr="00A634CB" w:rsidRDefault="00D47419" w:rsidP="00061E33">
                              <w:pPr>
                                <w:pStyle w:val="Caption"/>
                                <w:rPr>
                                  <w:noProof/>
                                  <w:szCs w:val="24"/>
                                </w:rPr>
                              </w:pPr>
                              <w:bookmarkStart w:id="310" w:name="_Ref494629082"/>
                              <w:bookmarkStart w:id="311" w:name="_Toc494733087"/>
                              <w:bookmarkStart w:id="312" w:name="_Toc494796269"/>
                              <w:r>
                                <w:t xml:space="preserve">Figure </w:t>
                              </w:r>
                              <w:fldSimple w:instr=" STYLEREF 1 \s ">
                                <w:r>
                                  <w:rPr>
                                    <w:noProof/>
                                  </w:rPr>
                                  <w:t>2</w:t>
                                </w:r>
                              </w:fldSimple>
                              <w:r>
                                <w:noBreakHyphen/>
                              </w:r>
                              <w:fldSimple w:instr=" SEQ Figure \* ARABIC \s 1 ">
                                <w:r>
                                  <w:rPr>
                                    <w:noProof/>
                                  </w:rPr>
                                  <w:t>32</w:t>
                                </w:r>
                              </w:fldSimple>
                              <w:r>
                                <w:t xml:space="preserve"> - System Variables and Saving Mechanisms</w:t>
                              </w:r>
                              <w:bookmarkEnd w:id="310"/>
                              <w:r>
                                <w:t xml:space="preserve"> [22]</w:t>
                              </w:r>
                              <w:bookmarkEnd w:id="311"/>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FDEBB" id="Group 7249" o:spid="_x0000_s1130" style="width:407.5pt;height:237.1pt;mso-position-horizontal-relative:char;mso-position-vertical-relative:line" coordsize="46386,30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">
                <v:shape id="Picture 7193" o:spid="_x0000_s1131" type="#_x0000_t75" style="position:absolute;left:2025;width:42178;height:27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">
                  <v:imagedata r:id="rId158" o:title="" cropbottom="8625f" cropleft="11653f" cropright="10813f"/>
                </v:shape>
                <v:shape id="Text Box 7244" o:spid="_x0000_s1132" type="#_x0000_t202" style="position:absolute;top:27951;width:46386;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" stroked="f">
                  <v:textbox inset="0,0,0,0">
                    <w:txbxContent>
                      <w:p w14:paraId="426C9021" w14:textId="0F0BECB1" w:rsidR="00D47419" w:rsidRPr="00A634CB" w:rsidRDefault="00D47419" w:rsidP="00061E33">
                        <w:pPr>
                          <w:pStyle w:val="Caption"/>
                          <w:rPr>
                            <w:noProof/>
                            <w:szCs w:val="24"/>
                          </w:rPr>
                        </w:pPr>
                        <w:bookmarkStart w:id="313" w:name="_Ref494629082"/>
                        <w:bookmarkStart w:id="314" w:name="_Toc494733087"/>
                        <w:bookmarkStart w:id="315" w:name="_Toc494796269"/>
                        <w:r>
                          <w:t xml:space="preserve">Figure </w:t>
                        </w:r>
                        <w:fldSimple w:instr=" STYLEREF 1 \s ">
                          <w:r>
                            <w:rPr>
                              <w:noProof/>
                            </w:rPr>
                            <w:t>2</w:t>
                          </w:r>
                        </w:fldSimple>
                        <w:r>
                          <w:noBreakHyphen/>
                        </w:r>
                        <w:fldSimple w:instr=" SEQ Figure \* ARABIC \s 1 ">
                          <w:r>
                            <w:rPr>
                              <w:noProof/>
                            </w:rPr>
                            <w:t>32</w:t>
                          </w:r>
                        </w:fldSimple>
                        <w:r>
                          <w:t xml:space="preserve"> - System Variables and Saving Mechanisms</w:t>
                        </w:r>
                        <w:bookmarkEnd w:id="313"/>
                        <w:r>
                          <w:t xml:space="preserve"> [22]</w:t>
                        </w:r>
                        <w:bookmarkEnd w:id="314"/>
                        <w:bookmarkEnd w:id="315"/>
                      </w:p>
                    </w:txbxContent>
                  </v:textbox>
                </v:shape>
                <w10:anchorlock/>
              </v:group>
            </w:pict>
          </mc:Fallback>
        </mc:AlternateContent>
      </w:r>
    </w:p>
    <w:p w14:paraId="11CA839E" w14:textId="77777777" w:rsidR="00016183" w:rsidRPr="00770A87" w:rsidRDefault="00016183" w:rsidP="00061E33"/>
    <w:p w14:paraId="2127F8DA" w14:textId="77777777" w:rsidR="00016183" w:rsidRPr="00770A87" w:rsidRDefault="00016183" w:rsidP="00061E33">
      <w:r w:rsidRPr="00770A87">
        <w:t>Th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in tariff rate will directly affect the payback period. Government rebate schemes for the installation of PV systems will also affect payback periods. The time value of money must be mentioned as a cash lump sum payment against a financed scheme must be assessed for respective returns.</w:t>
      </w:r>
    </w:p>
    <w:p w14:paraId="49E9EC54" w14:textId="303F2BE8" w:rsidR="00016183" w:rsidRPr="00770A87" w:rsidRDefault="00016183" w:rsidP="00EE2C2D">
      <w:pPr>
        <w:pStyle w:val="Heading2"/>
      </w:pPr>
      <w:bookmarkStart w:id="316" w:name="_Toc494732979"/>
      <w:bookmarkStart w:id="317" w:name="_Toc494793375"/>
      <w:r w:rsidRPr="00770A87">
        <w:lastRenderedPageBreak/>
        <w:t>Market Software Competitors</w:t>
      </w:r>
      <w:bookmarkEnd w:id="316"/>
      <w:bookmarkEnd w:id="317"/>
    </w:p>
    <w:p w14:paraId="2E1C259D" w14:textId="77777777" w:rsidR="00016183" w:rsidRPr="00770A87" w:rsidRDefault="00016183" w:rsidP="00061E33">
      <w:r w:rsidRPr="00770A87">
        <w:t xml:space="preserve">There are software programs currently on the market which utilise past models and data sets to produce outputs which help to indicate to a potential consumer what savings or rate of returns on investments they can expect. They can be used to give indication to a potential customer the metrics for their installation and prospective returns. They incorporate a Graphical User Interface (GUI) in which the user can enter data. There are currently several free programs which are available on the internet. </w:t>
      </w:r>
    </w:p>
    <w:p w14:paraId="08DBBC60" w14:textId="77777777" w:rsidR="00016183" w:rsidRPr="00770A87" w:rsidRDefault="00016183" w:rsidP="00061E33"/>
    <w:p w14:paraId="70D65529" w14:textId="77777777" w:rsidR="00016183" w:rsidRPr="00770A87" w:rsidRDefault="00016183" w:rsidP="00061E33">
      <w:r w:rsidRPr="00770A87">
        <w:t>These programs take input metrics in the form of cost over a billing period, post code, size of PV system, size of battery, tilt of roof, orientation of roof, energy supplier, tariff rates, pool or spa, if there are gas mains and when most of the electricity is consumed. Four of these programs will be analysed below and commented upon for user navigability, accessibility and aesthetic appeal:</w:t>
      </w:r>
    </w:p>
    <w:p w14:paraId="698DFF20" w14:textId="0FBB6052" w:rsidR="00016183" w:rsidRPr="00770A87" w:rsidRDefault="00016183" w:rsidP="00542ADA">
      <w:pPr>
        <w:pStyle w:val="Heading3"/>
      </w:pPr>
      <w:bookmarkStart w:id="318" w:name="_Toc494732980"/>
      <w:bookmarkStart w:id="319" w:name="_Toc494793376"/>
      <w:r w:rsidRPr="00770A87">
        <w:t>Solar Power Calculator</w:t>
      </w:r>
      <w:bookmarkEnd w:id="318"/>
      <w:bookmarkEnd w:id="319"/>
    </w:p>
    <w:p w14:paraId="6E5C3883" w14:textId="77777777" w:rsidR="009F58EA" w:rsidRDefault="00016183" w:rsidP="00061E33">
      <w:r w:rsidRPr="00770A87">
        <w:t xml:space="preserve">This is the best of the three options, offering a visually appealing GUI with simple inputs. It gives the customer a graph and return on investment </w:t>
      </w:r>
      <w:r w:rsidRPr="00770A87">
        <w:fldChar w:fldCharType="begin"/>
      </w:r>
      <w:r w:rsidRPr="00770A87">
        <w:instrText xml:space="preserve"> ADDIN EN.CITE &lt;EndNote&gt;&lt;Cite&gt;&lt;Author&gt;Calculator&lt;/Author&gt;&lt;Year&gt;2017&lt;/Year&gt;&lt;RecNum&gt;195&lt;/RecNum&gt;&lt;DisplayText&gt;[92]&lt;/DisplayText&gt;&lt;record&gt;&lt;rec-number&gt;195&lt;/rec-number&gt;&lt;foreign-keys&gt;&lt;key app="EN" db-id="90xdfvwp8xtdfyerzs6p2d0sederfewprevs" timestamp="1506755196"&gt;195&lt;/key&gt;&lt;/foreign-keys&gt;&lt;ref-type name="Web Page"&gt;12&lt;/ref-type&gt;&lt;contributors&gt;&lt;authors&gt;&lt;author&gt;Solar Calculator&lt;/author&gt;&lt;/authors&gt;&lt;/contributors&gt;&lt;titles&gt;&lt;title&gt;Solar Calculator&lt;/title&gt;&lt;/titles&gt;&lt;volume&gt;2017&lt;/volume&gt;&lt;number&gt;9/9&lt;/number&gt;&lt;dates&gt;&lt;year&gt;2017&lt;/year&gt;&lt;/dates&gt;&lt;pub-location&gt;4 / 132 Clarke St, Northcote, VIC 3070, Australia&lt;/pub-location&gt;&lt;urls&gt;&lt;related-urls&gt;&lt;url&gt;https://solarcalculator.com.au/&lt;/url&gt;&lt;/related-urls&gt;&lt;/urls&gt;&lt;/record&gt;&lt;/Cite&gt;&lt;/EndNote&gt;</w:instrText>
      </w:r>
      <w:r w:rsidRPr="00770A87">
        <w:fldChar w:fldCharType="separate"/>
      </w:r>
      <w:r w:rsidRPr="00770A87">
        <w:t>[92]</w:t>
      </w:r>
      <w:r w:rsidRPr="00770A87">
        <w:fldChar w:fldCharType="end"/>
      </w:r>
      <w:r w:rsidRPr="00770A87">
        <w:t>.</w:t>
      </w:r>
    </w:p>
    <w:p w14:paraId="07816AEF" w14:textId="62F0E5A2" w:rsidR="00016183" w:rsidRPr="00770A87" w:rsidRDefault="00016183" w:rsidP="00061E33">
      <w:r w:rsidRPr="00770A87">
        <w:rPr>
          <w:noProof/>
          <w:lang w:eastAsia="en-AU"/>
        </w:rPr>
        <mc:AlternateContent>
          <mc:Choice Requires="wpg">
            <w:drawing>
              <wp:inline distT="0" distB="0" distL="0" distR="0" wp14:anchorId="1A89E251" wp14:editId="6353F453">
                <wp:extent cx="5198745" cy="3186546"/>
                <wp:effectExtent l="0" t="0" r="1905" b="0"/>
                <wp:docPr id="4" name="Group 4"/>
                <wp:cNvGraphicFramePr/>
                <a:graphic xmlns:a="http://schemas.openxmlformats.org/drawingml/2006/main">
                  <a:graphicData uri="http://schemas.microsoft.com/office/word/2010/wordprocessingGroup">
                    <wpg:wgp>
                      <wpg:cNvGrpSpPr/>
                      <wpg:grpSpPr>
                        <a:xfrm>
                          <a:off x="0" y="0"/>
                          <a:ext cx="5198745" cy="3186546"/>
                          <a:chOff x="0" y="350009"/>
                          <a:chExt cx="5994191" cy="2224176"/>
                        </a:xfrm>
                      </wpg:grpSpPr>
                      <pic:pic xmlns:pic="http://schemas.openxmlformats.org/drawingml/2006/picture">
                        <pic:nvPicPr>
                          <pic:cNvPr id="7257" name="Picture 7257"/>
                          <pic:cNvPicPr>
                            <a:picLocks noChangeAspect="1"/>
                          </pic:cNvPicPr>
                        </pic:nvPicPr>
                        <pic:blipFill>
                          <a:blip r:embed="rId159"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5852"/>
                            <a:ext cx="5731535" cy="128333"/>
                          </a:xfrm>
                          <a:prstGeom prst="rect">
                            <a:avLst/>
                          </a:prstGeom>
                          <a:solidFill>
                            <a:prstClr val="white"/>
                          </a:solidFill>
                          <a:ln>
                            <a:noFill/>
                          </a:ln>
                        </wps:spPr>
                        <wps:txbx>
                          <w:txbxContent>
                            <w:p w14:paraId="53945734" w14:textId="264BB496" w:rsidR="00D47419" w:rsidRPr="00245DE0" w:rsidRDefault="00D47419" w:rsidP="00061E33">
                              <w:pPr>
                                <w:pStyle w:val="Caption"/>
                                <w:rPr>
                                  <w:szCs w:val="24"/>
                                </w:rPr>
                              </w:pPr>
                              <w:bookmarkStart w:id="320" w:name="_Toc494733088"/>
                              <w:bookmarkStart w:id="321" w:name="_Toc494796270"/>
                              <w:r>
                                <w:t xml:space="preserve">Figure </w:t>
                              </w:r>
                              <w:fldSimple w:instr=" STYLEREF 1 \s ">
                                <w:r>
                                  <w:rPr>
                                    <w:noProof/>
                                  </w:rPr>
                                  <w:t>2</w:t>
                                </w:r>
                              </w:fldSimple>
                              <w:r>
                                <w:noBreakHyphen/>
                              </w:r>
                              <w:fldSimple w:instr=" SEQ Figure \* ARABIC \s 1 ">
                                <w:r>
                                  <w:rPr>
                                    <w:noProof/>
                                  </w:rPr>
                                  <w:t>33</w:t>
                                </w:r>
                              </w:fldSimple>
                              <w:r>
                                <w:t xml:space="preserve"> - Solar Power Calculator GUI [92]</w:t>
                              </w:r>
                              <w:bookmarkEnd w:id="320"/>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A89E251" id="Group 4" o:spid="_x0000_s1133" style="width:409.35pt;height:250.9pt;mso-position-horizontal-relative:char;mso-position-vertical-relative:line" coordorigin=",3500" coordsize="59941,22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">
                <v:shape id="Picture 7257" o:spid="_x0000_s1134"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">
                  <v:imagedata r:id="rId160" o:title=""/>
                </v:shape>
                <v:shape id="Text Box 3" o:spid="_x0000_s1135" type="#_x0000_t202" style="position:absolute;left:1004;top:24458;width:57315;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53945734" w14:textId="264BB496" w:rsidR="00D47419" w:rsidRPr="00245DE0" w:rsidRDefault="00D47419" w:rsidP="00061E33">
                        <w:pPr>
                          <w:pStyle w:val="Caption"/>
                          <w:rPr>
                            <w:szCs w:val="24"/>
                          </w:rPr>
                        </w:pPr>
                        <w:bookmarkStart w:id="322" w:name="_Toc494733088"/>
                        <w:bookmarkStart w:id="323" w:name="_Toc494796270"/>
                        <w:r>
                          <w:t xml:space="preserve">Figure </w:t>
                        </w:r>
                        <w:fldSimple w:instr=" STYLEREF 1 \s ">
                          <w:r>
                            <w:rPr>
                              <w:noProof/>
                            </w:rPr>
                            <w:t>2</w:t>
                          </w:r>
                        </w:fldSimple>
                        <w:r>
                          <w:noBreakHyphen/>
                        </w:r>
                        <w:fldSimple w:instr=" SEQ Figure \* ARABIC \s 1 ">
                          <w:r>
                            <w:rPr>
                              <w:noProof/>
                            </w:rPr>
                            <w:t>33</w:t>
                          </w:r>
                        </w:fldSimple>
                        <w:r>
                          <w:t xml:space="preserve"> - Solar Power Calculator GUI [92]</w:t>
                        </w:r>
                        <w:bookmarkEnd w:id="322"/>
                        <w:bookmarkEnd w:id="323"/>
                      </w:p>
                    </w:txbxContent>
                  </v:textbox>
                </v:shape>
                <w10:anchorlock/>
              </v:group>
            </w:pict>
          </mc:Fallback>
        </mc:AlternateContent>
      </w:r>
    </w:p>
    <w:p w14:paraId="25110BFA" w14:textId="3FDFFA67" w:rsidR="00960B0B" w:rsidRPr="00960B0B" w:rsidRDefault="00016183" w:rsidP="00542ADA">
      <w:pPr>
        <w:pStyle w:val="Heading3"/>
      </w:pPr>
      <w:bookmarkStart w:id="324" w:name="_Toc494732981"/>
      <w:bookmarkStart w:id="325" w:name="_Toc494793377"/>
      <w:r w:rsidRPr="00960B0B">
        <w:lastRenderedPageBreak/>
        <w:t>Solar</w:t>
      </w:r>
      <w:r w:rsidRPr="00770A87">
        <w:t xml:space="preserve"> Choice Solar Sizing</w:t>
      </w:r>
      <w:bookmarkEnd w:id="324"/>
      <w:bookmarkEnd w:id="325"/>
      <w:r w:rsidRPr="00770A87">
        <w:t xml:space="preserve"> </w:t>
      </w:r>
    </w:p>
    <w:p w14:paraId="715AC14C" w14:textId="4FF7D444" w:rsidR="00960B0B" w:rsidRPr="00770A87" w:rsidRDefault="00016183" w:rsidP="00061E33">
      <w:r w:rsidRPr="00770A87">
        <w:t xml:space="preserve">This calculator is perhaps one of the least appealing interfaces but gives the customer easy inputs for the system type and size. It allows the customer to visualise the impacts of battery impacts </w:t>
      </w:r>
      <w:r w:rsidRPr="00770A87">
        <w:fldChar w:fldCharType="begin"/>
      </w:r>
      <w:r w:rsidRPr="00770A87">
        <w:instrText xml:space="preserve"> ADDIN EN.CITE &lt;EndNote&gt;&lt;Cite&gt;&lt;Author&gt;Choice&lt;/Author&gt;&lt;Year&gt;2017&lt;/Year&gt;&lt;RecNum&gt;110&lt;/RecNum&gt;&lt;DisplayText&gt;[83]&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Pr="00770A87">
        <w:fldChar w:fldCharType="separate"/>
      </w:r>
      <w:r w:rsidRPr="00770A87">
        <w:t>[83]</w:t>
      </w:r>
      <w:r w:rsidRPr="00770A87">
        <w:fldChar w:fldCharType="end"/>
      </w:r>
      <w:r w:rsidRPr="00770A87">
        <w:t>.</w:t>
      </w:r>
    </w:p>
    <w:p w14:paraId="3785BB33" w14:textId="77777777" w:rsidR="00016183" w:rsidRPr="00770A87" w:rsidRDefault="00016183" w:rsidP="00061E33">
      <w:r w:rsidRPr="00770A87">
        <w:rPr>
          <w:noProof/>
          <w:lang w:eastAsia="en-AU"/>
        </w:rPr>
        <mc:AlternateContent>
          <mc:Choice Requires="wpg">
            <w:drawing>
              <wp:inline distT="0" distB="0" distL="0" distR="0" wp14:anchorId="67964BBA" wp14:editId="26D10047">
                <wp:extent cx="5205730" cy="2903220"/>
                <wp:effectExtent l="0" t="0" r="0" b="0"/>
                <wp:docPr id="7234" name="Group 7234"/>
                <wp:cNvGraphicFramePr/>
                <a:graphic xmlns:a="http://schemas.openxmlformats.org/drawingml/2006/main">
                  <a:graphicData uri="http://schemas.microsoft.com/office/word/2010/wordprocessingGroup">
                    <wpg:wgp>
                      <wpg:cNvGrpSpPr/>
                      <wpg:grpSpPr>
                        <a:xfrm>
                          <a:off x="0" y="0"/>
                          <a:ext cx="5205730" cy="2903220"/>
                          <a:chOff x="0" y="0"/>
                          <a:chExt cx="5943963" cy="3315188"/>
                        </a:xfrm>
                      </wpg:grpSpPr>
                      <pic:pic xmlns:pic="http://schemas.openxmlformats.org/drawingml/2006/picture">
                        <pic:nvPicPr>
                          <pic:cNvPr id="7254" name="Picture 7254"/>
                          <pic:cNvPicPr>
                            <a:picLocks noChangeAspect="1"/>
                          </pic:cNvPicPr>
                        </pic:nvPicPr>
                        <pic:blipFill>
                          <a:blip r:embed="rId161"/>
                          <a:stretch>
                            <a:fillRect/>
                          </a:stretch>
                        </pic:blipFill>
                        <pic:spPr>
                          <a:xfrm>
                            <a:off x="0" y="0"/>
                            <a:ext cx="3186430" cy="3044190"/>
                          </a:xfrm>
                          <a:prstGeom prst="rect">
                            <a:avLst/>
                          </a:prstGeom>
                        </pic:spPr>
                      </pic:pic>
                      <pic:pic xmlns:pic="http://schemas.openxmlformats.org/drawingml/2006/picture">
                        <pic:nvPicPr>
                          <pic:cNvPr id="7256" name="Picture 7256"/>
                          <pic:cNvPicPr>
                            <a:picLocks noChangeAspect="1"/>
                          </pic:cNvPicPr>
                        </pic:nvPicPr>
                        <pic:blipFill>
                          <a:blip r:embed="rId162"/>
                          <a:stretch>
                            <a:fillRect/>
                          </a:stretch>
                        </pic:blipFill>
                        <pic:spPr>
                          <a:xfrm>
                            <a:off x="3187337" y="13063"/>
                            <a:ext cx="2707005" cy="3009900"/>
                          </a:xfrm>
                          <a:prstGeom prst="rect">
                            <a:avLst/>
                          </a:prstGeom>
                        </pic:spPr>
                      </pic:pic>
                      <wps:wsp>
                        <wps:cNvPr id="7" name="Text Box 7"/>
                        <wps:cNvSpPr txBox="1"/>
                        <wps:spPr>
                          <a:xfrm>
                            <a:off x="13063" y="3136944"/>
                            <a:ext cx="5930900" cy="178244"/>
                          </a:xfrm>
                          <a:prstGeom prst="rect">
                            <a:avLst/>
                          </a:prstGeom>
                          <a:solidFill>
                            <a:prstClr val="white"/>
                          </a:solidFill>
                          <a:ln>
                            <a:noFill/>
                          </a:ln>
                        </wps:spPr>
                        <wps:txbx>
                          <w:txbxContent>
                            <w:p w14:paraId="0E747D74" w14:textId="54FE4E0D" w:rsidR="00D47419" w:rsidRPr="00542EC1" w:rsidRDefault="00D47419" w:rsidP="00061E33">
                              <w:pPr>
                                <w:pStyle w:val="Caption"/>
                                <w:rPr>
                                  <w:szCs w:val="24"/>
                                </w:rPr>
                              </w:pPr>
                              <w:bookmarkStart w:id="326" w:name="_Toc494733089"/>
                              <w:bookmarkStart w:id="327" w:name="_Toc494796271"/>
                              <w:r>
                                <w:t xml:space="preserve">Figure </w:t>
                              </w:r>
                              <w:fldSimple w:instr=" STYLEREF 1 \s ">
                                <w:r>
                                  <w:rPr>
                                    <w:noProof/>
                                  </w:rPr>
                                  <w:t>2</w:t>
                                </w:r>
                              </w:fldSimple>
                              <w:r>
                                <w:noBreakHyphen/>
                              </w:r>
                              <w:fldSimple w:instr=" SEQ Figure \* ARABIC \s 1 ">
                                <w:r>
                                  <w:rPr>
                                    <w:noProof/>
                                  </w:rPr>
                                  <w:t>34</w:t>
                                </w:r>
                              </w:fldSimple>
                              <w:r>
                                <w:t xml:space="preserve"> - Solar Choice GUI [83]</w:t>
                              </w:r>
                              <w:bookmarkEnd w:id="326"/>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7964BBA" id="Group 7234" o:spid="_x0000_s1136" style="width:409.9pt;height:228.6pt;mso-position-horizontal-relative:char;mso-position-vertical-relative:line" coordsize="59439,33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">
                <v:shape id="Picture 7254" o:spid="_x0000_s1137" type="#_x0000_t75" style="position:absolute;width:31864;height:30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">
                  <v:imagedata r:id="rId163" o:title=""/>
                </v:shape>
                <v:shape id="Picture 7256" o:spid="_x0000_s1138" type="#_x0000_t75" style="position:absolute;left:31873;top:130;width:27070;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">
                  <v:imagedata r:id="rId164" o:title=""/>
                </v:shape>
                <v:shape id="Text Box 7" o:spid="_x0000_s1139" type="#_x0000_t202" style="position:absolute;left:130;top:31369;width:59309;height:1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0E747D74" w14:textId="54FE4E0D" w:rsidR="00D47419" w:rsidRPr="00542EC1" w:rsidRDefault="00D47419" w:rsidP="00061E33">
                        <w:pPr>
                          <w:pStyle w:val="Caption"/>
                          <w:rPr>
                            <w:szCs w:val="24"/>
                          </w:rPr>
                        </w:pPr>
                        <w:bookmarkStart w:id="328" w:name="_Toc494733089"/>
                        <w:bookmarkStart w:id="329" w:name="_Toc494796271"/>
                        <w:r>
                          <w:t xml:space="preserve">Figure </w:t>
                        </w:r>
                        <w:fldSimple w:instr=" STYLEREF 1 \s ">
                          <w:r>
                            <w:rPr>
                              <w:noProof/>
                            </w:rPr>
                            <w:t>2</w:t>
                          </w:r>
                        </w:fldSimple>
                        <w:r>
                          <w:noBreakHyphen/>
                        </w:r>
                        <w:fldSimple w:instr=" SEQ Figure \* ARABIC \s 1 ">
                          <w:r>
                            <w:rPr>
                              <w:noProof/>
                            </w:rPr>
                            <w:t>34</w:t>
                          </w:r>
                        </w:fldSimple>
                        <w:r>
                          <w:t xml:space="preserve"> - Solar Choice GUI [83]</w:t>
                        </w:r>
                        <w:bookmarkEnd w:id="328"/>
                        <w:bookmarkEnd w:id="329"/>
                      </w:p>
                    </w:txbxContent>
                  </v:textbox>
                </v:shape>
                <w10:anchorlock/>
              </v:group>
            </w:pict>
          </mc:Fallback>
        </mc:AlternateContent>
      </w:r>
    </w:p>
    <w:p w14:paraId="206B5697" w14:textId="34165DE4" w:rsidR="00016183" w:rsidRPr="00770A87" w:rsidRDefault="00016183" w:rsidP="00542ADA">
      <w:pPr>
        <w:pStyle w:val="Heading3"/>
      </w:pPr>
      <w:bookmarkStart w:id="330" w:name="_Toc494732982"/>
      <w:bookmarkStart w:id="331" w:name="_Toc494793378"/>
      <w:r w:rsidRPr="00770A87">
        <w:t>Solar Savings Calculator</w:t>
      </w:r>
      <w:bookmarkEnd w:id="330"/>
      <w:bookmarkEnd w:id="331"/>
    </w:p>
    <w:p w14:paraId="50E5A822" w14:textId="77777777" w:rsidR="00016183" w:rsidRDefault="00016183" w:rsidP="00061E33">
      <w:r w:rsidRPr="00770A87">
        <w:t xml:space="preserve">This calculator has both simple and advanced options for the customer details. This feature allows a less experienced user to produce a reasonable estimate. The inputs are similar to the other previously analysed programs and has a good GUI </w:t>
      </w:r>
      <w:r w:rsidRPr="00770A87">
        <w:fldChar w:fldCharType="begin"/>
      </w:r>
      <w:r w:rsidRPr="00770A87">
        <w:instrText xml:space="preserve"> ADDIN EN.CITE &lt;EndNote&gt;&lt;Cite&gt;&lt;Author&gt;Company&lt;/Author&gt;&lt;Year&gt;2017&lt;/Year&gt;&lt;RecNum&gt;196&lt;/RecNum&gt;&lt;DisplayText&gt;[93]&lt;/DisplayText&gt;&lt;record&gt;&lt;rec-number&gt;196&lt;/rec-number&gt;&lt;foreign-keys&gt;&lt;key app="EN" db-id="90xdfvwp8xtdfyerzs6p2d0sederfewprevs" timestamp="1506755369"&gt;196&lt;/key&gt;&lt;/foreign-keys&gt;&lt;ref-type name="Web Page"&gt;12&lt;/ref-type&gt;&lt;contributors&gt;&lt;authors&gt;&lt;author&gt;The Quote Company&lt;/author&gt;&lt;/authors&gt;&lt;/contributors&gt;&lt;titles&gt;&lt;title&gt;Solar Savings Calculator&lt;/title&gt;&lt;/titles&gt;&lt;volume&gt;2017&lt;/volume&gt;&lt;number&gt;2/10&lt;/number&gt;&lt;dates&gt;&lt;year&gt;2017&lt;/year&gt;&lt;/dates&gt;&lt;urls&gt;&lt;related-urls&gt;&lt;url&gt;https://www.solarmarket.com.au/solar-savings-calculator/&lt;/url&gt;&lt;/related-urls&gt;&lt;/urls&gt;&lt;/record&gt;&lt;/Cite&gt;&lt;/EndNote&gt;</w:instrText>
      </w:r>
      <w:r w:rsidRPr="00770A87">
        <w:fldChar w:fldCharType="separate"/>
      </w:r>
      <w:r w:rsidRPr="00770A87">
        <w:t>[93]</w:t>
      </w:r>
      <w:r w:rsidRPr="00770A87">
        <w:fldChar w:fldCharType="end"/>
      </w:r>
      <w:r w:rsidRPr="00770A87">
        <w:t>.</w:t>
      </w:r>
    </w:p>
    <w:p w14:paraId="5F5B8540" w14:textId="77777777" w:rsidR="00960B0B" w:rsidRDefault="00960B0B" w:rsidP="00061E33"/>
    <w:p w14:paraId="63700752" w14:textId="169E332E" w:rsidR="009F58EA" w:rsidRPr="00770A87" w:rsidRDefault="008663B7" w:rsidP="00061E33">
      <w:r w:rsidRPr="00770A87">
        <w:rPr>
          <w:noProof/>
          <w:lang w:eastAsia="en-AU"/>
        </w:rPr>
        <mc:AlternateContent>
          <mc:Choice Requires="wpg">
            <w:drawing>
              <wp:inline distT="0" distB="0" distL="0" distR="0" wp14:anchorId="4E1E3092" wp14:editId="3B045B64">
                <wp:extent cx="5205730" cy="2983230"/>
                <wp:effectExtent l="0" t="0" r="0" b="7620"/>
                <wp:docPr id="10" name="Group 10"/>
                <wp:cNvGraphicFramePr/>
                <a:graphic xmlns:a="http://schemas.openxmlformats.org/drawingml/2006/main">
                  <a:graphicData uri="http://schemas.microsoft.com/office/word/2010/wordprocessingGroup">
                    <wpg:wgp>
                      <wpg:cNvGrpSpPr/>
                      <wpg:grpSpPr>
                        <a:xfrm>
                          <a:off x="0" y="0"/>
                          <a:ext cx="5205730" cy="2983230"/>
                          <a:chOff x="0" y="0"/>
                          <a:chExt cx="5731510" cy="3528142"/>
                        </a:xfrm>
                      </wpg:grpSpPr>
                      <pic:pic xmlns:pic="http://schemas.openxmlformats.org/drawingml/2006/picture">
                        <pic:nvPicPr>
                          <pic:cNvPr id="7255" name="Picture 7255"/>
                          <pic:cNvPicPr>
                            <a:picLocks noChangeAspect="1"/>
                          </pic:cNvPicPr>
                        </pic:nvPicPr>
                        <pic:blipFill>
                          <a:blip r:embed="rId165"/>
                          <a:stretch>
                            <a:fillRect/>
                          </a:stretch>
                        </pic:blipFill>
                        <pic:spPr>
                          <a:xfrm>
                            <a:off x="0" y="0"/>
                            <a:ext cx="5731510" cy="3183890"/>
                          </a:xfrm>
                          <a:prstGeom prst="rect">
                            <a:avLst/>
                          </a:prstGeom>
                        </pic:spPr>
                      </pic:pic>
                      <wps:wsp>
                        <wps:cNvPr id="9" name="Text Box 9"/>
                        <wps:cNvSpPr txBox="1"/>
                        <wps:spPr>
                          <a:xfrm>
                            <a:off x="0" y="3294395"/>
                            <a:ext cx="5731510" cy="233747"/>
                          </a:xfrm>
                          <a:prstGeom prst="rect">
                            <a:avLst/>
                          </a:prstGeom>
                          <a:solidFill>
                            <a:prstClr val="white"/>
                          </a:solidFill>
                          <a:ln>
                            <a:noFill/>
                          </a:ln>
                        </wps:spPr>
                        <wps:txbx>
                          <w:txbxContent>
                            <w:p w14:paraId="79ADABA1" w14:textId="4C9E2507" w:rsidR="00D47419" w:rsidRPr="00E7627B" w:rsidRDefault="00D47419" w:rsidP="00061E33">
                              <w:pPr>
                                <w:pStyle w:val="Caption"/>
                                <w:rPr>
                                  <w:szCs w:val="24"/>
                                </w:rPr>
                              </w:pPr>
                              <w:bookmarkStart w:id="332" w:name="_Toc494733090"/>
                              <w:bookmarkStart w:id="333" w:name="_Toc494796272"/>
                              <w:r>
                                <w:t xml:space="preserve">Figure </w:t>
                              </w:r>
                              <w:fldSimple w:instr=" STYLEREF 1 \s ">
                                <w:r>
                                  <w:rPr>
                                    <w:noProof/>
                                  </w:rPr>
                                  <w:t>2</w:t>
                                </w:r>
                              </w:fldSimple>
                              <w:r>
                                <w:noBreakHyphen/>
                              </w:r>
                              <w:fldSimple w:instr=" SEQ Figure \* ARABIC \s 1 ">
                                <w:r>
                                  <w:rPr>
                                    <w:noProof/>
                                  </w:rPr>
                                  <w:t>35</w:t>
                                </w:r>
                              </w:fldSimple>
                              <w:r>
                                <w:t xml:space="preserve"> - Solar Savings GUI [93]</w:t>
                              </w:r>
                              <w:bookmarkEnd w:id="332"/>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E1E3092" id="Group 10" o:spid="_x0000_s1140" style="width:409.9pt;height:234.9pt;mso-position-horizontal-relative:char;mso-position-vertical-relative:line" coordsize="57315,35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">
                <v:shape id="Picture 7255" o:spid="_x0000_s1141"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6" o:title=""/>
                </v:shape>
                <v:shape id="Text Box 9" o:spid="_x0000_s1142" type="#_x0000_t202" style="position:absolute;top:32943;width:57315;height:2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79ADABA1" w14:textId="4C9E2507" w:rsidR="00D47419" w:rsidRPr="00E7627B" w:rsidRDefault="00D47419" w:rsidP="00061E33">
                        <w:pPr>
                          <w:pStyle w:val="Caption"/>
                          <w:rPr>
                            <w:szCs w:val="24"/>
                          </w:rPr>
                        </w:pPr>
                        <w:bookmarkStart w:id="334" w:name="_Toc494733090"/>
                        <w:bookmarkStart w:id="335" w:name="_Toc494796272"/>
                        <w:r>
                          <w:t xml:space="preserve">Figure </w:t>
                        </w:r>
                        <w:fldSimple w:instr=" STYLEREF 1 \s ">
                          <w:r>
                            <w:rPr>
                              <w:noProof/>
                            </w:rPr>
                            <w:t>2</w:t>
                          </w:r>
                        </w:fldSimple>
                        <w:r>
                          <w:noBreakHyphen/>
                        </w:r>
                        <w:fldSimple w:instr=" SEQ Figure \* ARABIC \s 1 ">
                          <w:r>
                            <w:rPr>
                              <w:noProof/>
                            </w:rPr>
                            <w:t>35</w:t>
                          </w:r>
                        </w:fldSimple>
                        <w:r>
                          <w:t xml:space="preserve"> - Solar Savings GUI [93]</w:t>
                        </w:r>
                        <w:bookmarkEnd w:id="334"/>
                        <w:bookmarkEnd w:id="335"/>
                      </w:p>
                    </w:txbxContent>
                  </v:textbox>
                </v:shape>
                <w10:anchorlock/>
              </v:group>
            </w:pict>
          </mc:Fallback>
        </mc:AlternateContent>
      </w:r>
    </w:p>
    <w:p w14:paraId="079290CD" w14:textId="4CA2D9C3" w:rsidR="00016183" w:rsidRPr="00770A87" w:rsidRDefault="00016183" w:rsidP="00542ADA">
      <w:pPr>
        <w:pStyle w:val="Heading3"/>
      </w:pPr>
      <w:bookmarkStart w:id="336" w:name="_Toc494732983"/>
      <w:bookmarkStart w:id="337" w:name="_Toc494793379"/>
      <w:r w:rsidRPr="00770A87">
        <w:lastRenderedPageBreak/>
        <w:t>Hybrid Optimisation Model for Multiple Energy Resource</w:t>
      </w:r>
      <w:bookmarkEnd w:id="336"/>
      <w:bookmarkEnd w:id="337"/>
    </w:p>
    <w:p w14:paraId="2509F8BC" w14:textId="5C5F0DE4" w:rsidR="008663B7" w:rsidRDefault="00016183" w:rsidP="00061E33">
      <w:r w:rsidRPr="00770A87">
        <w:t xml:space="preserve">The current market leader for modelling of renewable technology systems is a design tool called the Hybrid Optimisation Model for Multiple Energy Resources (HOMER) </w:t>
      </w:r>
      <w:r w:rsidRPr="00770A87">
        <w:fldChar w:fldCharType="begin"/>
      </w:r>
      <w:r w:rsidRPr="00770A87">
        <w:instrText xml:space="preserve"> ADDIN EN.CITE &lt;EndNote&gt;&lt;Cite&gt;&lt;Author&gt;Energy&lt;/Author&gt;&lt;Year&gt;2017&lt;/Year&gt;&lt;RecNum&gt;130&lt;/RecNum&gt;&lt;DisplayText&gt;[24]&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Pr="00770A87">
        <w:fldChar w:fldCharType="separate"/>
      </w:r>
      <w:r w:rsidRPr="00770A87">
        <w:t>[24]</w:t>
      </w:r>
      <w:r w:rsidRPr="00770A87">
        <w:fldChar w:fldCharType="end"/>
      </w:r>
      <w:r w:rsidRPr="00770A87">
        <w:t xml:space="preserve">. HOMER is a microgrid software developed by HOMER Energy and is currently the global standard for optimising microgrids. HOMER has been implemented in the optimisation of military bases, grid connected campuses, island communities and village power. </w:t>
      </w:r>
    </w:p>
    <w:p w14:paraId="00086032" w14:textId="77777777" w:rsidR="008663B7" w:rsidRPr="00770A87" w:rsidRDefault="008663B7" w:rsidP="00061E33"/>
    <w:p w14:paraId="305EE779" w14:textId="14887A8C" w:rsidR="00016183" w:rsidRPr="00770A87" w:rsidRDefault="00016183" w:rsidP="00061E33">
      <w:r w:rsidRPr="00770A87">
        <w:t>HOMER allows the comparison of thousands of possibilities to compare and assess impacts of multiple variables such as wind speed, fuel costs, solar irradiance and demand changes. There are heuristic techniques and algorithms embedded into the system which aid analysis. HOMER is a bulk processing tools which allows the simulation of a micro</w:t>
      </w:r>
      <w:r w:rsidR="00985796" w:rsidRPr="00770A87">
        <w:t>-</w:t>
      </w:r>
      <w:r w:rsidRPr="00770A87">
        <w:t xml:space="preserve">grid from time intervals of one minute for an entire year </w:t>
      </w:r>
      <w:r w:rsidRPr="00770A87">
        <w:fldChar w:fldCharType="begin"/>
      </w:r>
      <w:r w:rsidRPr="00770A87">
        <w:instrText xml:space="preserve"> ADDIN EN.CITE &lt;EndNote&gt;&lt;Cite&gt;&lt;Author&gt;Yang&lt;/Author&gt;&lt;Year&gt;2008&lt;/Year&gt;&lt;RecNum&gt;102&lt;/RecNum&gt;&lt;DisplayText&gt;[94]&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Pr="00770A87">
        <w:fldChar w:fldCharType="separate"/>
      </w:r>
      <w:r w:rsidRPr="00770A87">
        <w:t>[94]</w:t>
      </w:r>
      <w:r w:rsidRPr="00770A87">
        <w:fldChar w:fldCharType="end"/>
      </w:r>
      <w:r w:rsidRPr="00770A87">
        <w:t xml:space="preserve">. </w:t>
      </w:r>
      <w:r w:rsidR="008663B7">
        <w:t>The</w:t>
      </w:r>
      <w:r w:rsidRPr="00770A87">
        <w:t xml:space="preserve"> HOMER </w:t>
      </w:r>
      <w:r w:rsidR="008663B7">
        <w:t xml:space="preserve">GUI </w:t>
      </w:r>
      <w:r w:rsidRPr="00770A87">
        <w:t xml:space="preserve">is shown </w:t>
      </w:r>
      <w:r w:rsidR="00183E56">
        <w:t>Figure 2-36</w:t>
      </w:r>
      <w:r w:rsidR="008663B7">
        <w:t xml:space="preserve">. </w:t>
      </w:r>
    </w:p>
    <w:p w14:paraId="6F41D9DF" w14:textId="77777777" w:rsidR="00016183" w:rsidRPr="00770A87" w:rsidRDefault="00016183" w:rsidP="00061E33"/>
    <w:p w14:paraId="4C5024F1" w14:textId="03050BA6" w:rsidR="00016183" w:rsidRPr="00770A87" w:rsidRDefault="00016183" w:rsidP="00061E33">
      <w:r w:rsidRPr="00770A87">
        <w:t>There are several modules which can be customised according to the simulation, these include:</w:t>
      </w:r>
    </w:p>
    <w:p w14:paraId="39A5FECD" w14:textId="77777777" w:rsidR="00016183" w:rsidRPr="00770A87" w:rsidRDefault="00016183" w:rsidP="00061E33">
      <w:pPr>
        <w:pStyle w:val="Bullet"/>
        <w:sectPr w:rsidR="00016183" w:rsidRPr="00770A87" w:rsidSect="00061E33">
          <w:endnotePr>
            <w:numRestart w:val="eachSect"/>
          </w:endnotePr>
          <w:pgSz w:w="11906" w:h="16838"/>
          <w:pgMar w:top="1418" w:right="1418" w:bottom="1418" w:left="2268" w:header="709" w:footer="709" w:gutter="0"/>
          <w:cols w:space="708"/>
          <w:docGrid w:linePitch="360"/>
        </w:sectPr>
      </w:pPr>
    </w:p>
    <w:p w14:paraId="302CE2BA" w14:textId="7CA0E317" w:rsidR="00016183" w:rsidRPr="00770A87" w:rsidRDefault="00016183" w:rsidP="00061E33">
      <w:pPr>
        <w:pStyle w:val="Bullet"/>
      </w:pPr>
      <w:r w:rsidRPr="00770A87">
        <w:t>Biomass</w:t>
      </w:r>
    </w:p>
    <w:p w14:paraId="4502D4C2" w14:textId="2A712FCE" w:rsidR="00016183" w:rsidRPr="00770A87" w:rsidRDefault="00016183" w:rsidP="00061E33">
      <w:pPr>
        <w:pStyle w:val="Bullet"/>
      </w:pPr>
      <w:r w:rsidRPr="00770A87">
        <w:t>Hydro</w:t>
      </w:r>
    </w:p>
    <w:p w14:paraId="18A8F27E" w14:textId="2991FE17" w:rsidR="00016183" w:rsidRPr="004F71B6" w:rsidRDefault="00016183" w:rsidP="00061E33">
      <w:pPr>
        <w:pStyle w:val="Bullet"/>
      </w:pPr>
      <w:r w:rsidRPr="004F71B6">
        <w:rPr>
          <w:rStyle w:val="Hyperlink"/>
          <w:color w:val="auto"/>
          <w:u w:val="none"/>
        </w:rPr>
        <w:t>Combined Heat and Power</w:t>
      </w:r>
    </w:p>
    <w:p w14:paraId="246B8159" w14:textId="0C2B67EB" w:rsidR="00016183" w:rsidRPr="00770A87" w:rsidRDefault="00016183" w:rsidP="00061E33">
      <w:pPr>
        <w:pStyle w:val="Bullet"/>
      </w:pPr>
      <w:r w:rsidRPr="00770A87">
        <w:rPr>
          <w:rStyle w:val="Hyperlink"/>
          <w:color w:val="auto"/>
          <w:u w:val="none"/>
        </w:rPr>
        <w:t>Advanced Load</w:t>
      </w:r>
    </w:p>
    <w:p w14:paraId="4B4E084D" w14:textId="451079E3" w:rsidR="00016183" w:rsidRPr="00770A87" w:rsidRDefault="00016183" w:rsidP="00061E33">
      <w:pPr>
        <w:pStyle w:val="Bullet"/>
      </w:pPr>
      <w:r w:rsidRPr="00770A87">
        <w:rPr>
          <w:rStyle w:val="Hyperlink"/>
          <w:color w:val="auto"/>
          <w:u w:val="none"/>
        </w:rPr>
        <w:t>Advanced Grid</w:t>
      </w:r>
    </w:p>
    <w:p w14:paraId="0BA14B11" w14:textId="77777777" w:rsidR="00016183" w:rsidRPr="00770A87" w:rsidRDefault="00016183" w:rsidP="00061E33">
      <w:pPr>
        <w:pStyle w:val="Bullet"/>
      </w:pPr>
      <w:r w:rsidRPr="00770A87">
        <w:rPr>
          <w:rStyle w:val="Hyperlink"/>
          <w:color w:val="auto"/>
          <w:u w:val="none"/>
        </w:rPr>
        <w:t>Hydrogen</w:t>
      </w:r>
    </w:p>
    <w:p w14:paraId="45C97D87" w14:textId="77777777" w:rsidR="00016183" w:rsidRPr="00770A87" w:rsidRDefault="00016183" w:rsidP="00061E33">
      <w:pPr>
        <w:pStyle w:val="Bullet"/>
      </w:pPr>
      <w:r w:rsidRPr="00770A87">
        <w:rPr>
          <w:rStyle w:val="Hyperlink"/>
          <w:color w:val="auto"/>
          <w:u w:val="none"/>
        </w:rPr>
        <w:t>Advanced Storage</w:t>
      </w:r>
    </w:p>
    <w:p w14:paraId="5DE18047" w14:textId="77777777" w:rsidR="00016183" w:rsidRPr="00770A87" w:rsidRDefault="00016183" w:rsidP="00061E33">
      <w:pPr>
        <w:pStyle w:val="Bullet"/>
      </w:pPr>
      <w:r w:rsidRPr="00770A87">
        <w:rPr>
          <w:rStyle w:val="Hyperlink"/>
          <w:color w:val="auto"/>
          <w:u w:val="none"/>
        </w:rPr>
        <w:t>Multi-Year</w:t>
      </w:r>
    </w:p>
    <w:p w14:paraId="2F0314A3" w14:textId="5EA662F7" w:rsidR="00016183" w:rsidRPr="00770A87" w:rsidRDefault="00016183" w:rsidP="00061E33">
      <w:pPr>
        <w:pStyle w:val="Bullet"/>
      </w:pPr>
      <w:r w:rsidRPr="00770A87">
        <w:t>MATLAB</w:t>
      </w:r>
      <w:r w:rsidRPr="00770A87">
        <w:rPr>
          <w:rStyle w:val="Hyperlink"/>
          <w:color w:val="auto"/>
          <w:u w:val="none"/>
        </w:rPr>
        <w:t xml:space="preserve"> Link</w:t>
      </w:r>
    </w:p>
    <w:p w14:paraId="243B79D3" w14:textId="77777777" w:rsidR="00016183" w:rsidRPr="00770A87" w:rsidRDefault="00016183" w:rsidP="00061E33">
      <w:pPr>
        <w:pStyle w:val="Bullet"/>
        <w:sectPr w:rsidR="00016183" w:rsidRPr="00770A87" w:rsidSect="00061E33">
          <w:endnotePr>
            <w:numRestart w:val="eachSect"/>
          </w:endnotePr>
          <w:type w:val="continuous"/>
          <w:pgSz w:w="11906" w:h="16838"/>
          <w:pgMar w:top="1418" w:right="1418" w:bottom="1418" w:left="2268" w:header="709" w:footer="709" w:gutter="0"/>
          <w:cols w:num="2" w:space="708"/>
          <w:docGrid w:linePitch="360"/>
        </w:sectPr>
      </w:pPr>
    </w:p>
    <w:p w14:paraId="5DF3D43C" w14:textId="65FA51DD" w:rsidR="00016183" w:rsidRPr="00770A87" w:rsidRDefault="00960B0B" w:rsidP="00061E33">
      <w:pPr>
        <w:sectPr w:rsidR="00016183" w:rsidRPr="00770A87" w:rsidSect="00061E33">
          <w:endnotePr>
            <w:numRestart w:val="eachSect"/>
          </w:endnotePr>
          <w:type w:val="continuous"/>
          <w:pgSz w:w="11906" w:h="16838"/>
          <w:pgMar w:top="1418" w:right="1418" w:bottom="1418" w:left="2268" w:header="709" w:footer="709" w:gutter="0"/>
          <w:cols w:num="2" w:space="708"/>
          <w:docGrid w:linePitch="360"/>
        </w:sectPr>
      </w:pPr>
      <w:r w:rsidRPr="00770A87">
        <w:rPr>
          <w:noProof/>
          <w:lang w:eastAsia="en-AU"/>
        </w:rPr>
        <mc:AlternateContent>
          <mc:Choice Requires="wpg">
            <w:drawing>
              <wp:anchor distT="0" distB="0" distL="114300" distR="114300" simplePos="0" relativeHeight="251658273" behindDoc="0" locked="0" layoutInCell="1" allowOverlap="1" wp14:anchorId="5C41D6AC" wp14:editId="3132DCA0">
                <wp:simplePos x="0" y="0"/>
                <wp:positionH relativeFrom="margin">
                  <wp:posOffset>-92710</wp:posOffset>
                </wp:positionH>
                <wp:positionV relativeFrom="paragraph">
                  <wp:posOffset>15875</wp:posOffset>
                </wp:positionV>
                <wp:extent cx="5264150" cy="3541395"/>
                <wp:effectExtent l="0" t="0" r="0" b="1905"/>
                <wp:wrapSquare wrapText="bothSides"/>
                <wp:docPr id="13" name="Group 13"/>
                <wp:cNvGraphicFramePr/>
                <a:graphic xmlns:a="http://schemas.openxmlformats.org/drawingml/2006/main">
                  <a:graphicData uri="http://schemas.microsoft.com/office/word/2010/wordprocessingGroup">
                    <wpg:wgp>
                      <wpg:cNvGrpSpPr/>
                      <wpg:grpSpPr>
                        <a:xfrm>
                          <a:off x="0" y="0"/>
                          <a:ext cx="5264150" cy="3541395"/>
                          <a:chOff x="0" y="27826"/>
                          <a:chExt cx="5553075" cy="4073372"/>
                        </a:xfrm>
                      </wpg:grpSpPr>
                      <pic:pic xmlns:pic="http://schemas.openxmlformats.org/drawingml/2006/picture">
                        <pic:nvPicPr>
                          <pic:cNvPr id="7325" name="Picture 7325"/>
                          <pic:cNvPicPr>
                            <a:picLocks noChangeAspect="1"/>
                          </pic:cNvPicPr>
                        </pic:nvPicPr>
                        <pic:blipFill>
                          <a:blip r:embed="rId167"/>
                          <a:stretch>
                            <a:fillRect/>
                          </a:stretch>
                        </pic:blipFill>
                        <pic:spPr>
                          <a:xfrm>
                            <a:off x="0" y="27826"/>
                            <a:ext cx="5553075" cy="3876675"/>
                          </a:xfrm>
                          <a:prstGeom prst="rect">
                            <a:avLst/>
                          </a:prstGeom>
                        </pic:spPr>
                      </pic:pic>
                      <wps:wsp>
                        <wps:cNvPr id="12" name="Text Box 12"/>
                        <wps:cNvSpPr txBox="1"/>
                        <wps:spPr>
                          <a:xfrm>
                            <a:off x="0" y="3904501"/>
                            <a:ext cx="5553075" cy="196697"/>
                          </a:xfrm>
                          <a:prstGeom prst="rect">
                            <a:avLst/>
                          </a:prstGeom>
                          <a:solidFill>
                            <a:prstClr val="white"/>
                          </a:solidFill>
                          <a:ln>
                            <a:noFill/>
                          </a:ln>
                        </wps:spPr>
                        <wps:txbx>
                          <w:txbxContent>
                            <w:p w14:paraId="34EE892F" w14:textId="71677C9C" w:rsidR="00D47419" w:rsidRPr="00536AD7" w:rsidRDefault="00D47419" w:rsidP="00061E33">
                              <w:pPr>
                                <w:pStyle w:val="Caption"/>
                                <w:rPr>
                                  <w:rFonts w:cs="Arial"/>
                                  <w:szCs w:val="20"/>
                                  <w:lang w:val="en-GB"/>
                                </w:rPr>
                              </w:pPr>
                              <w:bookmarkStart w:id="338" w:name="_Ref481661827"/>
                              <w:bookmarkStart w:id="339" w:name="_Toc494733091"/>
                              <w:bookmarkStart w:id="340" w:name="_Toc494796273"/>
                              <w:r>
                                <w:t xml:space="preserve">Figure </w:t>
                              </w:r>
                              <w:fldSimple w:instr=" STYLEREF 1 \s ">
                                <w:r>
                                  <w:rPr>
                                    <w:noProof/>
                                  </w:rPr>
                                  <w:t>2</w:t>
                                </w:r>
                              </w:fldSimple>
                              <w:r>
                                <w:noBreakHyphen/>
                              </w:r>
                              <w:fldSimple w:instr=" SEQ Figure \* ARABIC \s 1 ">
                                <w:r>
                                  <w:rPr>
                                    <w:noProof/>
                                  </w:rPr>
                                  <w:t>36</w:t>
                                </w:r>
                              </w:fldSimple>
                              <w:r>
                                <w:t xml:space="preserve"> - HOMER GUI [24]</w:t>
                              </w:r>
                              <w:bookmarkEnd w:id="338"/>
                              <w:bookmarkEnd w:id="339"/>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41D6AC" id="Group 13" o:spid="_x0000_s1143" style="position:absolute;left:0;text-align:left;margin-left:-7.3pt;margin-top:1.25pt;width:414.5pt;height:278.85pt;z-index:251658273;mso-position-horizontal-relative:margin;mso-position-vertical-relative:text;mso-width-relative:margin;mso-height-relative:margin" coordorigin=",278" coordsize="55530,407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">
                <v:shape id="Picture 7325" o:spid="_x0000_s1144" type="#_x0000_t75" style="position:absolute;top:278;width:55530;height:38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8" o:title=""/>
                </v:shape>
                <v:shape id="Text Box 12" o:spid="_x0000_s1145" type="#_x0000_t202" style="position:absolute;top:39045;width:55530;height:1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34EE892F" w14:textId="71677C9C" w:rsidR="00D47419" w:rsidRPr="00536AD7" w:rsidRDefault="00D47419" w:rsidP="00061E33">
                        <w:pPr>
                          <w:pStyle w:val="Caption"/>
                          <w:rPr>
                            <w:rFonts w:cs="Arial"/>
                            <w:szCs w:val="20"/>
                            <w:lang w:val="en-GB"/>
                          </w:rPr>
                        </w:pPr>
                        <w:bookmarkStart w:id="341" w:name="_Ref481661827"/>
                        <w:bookmarkStart w:id="342" w:name="_Toc494733091"/>
                        <w:bookmarkStart w:id="343" w:name="_Toc494796273"/>
                        <w:r>
                          <w:t xml:space="preserve">Figure </w:t>
                        </w:r>
                        <w:fldSimple w:instr=" STYLEREF 1 \s ">
                          <w:r>
                            <w:rPr>
                              <w:noProof/>
                            </w:rPr>
                            <w:t>2</w:t>
                          </w:r>
                        </w:fldSimple>
                        <w:r>
                          <w:noBreakHyphen/>
                        </w:r>
                        <w:fldSimple w:instr=" SEQ Figure \* ARABIC \s 1 ">
                          <w:r>
                            <w:rPr>
                              <w:noProof/>
                            </w:rPr>
                            <w:t>36</w:t>
                          </w:r>
                        </w:fldSimple>
                        <w:r>
                          <w:t xml:space="preserve"> - HOMER GUI [24]</w:t>
                        </w:r>
                        <w:bookmarkEnd w:id="341"/>
                        <w:bookmarkEnd w:id="342"/>
                        <w:bookmarkEnd w:id="343"/>
                      </w:p>
                    </w:txbxContent>
                  </v:textbox>
                </v:shape>
                <w10:wrap type="square" anchorx="margin"/>
              </v:group>
            </w:pict>
          </mc:Fallback>
        </mc:AlternateContent>
      </w:r>
    </w:p>
    <w:p w14:paraId="6E21F842" w14:textId="203B0595" w:rsidR="00016183" w:rsidRPr="00770A87" w:rsidRDefault="00016183" w:rsidP="00061E33"/>
    <w:p w14:paraId="283DDC7C" w14:textId="77777777" w:rsidR="00016183" w:rsidRPr="00770A87" w:rsidRDefault="00016183" w:rsidP="00061E33">
      <w:pPr>
        <w:sectPr w:rsidR="00016183" w:rsidRPr="00770A87" w:rsidSect="00061E33">
          <w:endnotePr>
            <w:numRestart w:val="eachSect"/>
          </w:endnotePr>
          <w:type w:val="continuous"/>
          <w:pgSz w:w="11906" w:h="16838"/>
          <w:pgMar w:top="1418" w:right="1418" w:bottom="1418" w:left="2268" w:header="709" w:footer="709" w:gutter="0"/>
          <w:cols w:num="2" w:space="708"/>
          <w:docGrid w:linePitch="360"/>
        </w:sectPr>
      </w:pPr>
    </w:p>
    <w:p w14:paraId="1B3892BB" w14:textId="3C3738A9" w:rsidR="00016183" w:rsidRPr="00770A87" w:rsidRDefault="00016183" w:rsidP="00EE2C2D">
      <w:pPr>
        <w:pStyle w:val="Heading2"/>
      </w:pPr>
      <w:bookmarkStart w:id="344" w:name="_Toc494732984"/>
      <w:bookmarkStart w:id="345" w:name="_Toc494793380"/>
      <w:r w:rsidRPr="00770A87">
        <w:lastRenderedPageBreak/>
        <w:t>Summary of Findings</w:t>
      </w:r>
      <w:bookmarkEnd w:id="344"/>
      <w:bookmarkEnd w:id="345"/>
    </w:p>
    <w:p w14:paraId="6461D52A" w14:textId="25774D85" w:rsidR="00016183" w:rsidRPr="00770A87" w:rsidRDefault="00016183" w:rsidP="00061E33">
      <w:r w:rsidRPr="00770A87">
        <w:t>The Literature Reviewed in this document closely examines and analyses key issues, concepts, and technologies affecting the residential consumer, electricity network, and the electricity supplier. The key aspects of both current and future issues have been addressed with PV technologies, BES technologies, inverter systems, irradiance exposure, load profiles, tariff structures, network issues, shading effects, bypass diodes, energy payback, logistics and economics. The support that PV/BES hybrid systems can give to the electricity network to minimise strain and stabilise demand peaks, has enormous potential. The next question is what is the optimal size for reasonable stability with positive maximised economic return?</w:t>
      </w:r>
    </w:p>
    <w:p w14:paraId="183BA62B" w14:textId="77777777" w:rsidR="00016183" w:rsidRPr="00770A87" w:rsidRDefault="00016183" w:rsidP="00061E33"/>
    <w:p w14:paraId="35F154B5" w14:textId="5D09A2CB" w:rsidR="00016183" w:rsidRPr="00770A87" w:rsidRDefault="00016183" w:rsidP="00061E33">
      <w:r w:rsidRPr="00770A87">
        <w:t xml:space="preserve">There is extensive literature covering the myriad of models which analyses different facets of solar PV installations and operation. Both Bernard and Li have modelled the amount of solar irradiance a roof will receive annually </w:t>
      </w:r>
      <w:r w:rsidRPr="00770A87">
        <w:fldChar w:fldCharType="begin"/>
      </w:r>
      <w:r w:rsidRPr="00770A87">
        <w:instrText xml:space="preserve"> ADDIN EN.CITE &lt;EndNote&gt;&lt;Cite&gt;&lt;Author&gt;Bernhard&lt;/Author&gt;&lt;Year&gt;1997&lt;/Year&gt;&lt;RecNum&gt;80&lt;/RecNum&gt;&lt;DisplayText&gt;[9, 7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770A87">
        <w:fldChar w:fldCharType="separate"/>
      </w:r>
      <w:r w:rsidRPr="00770A87">
        <w:t>[9, 73]</w:t>
      </w:r>
      <w:r w:rsidRPr="00770A87">
        <w:fldChar w:fldCharType="end"/>
      </w:r>
      <w:r w:rsidRPr="00770A87">
        <w:t xml:space="preserve">. While Jardini, Tonkoski, and Paatero have each conducted studies for the load profiles of domestic residential households and annual daily power consumptions </w: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 </w:instrText>
      </w:r>
      <w:r w:rsidRPr="00770A87">
        <w:fldChar w:fldCharType="begin">
          <w:fldData xml:space="preserve">PEVuZE5vdGU+PENpdGU+PEF1dGhvcj5KYXJkaW5pPC9BdXRob3I+PFllYXI+MjAwMDwvWWVhcj48
UmVjTnVtPjg1PC9SZWNOdW0+PERpc3BsYXlUZXh0Pls5NS05N1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Pr="00770A87">
        <w:instrText xml:space="preserve"> ADDIN EN.CITE.DATA </w:instrText>
      </w:r>
      <w:r w:rsidRPr="00770A87">
        <w:fldChar w:fldCharType="end"/>
      </w:r>
      <w:r w:rsidRPr="00770A87">
        <w:fldChar w:fldCharType="separate"/>
      </w:r>
      <w:r w:rsidRPr="00770A87">
        <w:t>[95-97]</w:t>
      </w:r>
      <w:r w:rsidRPr="00770A87">
        <w:fldChar w:fldCharType="end"/>
      </w:r>
      <w:r w:rsidRPr="00770A87">
        <w:t xml:space="preserve">. Individually Faxas and Riahi made models for priority load control algorithms optimising energy management systems </w: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 </w:instrText>
      </w:r>
      <w:r w:rsidRPr="00770A87">
        <w:fldChar w:fldCharType="begin">
          <w:fldData xml:space="preserve">PEVuZE5vdGU+PENpdGU+PEF1dGhvcj5GYXhhcy1HdXptw6FuPC9BdXRob3I+PFllYXI+MjAxNDwv
WWVhcj48UmVjTnVtPjk0PC9SZWNOdW0+PERpc3BsYXlUZXh0Pls5MCwgOTh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Pr="00770A87">
        <w:instrText xml:space="preserve"> ADDIN EN.CITE.DATA </w:instrText>
      </w:r>
      <w:r w:rsidRPr="00770A87">
        <w:fldChar w:fldCharType="end"/>
      </w:r>
      <w:r w:rsidRPr="00770A87">
        <w:fldChar w:fldCharType="separate"/>
      </w:r>
      <w:r w:rsidRPr="00770A87">
        <w:t>[90, 98]</w:t>
      </w:r>
      <w:r w:rsidRPr="00770A87">
        <w:fldChar w:fldCharType="end"/>
      </w:r>
      <w:r w:rsidRPr="00770A87">
        <w:t xml:space="preserve">. The efficiencies of different types of solar cells were explored by Edalati </w:t>
      </w:r>
      <w:r w:rsidRPr="00770A87">
        <w:fldChar w:fldCharType="begin"/>
      </w:r>
      <w:r w:rsidRPr="00770A87">
        <w:instrText xml:space="preserve"> ADDIN EN.CITE &lt;EndNote&gt;&lt;Cite&gt;&lt;Author&gt;Edalati&lt;/Author&gt;&lt;Year&gt;2015&lt;/Year&gt;&lt;RecNum&gt;53&lt;/RecNum&gt;&lt;DisplayText&gt;[99]&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Pr="00770A87">
        <w:fldChar w:fldCharType="separate"/>
      </w:r>
      <w:r w:rsidRPr="00770A87">
        <w:t>[99]</w:t>
      </w:r>
      <w:r w:rsidRPr="00770A87">
        <w:fldChar w:fldCharType="end"/>
      </w:r>
      <w:r w:rsidRPr="00770A87">
        <w:t xml:space="preserve">. There was limited information on the effects of orientation on PV production. There were no derating factors or </w:t>
      </w:r>
      <w:r w:rsidR="009562DA">
        <w:t>equations</w:t>
      </w:r>
      <w:r w:rsidRPr="00770A87">
        <w:t xml:space="preserve"> for how degree change in both azimuth or declination affect PV production.</w:t>
      </w:r>
    </w:p>
    <w:p w14:paraId="1868EA0A" w14:textId="77777777" w:rsidR="00016183" w:rsidRPr="00770A87" w:rsidRDefault="00016183" w:rsidP="00061E33"/>
    <w:p w14:paraId="0BE7521C" w14:textId="77777777" w:rsidR="00016183" w:rsidRPr="00770A87" w:rsidRDefault="00016183" w:rsidP="00061E33">
      <w:r w:rsidRPr="00770A87">
        <w:t xml:space="preserve">The efficiencies of both inverter systems and BES systems have been modelled by Kandatsu </w:t>
      </w:r>
      <w:r w:rsidRPr="00770A87">
        <w:fldChar w:fldCharType="begin"/>
      </w:r>
      <w:r w:rsidRPr="00770A87">
        <w:instrText xml:space="preserve"> ADDIN EN.CITE &lt;EndNote&gt;&lt;Cite&gt;&lt;Author&gt;Kandatsu&lt;/Author&gt;&lt;Year&gt;1993&lt;/Year&gt;&lt;RecNum&gt;72&lt;/RecNum&gt;&lt;DisplayText&gt;[100]&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Pr="00770A87">
        <w:fldChar w:fldCharType="separate"/>
      </w:r>
      <w:r w:rsidRPr="00770A87">
        <w:t>[100]</w:t>
      </w:r>
      <w:r w:rsidRPr="00770A87">
        <w:fldChar w:fldCharType="end"/>
      </w:r>
      <w:r w:rsidRPr="00770A87">
        <w:t xml:space="preserve">. Zahedi submitted an interesting paper on the effects of different tariff schemes in Australia </w:t>
      </w:r>
      <w:r w:rsidRPr="00770A87">
        <w:fldChar w:fldCharType="begin"/>
      </w:r>
      <w:r w:rsidRPr="00770A87">
        <w:instrText xml:space="preserve"> ADDIN EN.CITE &lt;EndNote&gt;&lt;Cite&gt;&lt;Author&gt;Zahedi&lt;/Author&gt;&lt;Year&gt;2009&lt;/Year&gt;&lt;RecNum&gt;37&lt;/RecNum&gt;&lt;DisplayText&gt;[101]&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Pr="00770A87">
        <w:fldChar w:fldCharType="separate"/>
      </w:r>
      <w:r w:rsidRPr="00770A87">
        <w:t>[101]</w:t>
      </w:r>
      <w:r w:rsidRPr="00770A87">
        <w:fldChar w:fldCharType="end"/>
      </w:r>
      <w:r w:rsidRPr="00770A87">
        <w:t xml:space="preserve">. There has been extensive work with the life cycle assessment and economic analysis of low concentrating PV systems by De Feo and Petitio </w:t>
      </w:r>
      <w:r w:rsidRPr="00770A87">
        <w:fldChar w:fldCharType="begin"/>
      </w:r>
      <w:r w:rsidRPr="00770A87">
        <w:instrText xml:space="preserve"> ADDIN EN.CITE &lt;EndNote&gt;&lt;Cite&gt;&lt;Author&gt;De Feo&lt;/Author&gt;&lt;Year&gt;2016&lt;/Year&gt;&lt;RecNum&gt;51&lt;/RecNum&gt;&lt;DisplayText&gt;[102]&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Pr="00770A87">
        <w:fldChar w:fldCharType="separate"/>
      </w:r>
      <w:r w:rsidRPr="00770A87">
        <w:t>[102]</w:t>
      </w:r>
      <w:r w:rsidRPr="00770A87">
        <w:fldChar w:fldCharType="end"/>
      </w:r>
      <w:r w:rsidRPr="00770A87">
        <w:t xml:space="preserve">. </w:t>
      </w:r>
    </w:p>
    <w:p w14:paraId="40E8FF8C" w14:textId="77777777" w:rsidR="00016183" w:rsidRPr="00770A87" w:rsidRDefault="00016183" w:rsidP="00061E33"/>
    <w:p w14:paraId="45A0639E" w14:textId="77777777" w:rsidR="00016183" w:rsidRPr="00770A87" w:rsidRDefault="00016183" w:rsidP="00061E33">
      <w:r w:rsidRPr="00770A87">
        <w:t xml:space="preserve">The current market leaders for a user interface of solar power calculators were visited and commented upon over several metrics. There was not extensive coverage of optimised stages where a consumer could select certain levels of PV autonomy. The software for customers was difficult to access for checks, and updates were disjointed. It appears that there was and continues to be a breakdown in the market for user friendly software and reliable feedback for potential PV customers. There was not an option in these programs for existing PV installation holders to upgrade or find an optimised operating point. Lappas says that there is an essential requirement for a simulation which functions under different locations, loads and financial circumstances. He goes on to state that there is no such model within an Australian context that provides a correctly represented characteristic applied to the commercial sale of electricity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287873C2" w14:textId="0930ED00" w:rsidR="00016183" w:rsidRPr="00770A87" w:rsidRDefault="00016183" w:rsidP="00061E33">
      <w:r w:rsidRPr="00770A87">
        <w:lastRenderedPageBreak/>
        <w:t xml:space="preserve"> The disruptive voltage spikes that DER put to the grid during hours of peak production were shown to be an issue for the energy provider. The literature was not very supportive of adequate corrective measures to prevent or circumvent these reverse power flows. If there was an option or a rebate scheme for a level of battery capacity in a hybridised system which helped reduce peak demand and stabilised the grid from a DER level, then this has the potential to become endorsed by Ergon and other suppliers, and it may reach a governmental level with another rebate scheme for BES technology in QLD. There is a need for a platform to inform potential customers of the benefits of such an installation.</w:t>
      </w:r>
    </w:p>
    <w:p w14:paraId="2FFD95F2" w14:textId="77777777" w:rsidR="00016183" w:rsidRPr="00770A87" w:rsidRDefault="00016183" w:rsidP="00061E33"/>
    <w:p w14:paraId="2E6E2ECB" w14:textId="77777777" w:rsidR="00016183" w:rsidRPr="00770A87" w:rsidRDefault="00016183" w:rsidP="00061E33">
      <w:pPr>
        <w:rPr>
          <w:lang w:eastAsia="en-GB"/>
        </w:rPr>
      </w:pPr>
      <w:r w:rsidRPr="00770A87">
        <w:t>The potential for export of electricity from areas with higher solar insolation to areas which suffer high cloud cover or less solar radiation is becoming a possibility. The feasibility study conducted by Blakers and Luther on the large-scale transmission of solar electricity to Southeast Asia from Australia found that it appears to be both technically and economically feasible over the next 40 years. They concluded by stating it’s possible for the</w:t>
      </w:r>
      <w:r w:rsidRPr="00770A87">
        <w:rPr>
          <w:lang w:eastAsia="en-GB"/>
        </w:rPr>
        <w:t xml:space="preserve"> Southeast Asian electricity system to be supported by up to one third by 2050; one third from Australian solar energy, one third from indigenous solar energy, and one third from conventional energy sources </w:t>
      </w:r>
      <w:r w:rsidRPr="00770A87">
        <w:rPr>
          <w:lang w:eastAsia="en-GB"/>
        </w:rPr>
        <w:fldChar w:fldCharType="begin"/>
      </w:r>
      <w:r w:rsidRPr="00770A87">
        <w:rPr>
          <w:lang w:eastAsia="en-GB"/>
        </w:rPr>
        <w:instrText xml:space="preserve"> ADDIN EN.CITE &lt;EndNote&gt;&lt;Cite&gt;&lt;Author&gt;Andrew&lt;/Author&gt;&lt;Year&gt;2012&lt;/Year&gt;&lt;RecNum&gt;191&lt;/RecNum&gt;&lt;DisplayText&gt;[103]&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Pr="00770A87">
        <w:rPr>
          <w:lang w:eastAsia="en-GB"/>
        </w:rPr>
        <w:fldChar w:fldCharType="separate"/>
      </w:r>
      <w:r w:rsidRPr="00770A87">
        <w:rPr>
          <w:lang w:eastAsia="en-GB"/>
        </w:rPr>
        <w:t>[103]</w:t>
      </w:r>
      <w:r w:rsidRPr="00770A87">
        <w:rPr>
          <w:lang w:eastAsia="en-GB"/>
        </w:rPr>
        <w:fldChar w:fldCharType="end"/>
      </w:r>
      <w:r w:rsidRPr="00770A87">
        <w:rPr>
          <w:lang w:eastAsia="en-GB"/>
        </w:rPr>
        <w:t>.</w:t>
      </w:r>
    </w:p>
    <w:p w14:paraId="5405FF55" w14:textId="77777777" w:rsidR="00016183" w:rsidRPr="00770A87" w:rsidRDefault="00016183" w:rsidP="00061E33"/>
    <w:p w14:paraId="052134B4" w14:textId="77777777" w:rsidR="00016183" w:rsidRPr="00770A87" w:rsidRDefault="00016183" w:rsidP="00061E33">
      <w:pPr>
        <w:rPr>
          <w:highlight w:val="yellow"/>
        </w:rPr>
      </w:pPr>
      <w:r w:rsidRPr="00770A87">
        <w:t xml:space="preserve">Despite the limited literature and access to programs for optimisation and upgrades this thesis will investigate the optimisation and deployment of sufficient models to size and optimise PV/BES systems. These models and program will be suitable for different residential households to provide maximum return on investments and minimise disruptive outputs to the grid. Three models will be created in a GUI for a MATLAB program, with each having varying levels of return and customer PV autonomy. There currently is no program which allows for dual array in varying directions as an input criterion. Furthermore, no programs currently have the option to allow for sub-circuit breakdown of various tariff structures. This appears to be a promising area with a high potential to create savings for customers at a domestic household level, as Lappas thought, the need exists as a major portion of electricity bills are due to peak demand times. This has the ability to help energy suppliers reduce peak demand to create a more stabilised and reliable electricity network for Australia </w:t>
      </w:r>
      <w:r w:rsidRPr="00770A87">
        <w:fldChar w:fldCharType="begin"/>
      </w:r>
      <w:r w:rsidRPr="00770A87">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Pr="00770A87">
        <w:fldChar w:fldCharType="separate"/>
      </w:r>
      <w:r w:rsidRPr="00770A87">
        <w:t>[22]</w:t>
      </w:r>
      <w:r w:rsidRPr="00770A87">
        <w:fldChar w:fldCharType="end"/>
      </w:r>
      <w:r w:rsidRPr="00770A87">
        <w:t xml:space="preserve">. </w:t>
      </w:r>
    </w:p>
    <w:p w14:paraId="65EF822E" w14:textId="6F4F5BCF" w:rsidR="00016183" w:rsidRPr="00770A87" w:rsidRDefault="00016183" w:rsidP="00061E33"/>
    <w:p w14:paraId="3061FFAB" w14:textId="3A9EA544" w:rsidR="00016183" w:rsidRPr="00770A87" w:rsidRDefault="00016183" w:rsidP="00EE2C2D">
      <w:pPr>
        <w:pStyle w:val="Heading1"/>
      </w:pPr>
      <w:bookmarkStart w:id="346" w:name="_Toc494732985"/>
      <w:bookmarkStart w:id="347" w:name="_Toc494793381"/>
      <w:r w:rsidRPr="00770A87">
        <w:lastRenderedPageBreak/>
        <w:t>METHODOLOGY</w:t>
      </w:r>
      <w:bookmarkEnd w:id="346"/>
      <w:bookmarkEnd w:id="347"/>
    </w:p>
    <w:p w14:paraId="2CD36E39" w14:textId="77777777" w:rsidR="003340DB" w:rsidRDefault="00016183" w:rsidP="00061E33">
      <w:r w:rsidRPr="00770A87">
        <w:t xml:space="preserve">The aim of this chapter is to discuss the methodology and techniques which were employed to address the issues raised in the Literature Review. There was extensive research into the field of PV/BES technologies throughout the Literature Review to find the gaps in the existing body of knowledge, and where improvements and further research was necessary. This thesis calculated production and estimated costs for PV/BES installations with a modelling program using GUI in MATLAB. </w:t>
      </w:r>
    </w:p>
    <w:p w14:paraId="793612B4" w14:textId="77777777" w:rsidR="003340DB" w:rsidRDefault="003340DB" w:rsidP="00061E33"/>
    <w:p w14:paraId="45951832" w14:textId="1E0414D0" w:rsidR="00016183" w:rsidRDefault="003340DB" w:rsidP="00061E33">
      <w:r w:rsidRPr="00770A87">
        <w:rPr>
          <w:noProof/>
          <w:lang w:eastAsia="en-AU"/>
        </w:rPr>
        <mc:AlternateContent>
          <mc:Choice Requires="wpg">
            <w:drawing>
              <wp:anchor distT="0" distB="0" distL="114300" distR="114300" simplePos="0" relativeHeight="251658272" behindDoc="0" locked="0" layoutInCell="1" allowOverlap="1" wp14:anchorId="389EE2CB" wp14:editId="0746C30A">
                <wp:simplePos x="0" y="0"/>
                <wp:positionH relativeFrom="page">
                  <wp:posOffset>1438910</wp:posOffset>
                </wp:positionH>
                <wp:positionV relativeFrom="paragraph">
                  <wp:posOffset>1210945</wp:posOffset>
                </wp:positionV>
                <wp:extent cx="5157470" cy="5086350"/>
                <wp:effectExtent l="0" t="0" r="5080" b="0"/>
                <wp:wrapSquare wrapText="bothSides"/>
                <wp:docPr id="7276" name="Group 7276"/>
                <wp:cNvGraphicFramePr/>
                <a:graphic xmlns:a="http://schemas.openxmlformats.org/drawingml/2006/main">
                  <a:graphicData uri="http://schemas.microsoft.com/office/word/2010/wordprocessingGroup">
                    <wpg:wgp>
                      <wpg:cNvGrpSpPr/>
                      <wpg:grpSpPr>
                        <a:xfrm>
                          <a:off x="0" y="0"/>
                          <a:ext cx="5157470" cy="5086350"/>
                          <a:chOff x="-60960" y="38100"/>
                          <a:chExt cx="5792470" cy="5533794"/>
                        </a:xfrm>
                      </wpg:grpSpPr>
                      <pic:pic xmlns:pic="http://schemas.openxmlformats.org/drawingml/2006/picture">
                        <pic:nvPicPr>
                          <pic:cNvPr id="7274" name="Picture 7274"/>
                          <pic:cNvPicPr>
                            <a:picLocks noChangeAspect="1"/>
                          </pic:cNvPicPr>
                        </pic:nvPicPr>
                        <pic:blipFill>
                          <a:blip r:embed="rId169"/>
                          <a:stretch>
                            <a:fillRect/>
                          </a:stretch>
                        </pic:blipFill>
                        <pic:spPr>
                          <a:xfrm>
                            <a:off x="0" y="38100"/>
                            <a:ext cx="5731510" cy="5299710"/>
                          </a:xfrm>
                          <a:prstGeom prst="rect">
                            <a:avLst/>
                          </a:prstGeom>
                        </pic:spPr>
                      </pic:pic>
                      <wps:wsp>
                        <wps:cNvPr id="7275" name="Text Box 7275"/>
                        <wps:cNvSpPr txBox="1"/>
                        <wps:spPr>
                          <a:xfrm>
                            <a:off x="-60960" y="5393543"/>
                            <a:ext cx="5731504" cy="178351"/>
                          </a:xfrm>
                          <a:prstGeom prst="rect">
                            <a:avLst/>
                          </a:prstGeom>
                          <a:solidFill>
                            <a:prstClr val="white"/>
                          </a:solidFill>
                          <a:ln>
                            <a:noFill/>
                          </a:ln>
                        </wps:spPr>
                        <wps:txbx>
                          <w:txbxContent>
                            <w:p w14:paraId="47514070" w14:textId="619100BB" w:rsidR="00D47419" w:rsidRPr="00E62D6B" w:rsidRDefault="00D47419" w:rsidP="00061E33">
                              <w:pPr>
                                <w:pStyle w:val="Caption"/>
                                <w:rPr>
                                  <w:szCs w:val="24"/>
                                </w:rPr>
                              </w:pPr>
                              <w:bookmarkStart w:id="348" w:name="_Ref480895893"/>
                              <w:bookmarkStart w:id="349" w:name="_Toc494733092"/>
                              <w:bookmarkStart w:id="350" w:name="_Toc494796274"/>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348"/>
                              <w:bookmarkEnd w:id="349"/>
                              <w:bookmarkEnd w:id="3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89EE2CB" id="Group 7276" o:spid="_x0000_s1146" style="position:absolute;left:0;text-align:left;margin-left:113.3pt;margin-top:95.35pt;width:406.1pt;height:400.5pt;z-index:251658272;mso-position-horizontal-relative:page;mso-position-vertical-relative:text;mso-height-relative:margin" coordorigin="-609,381" coordsize="57924,5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">
                <v:shape id="Picture 7274" o:spid="_x0000_s1147"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70" o:title=""/>
                </v:shape>
                <v:shape id="Text Box 7275" o:spid="_x0000_s1148" type="#_x0000_t202" style="position:absolute;left:-609;top:53935;width:57314;height:1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" stroked="f">
                  <v:textbox inset="0,0,0,0">
                    <w:txbxContent>
                      <w:p w14:paraId="47514070" w14:textId="619100BB" w:rsidR="00D47419" w:rsidRPr="00E62D6B" w:rsidRDefault="00D47419" w:rsidP="00061E33">
                        <w:pPr>
                          <w:pStyle w:val="Caption"/>
                          <w:rPr>
                            <w:szCs w:val="24"/>
                          </w:rPr>
                        </w:pPr>
                        <w:bookmarkStart w:id="351" w:name="_Ref480895893"/>
                        <w:bookmarkStart w:id="352" w:name="_Toc494733092"/>
                        <w:bookmarkStart w:id="353" w:name="_Toc494796274"/>
                        <w:r w:rsidRPr="00811B9E">
                          <w:t xml:space="preserve">Figure </w:t>
                        </w:r>
                        <w:fldSimple w:instr=" STYLEREF 1 \s ">
                          <w:r>
                            <w:rPr>
                              <w:noProof/>
                            </w:rPr>
                            <w:t>3</w:t>
                          </w:r>
                        </w:fldSimple>
                        <w:r>
                          <w:noBreakHyphen/>
                        </w:r>
                        <w:fldSimple w:instr=" SEQ Figure \* ARABIC \s 1 ">
                          <w:r>
                            <w:rPr>
                              <w:noProof/>
                            </w:rPr>
                            <w:t>1</w:t>
                          </w:r>
                        </w:fldSimple>
                        <w:r>
                          <w:t xml:space="preserve"> - Illustrated Scope of Works for Program Design</w:t>
                        </w:r>
                        <w:bookmarkEnd w:id="351"/>
                        <w:bookmarkEnd w:id="352"/>
                        <w:bookmarkEnd w:id="353"/>
                      </w:p>
                    </w:txbxContent>
                  </v:textbox>
                </v:shape>
                <w10:wrap type="square" anchorx="page"/>
              </v:group>
            </w:pict>
          </mc:Fallback>
        </mc:AlternateContent>
      </w:r>
      <w:r w:rsidR="00016183" w:rsidRPr="00770A87">
        <w:t xml:space="preserve">This methodology depicts the development and criteria for the programs testability and was selected from several proposed methods. The layout was split into several different phases for ease of explanation and measurable progress milestones. The program was host to varying inputs for subsequent outputs while creating three graphs which will be addressed in greater </w:t>
      </w:r>
      <w:r w:rsidR="00016183" w:rsidRPr="00770A87">
        <w:lastRenderedPageBreak/>
        <w:t xml:space="preserve">detail in the ensuing chapter. One of the outputs from the program was an economic assessment of the conditions with a corresponding economic climate. </w:t>
      </w:r>
    </w:p>
    <w:p w14:paraId="1401A42D" w14:textId="77777777" w:rsidR="003340DB" w:rsidRPr="00770A87" w:rsidRDefault="003340DB" w:rsidP="00061E33"/>
    <w:p w14:paraId="1120E0DE" w14:textId="59EA0E2E" w:rsidR="00016183" w:rsidRPr="00770A87" w:rsidRDefault="00016183" w:rsidP="00061E33">
      <w:r w:rsidRPr="00770A87">
        <w:t xml:space="preserve">The project was modelled and verified where possible against existing pools of data and structures for analysis. Due to the capital cost of a PV installation, battery and inverter, it was deemed economically unfeasible to purchase and to conduct physical tests to verify the results of the program. There were other factors which limited the possibility of physical trials such as time constraints, experience, electrical licenses/permits, premises for conducting experiments and test equipment. Future trials and tests for the program are recommended in Chapter 7. The substitution for simulations and comparative analysis was a reasonable trade off as there was a minimal loss of accuracy and this technique has been utilised often and reduces external errors. The development of the program is illustrated in </w:t>
      </w:r>
      <w:r w:rsidR="00AF21FB">
        <w:t>Figure 3-1</w:t>
      </w:r>
      <w:r w:rsidR="00985796" w:rsidRPr="00770A87">
        <w:t xml:space="preserve"> and </w:t>
      </w:r>
      <w:r w:rsidRPr="00770A87">
        <w:t>shows how each section can be developed individually and incorporated into the finished working program.</w:t>
      </w:r>
    </w:p>
    <w:p w14:paraId="294B2CB1" w14:textId="2CD75375" w:rsidR="00016183" w:rsidRPr="00770A87" w:rsidRDefault="00016183" w:rsidP="00EE2C2D">
      <w:pPr>
        <w:pStyle w:val="Heading2"/>
      </w:pPr>
      <w:bookmarkStart w:id="354" w:name="_Toc494732986"/>
      <w:bookmarkStart w:id="355" w:name="_Toc494793382"/>
      <w:r w:rsidRPr="00293069">
        <w:t>Matrix</w:t>
      </w:r>
      <w:r w:rsidRPr="00770A87">
        <w:t xml:space="preserve"> Laboratory (MATLAB)</w:t>
      </w:r>
      <w:bookmarkEnd w:id="354"/>
      <w:bookmarkEnd w:id="355"/>
    </w:p>
    <w:p w14:paraId="0BDD53E6" w14:textId="77777777" w:rsidR="00016183" w:rsidRPr="00770A87" w:rsidRDefault="00016183" w:rsidP="00061E33">
      <w:r w:rsidRPr="00770A87">
        <w:t>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As of 2014 there are currently over 5 million users of MATLAB.</w:t>
      </w:r>
    </w:p>
    <w:p w14:paraId="44E84AB0" w14:textId="77777777" w:rsidR="00016183" w:rsidRPr="00770A87" w:rsidRDefault="00016183" w:rsidP="00061E33"/>
    <w:p w14:paraId="1E861B41" w14:textId="77777777" w:rsidR="00016183" w:rsidRPr="00770A87" w:rsidRDefault="00016183" w:rsidP="00061E33">
      <w:r w:rsidRPr="00770A87">
        <w:t>MATLAB also has the capabilities of:</w:t>
      </w:r>
    </w:p>
    <w:p w14:paraId="19D053DF" w14:textId="77777777" w:rsidR="00016183" w:rsidRPr="00770A87" w:rsidRDefault="00016183" w:rsidP="00061E33">
      <w:pPr>
        <w:pStyle w:val="ListParagraph"/>
        <w:numPr>
          <w:ilvl w:val="0"/>
          <w:numId w:val="7"/>
        </w:numPr>
      </w:pPr>
      <w:r w:rsidRPr="00770A87">
        <w:t>Scientific and engineering graphics</w:t>
      </w:r>
    </w:p>
    <w:p w14:paraId="682E61E2" w14:textId="77777777" w:rsidR="00016183" w:rsidRPr="00770A87" w:rsidRDefault="00016183" w:rsidP="00061E33">
      <w:pPr>
        <w:pStyle w:val="ListParagraph"/>
        <w:numPr>
          <w:ilvl w:val="0"/>
          <w:numId w:val="7"/>
        </w:numPr>
      </w:pPr>
      <w:r w:rsidRPr="00770A87">
        <w:t>Graphical user interfaces</w:t>
      </w:r>
    </w:p>
    <w:p w14:paraId="566E0D11" w14:textId="77777777" w:rsidR="00016183" w:rsidRPr="00770A87" w:rsidRDefault="00016183" w:rsidP="00061E33">
      <w:pPr>
        <w:pStyle w:val="ListParagraph"/>
        <w:numPr>
          <w:ilvl w:val="0"/>
          <w:numId w:val="7"/>
        </w:numPr>
      </w:pPr>
      <w:r w:rsidRPr="00770A87">
        <w:t>Perform complex fast algorithms</w:t>
      </w:r>
    </w:p>
    <w:p w14:paraId="56F82994" w14:textId="77777777" w:rsidR="00016183" w:rsidRPr="00770A87" w:rsidRDefault="00016183" w:rsidP="00061E33">
      <w:pPr>
        <w:pStyle w:val="ListParagraph"/>
        <w:numPr>
          <w:ilvl w:val="0"/>
          <w:numId w:val="7"/>
        </w:numPr>
      </w:pPr>
      <w:r w:rsidRPr="00770A87">
        <w:t>Prototyping, simulation and modelling</w:t>
      </w:r>
    </w:p>
    <w:p w14:paraId="095FFBE5" w14:textId="77777777" w:rsidR="00016183" w:rsidRPr="00770A87" w:rsidRDefault="00016183" w:rsidP="00061E33">
      <w:pPr>
        <w:pStyle w:val="ListParagraph"/>
        <w:numPr>
          <w:ilvl w:val="0"/>
          <w:numId w:val="7"/>
        </w:numPr>
      </w:pPr>
      <w:r w:rsidRPr="00770A87">
        <w:t>Standard math and computation</w:t>
      </w:r>
    </w:p>
    <w:p w14:paraId="72952344" w14:textId="37CC0A7C" w:rsidR="00016183" w:rsidRPr="00770A87" w:rsidRDefault="00016183" w:rsidP="00061E33">
      <w:r w:rsidRPr="00770A87">
        <w:t>Given the capabilities, computational speed, modelling and simulation proficiencies, online technical blog, tutorials and support guides of MATLAB, it was naturally selected as the program with which to conduct this thesis. MATLAB will be used to realise the different phases of this paper and host the GUI for operation.</w:t>
      </w:r>
    </w:p>
    <w:p w14:paraId="5E76DBFE" w14:textId="1E624CFD" w:rsidR="00016183" w:rsidRPr="00770A87" w:rsidRDefault="00016183" w:rsidP="00EE2C2D">
      <w:pPr>
        <w:pStyle w:val="Heading2"/>
      </w:pPr>
      <w:bookmarkStart w:id="356" w:name="_Toc494732987"/>
      <w:bookmarkStart w:id="357" w:name="_Toc494793383"/>
      <w:r w:rsidRPr="00770A87">
        <w:lastRenderedPageBreak/>
        <w:t>Graphical User Interface</w:t>
      </w:r>
      <w:bookmarkEnd w:id="356"/>
      <w:bookmarkEnd w:id="357"/>
      <w:r w:rsidRPr="00770A87">
        <w:t xml:space="preserve"> </w:t>
      </w:r>
    </w:p>
    <w:p w14:paraId="10E27585" w14:textId="77777777" w:rsidR="00016183" w:rsidRPr="00770A87" w:rsidRDefault="00016183" w:rsidP="00061E33">
      <w:r w:rsidRPr="00770A87">
        <w:t xml:space="preserve">The Graphical User Interface was designed with an initial screen which to be visually appealing to entice users through aesthetics. The inputs were delivered on a prompt basis to the user which made it easily navigable. There was drop down boxes for options where available, and auto corrects. If a value fell outside an allowable range then warnings would appear. Where possible there was scaling options. For the roof pitch, there was variable angle and for the orientation it was set to north. </w:t>
      </w:r>
    </w:p>
    <w:p w14:paraId="0B7F32E5" w14:textId="3B74201C" w:rsidR="00016183" w:rsidRPr="00770A87" w:rsidRDefault="00016183" w:rsidP="00EE2C2D">
      <w:pPr>
        <w:pStyle w:val="Heading2"/>
      </w:pPr>
      <w:bookmarkStart w:id="358" w:name="_Toc494732988"/>
      <w:bookmarkStart w:id="359" w:name="_Toc494793384"/>
      <w:r w:rsidRPr="00770A87">
        <w:t>Description of Functionality</w:t>
      </w:r>
      <w:bookmarkEnd w:id="358"/>
      <w:bookmarkEnd w:id="359"/>
    </w:p>
    <w:p w14:paraId="29D0376F" w14:textId="7B9CEE1A" w:rsidR="00016183" w:rsidRPr="00770A87" w:rsidRDefault="00016183" w:rsidP="00061E33">
      <w:r w:rsidRPr="00770A87">
        <w:t>The aim of this thesis was to develop a program to size and optimise PV/BES systems for different configurations of household demand, to maximise savings and minimise disruptive outputs to the LV grid network. The cost of electricity for a domestic situation from a PV/BES system, up front capital expenditure and lifetime payback are to be modelled. The program hereafter will be referred to as the “Solar Solution”.</w:t>
      </w:r>
    </w:p>
    <w:p w14:paraId="33EB78AA" w14:textId="25D1FBF7" w:rsidR="00016183" w:rsidRPr="00770A87" w:rsidRDefault="00016183" w:rsidP="00061E33"/>
    <w:p w14:paraId="6B80D557" w14:textId="03BBF3EC" w:rsidR="00016183" w:rsidRPr="00770A87" w:rsidRDefault="003340DB" w:rsidP="00061E33">
      <w:r w:rsidRPr="00770A87">
        <w:rPr>
          <w:noProof/>
          <w:lang w:eastAsia="en-AU"/>
        </w:rPr>
        <mc:AlternateContent>
          <mc:Choice Requires="wpg">
            <w:drawing>
              <wp:anchor distT="0" distB="0" distL="114300" distR="114300" simplePos="0" relativeHeight="251658258" behindDoc="0" locked="0" layoutInCell="1" allowOverlap="1" wp14:anchorId="2064681C" wp14:editId="14C33118">
                <wp:simplePos x="0" y="0"/>
                <wp:positionH relativeFrom="margin">
                  <wp:posOffset>-94615</wp:posOffset>
                </wp:positionH>
                <wp:positionV relativeFrom="paragraph">
                  <wp:posOffset>1175564</wp:posOffset>
                </wp:positionV>
                <wp:extent cx="5434965" cy="3646805"/>
                <wp:effectExtent l="0" t="0" r="0" b="0"/>
                <wp:wrapSquare wrapText="bothSides"/>
                <wp:docPr id="7277" name="Group 7277"/>
                <wp:cNvGraphicFramePr/>
                <a:graphic xmlns:a="http://schemas.openxmlformats.org/drawingml/2006/main">
                  <a:graphicData uri="http://schemas.microsoft.com/office/word/2010/wordprocessingGroup">
                    <wpg:wgp>
                      <wpg:cNvGrpSpPr/>
                      <wpg:grpSpPr>
                        <a:xfrm>
                          <a:off x="0" y="0"/>
                          <a:ext cx="5434965" cy="3646805"/>
                          <a:chOff x="0" y="0"/>
                          <a:chExt cx="5930900" cy="4045469"/>
                        </a:xfrm>
                      </wpg:grpSpPr>
                      <pic:pic xmlns:pic="http://schemas.openxmlformats.org/drawingml/2006/picture">
                        <pic:nvPicPr>
                          <pic:cNvPr id="7232" name="Picture 7232"/>
                          <pic:cNvPicPr>
                            <a:picLocks noChangeAspect="1"/>
                          </pic:cNvPicPr>
                        </pic:nvPicPr>
                        <pic:blipFill rotWithShape="1">
                          <a:blip r:embed="rId171"/>
                          <a:srcRect b="1332"/>
                          <a:stretch/>
                        </pic:blipFill>
                        <pic:spPr bwMode="auto">
                          <a:xfrm>
                            <a:off x="0" y="0"/>
                            <a:ext cx="5930900" cy="3763645"/>
                          </a:xfrm>
                          <a:prstGeom prst="rect">
                            <a:avLst/>
                          </a:prstGeom>
                          <a:ln>
                            <a:noFill/>
                          </a:ln>
                          <a:extLst>
                            <a:ext uri="{53640926-AAD7-44D8-BBD7-CCE9431645EC}">
                              <a14:shadowObscured xmlns:a14="http://schemas.microsoft.com/office/drawing/2010/main"/>
                            </a:ext>
                          </a:extLst>
                        </pic:spPr>
                      </pic:pic>
                      <wps:wsp>
                        <wps:cNvPr id="7259" name="Text Box 7259"/>
                        <wps:cNvSpPr txBox="1"/>
                        <wps:spPr>
                          <a:xfrm>
                            <a:off x="0" y="3823854"/>
                            <a:ext cx="5930900" cy="221615"/>
                          </a:xfrm>
                          <a:prstGeom prst="rect">
                            <a:avLst/>
                          </a:prstGeom>
                          <a:solidFill>
                            <a:prstClr val="white"/>
                          </a:solidFill>
                          <a:ln>
                            <a:noFill/>
                          </a:ln>
                          <a:effectLst/>
                        </wps:spPr>
                        <wps:txbx>
                          <w:txbxContent>
                            <w:p w14:paraId="15D3E887" w14:textId="4BE20A46" w:rsidR="00D47419" w:rsidRDefault="00D47419" w:rsidP="00061E33">
                              <w:pPr>
                                <w:pStyle w:val="Caption"/>
                              </w:pPr>
                              <w:bookmarkStart w:id="360" w:name="_Toc494733093"/>
                              <w:bookmarkStart w:id="361" w:name="_Toc494796275"/>
                              <w:r>
                                <w:t xml:space="preserve">Figure </w:t>
                              </w:r>
                              <w:fldSimple w:instr=" STYLEREF 1 \s ">
                                <w:r>
                                  <w:rPr>
                                    <w:noProof/>
                                  </w:rPr>
                                  <w:t>3</w:t>
                                </w:r>
                              </w:fldSimple>
                              <w:r>
                                <w:noBreakHyphen/>
                              </w:r>
                              <w:fldSimple w:instr=" SEQ Figure \* ARABIC \s 1 ">
                                <w:r>
                                  <w:rPr>
                                    <w:noProof/>
                                  </w:rPr>
                                  <w:t>2</w:t>
                                </w:r>
                              </w:fldSimple>
                              <w:r>
                                <w:t xml:space="preserve"> - Program Overview</w:t>
                              </w:r>
                              <w:bookmarkEnd w:id="360"/>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4681C" id="Group 7277" o:spid="_x0000_s1149" style="position:absolute;left:0;text-align:left;margin-left:-7.45pt;margin-top:92.55pt;width:427.95pt;height:287.15pt;z-index:251658258;mso-position-horizontal-relative:margin;mso-position-vertical-relative:text;mso-width-relative:margin;mso-height-relative:margin" coordsize="59309,4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">
                <v:shape id="Picture 7232" o:spid="_x0000_s1150" type="#_x0000_t75" style="position:absolute;width:59309;height:37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72" o:title="" cropbottom="873f"/>
                </v:shape>
                <v:shape id="Text Box 7259" o:spid="_x0000_s1151" type="#_x0000_t202" style="position:absolute;top:38238;width:59309;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iDmxgAAAN0AAAAPAAAAZHJzL2Rvd25yZXYueG1sRI9Ba8JA&#10;FITvBf/D8gQvpW4aqK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o/Yg5sYAAADdAAAA&#10;DwAAAAAAAAAAAAAAAAAHAgAAZHJzL2Rvd25yZXYueG1sUEsFBgAAAAADAAMAtwAAAPoCAAAAAA==&#10;" stroked="f">
                  <v:textbox inset="0,0,0,0">
                    <w:txbxContent>
                      <w:p w14:paraId="15D3E887" w14:textId="4BE20A46" w:rsidR="00D47419" w:rsidRDefault="00D47419" w:rsidP="00061E33">
                        <w:pPr>
                          <w:pStyle w:val="Caption"/>
                        </w:pPr>
                        <w:bookmarkStart w:id="362" w:name="_Toc494733093"/>
                        <w:bookmarkStart w:id="363" w:name="_Toc494796275"/>
                        <w:r>
                          <w:t xml:space="preserve">Figure </w:t>
                        </w:r>
                        <w:fldSimple w:instr=" STYLEREF 1 \s ">
                          <w:r>
                            <w:rPr>
                              <w:noProof/>
                            </w:rPr>
                            <w:t>3</w:t>
                          </w:r>
                        </w:fldSimple>
                        <w:r>
                          <w:noBreakHyphen/>
                        </w:r>
                        <w:fldSimple w:instr=" SEQ Figure \* ARABIC \s 1 ">
                          <w:r>
                            <w:rPr>
                              <w:noProof/>
                            </w:rPr>
                            <w:t>2</w:t>
                          </w:r>
                        </w:fldSimple>
                        <w:r>
                          <w:t xml:space="preserve"> - Program Overview</w:t>
                        </w:r>
                        <w:bookmarkEnd w:id="362"/>
                        <w:bookmarkEnd w:id="363"/>
                      </w:p>
                    </w:txbxContent>
                  </v:textbox>
                </v:shape>
                <w10:wrap type="square" anchorx="margin"/>
              </v:group>
            </w:pict>
          </mc:Fallback>
        </mc:AlternateContent>
      </w:r>
      <w:r w:rsidR="00016183" w:rsidRPr="00770A87">
        <w:t xml:space="preserve">Four model screens were created in a GUI for the Solar Solution, each with varying levels of return and customer PV autonomy. This appears to be a promising area with a high potential to create savings for customers at a domestic household level and help Ergon reduce peak demand to create a more stabilised and reliable electricity network for Australia. </w:t>
      </w:r>
      <w:r>
        <w:t>Figure 3-2</w:t>
      </w:r>
      <w:r w:rsidR="00016183" w:rsidRPr="00770A87">
        <w:t xml:space="preserve"> </w:t>
      </w:r>
      <w:r w:rsidR="00016183" w:rsidRPr="00770A87">
        <w:lastRenderedPageBreak/>
        <w:t>shows the layout of functionality for the Solar Solution in its various phases: inputs, modelling, and outputs.</w:t>
      </w:r>
    </w:p>
    <w:p w14:paraId="2F56313D" w14:textId="36E03541" w:rsidR="00016183" w:rsidRPr="00770A87" w:rsidRDefault="00016183" w:rsidP="00EE2C2D">
      <w:pPr>
        <w:pStyle w:val="Heading2"/>
      </w:pPr>
      <w:bookmarkStart w:id="364" w:name="_Toc494732989"/>
      <w:bookmarkStart w:id="365" w:name="_Toc494793385"/>
      <w:r w:rsidRPr="00770A87">
        <w:t>Data Sourcing</w:t>
      </w:r>
      <w:bookmarkEnd w:id="364"/>
      <w:bookmarkEnd w:id="365"/>
    </w:p>
    <w:p w14:paraId="18ABC2E9" w14:textId="77777777" w:rsidR="00016183" w:rsidRPr="00770A87" w:rsidRDefault="00016183" w:rsidP="00061E33">
      <w:pPr>
        <w:rPr>
          <w:lang w:eastAsia="en-GB"/>
        </w:rPr>
      </w:pPr>
      <w:r w:rsidRPr="00770A87">
        <w:rPr>
          <w:lang w:eastAsia="en-GB"/>
        </w:rPr>
        <w:t xml:space="preserve">The Solar Solution collected raw data from several sources and it stored them in a source folder as a .mat file for access on processing. The data was manually entered into the containing files from the prospective websites. </w:t>
      </w:r>
      <w:r w:rsidRPr="00770A87">
        <w:rPr>
          <w:lang w:eastAsia="en-US"/>
        </w:rPr>
        <w:t xml:space="preserve">The postcode and geographical coordinates of cities around Australia was made available to the </w:t>
      </w:r>
      <w:r w:rsidRPr="00770A87">
        <w:t>Solar Solution</w:t>
      </w:r>
      <w:r w:rsidRPr="00770A87">
        <w:rPr>
          <w:lang w:eastAsia="en-US"/>
        </w:rPr>
        <w:t xml:space="preserve"> through LatLong</w:t>
      </w:r>
      <w:r w:rsidRPr="00770A87">
        <w:t xml:space="preserve"> </w:t>
      </w:r>
      <w:r w:rsidRPr="00770A87">
        <w:rPr>
          <w:lang w:eastAsia="en-US"/>
        </w:rPr>
        <w:fldChar w:fldCharType="begin"/>
      </w:r>
      <w:r w:rsidRPr="00770A87">
        <w:rPr>
          <w:lang w:eastAsia="en-US"/>
        </w:rPr>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rPr>
          <w:lang w:eastAsia="en-US"/>
        </w:rPr>
        <w:fldChar w:fldCharType="separate"/>
      </w:r>
      <w:r w:rsidRPr="00770A87">
        <w:rPr>
          <w:lang w:eastAsia="en-US"/>
        </w:rPr>
        <w:t>[104]</w:t>
      </w:r>
      <w:r w:rsidRPr="00770A87">
        <w:rPr>
          <w:lang w:eastAsia="en-US"/>
        </w:rPr>
        <w:fldChar w:fldCharType="end"/>
      </w:r>
      <w:r w:rsidRPr="00770A87">
        <w:rPr>
          <w:lang w:eastAsia="en-US"/>
        </w:rPr>
        <w:t xml:space="preserve">. </w:t>
      </w:r>
    </w:p>
    <w:p w14:paraId="10611EA4" w14:textId="77777777" w:rsidR="00016183" w:rsidRPr="00770A87" w:rsidRDefault="00016183" w:rsidP="00061E33">
      <w:pPr>
        <w:rPr>
          <w:lang w:eastAsia="en-US"/>
        </w:rPr>
      </w:pPr>
    </w:p>
    <w:p w14:paraId="78E143AE" w14:textId="77777777" w:rsidR="00016183" w:rsidRPr="00770A87" w:rsidRDefault="00016183" w:rsidP="00061E33">
      <w:pPr>
        <w:rPr>
          <w:lang w:eastAsia="en-US"/>
        </w:rPr>
      </w:pPr>
      <w:r w:rsidRPr="00770A87">
        <w:rPr>
          <w:lang w:eastAsia="en-US"/>
        </w:rPr>
        <w:t xml:space="preserve">The data for the average usage in households around Australia was found from the Australian Government </w:t>
      </w:r>
      <w:r w:rsidRPr="00770A87">
        <w:rPr>
          <w:lang w:eastAsia="en-US"/>
        </w:rPr>
        <w:fldChar w:fldCharType="begin"/>
      </w:r>
      <w:r w:rsidRPr="00770A87">
        <w:rPr>
          <w:lang w:eastAsia="en-US"/>
        </w:rPr>
        <w:instrText xml:space="preserve"> ADDIN EN.CITE &lt;EndNote&gt;&lt;Cite&gt;&lt;Author&gt;Government&lt;/Author&gt;&lt;Year&gt;2017&lt;/Year&gt;&lt;RecNum&gt;178&lt;/RecNum&gt;&lt;DisplayText&gt;[105]&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Pr="00770A87">
        <w:rPr>
          <w:lang w:eastAsia="en-US"/>
        </w:rPr>
        <w:fldChar w:fldCharType="separate"/>
      </w:r>
      <w:r w:rsidRPr="00770A87">
        <w:rPr>
          <w:lang w:eastAsia="en-US"/>
        </w:rPr>
        <w:t>[105]</w:t>
      </w:r>
      <w:r w:rsidRPr="00770A87">
        <w:rPr>
          <w:lang w:eastAsia="en-US"/>
        </w:rPr>
        <w:fldChar w:fldCharType="end"/>
      </w:r>
      <w:r w:rsidRPr="00770A87">
        <w:rPr>
          <w:lang w:eastAsia="en-US"/>
        </w:rPr>
        <w:t xml:space="preserve">. This data was particularly useful as it contained daily average kWhr usage for households from one to four people. The data contained information for if gas mains or a pool were connected while not all the locations had data for gas connected main offsets.  </w:t>
      </w:r>
    </w:p>
    <w:p w14:paraId="74EE5CB3" w14:textId="77777777" w:rsidR="00016183" w:rsidRPr="00770A87" w:rsidRDefault="00016183" w:rsidP="00061E33">
      <w:pPr>
        <w:rPr>
          <w:lang w:eastAsia="en-US"/>
        </w:rPr>
      </w:pPr>
    </w:p>
    <w:p w14:paraId="77672DD8" w14:textId="6326CEBE" w:rsidR="00016183" w:rsidRPr="00770A87" w:rsidRDefault="00016183" w:rsidP="00061E33">
      <w:pPr>
        <w:rPr>
          <w:lang w:eastAsia="en-US"/>
        </w:rPr>
      </w:pPr>
      <w:r w:rsidRPr="00770A87">
        <w:rPr>
          <w:lang w:eastAsia="en-US"/>
        </w:rPr>
        <w:t xml:space="preserve">The data for monthly averaged radiation incident on an equator-pointed tilted surface was found from </w:t>
      </w:r>
      <w:r w:rsidR="006322F6" w:rsidRPr="006322F6">
        <w:t>National Aeronautics and Space Administration (</w:t>
      </w:r>
      <w:r w:rsidRPr="00770A87">
        <w:rPr>
          <w:lang w:eastAsia="en-US"/>
        </w:rPr>
        <w:t>NASA</w:t>
      </w:r>
      <w:r w:rsidR="006322F6">
        <w:rPr>
          <w:lang w:eastAsia="en-US"/>
        </w:rPr>
        <w:t>)</w:t>
      </w:r>
      <w:r w:rsidRPr="00770A87">
        <w:rPr>
          <w:lang w:eastAsia="en-US"/>
        </w:rPr>
        <w:t xml:space="preserve">. NASA supplied data for PSH for differing angles of equator pointed surfaces </w:t>
      </w:r>
      <w:r w:rsidRPr="00770A87">
        <w:rPr>
          <w:lang w:eastAsia="en-US"/>
        </w:rPr>
        <w:fldChar w:fldCharType="begin"/>
      </w:r>
      <w:r w:rsidRPr="00770A87">
        <w:rPr>
          <w:lang w:eastAsia="en-US"/>
        </w:rPr>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rPr>
          <w:lang w:eastAsia="en-US"/>
        </w:rPr>
        <w:fldChar w:fldCharType="separate"/>
      </w:r>
      <w:r w:rsidRPr="00770A87">
        <w:rPr>
          <w:lang w:eastAsia="en-US"/>
        </w:rPr>
        <w:t>[106]</w:t>
      </w:r>
      <w:r w:rsidRPr="00770A87">
        <w:rPr>
          <w:lang w:eastAsia="en-US"/>
        </w:rPr>
        <w:fldChar w:fldCharType="end"/>
      </w:r>
      <w:r w:rsidRPr="00770A87">
        <w:rPr>
          <w:lang w:eastAsia="en-US"/>
        </w:rPr>
        <w:t xml:space="preserve">. The MathWorks help information was referenced during the coding process. To create the tab display the source data “Multiple Tab GUI” by James Willmann was sourced and modified accordingly </w:t>
      </w:r>
      <w:r w:rsidRPr="00770A87">
        <w:rPr>
          <w:lang w:eastAsia="en-US"/>
        </w:rPr>
        <w:fldChar w:fldCharType="begin"/>
      </w:r>
      <w:r w:rsidRPr="00770A87">
        <w:rPr>
          <w:lang w:eastAsia="en-US"/>
        </w:rPr>
        <w:instrText xml:space="preserve"> ADDIN EN.CITE &lt;EndNote&gt;&lt;Cite&gt;&lt;Author&gt;MathWorks&lt;/Author&gt;&lt;Year&gt;2017&lt;/Year&gt;&lt;RecNum&gt;180&lt;/RecNum&gt;&lt;DisplayText&gt;[107]&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Pr="00770A87">
        <w:rPr>
          <w:lang w:eastAsia="en-US"/>
        </w:rPr>
        <w:fldChar w:fldCharType="separate"/>
      </w:r>
      <w:r w:rsidRPr="00770A87">
        <w:rPr>
          <w:lang w:eastAsia="en-US"/>
        </w:rPr>
        <w:t>[107]</w:t>
      </w:r>
      <w:r w:rsidRPr="00770A87">
        <w:rPr>
          <w:lang w:eastAsia="en-US"/>
        </w:rPr>
        <w:fldChar w:fldCharType="end"/>
      </w:r>
      <w:r w:rsidRPr="00770A87">
        <w:rPr>
          <w:lang w:eastAsia="en-US"/>
        </w:rPr>
        <w:t xml:space="preserve">. </w:t>
      </w:r>
    </w:p>
    <w:p w14:paraId="33CBAA83" w14:textId="66D2E6E4" w:rsidR="00016183" w:rsidRPr="00770A87" w:rsidRDefault="00016183" w:rsidP="00EE2C2D">
      <w:pPr>
        <w:pStyle w:val="Heading2"/>
      </w:pPr>
      <w:bookmarkStart w:id="366" w:name="_Toc494732990"/>
      <w:bookmarkStart w:id="367" w:name="_Toc494793386"/>
      <w:r w:rsidRPr="00770A87">
        <w:t>User Parameters</w:t>
      </w:r>
      <w:bookmarkEnd w:id="366"/>
      <w:bookmarkEnd w:id="367"/>
    </w:p>
    <w:p w14:paraId="27592A79" w14:textId="48522D5A" w:rsidR="00016183" w:rsidRPr="00770A87" w:rsidRDefault="00016183" w:rsidP="00542ADA">
      <w:pPr>
        <w:pStyle w:val="Heading3"/>
      </w:pPr>
      <w:bookmarkStart w:id="368" w:name="_Toc494732991"/>
      <w:bookmarkStart w:id="369" w:name="_Toc494793387"/>
      <w:r w:rsidRPr="00770A87">
        <w:t>Input Parameters</w:t>
      </w:r>
      <w:bookmarkEnd w:id="368"/>
      <w:bookmarkEnd w:id="369"/>
    </w:p>
    <w:p w14:paraId="22BF375B" w14:textId="77777777" w:rsidR="00016183" w:rsidRPr="00770A87" w:rsidRDefault="00016183" w:rsidP="00061E33">
      <w:r w:rsidRPr="00770A87">
        <w:t>The input parameters are values which are entered into the Solar Solution via the GUI. This allows an individualised assessment of every system to allow for unique differences. The input parameters are sub-divided into a basic and advanced option. This allows for a browsing user to check possibilities readily and for an evaluating customer to make serious decisions and commitments.</w:t>
      </w:r>
    </w:p>
    <w:p w14:paraId="1CBB57E8" w14:textId="77777777" w:rsidR="00016183" w:rsidRPr="00770A87" w:rsidRDefault="00016183" w:rsidP="00061E33"/>
    <w:p w14:paraId="5A281B73" w14:textId="77777777" w:rsidR="00016183" w:rsidRPr="00770A87" w:rsidRDefault="00016183" w:rsidP="00061E33">
      <w:r w:rsidRPr="00770A87">
        <w:t xml:space="preserve">The value which is input first is the area post code. This allows for the Solar Solution to check the average irradiance value. This has the second feature of checking tariff rates and the energy provider. The next input is the average daily kWhr or instead a quarterly bill can be input. This average was checked and if it was out of a certain tolerance an alarm is displayed to the user. The next input is for the solar array; what size and price. The next inputs are roof pitch and orientation. If there are two arrays, there is an option for two arrays with two orientations. </w:t>
      </w:r>
      <w:r w:rsidRPr="00770A87">
        <w:lastRenderedPageBreak/>
        <w:t xml:space="preserve">Other inputs include if there is any shading during the day and for how long. The next input is if battery storage is wanted; what size and cost. </w:t>
      </w:r>
    </w:p>
    <w:p w14:paraId="4FB1DF25" w14:textId="77777777" w:rsidR="00016183" w:rsidRPr="00770A87" w:rsidRDefault="00016183" w:rsidP="00061E33"/>
    <w:p w14:paraId="75CA7C82" w14:textId="77777777" w:rsidR="00016183" w:rsidRPr="00770A87" w:rsidRDefault="00016183" w:rsidP="00061E33">
      <w:r w:rsidRPr="00770A87">
        <w:t>The advanced input parameters are comprised of several different additional inputs and are described below. There is provision to allow for different tariff structures according to sub-circuit arrangement and peak demand. Other inputs include: annual bill inflation, feed-in tariff kw from solar, opportunity cost and inverter replacement and battery replacement. There are different financing options such as solar loan, mortgage or upfront cash payment. The last inputs include the options for the maximum rate of return, or optimal grid stabilisation for a battery rebate and for a standalone system.</w:t>
      </w:r>
    </w:p>
    <w:p w14:paraId="741780E8" w14:textId="5D43DFED" w:rsidR="00016183" w:rsidRPr="00770A87" w:rsidRDefault="00016183" w:rsidP="00542ADA">
      <w:pPr>
        <w:pStyle w:val="Heading3"/>
      </w:pPr>
      <w:bookmarkStart w:id="370" w:name="_Toc494732992"/>
      <w:bookmarkStart w:id="371" w:name="_Toc494793388"/>
      <w:r w:rsidRPr="00770A87">
        <w:t>Output Parameters</w:t>
      </w:r>
      <w:bookmarkEnd w:id="370"/>
      <w:bookmarkEnd w:id="371"/>
    </w:p>
    <w:p w14:paraId="44B943E2" w14:textId="77777777" w:rsidR="00016183" w:rsidRPr="00770A87" w:rsidRDefault="00016183" w:rsidP="00061E33">
      <w:r w:rsidRPr="00770A87">
        <w:t>The output parameters will be indicative of what is selected on the input screen and will vary due to the available input values or availability. These will include graphs which indicate time to pay off and daily, monthly and yearly savings. The optimum point for each type of system will be displayed. The output parameters are explained in the following section.</w:t>
      </w:r>
    </w:p>
    <w:p w14:paraId="126E1BD5" w14:textId="77777777" w:rsidR="00016183" w:rsidRPr="00770A87" w:rsidRDefault="00016183" w:rsidP="00061E33"/>
    <w:p w14:paraId="252E6EFB" w14:textId="5B3EC0AC" w:rsidR="00016183" w:rsidRPr="00770A87" w:rsidRDefault="00016183" w:rsidP="00EE2C2D">
      <w:pPr>
        <w:pStyle w:val="Heading2"/>
      </w:pPr>
      <w:bookmarkStart w:id="372" w:name="_Toc494732993"/>
      <w:bookmarkStart w:id="373" w:name="_Toc494793389"/>
      <w:r w:rsidRPr="00770A87">
        <w:t>Production Calculations</w:t>
      </w:r>
      <w:bookmarkEnd w:id="372"/>
      <w:bookmarkEnd w:id="373"/>
    </w:p>
    <w:p w14:paraId="1225925A" w14:textId="4E1CF633" w:rsidR="00960B0B" w:rsidRPr="005B0EE2" w:rsidRDefault="00016183" w:rsidP="00061E33">
      <w:r w:rsidRPr="00770A87">
        <w:t xml:space="preserve">This section focuses on the calculation of the production values associated with each installation. The methods which are used in the ensuing sections are based off the findings in the Literature Review and produce the most commonly used indicators for analysis. </w:t>
      </w:r>
    </w:p>
    <w:p w14:paraId="2CE08D4E" w14:textId="77777777" w:rsidR="00960B0B" w:rsidRPr="00960B0B" w:rsidRDefault="00960B0B" w:rsidP="00061E33">
      <w:pPr>
        <w:rPr>
          <w:lang w:eastAsia="en-US"/>
        </w:rPr>
      </w:pPr>
    </w:p>
    <w:p w14:paraId="01E8B130" w14:textId="22964644" w:rsidR="00016183" w:rsidRPr="00770A87" w:rsidRDefault="00016183" w:rsidP="00542ADA">
      <w:pPr>
        <w:pStyle w:val="Heading3"/>
      </w:pPr>
      <w:bookmarkStart w:id="374" w:name="_Toc494732994"/>
      <w:bookmarkStart w:id="375" w:name="_Toc494793390"/>
      <w:r w:rsidRPr="00770A87">
        <w:t>Linear Tilt Approximation</w:t>
      </w:r>
      <w:bookmarkEnd w:id="374"/>
      <w:bookmarkEnd w:id="375"/>
    </w:p>
    <w:p w14:paraId="56E22BEB" w14:textId="77777777" w:rsidR="00016183" w:rsidRPr="00770A87" w:rsidRDefault="00016183" w:rsidP="00061E33">
      <w:pPr>
        <w:rPr>
          <w:lang w:eastAsia="en-US"/>
        </w:rPr>
      </w:pPr>
      <w:r w:rsidRPr="00770A87">
        <w:rPr>
          <w:lang w:eastAsia="en-US"/>
        </w:rPr>
        <w:t xml:space="preserve">The data from NASA held the values for PSH at different tilt angles. The </w:t>
      </w:r>
      <w:r w:rsidRPr="00770A87">
        <w:t xml:space="preserve">Solar Solution </w:t>
      </w:r>
      <w:r w:rsidRPr="00770A87">
        <w:rPr>
          <w:lang w:eastAsia="en-US"/>
        </w:rPr>
        <w:t xml:space="preserve">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and the data was indexed by columns while the state code used a switch statement which added to the row for referencing. </w:t>
      </w:r>
    </w:p>
    <w:p w14:paraId="3DBBC586" w14:textId="06A8EE4F" w:rsidR="00016183" w:rsidRPr="00770A87" w:rsidRDefault="003340DB" w:rsidP="00542ADA">
      <w:pPr>
        <w:pStyle w:val="Heading3"/>
      </w:pPr>
      <w:bookmarkStart w:id="376" w:name="_Toc494732995"/>
      <w:bookmarkStart w:id="377" w:name="_Toc494793391"/>
      <w:r>
        <w:lastRenderedPageBreak/>
        <w:t>Power</w:t>
      </w:r>
      <w:r w:rsidR="00016183" w:rsidRPr="00770A87">
        <w:t xml:space="preserve"> Production</w:t>
      </w:r>
      <w:bookmarkEnd w:id="376"/>
      <w:bookmarkEnd w:id="377"/>
    </w:p>
    <w:p w14:paraId="67958D87" w14:textId="77777777" w:rsidR="00016183" w:rsidRPr="00770A87" w:rsidRDefault="00016183" w:rsidP="00061E33">
      <w:pPr>
        <w:rPr>
          <w:lang w:eastAsia="en-US"/>
        </w:rPr>
      </w:pPr>
      <w:r w:rsidRPr="00770A87">
        <w:rPr>
          <w:lang w:eastAsia="en-US"/>
        </w:rPr>
        <w:t xml:space="preserve">The kWhr production of the system was found using the equation from the Literature Review and the PSH which was indexed from NASA data. The production ratio was input from the user and the recommend values are stated in the Literature Review. The value of 0.85 was used in the </w:t>
      </w:r>
      <w:r w:rsidRPr="00770A87">
        <w:t>Solar Solution</w:t>
      </w:r>
      <w:r w:rsidRPr="00770A87">
        <w:rPr>
          <w:lang w:eastAsia="en-US"/>
        </w:rPr>
        <w:t xml:space="preserve"> and will be justified later in the Discussion. </w:t>
      </w:r>
    </w:p>
    <w:p w14:paraId="540536DA" w14:textId="38701E81" w:rsidR="00016183" w:rsidRPr="00770A87" w:rsidRDefault="00016183" w:rsidP="00EE2C2D">
      <w:pPr>
        <w:pStyle w:val="Heading2"/>
      </w:pPr>
      <w:bookmarkStart w:id="378" w:name="_Toc494732996"/>
      <w:bookmarkStart w:id="379" w:name="_Toc494793392"/>
      <w:r w:rsidRPr="00770A87">
        <w:t>Risk Assessment</w:t>
      </w:r>
      <w:bookmarkEnd w:id="378"/>
      <w:bookmarkEnd w:id="379"/>
    </w:p>
    <w:p w14:paraId="6716371D" w14:textId="77777777" w:rsidR="00016183" w:rsidRPr="00770A87" w:rsidRDefault="00016183" w:rsidP="00061E33">
      <w:r w:rsidRPr="00770A87">
        <w:t>The risk assessment (Appendix B) was completed as per the JCU procedure on the website. It is attached and all possible risks associated with the project we considered. The signed approved form is attached in Appendix C.</w:t>
      </w:r>
    </w:p>
    <w:p w14:paraId="60818EA3" w14:textId="21176766" w:rsidR="00016183" w:rsidRPr="00770A87" w:rsidRDefault="00016183" w:rsidP="00EE2C2D">
      <w:pPr>
        <w:pStyle w:val="Heading2"/>
      </w:pPr>
      <w:bookmarkStart w:id="380" w:name="_Toc494732997"/>
      <w:bookmarkStart w:id="381" w:name="_Toc494793393"/>
      <w:r w:rsidRPr="00770A87">
        <w:t>Project Funding</w:t>
      </w:r>
      <w:bookmarkEnd w:id="380"/>
      <w:bookmarkEnd w:id="381"/>
    </w:p>
    <w:p w14:paraId="6549E91E" w14:textId="77777777" w:rsidR="00016183" w:rsidRPr="00770A87" w:rsidRDefault="00016183" w:rsidP="00061E33">
      <w:r w:rsidRPr="00770A87">
        <w:t>The project is limited in its allowable budget and scope for the works of testing and were downgraded to comply with budget constraints. The primary costs of the project are with licenses for the computer software. The MATLAB Student Version was $115 AUD. Functions such as the “IRR” function were not included in the MATLAB Student Version. The cost of the added tool box was $35 AUD.</w:t>
      </w:r>
    </w:p>
    <w:p w14:paraId="72C10B43" w14:textId="12D27904" w:rsidR="00016183" w:rsidRPr="00770A87" w:rsidRDefault="00016183" w:rsidP="00EE2C2D">
      <w:pPr>
        <w:pStyle w:val="Heading2"/>
      </w:pPr>
      <w:bookmarkStart w:id="382" w:name="_Toc494732998"/>
      <w:bookmarkStart w:id="383" w:name="_Toc494793394"/>
      <w:r w:rsidRPr="00770A87">
        <w:t>Gantt Chart</w:t>
      </w:r>
      <w:bookmarkEnd w:id="382"/>
      <w:bookmarkEnd w:id="383"/>
    </w:p>
    <w:p w14:paraId="72D9ED84" w14:textId="77777777" w:rsidR="00016183" w:rsidRDefault="00016183" w:rsidP="00061E33">
      <w:r w:rsidRPr="00770A87">
        <w:t xml:space="preserve">The Gantt chart was created to give an overview and scope for the works. Milestones were marked to ensure adequate progress was being achieved. The Gantt chart is attached in Appendix A and was reviewed throughout the project lifetime. </w:t>
      </w:r>
    </w:p>
    <w:p w14:paraId="28CD410F" w14:textId="77777777" w:rsidR="00EE2C2D" w:rsidRDefault="00EE2C2D" w:rsidP="00061E33">
      <w:pPr>
        <w:sectPr w:rsidR="00EE2C2D" w:rsidSect="00061E33">
          <w:endnotePr>
            <w:numRestart w:val="eachSect"/>
          </w:endnotePr>
          <w:type w:val="continuous"/>
          <w:pgSz w:w="11906" w:h="16838"/>
          <w:pgMar w:top="1418" w:right="1418" w:bottom="1418" w:left="2268" w:header="709" w:footer="709" w:gutter="0"/>
          <w:cols w:space="720"/>
          <w:docGrid w:linePitch="299"/>
        </w:sectPr>
      </w:pPr>
    </w:p>
    <w:p w14:paraId="36EAD6D9" w14:textId="64630C18" w:rsidR="00016183" w:rsidRPr="00770A87" w:rsidRDefault="00016183" w:rsidP="00EE2C2D">
      <w:pPr>
        <w:pStyle w:val="Heading2"/>
      </w:pPr>
      <w:bookmarkStart w:id="384" w:name="_Toc494732999"/>
      <w:bookmarkStart w:id="385" w:name="_Toc494793395"/>
      <w:r w:rsidRPr="00770A87">
        <w:lastRenderedPageBreak/>
        <w:t>Economic Calculations</w:t>
      </w:r>
      <w:bookmarkEnd w:id="384"/>
      <w:bookmarkEnd w:id="385"/>
    </w:p>
    <w:p w14:paraId="79A89995" w14:textId="406225FA" w:rsidR="003340DB" w:rsidRPr="00770A87" w:rsidRDefault="00016183" w:rsidP="00061E33">
      <w:r w:rsidRPr="00770A87">
        <w:t xml:space="preserve">This section will focus on the methods used to predict the financial outcomes associated with each installation. The methods used are the most common indicators to determine profitability and are: Present Value (PV), Net Present Value (NPV), Life Cycle Cost (LCC), Annualised Life Cycle Cost (ALCC), Internal Rate of Return (IRR), Annual Payment (ANN-PMT), Electricity Price (EP), Simple Payback (SPB) and Benefit to Cost Ratio (B/C) </w: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 </w:instrText>
      </w:r>
      <w:r w:rsidRPr="00770A87">
        <w:fldChar w:fldCharType="begin">
          <w:fldData xml:space="preserve">PEVuZE5vdGU+PENpdGU+PEF1dGhvcj5Sb2RyaWd1ZXM8L0F1dGhvcj48WWVhcj4yMDE2PC9ZZWFy
PjxSZWNOdW0+MTA4PC9SZWNOdW0+PERpc3BsYXlUZXh0Pls5MSwgMTA4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Pr="00770A87">
        <w:instrText xml:space="preserve"> ADDIN EN.CITE.DATA </w:instrText>
      </w:r>
      <w:r w:rsidRPr="00770A87">
        <w:fldChar w:fldCharType="end"/>
      </w:r>
      <w:r w:rsidRPr="00770A87">
        <w:fldChar w:fldCharType="separate"/>
      </w:r>
      <w:r w:rsidRPr="00770A87">
        <w:t>[91, 108]</w:t>
      </w:r>
      <w:r w:rsidRPr="00770A87">
        <w:fldChar w:fldCharType="end"/>
      </w:r>
      <w:r w:rsidRPr="00770A87">
        <w:t xml:space="preserve">. Abdul summarised the merits and limitations of the economic tools in </w:t>
      </w:r>
      <w:r w:rsidRPr="00770A87">
        <w:fldChar w:fldCharType="begin"/>
      </w:r>
      <w:r w:rsidRPr="00770A87">
        <w:instrText xml:space="preserve"> REF _Ref494624670 \h </w:instrText>
      </w:r>
      <w:r w:rsidRPr="00770A87">
        <w:fldChar w:fldCharType="separate"/>
      </w:r>
      <w:r w:rsidR="00501050" w:rsidRPr="00770A87">
        <w:t xml:space="preserve">Table </w:t>
      </w:r>
      <w:r w:rsidR="00501050">
        <w:rPr>
          <w:noProof/>
        </w:rPr>
        <w:t>3</w:t>
      </w:r>
      <w:r w:rsidR="00501050">
        <w:noBreakHyphen/>
      </w:r>
      <w:r w:rsidR="00501050">
        <w:rPr>
          <w:noProof/>
        </w:rPr>
        <w:t>1</w:t>
      </w:r>
      <w:r w:rsidRPr="00770A87">
        <w:fldChar w:fldCharType="end"/>
      </w:r>
      <w:r w:rsidRPr="00770A87">
        <w:t>.</w:t>
      </w:r>
      <w:r w:rsidR="00326054">
        <w:t xml:space="preserve"> </w:t>
      </w:r>
    </w:p>
    <w:p w14:paraId="5FA51C44" w14:textId="45D9693E" w:rsidR="00016183" w:rsidRPr="00770A87" w:rsidRDefault="00016183" w:rsidP="00061E33">
      <w:pPr>
        <w:pStyle w:val="TablesCap"/>
      </w:pPr>
      <w:bookmarkStart w:id="386" w:name="_Ref494624670"/>
      <w:bookmarkStart w:id="387" w:name="_Toc494733049"/>
      <w:bookmarkStart w:id="388" w:name="_Toc494793037"/>
      <w:r w:rsidRPr="00770A87">
        <w:t xml:space="preserve">Table </w:t>
      </w:r>
      <w:fldSimple w:instr=" STYLEREF 1 \s ">
        <w:r w:rsidR="00501050">
          <w:rPr>
            <w:noProof/>
          </w:rPr>
          <w:t>3</w:t>
        </w:r>
      </w:fldSimple>
      <w:r w:rsidR="00F55446">
        <w:noBreakHyphen/>
      </w:r>
      <w:fldSimple w:instr=" SEQ Table \* ARABIC \s 1 ">
        <w:r w:rsidR="00501050">
          <w:rPr>
            <w:noProof/>
          </w:rPr>
          <w:t>1</w:t>
        </w:r>
      </w:fldSimple>
      <w:bookmarkEnd w:id="386"/>
      <w:r w:rsidRPr="00770A87">
        <w:t xml:space="preserve"> - Merits and Limitations of Economic Tools for Calculation of LCC</w:t>
      </w:r>
      <w:r w:rsidR="005E106F" w:rsidRPr="00770A87">
        <w:t xml:space="preserve"> [108]</w:t>
      </w:r>
      <w:bookmarkEnd w:id="387"/>
      <w:bookmarkEnd w:id="388"/>
    </w:p>
    <w:tbl>
      <w:tblPr>
        <w:tblStyle w:val="TableGrid"/>
        <w:tblW w:w="0" w:type="auto"/>
        <w:tblLook w:val="04A0" w:firstRow="1" w:lastRow="0" w:firstColumn="1" w:lastColumn="0" w:noHBand="0" w:noVBand="1"/>
      </w:tblPr>
      <w:tblGrid>
        <w:gridCol w:w="2052"/>
        <w:gridCol w:w="2053"/>
        <w:gridCol w:w="2052"/>
        <w:gridCol w:w="2053"/>
      </w:tblGrid>
      <w:tr w:rsidR="00016183" w:rsidRPr="00770A87" w14:paraId="3CC85E77" w14:textId="77777777" w:rsidTr="001E4588">
        <w:trPr>
          <w:cnfStyle w:val="100000000000" w:firstRow="1" w:lastRow="0" w:firstColumn="0" w:lastColumn="0" w:oddVBand="0" w:evenVBand="0" w:oddHBand="0" w:evenHBand="0" w:firstRowFirstColumn="0" w:firstRowLastColumn="0" w:lastRowFirstColumn="0" w:lastRowLastColumn="0"/>
        </w:trPr>
        <w:tc>
          <w:tcPr>
            <w:tcW w:w="2052" w:type="dxa"/>
            <w:shd w:val="clear" w:color="auto" w:fill="D9D9D9" w:themeFill="background1" w:themeFillShade="D9"/>
          </w:tcPr>
          <w:p w14:paraId="5C3A4740" w14:textId="77777777" w:rsidR="00016183" w:rsidRPr="00770A87" w:rsidRDefault="00016183" w:rsidP="00061E33">
            <w:pPr>
              <w:pStyle w:val="TabHead"/>
              <w:rPr>
                <w:b/>
                <w:lang w:val="en-AU"/>
              </w:rPr>
            </w:pPr>
            <w:r w:rsidRPr="00770A87">
              <w:rPr>
                <w:b/>
                <w:lang w:val="en-AU"/>
              </w:rPr>
              <w:t>Economic Tools</w:t>
            </w:r>
          </w:p>
        </w:tc>
        <w:tc>
          <w:tcPr>
            <w:tcW w:w="2053" w:type="dxa"/>
            <w:shd w:val="clear" w:color="auto" w:fill="D9D9D9" w:themeFill="background1" w:themeFillShade="D9"/>
          </w:tcPr>
          <w:p w14:paraId="42CC4754" w14:textId="77777777" w:rsidR="00016183" w:rsidRPr="00770A87" w:rsidRDefault="00016183" w:rsidP="00061E33">
            <w:pPr>
              <w:pStyle w:val="TabHead"/>
              <w:rPr>
                <w:b/>
                <w:lang w:val="en-AU"/>
              </w:rPr>
            </w:pPr>
            <w:r w:rsidRPr="00770A87">
              <w:rPr>
                <w:b/>
                <w:lang w:val="en-AU"/>
              </w:rPr>
              <w:t>Merits</w:t>
            </w:r>
          </w:p>
        </w:tc>
        <w:tc>
          <w:tcPr>
            <w:tcW w:w="2052" w:type="dxa"/>
            <w:shd w:val="clear" w:color="auto" w:fill="D9D9D9" w:themeFill="background1" w:themeFillShade="D9"/>
          </w:tcPr>
          <w:p w14:paraId="31D93CA1" w14:textId="77777777" w:rsidR="00016183" w:rsidRPr="00770A87" w:rsidRDefault="00016183" w:rsidP="00061E33">
            <w:pPr>
              <w:pStyle w:val="TabHead"/>
              <w:rPr>
                <w:b/>
                <w:lang w:val="en-AU"/>
              </w:rPr>
            </w:pPr>
            <w:r w:rsidRPr="00770A87">
              <w:rPr>
                <w:b/>
                <w:lang w:val="en-AU"/>
              </w:rPr>
              <w:t>Limitations</w:t>
            </w:r>
          </w:p>
        </w:tc>
        <w:tc>
          <w:tcPr>
            <w:tcW w:w="2053" w:type="dxa"/>
            <w:shd w:val="clear" w:color="auto" w:fill="D9D9D9" w:themeFill="background1" w:themeFillShade="D9"/>
          </w:tcPr>
          <w:p w14:paraId="75F7C187" w14:textId="77777777" w:rsidR="00016183" w:rsidRPr="00770A87" w:rsidRDefault="00016183" w:rsidP="00061E33">
            <w:pPr>
              <w:pStyle w:val="TabHead"/>
              <w:rPr>
                <w:b/>
                <w:lang w:val="en-AU"/>
              </w:rPr>
            </w:pPr>
            <w:r w:rsidRPr="00770A87">
              <w:rPr>
                <w:b/>
                <w:lang w:val="en-AU"/>
              </w:rPr>
              <w:t>Comments</w:t>
            </w:r>
          </w:p>
        </w:tc>
      </w:tr>
      <w:tr w:rsidR="00016183" w:rsidRPr="00770A87" w14:paraId="206C1F16" w14:textId="77777777" w:rsidTr="001E4588">
        <w:tc>
          <w:tcPr>
            <w:tcW w:w="2052" w:type="dxa"/>
          </w:tcPr>
          <w:p w14:paraId="6DDCCFF9" w14:textId="77777777" w:rsidR="00016183" w:rsidRPr="00770A87" w:rsidRDefault="00016183" w:rsidP="00061E33">
            <w:pPr>
              <w:pStyle w:val="TabBod"/>
              <w:rPr>
                <w:lang w:val="en-AU"/>
              </w:rPr>
            </w:pPr>
            <w:r w:rsidRPr="00770A87">
              <w:rPr>
                <w:lang w:val="en-AU"/>
              </w:rPr>
              <w:t>Net Present Value (NPV)</w:t>
            </w:r>
          </w:p>
        </w:tc>
        <w:tc>
          <w:tcPr>
            <w:tcW w:w="2053" w:type="dxa"/>
          </w:tcPr>
          <w:p w14:paraId="4B236E01" w14:textId="77777777" w:rsidR="00016183" w:rsidRPr="00770A87" w:rsidRDefault="00016183" w:rsidP="00061E33">
            <w:pPr>
              <w:pStyle w:val="TabBod"/>
              <w:rPr>
                <w:lang w:val="en-AU"/>
              </w:rPr>
            </w:pPr>
            <w:r w:rsidRPr="00770A87">
              <w:rPr>
                <w:lang w:val="en-AU"/>
              </w:rPr>
              <w:t>Takes the time value of money into account. Generates the return equal to the market rate of interest.</w:t>
            </w:r>
          </w:p>
        </w:tc>
        <w:tc>
          <w:tcPr>
            <w:tcW w:w="2052" w:type="dxa"/>
          </w:tcPr>
          <w:p w14:paraId="29400198" w14:textId="77777777" w:rsidR="00016183" w:rsidRPr="00770A87" w:rsidRDefault="00016183" w:rsidP="00061E33">
            <w:pPr>
              <w:pStyle w:val="TabBod"/>
              <w:rPr>
                <w:lang w:val="en-AU"/>
              </w:rPr>
            </w:pPr>
            <w:r w:rsidRPr="00770A87">
              <w:rPr>
                <w:lang w:val="en-AU"/>
              </w:rPr>
              <w:t>Not usable when the comparing alternatives have different life length. Not easy to interpret.</w:t>
            </w:r>
          </w:p>
        </w:tc>
        <w:tc>
          <w:tcPr>
            <w:tcW w:w="2053" w:type="dxa"/>
          </w:tcPr>
          <w:p w14:paraId="1789E6E8" w14:textId="77777777" w:rsidR="00016183" w:rsidRPr="00770A87" w:rsidRDefault="00016183" w:rsidP="00061E33">
            <w:pPr>
              <w:pStyle w:val="TabBod"/>
              <w:rPr>
                <w:lang w:val="en-AU"/>
              </w:rPr>
            </w:pPr>
            <w:r w:rsidRPr="00770A87">
              <w:rPr>
                <w:lang w:val="en-AU"/>
              </w:rPr>
              <w:t>Most LCC models utilise the NPV method. Not usable if the alternatives have different life length.</w:t>
            </w:r>
          </w:p>
        </w:tc>
      </w:tr>
      <w:tr w:rsidR="00016183" w:rsidRPr="00770A87" w14:paraId="66BE81DF" w14:textId="77777777" w:rsidTr="001E4588">
        <w:tc>
          <w:tcPr>
            <w:tcW w:w="2052" w:type="dxa"/>
          </w:tcPr>
          <w:p w14:paraId="6EF1496F" w14:textId="77777777" w:rsidR="00016183" w:rsidRPr="00770A87" w:rsidRDefault="00016183" w:rsidP="00061E33">
            <w:pPr>
              <w:pStyle w:val="TabBod"/>
              <w:rPr>
                <w:lang w:val="en-AU"/>
              </w:rPr>
            </w:pPr>
            <w:r w:rsidRPr="00770A87">
              <w:rPr>
                <w:lang w:val="en-AU"/>
              </w:rPr>
              <w:t>Annualised Life Cycle Cost (ALCC)</w:t>
            </w:r>
          </w:p>
        </w:tc>
        <w:tc>
          <w:tcPr>
            <w:tcW w:w="2053" w:type="dxa"/>
          </w:tcPr>
          <w:p w14:paraId="399B1B3D" w14:textId="77777777" w:rsidR="00016183" w:rsidRPr="00770A87" w:rsidRDefault="00016183" w:rsidP="00061E33">
            <w:pPr>
              <w:pStyle w:val="TabBod"/>
              <w:rPr>
                <w:lang w:val="en-AU"/>
              </w:rPr>
            </w:pPr>
            <w:r w:rsidRPr="00770A87">
              <w:rPr>
                <w:lang w:val="en-AU"/>
              </w:rPr>
              <w:t>Different alternatives with different life lengths can be compared.</w:t>
            </w:r>
          </w:p>
        </w:tc>
        <w:tc>
          <w:tcPr>
            <w:tcW w:w="2052" w:type="dxa"/>
          </w:tcPr>
          <w:p w14:paraId="0E70CD01" w14:textId="77777777" w:rsidR="00016183" w:rsidRPr="00770A87" w:rsidRDefault="00016183" w:rsidP="00061E33">
            <w:pPr>
              <w:pStyle w:val="TabBod"/>
              <w:rPr>
                <w:lang w:val="en-AU"/>
              </w:rPr>
            </w:pPr>
            <w:r w:rsidRPr="00770A87">
              <w:rPr>
                <w:lang w:val="en-AU"/>
              </w:rPr>
              <w:t>Gives a mean value and doesn’t specify the actual cost during each year of the LCC.</w:t>
            </w:r>
          </w:p>
        </w:tc>
        <w:tc>
          <w:tcPr>
            <w:tcW w:w="2053" w:type="dxa"/>
          </w:tcPr>
          <w:p w14:paraId="18754AAD" w14:textId="77777777" w:rsidR="00016183" w:rsidRPr="00770A87" w:rsidRDefault="00016183" w:rsidP="00061E33">
            <w:pPr>
              <w:pStyle w:val="TabBod"/>
              <w:rPr>
                <w:lang w:val="en-AU"/>
              </w:rPr>
            </w:pPr>
            <w:r w:rsidRPr="00770A87">
              <w:rPr>
                <w:lang w:val="en-AU"/>
              </w:rPr>
              <w:t>Comparing different alternatives with different life’s length.</w:t>
            </w:r>
          </w:p>
        </w:tc>
      </w:tr>
      <w:tr w:rsidR="00016183" w:rsidRPr="00770A87" w14:paraId="5879BE25" w14:textId="77777777" w:rsidTr="001E4588">
        <w:tc>
          <w:tcPr>
            <w:tcW w:w="2052" w:type="dxa"/>
          </w:tcPr>
          <w:p w14:paraId="35893C9A" w14:textId="77777777" w:rsidR="00016183" w:rsidRPr="00770A87" w:rsidRDefault="00016183" w:rsidP="00061E33">
            <w:pPr>
              <w:pStyle w:val="TabBod"/>
              <w:rPr>
                <w:lang w:val="en-AU"/>
              </w:rPr>
            </w:pPr>
            <w:r w:rsidRPr="00770A87">
              <w:rPr>
                <w:lang w:val="en-AU"/>
              </w:rPr>
              <w:t>Simple Payback (SPB)</w:t>
            </w:r>
          </w:p>
        </w:tc>
        <w:tc>
          <w:tcPr>
            <w:tcW w:w="2053" w:type="dxa"/>
          </w:tcPr>
          <w:p w14:paraId="6CE6ABB2" w14:textId="77777777" w:rsidR="00016183" w:rsidRPr="00770A87" w:rsidRDefault="00016183" w:rsidP="00061E33">
            <w:pPr>
              <w:pStyle w:val="TabBod"/>
              <w:rPr>
                <w:lang w:val="en-AU"/>
              </w:rPr>
            </w:pPr>
            <w:r w:rsidRPr="00770A87">
              <w:rPr>
                <w:lang w:val="en-AU"/>
              </w:rPr>
              <w:t>Easily calculated and interpreted.</w:t>
            </w:r>
          </w:p>
        </w:tc>
        <w:tc>
          <w:tcPr>
            <w:tcW w:w="2052" w:type="dxa"/>
          </w:tcPr>
          <w:p w14:paraId="6855BE01" w14:textId="77777777" w:rsidR="00016183" w:rsidRPr="00770A87" w:rsidRDefault="00016183" w:rsidP="00061E33">
            <w:pPr>
              <w:pStyle w:val="TabBod"/>
              <w:rPr>
                <w:lang w:val="en-AU"/>
              </w:rPr>
            </w:pPr>
            <w:r w:rsidRPr="00770A87">
              <w:rPr>
                <w:lang w:val="en-AU"/>
              </w:rPr>
              <w:t>Does not take inflation, interest or cash flow into account.</w:t>
            </w:r>
          </w:p>
        </w:tc>
        <w:tc>
          <w:tcPr>
            <w:tcW w:w="2053" w:type="dxa"/>
          </w:tcPr>
          <w:p w14:paraId="3C670D65" w14:textId="77777777" w:rsidR="00016183" w:rsidRPr="00770A87" w:rsidRDefault="00016183" w:rsidP="00061E33">
            <w:pPr>
              <w:pStyle w:val="TabBod"/>
              <w:rPr>
                <w:lang w:val="en-AU"/>
              </w:rPr>
            </w:pPr>
            <w:r w:rsidRPr="00770A87">
              <w:rPr>
                <w:lang w:val="en-AU"/>
              </w:rPr>
              <w:t>Rough estimation if the investment is profitable.</w:t>
            </w:r>
          </w:p>
        </w:tc>
      </w:tr>
      <w:tr w:rsidR="00016183" w:rsidRPr="00770A87" w14:paraId="17B8F228" w14:textId="77777777" w:rsidTr="001E4588">
        <w:tc>
          <w:tcPr>
            <w:tcW w:w="2052" w:type="dxa"/>
          </w:tcPr>
          <w:p w14:paraId="51808534" w14:textId="77777777" w:rsidR="00016183" w:rsidRPr="00770A87" w:rsidRDefault="00016183" w:rsidP="00061E33">
            <w:pPr>
              <w:pStyle w:val="TabBod"/>
              <w:rPr>
                <w:lang w:val="en-AU"/>
              </w:rPr>
            </w:pPr>
            <w:r w:rsidRPr="00770A87">
              <w:rPr>
                <w:lang w:val="en-AU"/>
              </w:rPr>
              <w:t>Discount Payback Method (DPB)</w:t>
            </w:r>
          </w:p>
        </w:tc>
        <w:tc>
          <w:tcPr>
            <w:tcW w:w="2053" w:type="dxa"/>
          </w:tcPr>
          <w:p w14:paraId="4A830E15" w14:textId="77777777" w:rsidR="00016183" w:rsidRPr="00770A87" w:rsidRDefault="00016183" w:rsidP="00061E33">
            <w:pPr>
              <w:pStyle w:val="TabBod"/>
              <w:rPr>
                <w:lang w:val="en-AU"/>
              </w:rPr>
            </w:pPr>
            <w:r w:rsidRPr="00770A87">
              <w:rPr>
                <w:lang w:val="en-AU"/>
              </w:rPr>
              <w:t>Taking the time value of money.</w:t>
            </w:r>
          </w:p>
        </w:tc>
        <w:tc>
          <w:tcPr>
            <w:tcW w:w="2052" w:type="dxa"/>
          </w:tcPr>
          <w:p w14:paraId="20C00E94" w14:textId="77777777" w:rsidR="00016183" w:rsidRPr="00770A87" w:rsidRDefault="00016183" w:rsidP="00061E33">
            <w:pPr>
              <w:pStyle w:val="TabBod"/>
              <w:rPr>
                <w:lang w:val="en-AU"/>
              </w:rPr>
            </w:pPr>
            <w:r w:rsidRPr="00770A87">
              <w:rPr>
                <w:lang w:val="en-AU"/>
              </w:rPr>
              <w:t>Ignores all cash flow outside the payback period.</w:t>
            </w:r>
          </w:p>
        </w:tc>
        <w:tc>
          <w:tcPr>
            <w:tcW w:w="2053" w:type="dxa"/>
          </w:tcPr>
          <w:p w14:paraId="02FBFA2B" w14:textId="77777777" w:rsidR="00016183" w:rsidRPr="00770A87" w:rsidRDefault="00016183" w:rsidP="00061E33">
            <w:pPr>
              <w:pStyle w:val="TabBod"/>
              <w:rPr>
                <w:lang w:val="en-AU"/>
              </w:rPr>
            </w:pPr>
            <w:r w:rsidRPr="00770A87">
              <w:rPr>
                <w:lang w:val="en-AU"/>
              </w:rPr>
              <w:t>Only useful for screening but not decision making.</w:t>
            </w:r>
          </w:p>
        </w:tc>
      </w:tr>
      <w:tr w:rsidR="00016183" w:rsidRPr="00770A87" w14:paraId="3F36E172" w14:textId="77777777" w:rsidTr="001E4588">
        <w:tc>
          <w:tcPr>
            <w:tcW w:w="2052" w:type="dxa"/>
          </w:tcPr>
          <w:p w14:paraId="2D2E944B" w14:textId="77777777" w:rsidR="00016183" w:rsidRPr="00770A87" w:rsidRDefault="00016183" w:rsidP="00061E33">
            <w:pPr>
              <w:pStyle w:val="TabBod"/>
              <w:rPr>
                <w:lang w:val="en-AU"/>
              </w:rPr>
            </w:pPr>
            <w:r w:rsidRPr="00770A87">
              <w:rPr>
                <w:lang w:val="en-AU"/>
              </w:rPr>
              <w:t xml:space="preserve">Internal Rate of Return (IRR) </w:t>
            </w:r>
          </w:p>
        </w:tc>
        <w:tc>
          <w:tcPr>
            <w:tcW w:w="2053" w:type="dxa"/>
          </w:tcPr>
          <w:p w14:paraId="6EFBCEB8" w14:textId="77777777" w:rsidR="00016183" w:rsidRPr="00770A87" w:rsidRDefault="00016183" w:rsidP="00061E33">
            <w:pPr>
              <w:pStyle w:val="TabBod"/>
              <w:rPr>
                <w:lang w:val="en-AU"/>
              </w:rPr>
            </w:pPr>
            <w:r w:rsidRPr="00770A87">
              <w:rPr>
                <w:lang w:val="en-AU"/>
              </w:rPr>
              <w:t>Results are presented in percent which gives an obvious interpretation.</w:t>
            </w:r>
          </w:p>
        </w:tc>
        <w:tc>
          <w:tcPr>
            <w:tcW w:w="2052" w:type="dxa"/>
          </w:tcPr>
          <w:p w14:paraId="4D366201" w14:textId="77777777" w:rsidR="00016183" w:rsidRPr="00770A87" w:rsidRDefault="00016183" w:rsidP="00061E33">
            <w:pPr>
              <w:pStyle w:val="TabBod"/>
              <w:rPr>
                <w:lang w:val="en-AU"/>
              </w:rPr>
            </w:pPr>
            <w:r w:rsidRPr="00770A87">
              <w:rPr>
                <w:lang w:val="en-AU"/>
              </w:rPr>
              <w:t>Calculations need a trial and error procedure. Determined when the investments will generate an income.</w:t>
            </w:r>
          </w:p>
        </w:tc>
        <w:tc>
          <w:tcPr>
            <w:tcW w:w="2053" w:type="dxa"/>
          </w:tcPr>
          <w:p w14:paraId="3A5A8F43" w14:textId="77777777" w:rsidR="00016183" w:rsidRPr="00770A87" w:rsidRDefault="00016183" w:rsidP="00061E33">
            <w:pPr>
              <w:pStyle w:val="TabBod"/>
              <w:rPr>
                <w:lang w:val="en-AU"/>
              </w:rPr>
            </w:pPr>
            <w:r w:rsidRPr="00770A87">
              <w:rPr>
                <w:lang w:val="en-AU"/>
              </w:rPr>
              <w:t>Can only be sued if the investments generate an income.</w:t>
            </w:r>
          </w:p>
        </w:tc>
      </w:tr>
      <w:tr w:rsidR="00016183" w:rsidRPr="00770A87" w14:paraId="5724C0C6" w14:textId="77777777" w:rsidTr="001E4588">
        <w:tc>
          <w:tcPr>
            <w:tcW w:w="2052" w:type="dxa"/>
          </w:tcPr>
          <w:p w14:paraId="37739FAA" w14:textId="77777777" w:rsidR="00016183" w:rsidRPr="00770A87" w:rsidRDefault="00016183" w:rsidP="00061E33">
            <w:pPr>
              <w:pStyle w:val="TabBod"/>
              <w:rPr>
                <w:lang w:val="en-AU"/>
              </w:rPr>
            </w:pPr>
            <w:r w:rsidRPr="00770A87">
              <w:rPr>
                <w:lang w:val="en-AU"/>
              </w:rPr>
              <w:t>Net Savings (NS)</w:t>
            </w:r>
          </w:p>
        </w:tc>
        <w:tc>
          <w:tcPr>
            <w:tcW w:w="2053" w:type="dxa"/>
          </w:tcPr>
          <w:p w14:paraId="69C12102" w14:textId="77777777" w:rsidR="00016183" w:rsidRPr="00770A87" w:rsidRDefault="00016183" w:rsidP="00061E33">
            <w:pPr>
              <w:pStyle w:val="TabBod"/>
              <w:rPr>
                <w:lang w:val="en-AU"/>
              </w:rPr>
            </w:pPr>
            <w:r w:rsidRPr="00770A87">
              <w:rPr>
                <w:lang w:val="en-AU"/>
              </w:rPr>
              <w:t>Investment can be easily decided and compared.</w:t>
            </w:r>
          </w:p>
        </w:tc>
        <w:tc>
          <w:tcPr>
            <w:tcW w:w="2052" w:type="dxa"/>
          </w:tcPr>
          <w:p w14:paraId="311C4B47" w14:textId="77777777" w:rsidR="00016183" w:rsidRPr="00770A87" w:rsidRDefault="00016183" w:rsidP="00061E33">
            <w:pPr>
              <w:pStyle w:val="TabBod"/>
              <w:rPr>
                <w:lang w:val="en-AU"/>
              </w:rPr>
            </w:pPr>
            <w:r w:rsidRPr="00770A87">
              <w:rPr>
                <w:lang w:val="en-AU"/>
              </w:rPr>
              <w:t>Can be used if the investment generates an income.</w:t>
            </w:r>
          </w:p>
        </w:tc>
        <w:tc>
          <w:tcPr>
            <w:tcW w:w="2053" w:type="dxa"/>
          </w:tcPr>
          <w:p w14:paraId="2580BECF" w14:textId="77777777" w:rsidR="00016183" w:rsidRPr="00770A87" w:rsidRDefault="00016183" w:rsidP="00061E33">
            <w:pPr>
              <w:pStyle w:val="TabBod"/>
              <w:rPr>
                <w:lang w:val="en-AU"/>
              </w:rPr>
            </w:pPr>
            <w:r w:rsidRPr="00770A87">
              <w:rPr>
                <w:lang w:val="en-AU"/>
              </w:rPr>
              <w:t>Can be used to compare investment options, if the investment generates an income.</w:t>
            </w:r>
          </w:p>
        </w:tc>
      </w:tr>
    </w:tbl>
    <w:p w14:paraId="782CD88B" w14:textId="431E2502" w:rsidR="00016183" w:rsidRPr="00770A87" w:rsidRDefault="00016183" w:rsidP="00542ADA">
      <w:pPr>
        <w:pStyle w:val="Heading3"/>
      </w:pPr>
      <w:bookmarkStart w:id="389" w:name="_Toc494733000"/>
      <w:bookmarkStart w:id="390" w:name="_Toc494793396"/>
      <w:bookmarkStart w:id="391" w:name="_Toc181583"/>
      <w:r w:rsidRPr="00770A87">
        <w:lastRenderedPageBreak/>
        <w:t>Life Cycle Costing</w:t>
      </w:r>
      <w:bookmarkEnd w:id="389"/>
      <w:bookmarkEnd w:id="390"/>
      <w:r w:rsidRPr="00770A87">
        <w:t xml:space="preserve"> </w:t>
      </w:r>
      <w:bookmarkEnd w:id="391"/>
    </w:p>
    <w:p w14:paraId="6B7C3B76" w14:textId="6BB21591" w:rsidR="00016183" w:rsidRPr="00770A87" w:rsidRDefault="00016183" w:rsidP="00061E33">
      <w:pPr>
        <w:rPr>
          <w:lang w:eastAsia="en-GB"/>
        </w:rPr>
      </w:pPr>
      <w:bookmarkStart w:id="392" w:name="_Hlk492805223"/>
      <w:r w:rsidRPr="00770A87">
        <w:t xml:space="preserve">The LCC is a sensible means for evaluating all the costs or total cost of a system over its associated lifetime and purchasing options. It is an important tool for ranking and selecting between alternative investments. It is the sum of all the net present worth </w: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 </w:instrText>
      </w:r>
      <w:r w:rsidRPr="00770A87">
        <w:fldChar w:fldCharType="begin">
          <w:fldData xml:space="preserve">PEVuZE5vdGU+PENpdGU+PEF1dGhvcj5KYWtocmFuaTwvQXV0aG9yPjxZZWFyPjIwMTI8L1llYXI+
PFJlY051bT4xMDc8L1JlY051bT48RGlzcGxheVRleHQ+WzI5LCAxMDksIDExM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Pr="00770A87">
        <w:instrText xml:space="preserve"> ADDIN EN.CITE.DATA </w:instrText>
      </w:r>
      <w:r w:rsidRPr="00770A87">
        <w:fldChar w:fldCharType="end"/>
      </w:r>
      <w:r w:rsidRPr="00770A87">
        <w:fldChar w:fldCharType="separate"/>
      </w:r>
      <w:r w:rsidRPr="00770A87">
        <w:t>[29, 109, 110]</w:t>
      </w:r>
      <w:r w:rsidRPr="00770A87">
        <w:fldChar w:fldCharType="end"/>
      </w:r>
      <w:r w:rsidRPr="00770A87">
        <w:t xml:space="preserve">. </w:t>
      </w:r>
      <w:r w:rsidRPr="00770A87">
        <w:rPr>
          <w:lang w:eastAsia="en-GB"/>
        </w:rPr>
        <w:t xml:space="preserve">All </w:t>
      </w:r>
      <w:r w:rsidRPr="00770A87">
        <w:t>types of projected costs such as maintenance, repair, operation, replacements and residual value are discounted to their present value for LCC of the project. The initial cost</w:t>
      </w:r>
      <w:r w:rsidRPr="00770A87">
        <w:rPr>
          <w:rFonts w:eastAsia="SymbolMT"/>
        </w:rPr>
        <w:t xml:space="preserve"> </w:t>
      </w:r>
      <w:r w:rsidRPr="00770A87">
        <w:t>of the system consists of the individual component prices such as PV panels, inverter, batteries, electronic control and battery charger, the cost of civil work, installation. Operation and maintenance cost includes taxes, insurance, maintenance, recurring costs, etc. The LCC is determined by</w:t>
      </w:r>
      <w:r w:rsidR="005E106F" w:rsidRPr="00770A87">
        <w:t xml:space="preserve"> [40]</w:t>
      </w:r>
      <w:r w:rsidRPr="00770A87">
        <w:t>:</w:t>
      </w:r>
    </w:p>
    <w:bookmarkEnd w:id="392"/>
    <w:p w14:paraId="2459A983" w14:textId="6E902813" w:rsidR="00016183" w:rsidRPr="00770A87" w:rsidRDefault="00016183" w:rsidP="00061E3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Pr="00770A87">
        <w:t xml:space="preserve"> </w:t>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w:t>
      </w:r>
      <w:r w:rsidRPr="00770A87">
        <w:rPr>
          <w:rStyle w:val="EquationsChar"/>
          <w:rFonts w:eastAsia="TimesNewRoman"/>
          <w:i w:val="0"/>
        </w:rPr>
        <w:fldChar w:fldCharType="end"/>
      </w:r>
      <w:r w:rsidRPr="00770A87">
        <w:rPr>
          <w:rStyle w:val="EquationsChar"/>
          <w:rFonts w:eastAsia="TimesNewRoman"/>
          <w:i w:val="0"/>
        </w:rPr>
        <w:t>)</w:t>
      </w:r>
    </w:p>
    <w:p w14:paraId="189C2D10" w14:textId="77777777" w:rsidR="00016183" w:rsidRPr="00770A87" w:rsidRDefault="00016183" w:rsidP="00061E33">
      <w:r w:rsidRPr="00770A87">
        <w:t>Where:</w:t>
      </w:r>
    </w:p>
    <w:p w14:paraId="3A7975CF"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016183" w:rsidRPr="00770A87">
        <w:t xml:space="preserve"> – initial purchasing cost of equipment</w:t>
      </w:r>
    </w:p>
    <w:p w14:paraId="60A96C7A"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016183" w:rsidRPr="00770A87">
        <w:t xml:space="preserve"> – installation cost</w:t>
      </w:r>
    </w:p>
    <w:p w14:paraId="5EB35BD6"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016183" w:rsidRPr="00770A87">
        <w:t xml:space="preserve"> – operation and maintenance cost</w:t>
      </w:r>
    </w:p>
    <w:p w14:paraId="21D70094"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16183" w:rsidRPr="00770A87">
        <w:t xml:space="preserve"> – replacement of system components cost</w:t>
      </w:r>
    </w:p>
    <w:p w14:paraId="503DED74"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016183" w:rsidRPr="00770A87">
        <w:t xml:space="preserve"> – environment pollution mitigation and disposal cost of residues</w:t>
      </w:r>
    </w:p>
    <w:p w14:paraId="72CB641D" w14:textId="77777777" w:rsidR="00016183" w:rsidRPr="00770A87" w:rsidRDefault="00D47419" w:rsidP="00061E33">
      <w:pPr>
        <w:pStyle w:val="ListParagraph"/>
        <w:numPr>
          <w:ilvl w:val="0"/>
          <w:numId w:val="9"/>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016183" w:rsidRPr="00770A87">
        <w:t xml:space="preserve"> – salvage value of remaining materials</w:t>
      </w:r>
    </w:p>
    <w:p w14:paraId="7FCC98BA" w14:textId="77777777" w:rsidR="00016183" w:rsidRPr="00770A87" w:rsidRDefault="00016183" w:rsidP="00061E33">
      <w:pPr>
        <w:pStyle w:val="ListParagraph"/>
        <w:numPr>
          <w:ilvl w:val="0"/>
          <w:numId w:val="9"/>
        </w:numPr>
      </w:pPr>
      <m:oMath>
        <m:r>
          <w:rPr>
            <w:rFonts w:ascii="Cambria Math" w:hAnsi="Cambria Math" w:cs="Cambria Math"/>
          </w:rPr>
          <m:t>E</m:t>
        </m:r>
      </m:oMath>
      <w:r w:rsidRPr="00770A87">
        <w:t xml:space="preserve"> – energy produced by the system</w:t>
      </w:r>
    </w:p>
    <w:p w14:paraId="57A24589" w14:textId="462FA7B0" w:rsidR="00016183" w:rsidRPr="00770A87" w:rsidRDefault="00016183" w:rsidP="00061E33">
      <w:pPr>
        <w:rPr>
          <w:lang w:eastAsia="en-GB"/>
        </w:rPr>
      </w:pPr>
      <w:r w:rsidRPr="00770A87">
        <w:t xml:space="preserve">The money for a project cannot always be paid upfront but is usually financed from a bank. The inflation and discount rates can affect a project as the value of the money is constantly changing. The inflation rate considers the depreciation of the money while the discount rate relates to </w:t>
      </w:r>
      <w:r w:rsidRPr="00770A87">
        <w:rPr>
          <w:lang w:eastAsia="en-GB"/>
        </w:rPr>
        <w:t>the amount of interest that can be earned on the principal that is saved.</w:t>
      </w:r>
      <w:r w:rsidRPr="00770A87">
        <w:t xml:space="preserve"> The projected costs for an entire project’s lifetime can be converted into a present worth value and evaluated. The present worth factor is shown in the </w:t>
      </w:r>
      <w:r w:rsidR="009562DA">
        <w:t>equation</w:t>
      </w:r>
      <w:r w:rsidRPr="00770A87">
        <w:t xml:space="preserve">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w:t>
      </w:r>
    </w:p>
    <w:p w14:paraId="07527D07" w14:textId="3BCE8A35" w:rsidR="00016183" w:rsidRPr="00770A87" w:rsidRDefault="00016183" w:rsidP="00061E3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2</w:t>
      </w:r>
      <w:r w:rsidRPr="00770A87">
        <w:rPr>
          <w:rStyle w:val="EquationsChar"/>
          <w:rFonts w:eastAsia="TimesNewRoman"/>
          <w:i w:val="0"/>
        </w:rPr>
        <w:fldChar w:fldCharType="end"/>
      </w:r>
      <w:r w:rsidRPr="00770A87">
        <w:rPr>
          <w:rStyle w:val="EquationsChar"/>
          <w:rFonts w:eastAsia="TimesNewRoman"/>
          <w:i w:val="0"/>
        </w:rPr>
        <w:t>)</w:t>
      </w:r>
    </w:p>
    <w:p w14:paraId="02932A5F" w14:textId="77777777" w:rsidR="00016183" w:rsidRPr="00770A87" w:rsidRDefault="00016183" w:rsidP="00061E33">
      <w:r w:rsidRPr="00770A87">
        <w:t>Where:</w:t>
      </w:r>
    </w:p>
    <w:p w14:paraId="62CD3429" w14:textId="77777777" w:rsidR="00016183" w:rsidRPr="00770A87" w:rsidRDefault="00016183" w:rsidP="00061E33">
      <w:pPr>
        <w:pStyle w:val="Bullet"/>
      </w:pPr>
      <m:oMath>
        <m:r>
          <w:rPr>
            <w:rFonts w:ascii="Cambria Math" w:hAnsi="Cambria Math" w:cs="Cambria Math"/>
          </w:rPr>
          <m:t>x</m:t>
        </m:r>
      </m:oMath>
      <w:r w:rsidRPr="00770A87">
        <w:t xml:space="preserve"> – present worth factor (a dimensionless quantity) </w:t>
      </w:r>
    </w:p>
    <w:p w14:paraId="7556E4D5" w14:textId="77777777" w:rsidR="00016183" w:rsidRPr="00770A87" w:rsidRDefault="00016183" w:rsidP="00061E33">
      <w:pPr>
        <w:pStyle w:val="Bullet"/>
      </w:pPr>
      <m:oMath>
        <m:r>
          <w:rPr>
            <w:rFonts w:ascii="Cambria Math" w:hAnsi="Cambria Math" w:cs="Cambria Math"/>
          </w:rPr>
          <m:t>i</m:t>
        </m:r>
      </m:oMath>
      <w:r w:rsidRPr="00770A87">
        <w:t xml:space="preserve"> – inflation rate </w:t>
      </w:r>
    </w:p>
    <w:p w14:paraId="2195AB5A" w14:textId="77777777" w:rsidR="00016183" w:rsidRPr="00770A87" w:rsidRDefault="00016183" w:rsidP="00061E33">
      <w:pPr>
        <w:pStyle w:val="Bullet"/>
      </w:pPr>
      <m:oMath>
        <m:r>
          <w:rPr>
            <w:rFonts w:ascii="Cambria Math" w:hAnsi="Cambria Math" w:cs="Cambria Math"/>
          </w:rPr>
          <w:lastRenderedPageBreak/>
          <m:t>d</m:t>
        </m:r>
      </m:oMath>
      <w:r w:rsidRPr="00770A87">
        <w:t xml:space="preserve"> – discount rate </w:t>
      </w:r>
    </w:p>
    <w:p w14:paraId="4DC32B41" w14:textId="77777777" w:rsidR="00016183" w:rsidRDefault="00016183" w:rsidP="00061E33">
      <w:r w:rsidRPr="00770A87">
        <w:t xml:space="preserve">We can now calculate the present worth for costs at the beginning of the year and at the end of the year. Costs at the end of the year are usually for maintenance and operation. There are two present worth factors which are used to help calculate the cost of a project. These are shown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535F34A7" w14:textId="34A83991" w:rsidR="00016183" w:rsidRPr="00770A87" w:rsidRDefault="00016183" w:rsidP="00061E33">
      <w:pPr>
        <w:pStyle w:val="EquaText"/>
        <w:rPr>
          <w:rStyle w:val="EquationsChar"/>
          <w:rFonts w:eastAsia="TimesNewRoman"/>
          <w:i w:val="0"/>
        </w:rPr>
      </w:pPr>
      <m:oMath>
        <m:r>
          <w:rPr>
            <w:sz w:val="28"/>
            <w:szCs w:val="28"/>
          </w:rPr>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Pr="00770A87">
        <w:tab/>
      </w:r>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t>)</w:t>
      </w:r>
    </w:p>
    <w:p w14:paraId="0673D4EC" w14:textId="77777777" w:rsidR="00016183" w:rsidRPr="00770A87" w:rsidRDefault="00016183" w:rsidP="00061E33">
      <w:pPr>
        <w:pStyle w:val="EquaText"/>
      </w:pPr>
    </w:p>
    <w:p w14:paraId="24BC0494" w14:textId="6B7F83BB" w:rsidR="00016183" w:rsidRPr="00770A87" w:rsidRDefault="00D47419" w:rsidP="00061E3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016183" w:rsidRPr="00770A87">
        <w:tab/>
        <w:t xml:space="preserve"> </w:t>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4</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C0866FF" w14:textId="77777777" w:rsidR="00016183" w:rsidRPr="00770A87" w:rsidRDefault="00016183" w:rsidP="00061E33">
      <w:r w:rsidRPr="00770A87">
        <w:t>Where:</w:t>
      </w:r>
    </w:p>
    <w:p w14:paraId="49643E8B" w14:textId="77777777" w:rsidR="00016183" w:rsidRPr="00770A87" w:rsidRDefault="00016183" w:rsidP="00061E33">
      <w:pPr>
        <w:pStyle w:val="Bullet"/>
      </w:pPr>
      <m:oMath>
        <m:r>
          <w:rPr>
            <w:rFonts w:ascii="Cambria Math" w:hAnsi="Cambria Math" w:cs="Cambria Math"/>
          </w:rPr>
          <m:t>n</m:t>
        </m:r>
      </m:oMath>
      <w:r w:rsidRPr="00770A87">
        <w:t xml:space="preserve"> – lifetime of the project </w:t>
      </w:r>
    </w:p>
    <w:p w14:paraId="25C048A5"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016183" w:rsidRPr="00770A87">
        <w:t xml:space="preserve">– cumulative present worth factor at the start of the year </w:t>
      </w:r>
    </w:p>
    <w:p w14:paraId="5CAF95DE"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016183" w:rsidRPr="00770A87">
        <w:t xml:space="preserve"> – present worth factor at the end of the year </w:t>
      </w:r>
    </w:p>
    <w:p w14:paraId="647C583A" w14:textId="77777777" w:rsidR="00016183" w:rsidRPr="00770A87" w:rsidRDefault="00016183" w:rsidP="00061E33">
      <w:r w:rsidRPr="00770A87">
        <w:t xml:space="preserve">Using the two factors for present worth we can calculate the entire LCC for the project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1519FE9" w14:textId="17F7693B" w:rsidR="00016183" w:rsidRPr="00770A87" w:rsidRDefault="00016183" w:rsidP="00061E3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Pr="00770A87">
        <w:rPr>
          <w:rFonts w:eastAsia="TimesNewRoman"/>
        </w:rPr>
        <w:tab/>
      </w:r>
      <w:r w:rsidRPr="00770A87">
        <w:rPr>
          <w:rFonts w:eastAsia="TimesNewRoman"/>
        </w:rPr>
        <w:tab/>
      </w:r>
      <w:r w:rsidRPr="00770A87">
        <w:rPr>
          <w:rFonts w:eastAsia="TimesNewRoman"/>
        </w:rPr>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5</w:t>
      </w:r>
      <w:r w:rsidRPr="00770A87">
        <w:rPr>
          <w:rStyle w:val="EquationsChar"/>
          <w:rFonts w:eastAsia="TimesNewRoman"/>
          <w:i w:val="0"/>
        </w:rPr>
        <w:fldChar w:fldCharType="end"/>
      </w:r>
      <w:r w:rsidRPr="00770A87">
        <w:rPr>
          <w:rStyle w:val="EquationsChar"/>
          <w:rFonts w:eastAsia="TimesNewRoman"/>
          <w:i w:val="0"/>
        </w:rPr>
        <w:t>)</w:t>
      </w:r>
    </w:p>
    <w:p w14:paraId="03706445" w14:textId="77777777" w:rsidR="00016183" w:rsidRPr="00770A87" w:rsidRDefault="00016183" w:rsidP="00061E33">
      <w:r w:rsidRPr="00770A87">
        <w:t>Where:</w:t>
      </w:r>
    </w:p>
    <w:p w14:paraId="09C36E81"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expense occurred at the begginning of the year </w:t>
      </w:r>
    </w:p>
    <w:p w14:paraId="297310A0" w14:textId="77777777" w:rsidR="00016183" w:rsidRPr="00770A87" w:rsidRDefault="00D47419" w:rsidP="00061E3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016183" w:rsidRPr="00770A87">
        <w:t xml:space="preserve"> – expense occurred at the end of the year</w:t>
      </w:r>
    </w:p>
    <w:p w14:paraId="57EA6781" w14:textId="4AB1284B" w:rsidR="00016183" w:rsidRPr="00770A87" w:rsidRDefault="00016183" w:rsidP="00542ADA">
      <w:pPr>
        <w:pStyle w:val="Heading3"/>
      </w:pPr>
      <w:bookmarkStart w:id="393" w:name="_Toc494733001"/>
      <w:bookmarkStart w:id="394" w:name="_Toc494793397"/>
      <w:r w:rsidRPr="00770A87">
        <w:t>Annualised Life Cycle Cost</w:t>
      </w:r>
      <w:bookmarkEnd w:id="393"/>
      <w:bookmarkEnd w:id="394"/>
    </w:p>
    <w:p w14:paraId="56919CC6" w14:textId="4EADBF5F" w:rsidR="00016183" w:rsidRPr="00770A87" w:rsidRDefault="00016183" w:rsidP="00061E33">
      <w:bookmarkStart w:id="395" w:name="_Hlk492805211"/>
      <w:r w:rsidRPr="00770A87">
        <w:t>The ALCC is useful for comparing two projects that do not have the same life span, making the LCC’s incomparable; so, a comparison on an annualised basis is necessary. The ALCC would be assumed to be simply the LCC divided by the amount of years of the project. This is assuming an unchanging cost per year, which is not the case due to inflation and discount rates. Instead the ALCC is determined b</w:t>
      </w:r>
      <w:bookmarkEnd w:id="395"/>
      <w:r w:rsidRPr="00770A87">
        <w:t>y</w:t>
      </w:r>
      <w:r w:rsidR="005E106F" w:rsidRPr="00770A87">
        <w:t xml:space="preserve"> [40]</w:t>
      </w:r>
      <w:r w:rsidRPr="00770A87">
        <w:t>:</w:t>
      </w:r>
    </w:p>
    <w:p w14:paraId="2B383AC3" w14:textId="7BC7869E" w:rsidR="00016183" w:rsidRPr="00770A87" w:rsidRDefault="00016183" w:rsidP="00061E33">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Pr="00770A87">
        <w:tab/>
      </w:r>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6</w:t>
      </w:r>
      <w:r w:rsidRPr="00770A87">
        <w:rPr>
          <w:rStyle w:val="EquationsChar"/>
          <w:rFonts w:eastAsia="TimesNewRoman"/>
          <w:i w:val="0"/>
        </w:rPr>
        <w:fldChar w:fldCharType="end"/>
      </w:r>
      <w:r w:rsidRPr="00770A87">
        <w:rPr>
          <w:rStyle w:val="EquationsChar"/>
          <w:rFonts w:eastAsia="TimesNewRoman"/>
          <w:i w:val="0"/>
        </w:rPr>
        <w:t>)</w:t>
      </w:r>
    </w:p>
    <w:p w14:paraId="273314B9" w14:textId="77777777" w:rsidR="00016183" w:rsidRPr="00770A87" w:rsidRDefault="00016183" w:rsidP="00542ADA">
      <w:pPr>
        <w:pStyle w:val="Heading3"/>
      </w:pPr>
      <w:bookmarkStart w:id="396" w:name="_Toc494733002"/>
      <w:bookmarkStart w:id="397" w:name="_Toc494793398"/>
      <w:bookmarkStart w:id="398" w:name="_Hlk492806224"/>
      <w:r w:rsidRPr="00770A87">
        <w:lastRenderedPageBreak/>
        <w:t>Annual Payment</w:t>
      </w:r>
      <w:bookmarkEnd w:id="396"/>
      <w:bookmarkEnd w:id="397"/>
    </w:p>
    <w:p w14:paraId="624CB4C7" w14:textId="28CC476D" w:rsidR="00016183" w:rsidRPr="00770A87" w:rsidRDefault="00016183" w:rsidP="00061E33">
      <w:r w:rsidRPr="00770A87">
        <w:t xml:space="preserve">The ANN-PMT is how much is paid back yearly on loaned money. If the money for a project is borrowed then the mortgage rate will affect the amount to be repaid. The rate at which the money is borrowed from the bank has a significant effect on the annual cost. For the calculation of the ANN-PMT for a project </w:t>
      </w:r>
      <w:bookmarkEnd w:id="398"/>
      <w:r w:rsidRPr="00770A87">
        <w:t xml:space="preserve">is determined by </w:t>
      </w:r>
      <w:r w:rsidRPr="00770A87">
        <w:fldChar w:fldCharType="begin"/>
      </w:r>
      <w:r w:rsidRPr="00770A87">
        <w:instrText xml:space="preserve"> ADDIN EN.CITE &lt;EndNote&gt;&lt;Cite&gt;&lt;Author&gt;Zahedi&lt;/Author&gt;&lt;Year&gt;2013&lt;/Year&gt;&lt;RecNum&gt;123&lt;/RecNum&gt;&lt;DisplayText&gt;[40, 111]&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Pr="00770A87">
        <w:fldChar w:fldCharType="separate"/>
      </w:r>
      <w:r w:rsidRPr="00770A87">
        <w:t>[40, 111]</w:t>
      </w:r>
      <w:r w:rsidRPr="00770A87">
        <w:fldChar w:fldCharType="end"/>
      </w:r>
      <w:r w:rsidRPr="00770A87">
        <w:t xml:space="preserve">: </w:t>
      </w:r>
    </w:p>
    <w:p w14:paraId="6DC41127" w14:textId="2B553DEC" w:rsidR="00016183" w:rsidRPr="00770A87" w:rsidRDefault="00016183" w:rsidP="00061E3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7</w:t>
      </w:r>
      <w:r w:rsidRPr="00770A87">
        <w:rPr>
          <w:rStyle w:val="EquationsChar"/>
          <w:rFonts w:eastAsia="TimesNewRoman"/>
          <w:i w:val="0"/>
        </w:rPr>
        <w:fldChar w:fldCharType="end"/>
      </w:r>
      <w:r w:rsidRPr="00770A87">
        <w:rPr>
          <w:rStyle w:val="EquationsChar"/>
          <w:rFonts w:eastAsia="TimesNewRoman"/>
          <w:i w:val="0"/>
        </w:rPr>
        <w:t>)</w:t>
      </w:r>
    </w:p>
    <w:p w14:paraId="15D30706" w14:textId="77777777" w:rsidR="00016183" w:rsidRPr="00770A87" w:rsidRDefault="00016183" w:rsidP="00061E33">
      <w:r w:rsidRPr="00770A87">
        <w:t>Where:</w:t>
      </w:r>
    </w:p>
    <w:p w14:paraId="5BC11C69" w14:textId="77777777" w:rsidR="00016183" w:rsidRPr="00770A87" w:rsidRDefault="00016183" w:rsidP="00061E33">
      <w:pPr>
        <w:pStyle w:val="Bullet"/>
      </w:pPr>
      <m:oMath>
        <m:r>
          <m:rPr>
            <m:sty m:val="p"/>
          </m:rPr>
          <w:rPr>
            <w:rFonts w:ascii="Cambria Math" w:hAnsi="Cambria Math" w:cs="Cambria Math"/>
          </w:rPr>
          <m:t>A</m:t>
        </m:r>
        <m:r>
          <w:rPr>
            <w:rFonts w:ascii="Cambria Math" w:hAnsi="Cambria Math"/>
          </w:rPr>
          <m:t>NNPMT</m:t>
        </m:r>
      </m:oMath>
      <w:r w:rsidRPr="00770A87">
        <w:t xml:space="preserve">– annual payment </w:t>
      </w:r>
    </w:p>
    <w:p w14:paraId="1A6BE0EE" w14:textId="77777777" w:rsidR="00016183" w:rsidRPr="00770A87" w:rsidRDefault="00016183" w:rsidP="00061E33">
      <w:pPr>
        <w:pStyle w:val="Bullet"/>
      </w:pPr>
      <m:oMath>
        <m:r>
          <w:rPr>
            <w:rFonts w:ascii="Cambria Math" w:hAnsi="Cambria Math" w:cs="Cambria Math"/>
          </w:rPr>
          <m:t>j</m:t>
        </m:r>
      </m:oMath>
      <w:r w:rsidRPr="00770A87">
        <w:t xml:space="preserve"> – mortage rate set by the banking institution</w:t>
      </w:r>
    </w:p>
    <w:p w14:paraId="3143BC94" w14:textId="77E6874F" w:rsidR="00016183" w:rsidRPr="00770A87" w:rsidRDefault="00016183" w:rsidP="00061E33">
      <w:bookmarkStart w:id="399" w:name="_Hlk492806353"/>
      <w:r w:rsidRPr="00770A87">
        <w:t xml:space="preserve">The electricity price can be calculated from the ANN-PMT and ALCC for a generating system. The calculation of the price for generation from a system is important to compare for viability of the project. To calculate the price of electricity two </w:t>
      </w:r>
      <w:r w:rsidR="009562DA">
        <w:t>equations</w:t>
      </w:r>
      <w:r w:rsidRPr="00770A87">
        <w:t xml:space="preserve"> </w:t>
      </w:r>
      <w:bookmarkEnd w:id="399"/>
      <w:r w:rsidRPr="00770A87">
        <w:t xml:space="preserve">are used </w:t>
      </w:r>
      <w:r w:rsidRPr="00770A87">
        <w:fldChar w:fldCharType="begin"/>
      </w:r>
      <w:r w:rsidRPr="00770A87">
        <w:instrText xml:space="preserve"> ADDIN EN.CITE &lt;EndNote&gt;&lt;Cite&gt;&lt;Author&gt;Zahedi&lt;/Author&gt;&lt;Year&gt;2013&lt;/Year&gt;&lt;RecNum&gt;123&lt;/RecNum&gt;&lt;DisplayText&gt;[40]&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Pr="00770A87">
        <w:fldChar w:fldCharType="separate"/>
      </w:r>
      <w:r w:rsidRPr="00770A87">
        <w:t>[40]</w:t>
      </w:r>
      <w:r w:rsidRPr="00770A87">
        <w:fldChar w:fldCharType="end"/>
      </w:r>
      <w:r w:rsidRPr="00770A87">
        <w:t xml:space="preserve">: </w:t>
      </w:r>
    </w:p>
    <w:p w14:paraId="1C5584D4" w14:textId="6E6C1781" w:rsidR="00016183" w:rsidRPr="00770A87" w:rsidRDefault="008663B7" w:rsidP="00061E33">
      <w:pPr>
        <w:pStyle w:val="EquaText"/>
      </w:pPr>
      <w:r>
        <w:rPr>
          <w:rFonts w:ascii="Times New Roman" w:hAnsi="Times New Roman"/>
        </w:rPr>
        <w:t xml:space="preserve">                      </w:t>
      </w:r>
      <m:oMath>
        <m:r>
          <w:rPr>
            <w:rFonts w:cs="Cambria Math"/>
          </w:rPr>
          <m:t>E</m:t>
        </m:r>
        <m:r>
          <m:t xml:space="preserve">lectricity Cost </m:t>
        </m:r>
        <m:d>
          <m:dPr>
            <m:ctrlPr/>
          </m:dPr>
          <m:e>
            <m:r>
              <m:t>ALCC</m:t>
            </m:r>
          </m:e>
        </m:d>
        <m:r>
          <m:t>$/kWhr=</m:t>
        </m:r>
        <m:f>
          <m:fPr>
            <m:ctrlPr/>
          </m:fPr>
          <m:num>
            <m:r>
              <m:t>ALCC</m:t>
            </m:r>
          </m:num>
          <m:den>
            <m:r>
              <m:t>kWhr/year</m:t>
            </m:r>
          </m:den>
        </m:f>
      </m:oMath>
      <w:r w:rsidR="00016183" w:rsidRPr="00770A87">
        <w:rPr>
          <w:rFonts w:eastAsia="TimesNewRoman"/>
        </w:rPr>
        <w:tab/>
      </w:r>
      <w:r w:rsidR="00016183" w:rsidRPr="00770A87">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8</w:t>
      </w:r>
      <w:r w:rsidR="00016183" w:rsidRPr="00770A87">
        <w:rPr>
          <w:rStyle w:val="EquationsChar"/>
          <w:rFonts w:eastAsia="TimesNewRoman"/>
          <w:i w:val="0"/>
        </w:rPr>
        <w:fldChar w:fldCharType="end"/>
      </w:r>
      <w:r w:rsidR="00016183" w:rsidRPr="00770A87">
        <w:rPr>
          <w:rStyle w:val="EquationsChar"/>
          <w:rFonts w:eastAsia="TimesNewRoman"/>
          <w:i w:val="0"/>
        </w:rPr>
        <w:t>)</w:t>
      </w:r>
    </w:p>
    <w:p w14:paraId="17D58BAA" w14:textId="77777777" w:rsidR="00016183" w:rsidRPr="00770A87" w:rsidRDefault="00016183" w:rsidP="00061E33"/>
    <w:p w14:paraId="765BB9A5" w14:textId="51DF82B5" w:rsidR="00016183" w:rsidRPr="00770A87" w:rsidRDefault="008663B7" w:rsidP="00061E33">
      <w:pPr>
        <w:pStyle w:val="EquaText"/>
      </w:pPr>
      <w:r>
        <w:rPr>
          <w:rFonts w:ascii="Times New Roman" w:hAnsi="Times New Roman"/>
        </w:rPr>
        <w:t xml:space="preserve">                </w:t>
      </w: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r>
          <m:t xml:space="preserve"> </m:t>
        </m:r>
      </m:oMath>
      <w:r>
        <w:rPr>
          <w:rFonts w:eastAsia="TimesNewRoman"/>
        </w:rPr>
        <w:t xml:space="preserve">  </w:t>
      </w:r>
      <w:r>
        <w:rPr>
          <w:rFonts w:eastAsia="TimesNewRoman"/>
        </w:rPr>
        <w:tab/>
        <w:t xml:space="preserve"> </w:t>
      </w:r>
      <w:r>
        <w:rPr>
          <w:rFonts w:eastAsia="TimesNewRoman"/>
        </w:rPr>
        <w:tab/>
      </w:r>
      <w:r w:rsidR="00016183" w:rsidRPr="00770A87">
        <w:rPr>
          <w:rFonts w:eastAsia="TimesNewRoman"/>
        </w:rPr>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9</w:t>
      </w:r>
      <w:r w:rsidR="00016183" w:rsidRPr="00770A87">
        <w:rPr>
          <w:rStyle w:val="EquationsChar"/>
          <w:rFonts w:eastAsia="TimesNewRoman"/>
          <w:i w:val="0"/>
        </w:rPr>
        <w:fldChar w:fldCharType="end"/>
      </w:r>
      <w:r w:rsidR="00016183" w:rsidRPr="00770A87">
        <w:rPr>
          <w:rStyle w:val="EquationsChar"/>
          <w:rFonts w:eastAsia="TimesNewRoman"/>
          <w:i w:val="0"/>
        </w:rPr>
        <w:t>)</w:t>
      </w:r>
    </w:p>
    <w:p w14:paraId="37EDD452" w14:textId="77777777" w:rsidR="00016183" w:rsidRPr="00770A87" w:rsidRDefault="00016183" w:rsidP="00061E33">
      <w:r w:rsidRPr="00770A87">
        <w:t>Where:</w:t>
      </w:r>
    </w:p>
    <w:p w14:paraId="39F71E7D" w14:textId="77777777" w:rsidR="00016183" w:rsidRPr="00770A87" w:rsidRDefault="00016183" w:rsidP="00061E3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770A87">
        <w:t xml:space="preserve">– power produced by the project per year in kilowatts </w:t>
      </w:r>
    </w:p>
    <w:p w14:paraId="58596CF0" w14:textId="7895A8DD" w:rsidR="00016183" w:rsidRPr="00770A87" w:rsidRDefault="00016183" w:rsidP="00542ADA">
      <w:pPr>
        <w:pStyle w:val="Heading3"/>
      </w:pPr>
      <w:bookmarkStart w:id="400" w:name="_Toc494733003"/>
      <w:bookmarkStart w:id="401" w:name="_Toc494793399"/>
      <w:r w:rsidRPr="00770A87">
        <w:t>Present Value</w:t>
      </w:r>
      <w:bookmarkEnd w:id="400"/>
      <w:bookmarkEnd w:id="401"/>
    </w:p>
    <w:p w14:paraId="79B5109F" w14:textId="77777777" w:rsidR="00016183" w:rsidRPr="00770A87" w:rsidRDefault="00016183" w:rsidP="00061E33">
      <w:r w:rsidRPr="00770A87">
        <w:t xml:space="preserve">The PV takes the present value of the money into consideration and is the most accepted standard of assessment for financial investment. 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1806CD46" w14:textId="7A6B4451" w:rsidR="00016183" w:rsidRPr="00770A87" w:rsidRDefault="00D47419" w:rsidP="00061E3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016183" w:rsidRPr="00770A87">
        <w:tab/>
      </w:r>
      <w:r w:rsidR="00016183" w:rsidRPr="00770A87">
        <w:tab/>
      </w:r>
      <w:r w:rsidR="00016183" w:rsidRPr="00770A87">
        <w:tab/>
      </w:r>
      <w:r w:rsidR="00016183" w:rsidRPr="00770A87">
        <w:tab/>
      </w:r>
      <w:r w:rsidR="00016183" w:rsidRPr="00770A87">
        <w:tab/>
      </w:r>
      <w:r w:rsidR="00016183" w:rsidRPr="00770A87">
        <w:rPr>
          <w:rStyle w:val="EquationsChar"/>
          <w:rFonts w:eastAsia="TimesNewRoman"/>
          <w:i w:val="0"/>
        </w:rPr>
        <w:t>(</w:t>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TYLEREF 1 \s </w:instrText>
      </w:r>
      <w:r w:rsidR="00016183" w:rsidRPr="00770A87">
        <w:rPr>
          <w:rStyle w:val="EquationsChar"/>
          <w:rFonts w:eastAsia="TimesNewRoman"/>
          <w:i w:val="0"/>
        </w:rPr>
        <w:fldChar w:fldCharType="separate"/>
      </w:r>
      <w:r w:rsidR="00501050">
        <w:rPr>
          <w:rStyle w:val="EquationsChar"/>
          <w:rFonts w:eastAsia="TimesNewRoman"/>
          <w:i w:val="0"/>
          <w:noProof/>
        </w:rPr>
        <w:t>3</w:t>
      </w:r>
      <w:r w:rsidR="00016183" w:rsidRPr="00770A87">
        <w:rPr>
          <w:rStyle w:val="EquationsChar"/>
          <w:rFonts w:eastAsia="TimesNewRoman"/>
          <w:i w:val="0"/>
        </w:rPr>
        <w:fldChar w:fldCharType="end"/>
      </w:r>
      <w:r w:rsidR="00016183" w:rsidRPr="00770A87">
        <w:rPr>
          <w:rStyle w:val="EquationsChar"/>
          <w:rFonts w:eastAsia="TimesNewRoman"/>
          <w:i w:val="0"/>
        </w:rPr>
        <w:noBreakHyphen/>
      </w:r>
      <w:r w:rsidR="00016183" w:rsidRPr="00770A87">
        <w:rPr>
          <w:rStyle w:val="EquationsChar"/>
          <w:rFonts w:eastAsia="TimesNewRoman"/>
          <w:i w:val="0"/>
        </w:rPr>
        <w:fldChar w:fldCharType="begin"/>
      </w:r>
      <w:r w:rsidR="00016183" w:rsidRPr="00770A87">
        <w:rPr>
          <w:rStyle w:val="EquationsChar"/>
          <w:rFonts w:eastAsia="TimesNewRoman"/>
          <w:i w:val="0"/>
        </w:rPr>
        <w:instrText xml:space="preserve"> SEQ Equation \* ARABIC \s 1 </w:instrText>
      </w:r>
      <w:r w:rsidR="00016183" w:rsidRPr="00770A87">
        <w:rPr>
          <w:rStyle w:val="EquationsChar"/>
          <w:rFonts w:eastAsia="TimesNewRoman"/>
          <w:i w:val="0"/>
        </w:rPr>
        <w:fldChar w:fldCharType="separate"/>
      </w:r>
      <w:r w:rsidR="00501050">
        <w:rPr>
          <w:rStyle w:val="EquationsChar"/>
          <w:rFonts w:eastAsia="TimesNewRoman"/>
          <w:i w:val="0"/>
          <w:noProof/>
        </w:rPr>
        <w:t>10</w:t>
      </w:r>
      <w:r w:rsidR="00016183" w:rsidRPr="00770A87">
        <w:rPr>
          <w:rStyle w:val="EquationsChar"/>
          <w:rFonts w:eastAsia="TimesNewRoman"/>
          <w:i w:val="0"/>
        </w:rPr>
        <w:fldChar w:fldCharType="end"/>
      </w:r>
      <w:r w:rsidR="00016183" w:rsidRPr="00770A87">
        <w:rPr>
          <w:rStyle w:val="EquationsChar"/>
          <w:rFonts w:eastAsia="TimesNewRoman"/>
          <w:i w:val="0"/>
        </w:rPr>
        <w:t>)</w:t>
      </w:r>
    </w:p>
    <w:p w14:paraId="57FDBE36" w14:textId="77777777" w:rsidR="00016183" w:rsidRPr="00770A87" w:rsidRDefault="00016183" w:rsidP="00061E33">
      <w:r w:rsidRPr="00770A87">
        <w:t>Where:</w:t>
      </w:r>
    </w:p>
    <w:p w14:paraId="3C76F7E8" w14:textId="77777777" w:rsidR="00016183" w:rsidRPr="00770A87" w:rsidRDefault="00016183" w:rsidP="00061E33">
      <w:pPr>
        <w:pStyle w:val="ListParagraph"/>
        <w:numPr>
          <w:ilvl w:val="0"/>
          <w:numId w:val="10"/>
        </w:numPr>
      </w:pPr>
      <m:oMath>
        <m:r>
          <w:rPr>
            <w:rFonts w:ascii="Cambria Math" w:hAnsi="Cambria Math" w:cs="Cambria Math"/>
          </w:rPr>
          <m:t>n</m:t>
        </m:r>
      </m:oMath>
      <w:r w:rsidRPr="00770A87">
        <w:t xml:space="preserve"> – number of years</w:t>
      </w:r>
    </w:p>
    <w:p w14:paraId="3B115467" w14:textId="77777777" w:rsidR="00016183" w:rsidRPr="00770A87" w:rsidRDefault="00D47419" w:rsidP="00061E33">
      <w:pPr>
        <w:pStyle w:val="ListParagraph"/>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016183" w:rsidRPr="00770A87">
        <w:t xml:space="preserve"> – present value</w:t>
      </w:r>
    </w:p>
    <w:p w14:paraId="22DFB415" w14:textId="77777777" w:rsidR="00016183" w:rsidRPr="00770A87" w:rsidRDefault="00016183" w:rsidP="00061E33">
      <w:pPr>
        <w:pStyle w:val="ListParagraph"/>
        <w:numPr>
          <w:ilvl w:val="0"/>
          <w:numId w:val="10"/>
        </w:numPr>
      </w:pPr>
      <m:oMath>
        <m:r>
          <w:rPr>
            <w:rFonts w:ascii="Cambria Math" w:hAnsi="Cambria Math" w:cs="Cambria Math"/>
          </w:rPr>
          <m:t>d</m:t>
        </m:r>
      </m:oMath>
      <w:r w:rsidRPr="00770A87">
        <w:t xml:space="preserve"> – discount rate</w:t>
      </w:r>
    </w:p>
    <w:p w14:paraId="7B0C5A19" w14:textId="77777777" w:rsidR="00016183" w:rsidRPr="00770A87" w:rsidRDefault="00D47419" w:rsidP="00061E33">
      <w:pPr>
        <w:pStyle w:val="ListParagraph"/>
        <w:numPr>
          <w:ilvl w:val="0"/>
          <w:numId w:val="10"/>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16183" w:rsidRPr="00770A87">
        <w:t xml:space="preserve"> – constant dollar cash flow </w:t>
      </w:r>
    </w:p>
    <w:p w14:paraId="23E9746F" w14:textId="68756EFE" w:rsidR="00016183" w:rsidRPr="00770A87" w:rsidRDefault="00016183" w:rsidP="00542ADA">
      <w:pPr>
        <w:pStyle w:val="Heading3"/>
      </w:pPr>
      <w:bookmarkStart w:id="402" w:name="_Toc494733004"/>
      <w:bookmarkStart w:id="403" w:name="_Toc494793400"/>
      <w:r w:rsidRPr="00770A87">
        <w:t>Net Present Value</w:t>
      </w:r>
      <w:bookmarkEnd w:id="402"/>
      <w:bookmarkEnd w:id="403"/>
    </w:p>
    <w:p w14:paraId="4E2489D6" w14:textId="77777777" w:rsidR="00016183" w:rsidRPr="00770A87" w:rsidRDefault="00016183" w:rsidP="00061E33">
      <w:r w:rsidRPr="00770A87">
        <w:t xml:space="preserve">The NPV takes the present value of the money into consideration and is an extension of PV value by adding up several years of cash flows. The NPV is determined by </w:t>
      </w:r>
      <w:r w:rsidRPr="00770A87">
        <w:fldChar w:fldCharType="begin"/>
      </w:r>
      <w:r w:rsidRPr="00770A87">
        <w:instrText xml:space="preserve"> ADDIN EN.CITE &lt;EndNote&gt;&lt;Cite&gt;&lt;Author&gt;Rodrigues&lt;/Author&gt;&lt;Year&gt;2016&lt;/Year&gt;&lt;RecNum&gt;108&lt;/RecNum&gt;&lt;DisplayText&gt;[108]&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Pr="00770A87">
        <w:fldChar w:fldCharType="separate"/>
      </w:r>
      <w:r w:rsidRPr="00770A87">
        <w:t>[108]</w:t>
      </w:r>
      <w:r w:rsidRPr="00770A87">
        <w:fldChar w:fldCharType="end"/>
      </w:r>
      <w:r w:rsidRPr="00770A87">
        <w:t xml:space="preserve">: </w:t>
      </w:r>
    </w:p>
    <w:p w14:paraId="2E340C6F" w14:textId="7D95FF15" w:rsidR="00016183" w:rsidRPr="00770A87" w:rsidRDefault="00016183" w:rsidP="00061E33">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1</w:t>
      </w:r>
      <w:r w:rsidRPr="00770A87">
        <w:rPr>
          <w:rStyle w:val="EquationsChar"/>
          <w:rFonts w:eastAsia="TimesNewRoman"/>
          <w:i w:val="0"/>
        </w:rPr>
        <w:fldChar w:fldCharType="end"/>
      </w:r>
      <w:r w:rsidRPr="00770A87">
        <w:rPr>
          <w:rStyle w:val="EquationsChar"/>
          <w:rFonts w:eastAsia="TimesNewRoman"/>
          <w:i w:val="0"/>
        </w:rPr>
        <w:t>)</w:t>
      </w:r>
    </w:p>
    <w:p w14:paraId="1DCDD013" w14:textId="77777777" w:rsidR="00016183" w:rsidRPr="00770A87" w:rsidRDefault="00016183" w:rsidP="00061E33">
      <w:r w:rsidRPr="00770A87">
        <w:t>Where:</w:t>
      </w:r>
    </w:p>
    <w:p w14:paraId="7BB422E5" w14:textId="77777777" w:rsidR="00016183" w:rsidRPr="00770A87" w:rsidRDefault="00016183" w:rsidP="00061E33">
      <w:pPr>
        <w:pStyle w:val="ListParagraph"/>
        <w:numPr>
          <w:ilvl w:val="0"/>
          <w:numId w:val="10"/>
        </w:numPr>
      </w:pPr>
      <m:oMath>
        <m:r>
          <w:rPr>
            <w:rFonts w:ascii="Cambria Math" w:hAnsi="Cambria Math" w:cs="Cambria Math"/>
          </w:rPr>
          <m:t>n</m:t>
        </m:r>
      </m:oMath>
      <w:r w:rsidRPr="00770A87">
        <w:t xml:space="preserve"> – number of years</w:t>
      </w:r>
    </w:p>
    <w:p w14:paraId="48AB9BA9" w14:textId="77777777" w:rsidR="00016183" w:rsidRPr="00770A87" w:rsidRDefault="00016183" w:rsidP="00061E33">
      <w:pPr>
        <w:pStyle w:val="ListParagraph"/>
        <w:numPr>
          <w:ilvl w:val="0"/>
          <w:numId w:val="10"/>
        </w:numPr>
      </w:pPr>
      <w:r w:rsidRPr="00770A87">
        <w:t>NPV– Net Present Value</w:t>
      </w:r>
    </w:p>
    <w:p w14:paraId="7A7F6E98" w14:textId="77777777" w:rsidR="00016183" w:rsidRPr="00770A87" w:rsidRDefault="00016183" w:rsidP="00061E33">
      <w:pPr>
        <w:pStyle w:val="ListParagraph"/>
        <w:numPr>
          <w:ilvl w:val="0"/>
          <w:numId w:val="10"/>
        </w:numPr>
      </w:pPr>
      <m:oMath>
        <m:r>
          <w:rPr>
            <w:rFonts w:ascii="Cambria Math" w:hAnsi="Cambria Math" w:cs="Cambria Math"/>
          </w:rPr>
          <m:t>d</m:t>
        </m:r>
      </m:oMath>
      <w:r w:rsidRPr="00770A87">
        <w:t xml:space="preserve"> – discount rate</w:t>
      </w:r>
    </w:p>
    <w:p w14:paraId="05C2B303" w14:textId="77777777" w:rsidR="00016183" w:rsidRPr="00770A87" w:rsidRDefault="00D47419" w:rsidP="00061E33">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195A1BE3" w14:textId="1A74D98A" w:rsidR="00016183" w:rsidRPr="00770A87" w:rsidRDefault="00016183" w:rsidP="00542ADA">
      <w:pPr>
        <w:pStyle w:val="Heading3"/>
      </w:pPr>
      <w:bookmarkStart w:id="404" w:name="_Toc494733005"/>
      <w:bookmarkStart w:id="405" w:name="_Toc494793401"/>
      <w:r w:rsidRPr="00770A87">
        <w:t>Internal Rate of Return</w:t>
      </w:r>
      <w:bookmarkEnd w:id="404"/>
      <w:bookmarkEnd w:id="405"/>
    </w:p>
    <w:p w14:paraId="30EC83DF" w14:textId="77777777" w:rsidR="00016183" w:rsidRPr="00770A87" w:rsidRDefault="00016183" w:rsidP="00061E33">
      <w:r w:rsidRPr="00770A87">
        <w:t xml:space="preserve">The IRR is mathematically defined as the interest rate that allows the NPV to be equal to zero with a series of cash flows and is common economic tool for assessment. It is used for accepting or rejecting projects and is often viewed as a measure of efficiency. The IRR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18B27795" w14:textId="00E9A589" w:rsidR="00016183" w:rsidRPr="00770A87" w:rsidRDefault="00016183" w:rsidP="00061E33">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2</w:t>
      </w:r>
      <w:r w:rsidRPr="00770A87">
        <w:rPr>
          <w:rStyle w:val="EquationsChar"/>
          <w:rFonts w:eastAsia="TimesNewRoman"/>
          <w:i w:val="0"/>
        </w:rPr>
        <w:fldChar w:fldCharType="end"/>
      </w:r>
      <w:r w:rsidRPr="00770A87">
        <w:rPr>
          <w:rStyle w:val="EquationsChar"/>
          <w:rFonts w:eastAsia="TimesNewRoman"/>
          <w:i w:val="0"/>
        </w:rPr>
        <w:t>)</w:t>
      </w:r>
    </w:p>
    <w:p w14:paraId="11A24DFF" w14:textId="77777777" w:rsidR="00016183" w:rsidRPr="00770A87" w:rsidRDefault="00016183" w:rsidP="00061E33">
      <w:r w:rsidRPr="00770A87">
        <w:t>Where:</w:t>
      </w:r>
    </w:p>
    <w:p w14:paraId="1A96F253" w14:textId="77777777" w:rsidR="00016183" w:rsidRPr="00770A87" w:rsidRDefault="00016183" w:rsidP="00061E33">
      <w:pPr>
        <w:pStyle w:val="ListParagraph"/>
        <w:numPr>
          <w:ilvl w:val="0"/>
          <w:numId w:val="10"/>
        </w:numPr>
      </w:pPr>
      <m:oMath>
        <m:r>
          <w:rPr>
            <w:rFonts w:ascii="Cambria Math" w:hAnsi="Cambria Math" w:cs="Cambria Math"/>
          </w:rPr>
          <m:t>n</m:t>
        </m:r>
      </m:oMath>
      <w:r w:rsidRPr="00770A87">
        <w:t xml:space="preserve"> – number of years</w:t>
      </w:r>
    </w:p>
    <w:p w14:paraId="2BDB26F5" w14:textId="77777777" w:rsidR="00016183" w:rsidRPr="00770A87" w:rsidRDefault="00016183" w:rsidP="00061E33">
      <w:pPr>
        <w:pStyle w:val="ListParagraph"/>
        <w:numPr>
          <w:ilvl w:val="0"/>
          <w:numId w:val="10"/>
        </w:numPr>
      </w:pPr>
      <w:r w:rsidRPr="00770A87">
        <w:t>NPV– Net Present Value</w:t>
      </w:r>
    </w:p>
    <w:p w14:paraId="11723F73" w14:textId="77777777" w:rsidR="00016183" w:rsidRPr="00770A87" w:rsidRDefault="00016183" w:rsidP="00061E33">
      <w:pPr>
        <w:pStyle w:val="ListParagraph"/>
        <w:numPr>
          <w:ilvl w:val="0"/>
          <w:numId w:val="10"/>
        </w:numPr>
      </w:pPr>
      <m:oMath>
        <m:r>
          <w:rPr>
            <w:rFonts w:ascii="Cambria Math" w:hAnsi="Cambria Math"/>
          </w:rPr>
          <m:t>IRR</m:t>
        </m:r>
      </m:oMath>
      <w:r w:rsidRPr="00770A87">
        <w:t xml:space="preserve"> – internal rate of return</w:t>
      </w:r>
    </w:p>
    <w:p w14:paraId="66F8EC53" w14:textId="77777777" w:rsidR="00016183" w:rsidRDefault="00D47419" w:rsidP="00061E33">
      <w:pPr>
        <w:pStyle w:val="ListParagraph"/>
        <w:numPr>
          <w:ilvl w:val="0"/>
          <w:numId w:val="10"/>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016183" w:rsidRPr="00770A87">
        <w:t xml:space="preserve"> – dollar cash flow for the nth year </w:t>
      </w:r>
    </w:p>
    <w:p w14:paraId="4DAAFA38" w14:textId="77777777" w:rsidR="00960B0B" w:rsidRDefault="00960B0B" w:rsidP="00061E33">
      <w:pPr>
        <w:sectPr w:rsidR="00960B0B" w:rsidSect="00061E33">
          <w:endnotePr>
            <w:numRestart w:val="eachSect"/>
          </w:endnotePr>
          <w:pgSz w:w="11906" w:h="16838"/>
          <w:pgMar w:top="1418" w:right="1418" w:bottom="1418" w:left="2268" w:header="709" w:footer="709" w:gutter="0"/>
          <w:cols w:space="720"/>
          <w:docGrid w:linePitch="299"/>
        </w:sectPr>
      </w:pPr>
    </w:p>
    <w:p w14:paraId="768F2C47" w14:textId="7F1CFB3D" w:rsidR="00016183" w:rsidRPr="00770A87" w:rsidRDefault="00016183" w:rsidP="00542ADA">
      <w:pPr>
        <w:pStyle w:val="Heading3"/>
      </w:pPr>
      <w:bookmarkStart w:id="406" w:name="_Toc494733006"/>
      <w:bookmarkStart w:id="407" w:name="_Toc494793402"/>
      <w:r w:rsidRPr="00770A87">
        <w:lastRenderedPageBreak/>
        <w:t>Return on Investment</w:t>
      </w:r>
      <w:bookmarkEnd w:id="406"/>
      <w:bookmarkEnd w:id="407"/>
    </w:p>
    <w:p w14:paraId="6DA290DB" w14:textId="77777777" w:rsidR="00016183" w:rsidRPr="00770A87" w:rsidRDefault="00016183" w:rsidP="00061E33">
      <w:r w:rsidRPr="00770A87">
        <w:t xml:space="preserve">The ROI is calculated as ratio of the earnings or profits of a project to the investment cost. There are different methods to calculate the profits of a project which are the total summed (Simple ROI) or the discounted present value (Discounted ROI). The Simple ROI does not take into account the assumed future discount rates. The simple ROI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5157C11F" w14:textId="22B46424" w:rsidR="00016183" w:rsidRDefault="00016183" w:rsidP="00061E33">
      <w:pPr>
        <w:pStyle w:val="EquaText"/>
        <w:rPr>
          <w:rStyle w:val="EquationsChar"/>
          <w:rFonts w:eastAsia="TimesNewRoman"/>
          <w:i w:val="0"/>
        </w:rPr>
      </w:pPr>
      <m:oMath>
        <m:r>
          <m:t>Simple ROI=</m:t>
        </m:r>
        <m:f>
          <m:fPr>
            <m:ctrlPr/>
          </m:fPr>
          <m:num>
            <m:r>
              <m:t>Overall Financial Gain</m:t>
            </m:r>
          </m:num>
          <m:den>
            <m:r>
              <m:t>Total Investment Cost</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3</w:t>
      </w:r>
      <w:r w:rsidRPr="00770A87">
        <w:rPr>
          <w:rStyle w:val="EquationsChar"/>
          <w:rFonts w:eastAsia="TimesNewRoman"/>
          <w:i w:val="0"/>
        </w:rPr>
        <w:fldChar w:fldCharType="end"/>
      </w:r>
      <w:r w:rsidRPr="00770A87">
        <w:rPr>
          <w:rStyle w:val="EquationsChar"/>
          <w:rFonts w:eastAsia="TimesNewRoman"/>
          <w:i w:val="0"/>
        </w:rPr>
        <w:t>)</w:t>
      </w:r>
    </w:p>
    <w:p w14:paraId="55CA46C8" w14:textId="77777777" w:rsidR="00960B0B" w:rsidRPr="00770A87" w:rsidRDefault="00960B0B" w:rsidP="00061E33">
      <w:pPr>
        <w:pStyle w:val="EquaText"/>
      </w:pPr>
    </w:p>
    <w:p w14:paraId="2E989462" w14:textId="172CA869" w:rsidR="00016183" w:rsidRPr="00770A87" w:rsidRDefault="00016183" w:rsidP="00542ADA">
      <w:pPr>
        <w:pStyle w:val="Heading3"/>
      </w:pPr>
      <w:bookmarkStart w:id="408" w:name="_Toc494733007"/>
      <w:bookmarkStart w:id="409" w:name="_Toc494793403"/>
      <w:r w:rsidRPr="00770A87">
        <w:t>Simple Payback Period</w:t>
      </w:r>
      <w:bookmarkEnd w:id="408"/>
      <w:bookmarkEnd w:id="409"/>
    </w:p>
    <w:p w14:paraId="2E815070" w14:textId="77777777" w:rsidR="00016183" w:rsidRPr="00770A87" w:rsidRDefault="00016183" w:rsidP="00061E33">
      <w:r w:rsidRPr="00770A87">
        <w:t xml:space="preserve">The SPB period is determined by dividing the total investment cost by annual cash flow. The initial cash flow is extrapolated for every year. This fails to take into account the discount rate of money which is included in the Discounted Payback (DPB) period. The SPB period is determined by </w:t>
      </w:r>
      <w:r w:rsidRPr="00770A87">
        <w:fldChar w:fldCharType="begin"/>
      </w:r>
      <w:r w:rsidRPr="00770A87">
        <w:instrText xml:space="preserve"> ADDIN EN.CITE &lt;EndNote&gt;&lt;Cite&gt;&lt;Author&gt;Hartman&lt;/Author&gt;&lt;Year&gt;2004&lt;/Year&gt;&lt;RecNum&gt;176&lt;/RecNum&gt;&lt;DisplayText&gt;[112]&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Pr="00770A87">
        <w:fldChar w:fldCharType="separate"/>
      </w:r>
      <w:r w:rsidRPr="00770A87">
        <w:t>[112]</w:t>
      </w:r>
      <w:r w:rsidRPr="00770A87">
        <w:fldChar w:fldCharType="end"/>
      </w:r>
      <w:r w:rsidRPr="00770A87">
        <w:t>:</w:t>
      </w:r>
    </w:p>
    <w:p w14:paraId="31F7B48D" w14:textId="1D00DC4A" w:rsidR="00016183" w:rsidRPr="00770A87" w:rsidRDefault="00016183" w:rsidP="00061E33">
      <w:pPr>
        <w:pStyle w:val="EquaText"/>
      </w:pPr>
      <m:oMath>
        <m:r>
          <m:t>SPB Period=</m:t>
        </m:r>
        <m:f>
          <m:fPr>
            <m:ctrlPr/>
          </m:fPr>
          <m:num>
            <m:r>
              <m:t>Total Investment</m:t>
            </m:r>
          </m:num>
          <m:den>
            <m:r>
              <m:t>Estimated Annual Net Cash Flow</m:t>
            </m:r>
          </m:den>
        </m:f>
      </m:oMath>
      <w:r w:rsidRPr="00770A87">
        <w:tab/>
      </w:r>
      <w:r w:rsidRPr="00770A87">
        <w:tab/>
      </w:r>
      <w:r w:rsidRPr="00770A87">
        <w:tab/>
      </w:r>
      <w:r w:rsidRPr="00770A87">
        <w:tab/>
      </w:r>
      <w:r w:rsidRPr="00770A87">
        <w:rPr>
          <w:rStyle w:val="EquationsChar"/>
          <w:rFonts w:eastAsia="TimesNewRoman"/>
          <w:i w:val="0"/>
        </w:rPr>
        <w:t>(</w:t>
      </w:r>
      <w:r w:rsidRPr="00770A87">
        <w:rPr>
          <w:rStyle w:val="EquationsChar"/>
          <w:rFonts w:eastAsia="TimesNewRoman"/>
          <w:i w:val="0"/>
        </w:rPr>
        <w:fldChar w:fldCharType="begin"/>
      </w:r>
      <w:r w:rsidRPr="00770A87">
        <w:rPr>
          <w:rStyle w:val="EquationsChar"/>
          <w:rFonts w:eastAsia="TimesNewRoman"/>
          <w:i w:val="0"/>
        </w:rPr>
        <w:instrText xml:space="preserve"> STYLEREF 1 \s </w:instrText>
      </w:r>
      <w:r w:rsidRPr="00770A87">
        <w:rPr>
          <w:rStyle w:val="EquationsChar"/>
          <w:rFonts w:eastAsia="TimesNewRoman"/>
          <w:i w:val="0"/>
        </w:rPr>
        <w:fldChar w:fldCharType="separate"/>
      </w:r>
      <w:r w:rsidR="00501050">
        <w:rPr>
          <w:rStyle w:val="EquationsChar"/>
          <w:rFonts w:eastAsia="TimesNewRoman"/>
          <w:i w:val="0"/>
          <w:noProof/>
        </w:rPr>
        <w:t>3</w:t>
      </w:r>
      <w:r w:rsidRPr="00770A87">
        <w:rPr>
          <w:rStyle w:val="EquationsChar"/>
          <w:rFonts w:eastAsia="TimesNewRoman"/>
          <w:i w:val="0"/>
        </w:rPr>
        <w:fldChar w:fldCharType="end"/>
      </w:r>
      <w:r w:rsidRPr="00770A87">
        <w:rPr>
          <w:rStyle w:val="EquationsChar"/>
          <w:rFonts w:eastAsia="TimesNewRoman"/>
          <w:i w:val="0"/>
        </w:rPr>
        <w:noBreakHyphen/>
      </w:r>
      <w:r w:rsidRPr="00770A87">
        <w:rPr>
          <w:rStyle w:val="EquationsChar"/>
          <w:rFonts w:eastAsia="TimesNewRoman"/>
          <w:i w:val="0"/>
        </w:rPr>
        <w:fldChar w:fldCharType="begin"/>
      </w:r>
      <w:r w:rsidRPr="00770A87">
        <w:rPr>
          <w:rStyle w:val="EquationsChar"/>
          <w:rFonts w:eastAsia="TimesNewRoman"/>
          <w:i w:val="0"/>
        </w:rPr>
        <w:instrText xml:space="preserve"> SEQ Equation \* ARABIC \s 1 </w:instrText>
      </w:r>
      <w:r w:rsidRPr="00770A87">
        <w:rPr>
          <w:rStyle w:val="EquationsChar"/>
          <w:rFonts w:eastAsia="TimesNewRoman"/>
          <w:i w:val="0"/>
        </w:rPr>
        <w:fldChar w:fldCharType="separate"/>
      </w:r>
      <w:r w:rsidR="00501050">
        <w:rPr>
          <w:rStyle w:val="EquationsChar"/>
          <w:rFonts w:eastAsia="TimesNewRoman"/>
          <w:i w:val="0"/>
          <w:noProof/>
        </w:rPr>
        <w:t>14</w:t>
      </w:r>
      <w:r w:rsidRPr="00770A87">
        <w:rPr>
          <w:rStyle w:val="EquationsChar"/>
          <w:rFonts w:eastAsia="TimesNewRoman"/>
          <w:i w:val="0"/>
        </w:rPr>
        <w:fldChar w:fldCharType="end"/>
      </w:r>
      <w:r w:rsidRPr="00770A87">
        <w:rPr>
          <w:rStyle w:val="EquationsChar"/>
          <w:rFonts w:eastAsia="TimesNewRoman"/>
          <w:i w:val="0"/>
        </w:rPr>
        <w:t>)</w:t>
      </w:r>
    </w:p>
    <w:p w14:paraId="06D6533A" w14:textId="7C6B5D30" w:rsidR="00016183" w:rsidRPr="00770A87" w:rsidRDefault="00016183" w:rsidP="00061E33">
      <w:pPr>
        <w:rPr>
          <w:highlight w:val="yellow"/>
        </w:rPr>
      </w:pPr>
      <w:r w:rsidRPr="00770A87">
        <w:br w:type="page"/>
      </w:r>
    </w:p>
    <w:p w14:paraId="67438EEA" w14:textId="51F1A2A0" w:rsidR="00016183" w:rsidRPr="00770A87" w:rsidRDefault="00016183" w:rsidP="00EE2C2D">
      <w:pPr>
        <w:pStyle w:val="Heading1"/>
      </w:pPr>
      <w:bookmarkStart w:id="410" w:name="_Toc494733008"/>
      <w:bookmarkStart w:id="411" w:name="_Toc494793404"/>
      <w:r w:rsidRPr="00770A87">
        <w:lastRenderedPageBreak/>
        <w:t>MATLAB GUI PROGRAM</w:t>
      </w:r>
      <w:bookmarkEnd w:id="410"/>
      <w:bookmarkEnd w:id="411"/>
    </w:p>
    <w:p w14:paraId="25CEA5B7" w14:textId="203C38D3" w:rsidR="00016183" w:rsidRPr="00770A87" w:rsidRDefault="00016183" w:rsidP="00061E33">
      <w:r w:rsidRPr="00770A87">
        <w:t xml:space="preserve">The previous section highlighted the important variables which are critical for the operation of a program to efficiently model the operation of a solar hybrid system. This section will outline an example calculation from the Solar Solution and how it can be used to size a household. The Solar Solution was coded into the MATLAB workspace with user information entered through a prompting system. This method was selected to allow the user sufficient time to source the correct information, for accurate simulations, and to facilitate smooth navigation. </w:t>
      </w:r>
      <w:r w:rsidR="007514D5">
        <w:t>The full code can be found in Appendix I.</w:t>
      </w:r>
    </w:p>
    <w:p w14:paraId="03B816E1" w14:textId="77777777" w:rsidR="00016183" w:rsidRPr="00770A87" w:rsidRDefault="00016183" w:rsidP="00061E33"/>
    <w:p w14:paraId="48526E75" w14:textId="71ED7DCA" w:rsidR="00016183" w:rsidRPr="00770A87" w:rsidRDefault="00016183" w:rsidP="00061E33">
      <w:r w:rsidRPr="00770A87">
        <w:t>The Solar Solution was split into 5 different tabs which were Data Acquisition, Input Data, Estimated Production, Finance Options, and Display. This design was selected as it gave the user the ability to switch between options and created a user-friendly environment. The following section will explore the Solar Solution and provide snapshots of how the user could input data.</w:t>
      </w:r>
    </w:p>
    <w:p w14:paraId="1D646B9A" w14:textId="6594F507" w:rsidR="00016183" w:rsidRPr="00770A87" w:rsidRDefault="00016183" w:rsidP="00EE2C2D">
      <w:pPr>
        <w:pStyle w:val="Heading2"/>
      </w:pPr>
      <w:bookmarkStart w:id="412" w:name="_Toc494733009"/>
      <w:bookmarkStart w:id="413" w:name="_Toc494793405"/>
      <w:r w:rsidRPr="00770A87">
        <w:t>Data Acquisition</w:t>
      </w:r>
      <w:bookmarkEnd w:id="412"/>
      <w:bookmarkEnd w:id="413"/>
    </w:p>
    <w:p w14:paraId="3080B868" w14:textId="4EBA188D" w:rsidR="00016183" w:rsidRDefault="00016183" w:rsidP="00061E33">
      <w:pPr>
        <w:rPr>
          <w:lang w:eastAsia="en-GB"/>
        </w:rPr>
      </w:pPr>
      <w:r w:rsidRPr="00770A87">
        <w:rPr>
          <w:lang w:eastAsia="en-GB"/>
        </w:rPr>
        <w:t xml:space="preserve">The inputs were entered in the Data Acquisition phase using a prompted style option. </w:t>
      </w:r>
      <w:r w:rsidR="00AF21FB">
        <w:t>Figure 4-1</w:t>
      </w:r>
      <w:r w:rsidRPr="00770A87">
        <w:rPr>
          <w:lang w:eastAsia="en-GB"/>
        </w:rPr>
        <w:t xml:space="preserve"> shows the first screen upon entry to the </w:t>
      </w:r>
      <w:r w:rsidRPr="00770A87">
        <w:t>Solar Solution</w:t>
      </w:r>
      <w:r w:rsidRPr="00770A87">
        <w:rPr>
          <w:lang w:eastAsia="en-GB"/>
        </w:rPr>
        <w:t>.</w:t>
      </w:r>
    </w:p>
    <w:p w14:paraId="57E9CE50" w14:textId="213D3876" w:rsidR="00F55446" w:rsidRDefault="00F55446" w:rsidP="00061E33">
      <w:pPr>
        <w:rPr>
          <w:lang w:eastAsia="en-GB"/>
        </w:rPr>
      </w:pPr>
      <w:r w:rsidRPr="00770A87">
        <w:rPr>
          <w:noProof/>
          <w:lang w:eastAsia="en-AU"/>
        </w:rPr>
        <mc:AlternateContent>
          <mc:Choice Requires="wpg">
            <w:drawing>
              <wp:inline distT="0" distB="0" distL="0" distR="0" wp14:anchorId="44ABD086" wp14:editId="7DAA9652">
                <wp:extent cx="5147310" cy="3287730"/>
                <wp:effectExtent l="19050" t="19050" r="15240" b="8255"/>
                <wp:docPr id="7339" name="Group 7339"/>
                <wp:cNvGraphicFramePr/>
                <a:graphic xmlns:a="http://schemas.openxmlformats.org/drawingml/2006/main">
                  <a:graphicData uri="http://schemas.microsoft.com/office/word/2010/wordprocessingGroup">
                    <wpg:wgp>
                      <wpg:cNvGrpSpPr/>
                      <wpg:grpSpPr>
                        <a:xfrm>
                          <a:off x="0" y="0"/>
                          <a:ext cx="5147310" cy="3287730"/>
                          <a:chOff x="0" y="132083"/>
                          <a:chExt cx="5760720" cy="3512267"/>
                        </a:xfrm>
                      </wpg:grpSpPr>
                      <pic:pic xmlns:pic="http://schemas.openxmlformats.org/drawingml/2006/picture">
                        <pic:nvPicPr>
                          <pic:cNvPr id="249" name="Picture 249"/>
                          <pic:cNvPicPr>
                            <a:picLocks noChangeAspect="1"/>
                          </pic:cNvPicPr>
                        </pic:nvPicPr>
                        <pic:blipFill rotWithShape="1">
                          <a:blip r:embed="rId173"/>
                          <a:srcRect t="3900"/>
                          <a:stretch/>
                        </pic:blipFill>
                        <pic:spPr>
                          <a:xfrm>
                            <a:off x="0" y="132083"/>
                            <a:ext cx="5760720" cy="3254398"/>
                          </a:xfrm>
                          <a:prstGeom prst="rect">
                            <a:avLst/>
                          </a:prstGeom>
                          <a:ln>
                            <a:solidFill>
                              <a:schemeClr val="tx1"/>
                            </a:solidFill>
                          </a:ln>
                        </pic:spPr>
                      </pic:pic>
                      <wps:wsp>
                        <wps:cNvPr id="250" name="Text Box 18"/>
                        <wps:cNvSpPr txBox="1"/>
                        <wps:spPr>
                          <a:xfrm>
                            <a:off x="0" y="3411069"/>
                            <a:ext cx="5731510" cy="233281"/>
                          </a:xfrm>
                          <a:prstGeom prst="rect">
                            <a:avLst/>
                          </a:prstGeom>
                          <a:solidFill>
                            <a:prstClr val="white"/>
                          </a:solidFill>
                          <a:ln>
                            <a:noFill/>
                          </a:ln>
                        </wps:spPr>
                        <wps:txbx>
                          <w:txbxContent>
                            <w:p w14:paraId="6BDD3B6A" w14:textId="5FEE9407" w:rsidR="00D47419" w:rsidRDefault="00D47419" w:rsidP="00061E33">
                              <w:pPr>
                                <w:pStyle w:val="Caption"/>
                                <w:rPr>
                                  <w:szCs w:val="24"/>
                                </w:rPr>
                              </w:pPr>
                              <w:bookmarkStart w:id="414" w:name="_Ref494560154"/>
                              <w:bookmarkStart w:id="415" w:name="_Toc494733094"/>
                              <w:bookmarkStart w:id="416" w:name="_Toc494796276"/>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414"/>
                              <w:bookmarkEnd w:id="415"/>
                              <w:bookmarkEnd w:id="41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ABD086" id="Group 7339" o:spid="_x0000_s1152" style="width:405.3pt;height:258.9pt;mso-position-horizontal-relative:char;mso-position-vertical-relative:line" coordorigin=",1320" coordsize="57607,35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">
                <v:shape id="Picture 249" o:spid="_x0000_s1153" type="#_x0000_t75" style="position:absolute;top:1320;width:57607;height:32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" stroked="t" strokecolor="black [3213]">
                  <v:imagedata r:id="rId174" o:title="" croptop="2556f"/>
                  <v:path arrowok="t"/>
                </v:shape>
                <v:shape id="Text Box 18" o:spid="_x0000_s1154" type="#_x0000_t202" style="position:absolute;top:34110;width:57315;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6BDD3B6A" w14:textId="5FEE9407" w:rsidR="00D47419" w:rsidRDefault="00D47419" w:rsidP="00061E33">
                        <w:pPr>
                          <w:pStyle w:val="Caption"/>
                          <w:rPr>
                            <w:szCs w:val="24"/>
                          </w:rPr>
                        </w:pPr>
                        <w:bookmarkStart w:id="417" w:name="_Ref494560154"/>
                        <w:bookmarkStart w:id="418" w:name="_Toc494733094"/>
                        <w:bookmarkStart w:id="419" w:name="_Toc494796276"/>
                        <w:r>
                          <w:t xml:space="preserve">Figure </w:t>
                        </w:r>
                        <w:fldSimple w:instr=" STYLEREF 1 \s ">
                          <w:r>
                            <w:rPr>
                              <w:noProof/>
                            </w:rPr>
                            <w:t>4</w:t>
                          </w:r>
                        </w:fldSimple>
                        <w:r>
                          <w:noBreakHyphen/>
                        </w:r>
                        <w:fldSimple w:instr=" SEQ Figure \* ARABIC \s 1 ">
                          <w:r>
                            <w:rPr>
                              <w:noProof/>
                            </w:rPr>
                            <w:t>1</w:t>
                          </w:r>
                        </w:fldSimple>
                        <w:r>
                          <w:t xml:space="preserve"> - Entry Screen to GUI prompt</w:t>
                        </w:r>
                        <w:bookmarkEnd w:id="417"/>
                        <w:bookmarkEnd w:id="418"/>
                        <w:bookmarkEnd w:id="419"/>
                      </w:p>
                    </w:txbxContent>
                  </v:textbox>
                </v:shape>
                <w10:anchorlock/>
              </v:group>
            </w:pict>
          </mc:Fallback>
        </mc:AlternateContent>
      </w:r>
    </w:p>
    <w:p w14:paraId="0E4C396F" w14:textId="0B1807F4" w:rsidR="00016183" w:rsidRPr="00770A87" w:rsidRDefault="00F55446" w:rsidP="00061E33">
      <w:pPr>
        <w:rPr>
          <w:lang w:eastAsia="en-AU"/>
        </w:rPr>
      </w:pPr>
      <w:r w:rsidRPr="00770A87">
        <w:rPr>
          <w:noProof/>
          <w:lang w:eastAsia="en-AU"/>
        </w:rPr>
        <w:lastRenderedPageBreak/>
        <mc:AlternateContent>
          <mc:Choice Requires="wpg">
            <w:drawing>
              <wp:anchor distT="0" distB="0" distL="114300" distR="114300" simplePos="0" relativeHeight="251658256" behindDoc="0" locked="0" layoutInCell="1" allowOverlap="1" wp14:anchorId="5A890CB1" wp14:editId="37E9A8E8">
                <wp:simplePos x="0" y="0"/>
                <wp:positionH relativeFrom="margin">
                  <wp:posOffset>0</wp:posOffset>
                </wp:positionH>
                <wp:positionV relativeFrom="paragraph">
                  <wp:posOffset>321766</wp:posOffset>
                </wp:positionV>
                <wp:extent cx="5290820" cy="8412480"/>
                <wp:effectExtent l="0" t="0" r="5080" b="7620"/>
                <wp:wrapSquare wrapText="bothSides"/>
                <wp:docPr id="7252" name="Group 7252"/>
                <wp:cNvGraphicFramePr/>
                <a:graphic xmlns:a="http://schemas.openxmlformats.org/drawingml/2006/main">
                  <a:graphicData uri="http://schemas.microsoft.com/office/word/2010/wordprocessingGroup">
                    <wpg:wgp>
                      <wpg:cNvGrpSpPr/>
                      <wpg:grpSpPr>
                        <a:xfrm>
                          <a:off x="0" y="0"/>
                          <a:ext cx="5290820" cy="8412480"/>
                          <a:chOff x="0" y="61645"/>
                          <a:chExt cx="5731510" cy="8075422"/>
                        </a:xfrm>
                      </wpg:grpSpPr>
                      <wpg:grpSp>
                        <wpg:cNvPr id="7338" name="Group 7338"/>
                        <wpg:cNvGrpSpPr/>
                        <wpg:grpSpPr>
                          <a:xfrm>
                            <a:off x="0" y="61645"/>
                            <a:ext cx="5731510" cy="7853382"/>
                            <a:chOff x="0" y="63262"/>
                            <a:chExt cx="6789420" cy="8059387"/>
                          </a:xfrm>
                        </wpg:grpSpPr>
                        <wpg:grpSp>
                          <wpg:cNvPr id="237" name="Group 237"/>
                          <wpg:cNvGrpSpPr/>
                          <wpg:grpSpPr>
                            <a:xfrm>
                              <a:off x="0" y="63262"/>
                              <a:ext cx="6789420" cy="8059387"/>
                              <a:chOff x="0" y="63262"/>
                              <a:chExt cx="6789783" cy="8059387"/>
                            </a:xfrm>
                          </wpg:grpSpPr>
                          <pic:pic xmlns:pic="http://schemas.openxmlformats.org/drawingml/2006/picture">
                            <pic:nvPicPr>
                              <pic:cNvPr id="239" name="Picture 239"/>
                              <pic:cNvPicPr>
                                <a:picLocks noChangeAspect="1"/>
                              </pic:cNvPicPr>
                            </pic:nvPicPr>
                            <pic:blipFill rotWithShape="1">
                              <a:blip r:embed="rId175"/>
                              <a:srcRect t="3780"/>
                              <a:stretch/>
                            </pic:blipFill>
                            <pic:spPr>
                              <a:xfrm>
                                <a:off x="7257" y="6263384"/>
                                <a:ext cx="3291840" cy="1859265"/>
                              </a:xfrm>
                              <a:prstGeom prst="rect">
                                <a:avLst/>
                              </a:prstGeom>
                            </pic:spPr>
                          </pic:pic>
                          <pic:pic xmlns:pic="http://schemas.openxmlformats.org/drawingml/2006/picture">
                            <pic:nvPicPr>
                              <pic:cNvPr id="240" name="Picture 240"/>
                              <pic:cNvPicPr>
                                <a:picLocks noChangeAspect="1"/>
                              </pic:cNvPicPr>
                            </pic:nvPicPr>
                            <pic:blipFill>
                              <a:blip r:embed="rId176" cstate="print">
                                <a:extLst>
                                  <a:ext uri="{28A0092B-C50C-407E-A947-70E740481C1C}">
                                    <a14:useLocalDpi xmlns:a14="http://schemas.microsoft.com/office/drawing/2010/main" val="0"/>
                                  </a:ext>
                                </a:extLst>
                              </a:blip>
                              <a:stretch>
                                <a:fillRect/>
                              </a:stretch>
                            </pic:blipFill>
                            <pic:spPr>
                              <a:xfrm>
                                <a:off x="3497943" y="6284472"/>
                                <a:ext cx="3291840" cy="1838177"/>
                              </a:xfrm>
                              <a:prstGeom prst="rect">
                                <a:avLst/>
                              </a:prstGeom>
                            </pic:spPr>
                          </pic:pic>
                          <wpg:grpSp>
                            <wpg:cNvPr id="241" name="Group 241"/>
                            <wpg:cNvGrpSpPr/>
                            <wpg:grpSpPr>
                              <a:xfrm>
                                <a:off x="0" y="63262"/>
                                <a:ext cx="6768012" cy="5957599"/>
                                <a:chOff x="0" y="63262"/>
                                <a:chExt cx="6768012" cy="5957599"/>
                              </a:xfrm>
                            </wpg:grpSpPr>
                            <pic:pic xmlns:pic="http://schemas.openxmlformats.org/drawingml/2006/picture">
                              <pic:nvPicPr>
                                <pic:cNvPr id="242" name="Picture 242"/>
                                <pic:cNvPicPr>
                                  <a:picLocks noChangeAspect="1"/>
                                </pic:cNvPicPr>
                              </pic:nvPicPr>
                              <pic:blipFill>
                                <a:blip r:embed="rId177" cstate="print">
                                  <a:extLst>
                                    <a:ext uri="{28A0092B-C50C-407E-A947-70E740481C1C}">
                                      <a14:useLocalDpi xmlns:a14="http://schemas.microsoft.com/office/drawing/2010/main" val="0"/>
                                    </a:ext>
                                  </a:extLst>
                                </a:blip>
                                <a:stretch>
                                  <a:fillRect/>
                                </a:stretch>
                              </pic:blipFill>
                              <pic:spPr>
                                <a:xfrm>
                                  <a:off x="0" y="4175291"/>
                                  <a:ext cx="3291840" cy="1834597"/>
                                </a:xfrm>
                                <a:prstGeom prst="rect">
                                  <a:avLst/>
                                </a:prstGeom>
                              </pic:spPr>
                            </pic:pic>
                            <pic:pic xmlns:pic="http://schemas.openxmlformats.org/drawingml/2006/picture">
                              <pic:nvPicPr>
                                <pic:cNvPr id="243" name="Picture 243"/>
                                <pic:cNvPicPr>
                                  <a:picLocks noChangeAspect="1"/>
                                </pic:cNvPicPr>
                              </pic:nvPicPr>
                              <pic:blipFill>
                                <a:blip r:embed="rId178" cstate="print">
                                  <a:extLst>
                                    <a:ext uri="{28A0092B-C50C-407E-A947-70E740481C1C}">
                                      <a14:useLocalDpi xmlns:a14="http://schemas.microsoft.com/office/drawing/2010/main" val="0"/>
                                    </a:ext>
                                  </a:extLst>
                                </a:blip>
                                <a:stretch>
                                  <a:fillRect/>
                                </a:stretch>
                              </pic:blipFill>
                              <pic:spPr>
                                <a:xfrm>
                                  <a:off x="3476172" y="4143954"/>
                                  <a:ext cx="3291840" cy="1876907"/>
                                </a:xfrm>
                                <a:prstGeom prst="rect">
                                  <a:avLst/>
                                </a:prstGeom>
                              </pic:spPr>
                            </pic:pic>
                            <wpg:grpSp>
                              <wpg:cNvPr id="244" name="Group 244"/>
                              <wpg:cNvGrpSpPr/>
                              <wpg:grpSpPr>
                                <a:xfrm>
                                  <a:off x="7257" y="63262"/>
                                  <a:ext cx="6760755" cy="3944301"/>
                                  <a:chOff x="7257" y="63262"/>
                                  <a:chExt cx="6760755" cy="3944301"/>
                                </a:xfrm>
                              </wpg:grpSpPr>
                              <pic:pic xmlns:pic="http://schemas.openxmlformats.org/drawingml/2006/picture">
                                <pic:nvPicPr>
                                  <pic:cNvPr id="245" name="Picture 245"/>
                                  <pic:cNvPicPr>
                                    <a:picLocks noChangeAspect="1"/>
                                  </pic:cNvPicPr>
                                </pic:nvPicPr>
                                <pic:blipFill rotWithShape="1">
                                  <a:blip r:embed="rId179"/>
                                  <a:srcRect t="3278" b="-1"/>
                                  <a:stretch/>
                                </pic:blipFill>
                                <pic:spPr>
                                  <a:xfrm>
                                    <a:off x="21770" y="63262"/>
                                    <a:ext cx="3291840" cy="1866503"/>
                                  </a:xfrm>
                                  <a:prstGeom prst="rect">
                                    <a:avLst/>
                                  </a:prstGeom>
                                </pic:spPr>
                              </pic:pic>
                              <pic:pic xmlns:pic="http://schemas.openxmlformats.org/drawingml/2006/picture">
                                <pic:nvPicPr>
                                  <pic:cNvPr id="246" name="Picture 246"/>
                                  <pic:cNvPicPr>
                                    <a:picLocks noChangeAspect="1"/>
                                  </pic:cNvPicPr>
                                </pic:nvPicPr>
                                <pic:blipFill rotWithShape="1">
                                  <a:blip r:embed="rId180"/>
                                  <a:srcRect t="3832"/>
                                  <a:stretch/>
                                </pic:blipFill>
                                <pic:spPr>
                                  <a:xfrm>
                                    <a:off x="3476172" y="73805"/>
                                    <a:ext cx="3291840" cy="1852150"/>
                                  </a:xfrm>
                                  <a:prstGeom prst="rect">
                                    <a:avLst/>
                                  </a:prstGeom>
                                </pic:spPr>
                              </pic:pic>
                              <pic:pic xmlns:pic="http://schemas.openxmlformats.org/drawingml/2006/picture">
                                <pic:nvPicPr>
                                  <pic:cNvPr id="247" name="Picture 247"/>
                                  <pic:cNvPicPr>
                                    <a:picLocks noChangeAspect="1"/>
                                  </pic:cNvPicPr>
                                </pic:nvPicPr>
                                <pic:blipFill rotWithShape="1">
                                  <a:blip r:embed="rId181"/>
                                  <a:srcRect t="3893" b="14"/>
                                  <a:stretch/>
                                </pic:blipFill>
                                <pic:spPr>
                                  <a:xfrm>
                                    <a:off x="7257" y="2150754"/>
                                    <a:ext cx="3291840" cy="1856809"/>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2" cstate="print">
                              <a:extLst>
                                <a:ext uri="{28A0092B-C50C-407E-A947-70E740481C1C}">
                                  <a14:useLocalDpi xmlns:a14="http://schemas.microsoft.com/office/drawing/2010/main" val="0"/>
                                </a:ext>
                              </a:extLst>
                            </a:blip>
                            <a:stretch>
                              <a:fillRect/>
                            </a:stretch>
                          </pic:blipFill>
                          <pic:spPr>
                            <a:xfrm>
                              <a:off x="3461656" y="2150906"/>
                              <a:ext cx="3291840" cy="1856940"/>
                            </a:xfrm>
                            <a:prstGeom prst="rect">
                              <a:avLst/>
                            </a:prstGeom>
                          </pic:spPr>
                        </pic:pic>
                      </wpg:grpSp>
                      <wps:wsp>
                        <wps:cNvPr id="7251" name="Text Box 7251"/>
                        <wps:cNvSpPr txBox="1"/>
                        <wps:spPr>
                          <a:xfrm>
                            <a:off x="0" y="7961747"/>
                            <a:ext cx="5731510" cy="175320"/>
                          </a:xfrm>
                          <a:prstGeom prst="rect">
                            <a:avLst/>
                          </a:prstGeom>
                          <a:solidFill>
                            <a:prstClr val="white"/>
                          </a:solidFill>
                          <a:ln>
                            <a:noFill/>
                          </a:ln>
                          <a:effectLst/>
                        </wps:spPr>
                        <wps:txbx>
                          <w:txbxContent>
                            <w:p w14:paraId="3F45E709" w14:textId="09242F37" w:rsidR="00D47419" w:rsidRPr="000E68FD" w:rsidRDefault="00D47419" w:rsidP="00061E33">
                              <w:pPr>
                                <w:pStyle w:val="Caption"/>
                                <w:rPr>
                                  <w:noProof/>
                                  <w:szCs w:val="24"/>
                                </w:rPr>
                              </w:pPr>
                              <w:bookmarkStart w:id="420" w:name="_Toc494733095"/>
                              <w:bookmarkStart w:id="421" w:name="_Toc494796277"/>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420"/>
                              <w:bookmarkEnd w:id="4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890CB1" id="Group 7252" o:spid="_x0000_s1155" style="position:absolute;left:0;text-align:left;margin-left:0;margin-top:25.35pt;width:416.6pt;height:662.4pt;z-index:251658256;mso-position-horizontal-relative:margin;mso-position-vertical-relative:text;mso-width-relative:margin;mso-height-relative:margin" coordorigin=",616" coordsize="57315,8075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&#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">
                <v:group id="Group 7338" o:spid="_x0000_s1156" style="position:absolute;top:616;width:57315;height:78534" coordorigin=",632" coordsize="67894,80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">
                  <v:group id="Group 237" o:spid="_x0000_s1157" style="position:absolute;top:632;width:67894;height:80594" coordorigin=",632" coordsize="67897,80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158" type="#_x0000_t75" style="position:absolute;left:72;top:62633;width:32918;height:18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">
                      <v:imagedata r:id="rId183" o:title="" croptop="2477f"/>
                    </v:shape>
                    <v:shape id="Picture 240" o:spid="_x0000_s1159" type="#_x0000_t75" style="position:absolute;left:34979;top:62844;width:32918;height:18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">
                      <v:imagedata r:id="rId184" o:title=""/>
                    </v:shape>
                    <v:group id="Group 241" o:spid="_x0000_s1160" style="position:absolute;top:632;width:67680;height:59576" coordorigin=",632" coordsize="67680,5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161" type="#_x0000_t75" style="position:absolute;top:41752;width:32918;height:18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">
                        <v:imagedata r:id="rId185" o:title=""/>
                      </v:shape>
                      <v:shape id="Picture 243" o:spid="_x0000_s1162" type="#_x0000_t75" style="position:absolute;left:34761;top:41439;width:32919;height:18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">
                        <v:imagedata r:id="rId186" o:title=""/>
                      </v:shape>
                      <v:group id="Group 244" o:spid="_x0000_s1163" style="position:absolute;left:72;top:632;width:67608;height:39443" coordorigin="72,632" coordsize="67607,39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164" type="#_x0000_t75" style="position:absolute;left:217;top:632;width:32919;height:18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">
                          <v:imagedata r:id="rId187" o:title="" croptop="2148f" cropbottom="-1f"/>
                        </v:shape>
                        <v:shape id="Picture 246" o:spid="_x0000_s1165" type="#_x0000_t75" style="position:absolute;left:34761;top:738;width:32919;height:18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">
                          <v:imagedata r:id="rId188" o:title="" croptop="2511f"/>
                        </v:shape>
                        <v:shape id="Picture 247" o:spid="_x0000_s1166" type="#_x0000_t75" style="position:absolute;left:72;top:21507;width:32918;height:18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">
                          <v:imagedata r:id="rId189" o:title="" croptop="2551f" cropbottom="9f"/>
                        </v:shape>
                      </v:group>
                    </v:group>
                  </v:group>
                  <v:shape id="Picture 238" o:spid="_x0000_s1167" type="#_x0000_t75" style="position:absolute;left:34616;top:21509;width:32918;height:18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">
                    <v:imagedata r:id="rId190" o:title=""/>
                  </v:shape>
                </v:group>
                <v:shape id="Text Box 7251" o:spid="_x0000_s1168" type="#_x0000_t202" style="position:absolute;top:79617;width:57315;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" stroked="f">
                  <v:textbox inset="0,0,0,0">
                    <w:txbxContent>
                      <w:p w14:paraId="3F45E709" w14:textId="09242F37" w:rsidR="00D47419" w:rsidRPr="000E68FD" w:rsidRDefault="00D47419" w:rsidP="00061E33">
                        <w:pPr>
                          <w:pStyle w:val="Caption"/>
                          <w:rPr>
                            <w:noProof/>
                            <w:szCs w:val="24"/>
                          </w:rPr>
                        </w:pPr>
                        <w:bookmarkStart w:id="422" w:name="_Toc494733095"/>
                        <w:bookmarkStart w:id="423" w:name="_Toc494796277"/>
                        <w:r>
                          <w:t xml:space="preserve">Figure </w:t>
                        </w:r>
                        <w:fldSimple w:instr=" STYLEREF 1 \s ">
                          <w:r>
                            <w:rPr>
                              <w:noProof/>
                            </w:rPr>
                            <w:t>4</w:t>
                          </w:r>
                        </w:fldSimple>
                        <w:r>
                          <w:noBreakHyphen/>
                        </w:r>
                        <w:fldSimple w:instr=" SEQ Figure \* ARABIC \s 1 ">
                          <w:r>
                            <w:rPr>
                              <w:noProof/>
                            </w:rPr>
                            <w:t>2</w:t>
                          </w:r>
                        </w:fldSimple>
                        <w:r>
                          <w:t xml:space="preserve"> - </w:t>
                        </w:r>
                        <w:r w:rsidRPr="00195F8F">
                          <w:t>Data Acquisition phase of GUI prompting</w:t>
                        </w:r>
                        <w:bookmarkEnd w:id="422"/>
                        <w:bookmarkEnd w:id="423"/>
                      </w:p>
                    </w:txbxContent>
                  </v:textbox>
                </v:shape>
                <w10:wrap type="square" anchorx="margin"/>
              </v:group>
            </w:pict>
          </mc:Fallback>
        </mc:AlternateContent>
      </w:r>
      <w:r w:rsidR="00016183" w:rsidRPr="00770A87">
        <w:rPr>
          <w:lang w:eastAsia="en-GB"/>
        </w:rPr>
        <w:fldChar w:fldCharType="begin"/>
      </w:r>
      <w:r w:rsidR="00016183" w:rsidRPr="00770A87">
        <w:rPr>
          <w:lang w:eastAsia="en-GB"/>
        </w:rPr>
        <w:instrText xml:space="preserve"> REF _Ref492577787 \h </w:instrText>
      </w:r>
      <w:r w:rsidR="00016183" w:rsidRPr="00770A87">
        <w:rPr>
          <w:lang w:eastAsia="en-GB"/>
        </w:rPr>
      </w:r>
      <w:r w:rsidR="00016183" w:rsidRPr="00770A87">
        <w:rPr>
          <w:lang w:eastAsia="en-GB"/>
        </w:rPr>
        <w:fldChar w:fldCharType="end"/>
      </w:r>
      <w:r>
        <w:rPr>
          <w:lang w:eastAsia="en-GB"/>
        </w:rPr>
        <w:t xml:space="preserve">Figure 4-2 </w:t>
      </w:r>
      <w:r w:rsidR="00061E33">
        <w:rPr>
          <w:lang w:eastAsia="en-GB"/>
        </w:rPr>
        <w:t xml:space="preserve">and Figure 4-3 </w:t>
      </w:r>
      <w:r w:rsidR="00016183" w:rsidRPr="00770A87">
        <w:rPr>
          <w:lang w:eastAsia="en-GB"/>
        </w:rPr>
        <w:t xml:space="preserve">show the succession of </w:t>
      </w:r>
      <w:r w:rsidR="00061E33">
        <w:rPr>
          <w:lang w:eastAsia="en-GB"/>
        </w:rPr>
        <w:t xml:space="preserve">the </w:t>
      </w:r>
      <w:r w:rsidR="00016183" w:rsidRPr="00770A87">
        <w:rPr>
          <w:lang w:eastAsia="en-GB"/>
        </w:rPr>
        <w:t>user prompts.</w:t>
      </w:r>
      <w:r w:rsidR="00016183" w:rsidRPr="00770A87">
        <w:rPr>
          <w:lang w:eastAsia="en-AU"/>
        </w:rPr>
        <w:t xml:space="preserve"> </w:t>
      </w:r>
    </w:p>
    <w:p w14:paraId="7185A047" w14:textId="77777777" w:rsidR="003340DB" w:rsidRDefault="003340DB" w:rsidP="00061E33">
      <w:pPr>
        <w:pStyle w:val="Caption"/>
        <w:rPr>
          <w:lang w:eastAsia="en-GB"/>
        </w:rPr>
      </w:pPr>
      <w:bookmarkStart w:id="424" w:name="_Ref492577787"/>
      <w:bookmarkEnd w:id="424"/>
    </w:p>
    <w:p w14:paraId="569B896D" w14:textId="239196EA" w:rsidR="00016183" w:rsidRPr="00770A87" w:rsidRDefault="00016183" w:rsidP="00061E33">
      <w:pPr>
        <w:pStyle w:val="Caption"/>
        <w:rPr>
          <w:lang w:eastAsia="en-GB"/>
        </w:rPr>
      </w:pPr>
      <w:r w:rsidRPr="00770A87">
        <w:rPr>
          <w:noProof/>
          <w:lang w:eastAsia="en-AU"/>
        </w:rPr>
        <mc:AlternateContent>
          <mc:Choice Requires="wpg">
            <w:drawing>
              <wp:inline distT="0" distB="0" distL="0" distR="0" wp14:anchorId="072DAD3B" wp14:editId="3A75E68E">
                <wp:extent cx="5195684" cy="8432166"/>
                <wp:effectExtent l="0" t="0" r="5080" b="6985"/>
                <wp:docPr id="7337" name="Group 7337"/>
                <wp:cNvGraphicFramePr/>
                <a:graphic xmlns:a="http://schemas.openxmlformats.org/drawingml/2006/main">
                  <a:graphicData uri="http://schemas.microsoft.com/office/word/2010/wordprocessingGroup">
                    <wpg:wgp>
                      <wpg:cNvGrpSpPr/>
                      <wpg:grpSpPr>
                        <a:xfrm>
                          <a:off x="0" y="0"/>
                          <a:ext cx="5195684" cy="8432166"/>
                          <a:chOff x="-26810" y="175881"/>
                          <a:chExt cx="6779027" cy="8432166"/>
                        </a:xfrm>
                      </wpg:grpSpPr>
                      <wpg:grpSp>
                        <wpg:cNvPr id="226" name="Group 226"/>
                        <wpg:cNvGrpSpPr/>
                        <wpg:grpSpPr>
                          <a:xfrm>
                            <a:off x="-26810" y="175881"/>
                            <a:ext cx="6778310" cy="8137121"/>
                            <a:chOff x="-26810" y="175881"/>
                            <a:chExt cx="6778310" cy="8137121"/>
                          </a:xfrm>
                        </wpg:grpSpPr>
                        <pic:pic xmlns:pic="http://schemas.openxmlformats.org/drawingml/2006/picture">
                          <pic:nvPicPr>
                            <pic:cNvPr id="228" name="Picture 228"/>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1674398" y="6381470"/>
                              <a:ext cx="3473171" cy="1931532"/>
                            </a:xfrm>
                            <a:prstGeom prst="rect">
                              <a:avLst/>
                            </a:prstGeom>
                          </pic:spPr>
                        </pic:pic>
                        <wpg:grpSp>
                          <wpg:cNvPr id="229" name="Group 229"/>
                          <wpg:cNvGrpSpPr/>
                          <wpg:grpSpPr>
                            <a:xfrm>
                              <a:off x="-26810" y="175881"/>
                              <a:ext cx="6778310" cy="6072028"/>
                              <a:chOff x="-26810" y="175881"/>
                              <a:chExt cx="6778310" cy="6072028"/>
                            </a:xfrm>
                          </wpg:grpSpPr>
                          <pic:pic xmlns:pic="http://schemas.openxmlformats.org/drawingml/2006/picture">
                            <pic:nvPicPr>
                              <pic:cNvPr id="230" name="Picture 230"/>
                              <pic:cNvPicPr>
                                <a:picLocks noChangeAspect="1"/>
                              </pic:cNvPicPr>
                            </pic:nvPicPr>
                            <pic:blipFill>
                              <a:blip r:embed="rId192" cstate="print">
                                <a:extLst>
                                  <a:ext uri="{28A0092B-C50C-407E-A947-70E740481C1C}">
                                    <a14:useLocalDpi xmlns:a14="http://schemas.microsoft.com/office/drawing/2010/main" val="0"/>
                                  </a:ext>
                                </a:extLst>
                              </a:blip>
                              <a:stretch>
                                <a:fillRect/>
                              </a:stretch>
                            </pic:blipFill>
                            <pic:spPr>
                              <a:xfrm>
                                <a:off x="17927" y="175881"/>
                                <a:ext cx="3291842" cy="1859623"/>
                              </a:xfrm>
                              <a:prstGeom prst="rect">
                                <a:avLst/>
                              </a:prstGeom>
                            </pic:spPr>
                          </pic:pic>
                          <pic:pic xmlns:pic="http://schemas.openxmlformats.org/drawingml/2006/picture">
                            <pic:nvPicPr>
                              <pic:cNvPr id="231" name="Picture 231"/>
                              <pic:cNvPicPr>
                                <a:picLocks noChangeAspect="1"/>
                              </pic:cNvPicPr>
                            </pic:nvPicPr>
                            <pic:blipFill rotWithShape="1">
                              <a:blip r:embed="rId193"/>
                              <a:srcRect l="-2" t="4699" r="11"/>
                              <a:stretch/>
                            </pic:blipFill>
                            <pic:spPr>
                              <a:xfrm>
                                <a:off x="8962" y="2210164"/>
                                <a:ext cx="3291529" cy="1931543"/>
                              </a:xfrm>
                              <a:prstGeom prst="rect">
                                <a:avLst/>
                              </a:prstGeom>
                            </pic:spPr>
                          </pic:pic>
                          <pic:pic xmlns:pic="http://schemas.openxmlformats.org/drawingml/2006/picture">
                            <pic:nvPicPr>
                              <pic:cNvPr id="232" name="Picture 232"/>
                              <pic:cNvPicPr>
                                <a:picLocks noChangeAspect="1"/>
                              </pic:cNvPicPr>
                            </pic:nvPicPr>
                            <pic:blipFill rotWithShape="1">
                              <a:blip r:embed="rId194"/>
                              <a:srcRect l="-9" t="3748" r="18"/>
                              <a:stretch/>
                            </pic:blipFill>
                            <pic:spPr>
                              <a:xfrm>
                                <a:off x="3459971" y="2189617"/>
                                <a:ext cx="3291529" cy="1927024"/>
                              </a:xfrm>
                              <a:prstGeom prst="rect">
                                <a:avLst/>
                              </a:prstGeom>
                            </pic:spPr>
                          </pic:pic>
                          <pic:pic xmlns:pic="http://schemas.openxmlformats.org/drawingml/2006/picture">
                            <pic:nvPicPr>
                              <pic:cNvPr id="233" name="Picture 233"/>
                              <pic:cNvPicPr>
                                <a:picLocks noChangeAspect="1"/>
                              </pic:cNvPicPr>
                            </pic:nvPicPr>
                            <pic:blipFill rotWithShape="1">
                              <a:blip r:embed="rId195"/>
                              <a:srcRect l="-2" t="3212" r="11"/>
                              <a:stretch/>
                            </pic:blipFill>
                            <pic:spPr>
                              <a:xfrm>
                                <a:off x="-26810" y="4264997"/>
                                <a:ext cx="3291528" cy="1982912"/>
                              </a:xfrm>
                              <a:prstGeom prst="rect">
                                <a:avLst/>
                              </a:prstGeom>
                            </pic:spPr>
                          </pic:pic>
                          <pic:pic xmlns:pic="http://schemas.openxmlformats.org/drawingml/2006/picture">
                            <pic:nvPicPr>
                              <pic:cNvPr id="234" name="Picture 234"/>
                              <pic:cNvPicPr>
                                <a:picLocks noChangeAspect="1"/>
                              </pic:cNvPicPr>
                            </pic:nvPicPr>
                            <pic:blipFill>
                              <a:blip r:embed="rId196" cstate="print">
                                <a:extLst>
                                  <a:ext uri="{28A0092B-C50C-407E-A947-70E740481C1C}">
                                    <a14:useLocalDpi xmlns:a14="http://schemas.microsoft.com/office/drawing/2010/main" val="0"/>
                                  </a:ext>
                                </a:extLst>
                              </a:blip>
                              <a:stretch>
                                <a:fillRect/>
                              </a:stretch>
                            </pic:blipFill>
                            <pic:spPr>
                              <a:xfrm>
                                <a:off x="3459314" y="4275271"/>
                                <a:ext cx="3291842" cy="1962364"/>
                              </a:xfrm>
                              <a:prstGeom prst="rect">
                                <a:avLst/>
                              </a:prstGeom>
                            </pic:spPr>
                          </pic:pic>
                          <pic:pic xmlns:pic="http://schemas.openxmlformats.org/drawingml/2006/picture">
                            <pic:nvPicPr>
                              <pic:cNvPr id="235" name="Picture 235"/>
                              <pic:cNvPicPr>
                                <a:picLocks noChangeAspect="1"/>
                              </pic:cNvPicPr>
                            </pic:nvPicPr>
                            <pic:blipFill>
                              <a:blip r:embed="rId197" cstate="print">
                                <a:extLst>
                                  <a:ext uri="{28A0092B-C50C-407E-A947-70E740481C1C}">
                                    <a14:useLocalDpi xmlns:a14="http://schemas.microsoft.com/office/drawing/2010/main" val="0"/>
                                  </a:ext>
                                </a:extLst>
                              </a:blip>
                              <a:stretch>
                                <a:fillRect/>
                              </a:stretch>
                            </pic:blipFill>
                            <pic:spPr>
                              <a:xfrm>
                                <a:off x="3459642" y="175920"/>
                                <a:ext cx="3291204" cy="1859583"/>
                              </a:xfrm>
                              <a:prstGeom prst="rect">
                                <a:avLst/>
                              </a:prstGeom>
                            </pic:spPr>
                          </pic:pic>
                        </wpg:grpSp>
                      </wpg:grpSp>
                      <wps:wsp>
                        <wps:cNvPr id="227" name="Text Box 7291"/>
                        <wps:cNvSpPr txBox="1"/>
                        <wps:spPr>
                          <a:xfrm>
                            <a:off x="0" y="8415756"/>
                            <a:ext cx="6752217" cy="192291"/>
                          </a:xfrm>
                          <a:prstGeom prst="rect">
                            <a:avLst/>
                          </a:prstGeom>
                          <a:solidFill>
                            <a:prstClr val="white"/>
                          </a:solidFill>
                          <a:ln>
                            <a:noFill/>
                          </a:ln>
                        </wps:spPr>
                        <wps:txbx>
                          <w:txbxContent>
                            <w:p w14:paraId="2EDC96F7" w14:textId="3F2D3AD3" w:rsidR="00D47419" w:rsidRDefault="00D47419" w:rsidP="00061E33">
                              <w:pPr>
                                <w:pStyle w:val="Caption"/>
                                <w:rPr>
                                  <w:szCs w:val="24"/>
                                  <w:lang w:val="en-GB" w:eastAsia="en-GB"/>
                                </w:rPr>
                              </w:pPr>
                              <w:bookmarkStart w:id="425" w:name="_Ref492577838"/>
                              <w:bookmarkStart w:id="426" w:name="_Toc494733096"/>
                              <w:bookmarkStart w:id="427" w:name="_Toc494796278"/>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425"/>
                              <w:bookmarkEnd w:id="426"/>
                              <w:bookmarkEnd w:id="42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2DAD3B" id="Group 7337" o:spid="_x0000_s1169" style="width:409.1pt;height:663.95pt;mso-position-horizontal-relative:char;mso-position-vertical-relative:line" coordorigin="-268,1758" coordsize="67790,843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">
                <v:group id="Group 226" o:spid="_x0000_s1170" style="position:absolute;left:-268;top:1758;width:67783;height:81372" coordorigin="-268,1758" coordsize="67783,81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71" type="#_x0000_t75" style="position:absolute;left:16743;top:63814;width:34732;height:19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">
                    <v:imagedata r:id="rId198" o:title=""/>
                  </v:shape>
                  <v:group id="Group 229" o:spid="_x0000_s1172" style="position:absolute;left:-268;top:1758;width:67783;height:60721" coordorigin="-268,1758" coordsize="67783,6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73" type="#_x0000_t75" style="position:absolute;left:179;top:1758;width:32918;height:18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">
                      <v:imagedata r:id="rId199" o:title=""/>
                    </v:shape>
                    <v:shape id="Picture 231" o:spid="_x0000_s1174" type="#_x0000_t75" style="position:absolute;left:89;top:22101;width:32915;height:19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">
                      <v:imagedata r:id="rId200" o:title="" croptop="3080f" cropleft="-1f" cropright="7f"/>
                    </v:shape>
                    <v:shape id="Picture 232" o:spid="_x0000_s1175" type="#_x0000_t75" style="position:absolute;left:34599;top:21896;width:32916;height:19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">
                      <v:imagedata r:id="rId201" o:title="" croptop="2456f" cropleft="-6f" cropright="12f"/>
                    </v:shape>
                    <v:shape id="Picture 233" o:spid="_x0000_s1176" type="#_x0000_t75" style="position:absolute;left:-268;top:42649;width:32915;height:19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">
                      <v:imagedata r:id="rId202" o:title="" croptop="2105f" cropleft="-1f" cropright="7f"/>
                    </v:shape>
                    <v:shape id="Picture 234" o:spid="_x0000_s1177" type="#_x0000_t75" style="position:absolute;left:34593;top:42752;width:32918;height:1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">
                      <v:imagedata r:id="rId203" o:title=""/>
                    </v:shape>
                    <v:shape id="Picture 235" o:spid="_x0000_s1178" type="#_x0000_t75" style="position:absolute;left:34596;top:1759;width:32912;height:18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">
                      <v:imagedata r:id="rId204" o:title=""/>
                    </v:shape>
                  </v:group>
                </v:group>
                <v:shape id="Text Box 7291" o:spid="_x0000_s1179" type="#_x0000_t202" style="position:absolute;top:84157;width:67522;height:1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" stroked="f">
                  <v:textbox inset="0,0,0,0">
                    <w:txbxContent>
                      <w:p w14:paraId="2EDC96F7" w14:textId="3F2D3AD3" w:rsidR="00D47419" w:rsidRDefault="00D47419" w:rsidP="00061E33">
                        <w:pPr>
                          <w:pStyle w:val="Caption"/>
                          <w:rPr>
                            <w:szCs w:val="24"/>
                            <w:lang w:val="en-GB" w:eastAsia="en-GB"/>
                          </w:rPr>
                        </w:pPr>
                        <w:bookmarkStart w:id="428" w:name="_Ref492577838"/>
                        <w:bookmarkStart w:id="429" w:name="_Toc494733096"/>
                        <w:bookmarkStart w:id="430" w:name="_Toc494796278"/>
                        <w:r>
                          <w:t xml:space="preserve">Figure </w:t>
                        </w:r>
                        <w:fldSimple w:instr=" STYLEREF 1 \s ">
                          <w:r>
                            <w:rPr>
                              <w:noProof/>
                            </w:rPr>
                            <w:t>4</w:t>
                          </w:r>
                        </w:fldSimple>
                        <w:r>
                          <w:noBreakHyphen/>
                        </w:r>
                        <w:fldSimple w:instr=" SEQ Figure \* ARABIC \s 1 ">
                          <w:r>
                            <w:rPr>
                              <w:noProof/>
                            </w:rPr>
                            <w:t>3</w:t>
                          </w:r>
                        </w:fldSimple>
                        <w:r>
                          <w:t xml:space="preserve"> - Data Acquisition phase of GUI prompting (continued)</w:t>
                        </w:r>
                        <w:bookmarkEnd w:id="428"/>
                        <w:bookmarkEnd w:id="429"/>
                        <w:bookmarkEnd w:id="430"/>
                      </w:p>
                    </w:txbxContent>
                  </v:textbox>
                </v:shape>
                <w10:anchorlock/>
              </v:group>
            </w:pict>
          </mc:Fallback>
        </mc:AlternateContent>
      </w:r>
    </w:p>
    <w:p w14:paraId="27F41089" w14:textId="480D6D8F" w:rsidR="00016183" w:rsidRPr="00770A87" w:rsidRDefault="00016183" w:rsidP="00EE2C2D">
      <w:pPr>
        <w:pStyle w:val="Heading2"/>
      </w:pPr>
      <w:bookmarkStart w:id="431" w:name="_Toc494733010"/>
      <w:bookmarkStart w:id="432" w:name="_Toc494793406"/>
      <w:r w:rsidRPr="00770A87">
        <w:lastRenderedPageBreak/>
        <w:t>Input Data</w:t>
      </w:r>
      <w:bookmarkEnd w:id="431"/>
      <w:bookmarkEnd w:id="432"/>
    </w:p>
    <w:p w14:paraId="592B2DDC" w14:textId="55F77FBC" w:rsidR="00016183" w:rsidRPr="00770A87" w:rsidRDefault="00016183" w:rsidP="00061E33">
      <w:pPr>
        <w:rPr>
          <w:lang w:eastAsia="en-GB"/>
        </w:rPr>
      </w:pPr>
      <w:r w:rsidRPr="00770A87">
        <w:rPr>
          <w:lang w:eastAsia="en-GB"/>
        </w:rPr>
        <w:t xml:space="preserve">The Input Data tab is automatically selected after the final prompt has been answered on the Data Acquisition tab. This displays to the user all the information which has been entered and allows verification before checking the results. This tab is shown in </w:t>
      </w:r>
      <w:r w:rsidRPr="00770A87">
        <w:rPr>
          <w:lang w:eastAsia="en-GB"/>
        </w:rPr>
        <w:fldChar w:fldCharType="begin"/>
      </w:r>
      <w:r w:rsidRPr="00770A87">
        <w:rPr>
          <w:lang w:eastAsia="en-GB"/>
        </w:rPr>
        <w:instrText xml:space="preserve"> REF _Ref493335973 \h </w:instrText>
      </w:r>
      <w:r w:rsidRPr="00770A87">
        <w:rPr>
          <w:lang w:eastAsia="en-GB"/>
        </w:rPr>
      </w:r>
      <w:r w:rsidRPr="00770A87">
        <w:rPr>
          <w:lang w:eastAsia="en-GB"/>
        </w:rPr>
        <w:fldChar w:fldCharType="separate"/>
      </w:r>
      <w:r w:rsidR="00501050">
        <w:t xml:space="preserve">Figure </w:t>
      </w:r>
      <w:r w:rsidR="00501050">
        <w:rPr>
          <w:noProof/>
        </w:rPr>
        <w:t>4</w:t>
      </w:r>
      <w:r w:rsidR="00501050">
        <w:noBreakHyphen/>
      </w:r>
      <w:r w:rsidR="00501050">
        <w:rPr>
          <w:noProof/>
        </w:rPr>
        <w:t>4</w:t>
      </w:r>
      <w:r w:rsidR="00501050">
        <w:t xml:space="preserve"> - </w:t>
      </w:r>
      <w:r w:rsidR="00501050" w:rsidRPr="006F74D4">
        <w:t>Input Data tab</w:t>
      </w:r>
      <w:r w:rsidRPr="00770A87">
        <w:rPr>
          <w:lang w:eastAsia="en-GB"/>
        </w:rPr>
        <w:fldChar w:fldCharType="end"/>
      </w:r>
      <w:r w:rsidRPr="00770A87">
        <w:rPr>
          <w:lang w:eastAsia="en-GB"/>
        </w:rPr>
        <w:t>.</w:t>
      </w:r>
    </w:p>
    <w:p w14:paraId="688B45CF" w14:textId="77777777" w:rsidR="00016183" w:rsidRPr="00770A87" w:rsidRDefault="00016183" w:rsidP="00061E33">
      <w:pPr>
        <w:rPr>
          <w:lang w:eastAsia="en-GB"/>
        </w:rPr>
      </w:pPr>
    </w:p>
    <w:p w14:paraId="4201FDD3" w14:textId="77777777" w:rsidR="00016183" w:rsidRPr="00770A87" w:rsidRDefault="00016183" w:rsidP="00061E33">
      <w:pPr>
        <w:rPr>
          <w:lang w:eastAsia="en-GB"/>
        </w:rPr>
      </w:pPr>
      <w:r w:rsidRPr="00770A87">
        <w:rPr>
          <w:noProof/>
          <w:lang w:eastAsia="en-AU"/>
        </w:rPr>
        <mc:AlternateContent>
          <mc:Choice Requires="wpg">
            <w:drawing>
              <wp:inline distT="0" distB="0" distL="0" distR="0" wp14:anchorId="114BA7E2" wp14:editId="581AA7B5">
                <wp:extent cx="5208998" cy="4036842"/>
                <wp:effectExtent l="19050" t="19050" r="10795" b="1905"/>
                <wp:docPr id="7341" name="Group 7341"/>
                <wp:cNvGraphicFramePr/>
                <a:graphic xmlns:a="http://schemas.openxmlformats.org/drawingml/2006/main">
                  <a:graphicData uri="http://schemas.microsoft.com/office/word/2010/wordprocessingGroup">
                    <wpg:wgp>
                      <wpg:cNvGrpSpPr/>
                      <wpg:grpSpPr>
                        <a:xfrm>
                          <a:off x="0" y="0"/>
                          <a:ext cx="5208998" cy="4036842"/>
                          <a:chOff x="0" y="60924"/>
                          <a:chExt cx="6226386" cy="4008791"/>
                        </a:xfrm>
                      </wpg:grpSpPr>
                      <pic:pic xmlns:pic="http://schemas.openxmlformats.org/drawingml/2006/picture">
                        <pic:nvPicPr>
                          <pic:cNvPr id="7336" name="Picture 7336"/>
                          <pic:cNvPicPr>
                            <a:picLocks noChangeAspect="1"/>
                          </pic:cNvPicPr>
                        </pic:nvPicPr>
                        <pic:blipFill>
                          <a:blip r:embed="rId205" cstate="print">
                            <a:extLst>
                              <a:ext uri="{28A0092B-C50C-407E-A947-70E740481C1C}">
                                <a14:useLocalDpi xmlns:a14="http://schemas.microsoft.com/office/drawing/2010/main" val="0"/>
                              </a:ext>
                            </a:extLst>
                          </a:blip>
                          <a:stretch>
                            <a:fillRect/>
                          </a:stretch>
                        </pic:blipFill>
                        <pic:spPr bwMode="auto">
                          <a:xfrm>
                            <a:off x="0" y="60924"/>
                            <a:ext cx="6217920" cy="3516117"/>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697828"/>
                            <a:ext cx="6217920" cy="371887"/>
                          </a:xfrm>
                          <a:prstGeom prst="rect">
                            <a:avLst/>
                          </a:prstGeom>
                          <a:solidFill>
                            <a:prstClr val="white"/>
                          </a:solidFill>
                          <a:ln>
                            <a:noFill/>
                          </a:ln>
                        </wps:spPr>
                        <wps:txbx>
                          <w:txbxContent>
                            <w:p w14:paraId="6EFE6FC0" w14:textId="5E16F7F4" w:rsidR="00D47419" w:rsidRPr="00BD4D22" w:rsidRDefault="00D47419" w:rsidP="00061E33">
                              <w:pPr>
                                <w:pStyle w:val="Caption"/>
                                <w:rPr>
                                  <w:szCs w:val="24"/>
                                </w:rPr>
                              </w:pPr>
                              <w:bookmarkStart w:id="433" w:name="_Ref493335973"/>
                              <w:bookmarkStart w:id="434" w:name="_Toc494733097"/>
                              <w:bookmarkStart w:id="435" w:name="_Toc494796279"/>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433"/>
                              <w:bookmarkEnd w:id="434"/>
                              <w:bookmarkEnd w:id="4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4BA7E2" id="Group 7341" o:spid="_x0000_s1180" style="width:410.15pt;height:317.85pt;mso-position-horizontal-relative:char;mso-position-vertical-relative:line" coordorigin=",609" coordsize="62263,4008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">
                <v:shape id="Picture 7336" o:spid="_x0000_s1181" type="#_x0000_t75" style="position:absolute;top:609;width:62179;height:35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" stroked="t" strokecolor="black [3213]">
                  <v:imagedata r:id="rId206" o:title=""/>
                  <v:path arrowok="t"/>
                </v:shape>
                <v:shape id="Text Box 7340" o:spid="_x0000_s1182" type="#_x0000_t202" style="position:absolute;left:84;top:36978;width:62179;height:3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6EFE6FC0" w14:textId="5E16F7F4" w:rsidR="00D47419" w:rsidRPr="00BD4D22" w:rsidRDefault="00D47419" w:rsidP="00061E33">
                        <w:pPr>
                          <w:pStyle w:val="Caption"/>
                          <w:rPr>
                            <w:szCs w:val="24"/>
                          </w:rPr>
                        </w:pPr>
                        <w:bookmarkStart w:id="436" w:name="_Ref493335973"/>
                        <w:bookmarkStart w:id="437" w:name="_Toc494733097"/>
                        <w:bookmarkStart w:id="438" w:name="_Toc494796279"/>
                        <w:r>
                          <w:t xml:space="preserve">Figure </w:t>
                        </w:r>
                        <w:fldSimple w:instr=" STYLEREF 1 \s ">
                          <w:r>
                            <w:rPr>
                              <w:noProof/>
                            </w:rPr>
                            <w:t>4</w:t>
                          </w:r>
                        </w:fldSimple>
                        <w:r>
                          <w:noBreakHyphen/>
                        </w:r>
                        <w:fldSimple w:instr=" SEQ Figure \* ARABIC \s 1 ">
                          <w:r>
                            <w:rPr>
                              <w:noProof/>
                            </w:rPr>
                            <w:t>4</w:t>
                          </w:r>
                        </w:fldSimple>
                        <w:r>
                          <w:t xml:space="preserve"> - </w:t>
                        </w:r>
                        <w:r w:rsidRPr="006F74D4">
                          <w:t>Input Data tab</w:t>
                        </w:r>
                        <w:bookmarkEnd w:id="436"/>
                        <w:bookmarkEnd w:id="437"/>
                        <w:bookmarkEnd w:id="438"/>
                      </w:p>
                    </w:txbxContent>
                  </v:textbox>
                </v:shape>
                <w10:anchorlock/>
              </v:group>
            </w:pict>
          </mc:Fallback>
        </mc:AlternateContent>
      </w:r>
    </w:p>
    <w:p w14:paraId="61736982" w14:textId="77777777" w:rsidR="00016183" w:rsidRPr="00770A87" w:rsidRDefault="00016183" w:rsidP="00EE2C2D">
      <w:pPr>
        <w:pStyle w:val="Heading2"/>
        <w:numPr>
          <w:ilvl w:val="1"/>
          <w:numId w:val="33"/>
        </w:numPr>
      </w:pPr>
      <w:r w:rsidRPr="00770A87">
        <w:br w:type="page"/>
      </w:r>
    </w:p>
    <w:p w14:paraId="23A3829C" w14:textId="3E5EFB42" w:rsidR="00016183" w:rsidRPr="00770A87" w:rsidRDefault="00016183" w:rsidP="00EE2C2D">
      <w:pPr>
        <w:pStyle w:val="Heading2"/>
      </w:pPr>
      <w:bookmarkStart w:id="439" w:name="_Toc494733011"/>
      <w:bookmarkStart w:id="440" w:name="_Toc494793407"/>
      <w:r w:rsidRPr="00770A87">
        <w:lastRenderedPageBreak/>
        <w:t>Estimated Production</w:t>
      </w:r>
      <w:bookmarkEnd w:id="439"/>
      <w:bookmarkEnd w:id="440"/>
    </w:p>
    <w:p w14:paraId="52D6611B" w14:textId="4DCE28B7" w:rsidR="00016183" w:rsidRPr="00770A87" w:rsidRDefault="00016183" w:rsidP="00061E33">
      <w:pPr>
        <w:rPr>
          <w:lang w:eastAsia="en-GB"/>
        </w:rPr>
      </w:pPr>
      <w:r w:rsidRPr="00770A87">
        <w:rPr>
          <w:lang w:eastAsia="en-GB"/>
        </w:rPr>
        <w:t xml:space="preserve">The Estimated Production tab shows the estimated daily production for the solar system by the solar panels, the storage from the batteries and how much electricity will be imported. The daily cost headings allow the user to compare how much they are spending per day on import and export and their actual savings for a day. This allows an easy comparison and effective savings. The Monthly Average kWhr Production graph shows how much they can expect their solar system to produce per day per month. This tab is shown in </w:t>
      </w:r>
      <w:r w:rsidRPr="00770A87">
        <w:rPr>
          <w:lang w:eastAsia="en-GB"/>
        </w:rPr>
        <w:fldChar w:fldCharType="begin"/>
      </w:r>
      <w:r w:rsidRPr="00770A87">
        <w:rPr>
          <w:lang w:eastAsia="en-GB"/>
        </w:rPr>
        <w:instrText xml:space="preserve"> REF _Ref492622850 \h </w:instrText>
      </w:r>
      <w:r w:rsidRPr="00770A87">
        <w:rPr>
          <w:lang w:eastAsia="en-GB"/>
        </w:rPr>
      </w:r>
      <w:r w:rsidRPr="00770A87">
        <w:rPr>
          <w:lang w:eastAsia="en-GB"/>
        </w:rPr>
        <w:fldChar w:fldCharType="separate"/>
      </w:r>
      <w:r w:rsidR="00501050">
        <w:t xml:space="preserve">Figure </w:t>
      </w:r>
      <w:r w:rsidR="00501050">
        <w:rPr>
          <w:noProof/>
        </w:rPr>
        <w:t>4</w:t>
      </w:r>
      <w:r w:rsidR="00501050">
        <w:noBreakHyphen/>
      </w:r>
      <w:r w:rsidR="00501050">
        <w:rPr>
          <w:noProof/>
        </w:rPr>
        <w:t>5</w:t>
      </w:r>
      <w:r w:rsidR="00501050">
        <w:t xml:space="preserve"> - Estimated Production tab</w:t>
      </w:r>
      <w:r w:rsidRPr="00770A87">
        <w:rPr>
          <w:lang w:eastAsia="en-GB"/>
        </w:rPr>
        <w:fldChar w:fldCharType="end"/>
      </w:r>
      <w:r w:rsidRPr="00770A87">
        <w:rPr>
          <w:lang w:eastAsia="en-GB"/>
        </w:rPr>
        <w:t>.</w:t>
      </w:r>
    </w:p>
    <w:p w14:paraId="055818C3" w14:textId="77777777" w:rsidR="00016183" w:rsidRPr="00770A87" w:rsidRDefault="00016183" w:rsidP="00061E33">
      <w:pPr>
        <w:rPr>
          <w:lang w:eastAsia="en-GB"/>
        </w:rPr>
      </w:pPr>
      <w:r w:rsidRPr="00770A87">
        <w:rPr>
          <w:noProof/>
          <w:lang w:eastAsia="en-AU"/>
        </w:rPr>
        <mc:AlternateContent>
          <mc:Choice Requires="wpg">
            <w:drawing>
              <wp:anchor distT="0" distB="0" distL="114300" distR="114300" simplePos="0" relativeHeight="251658251" behindDoc="0" locked="0" layoutInCell="1" allowOverlap="1" wp14:anchorId="6CAC46C8" wp14:editId="11A0A798">
                <wp:simplePos x="0" y="0"/>
                <wp:positionH relativeFrom="margin">
                  <wp:align>right</wp:align>
                </wp:positionH>
                <wp:positionV relativeFrom="paragraph">
                  <wp:posOffset>214630</wp:posOffset>
                </wp:positionV>
                <wp:extent cx="5198110" cy="4232275"/>
                <wp:effectExtent l="19050" t="19050" r="21590" b="0"/>
                <wp:wrapSquare wrapText="bothSides"/>
                <wp:docPr id="7333" name="Group 7333"/>
                <wp:cNvGraphicFramePr/>
                <a:graphic xmlns:a="http://schemas.openxmlformats.org/drawingml/2006/main">
                  <a:graphicData uri="http://schemas.microsoft.com/office/word/2010/wordprocessingGroup">
                    <wpg:wgp>
                      <wpg:cNvGrpSpPr/>
                      <wpg:grpSpPr>
                        <a:xfrm>
                          <a:off x="0" y="0"/>
                          <a:ext cx="5198110" cy="4232275"/>
                          <a:chOff x="0" y="26754"/>
                          <a:chExt cx="6045618" cy="4015929"/>
                        </a:xfrm>
                      </wpg:grpSpPr>
                      <pic:pic xmlns:pic="http://schemas.openxmlformats.org/drawingml/2006/picture">
                        <pic:nvPicPr>
                          <pic:cNvPr id="222" name="Picture 222"/>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26754"/>
                            <a:ext cx="6045618" cy="3441119"/>
                          </a:xfrm>
                          <a:prstGeom prst="rect">
                            <a:avLst/>
                          </a:prstGeom>
                          <a:ln>
                            <a:solidFill>
                              <a:schemeClr val="tx1"/>
                            </a:solidFill>
                          </a:ln>
                        </pic:spPr>
                      </pic:pic>
                      <wps:wsp>
                        <wps:cNvPr id="223" name="Text Box 7312"/>
                        <wps:cNvSpPr txBox="1"/>
                        <wps:spPr>
                          <a:xfrm>
                            <a:off x="131949" y="3601450"/>
                            <a:ext cx="5760720" cy="441233"/>
                          </a:xfrm>
                          <a:prstGeom prst="rect">
                            <a:avLst/>
                          </a:prstGeom>
                          <a:solidFill>
                            <a:prstClr val="white"/>
                          </a:solidFill>
                          <a:ln>
                            <a:noFill/>
                          </a:ln>
                        </wps:spPr>
                        <wps:txbx>
                          <w:txbxContent>
                            <w:p w14:paraId="76E78D57" w14:textId="7363769F" w:rsidR="00D47419" w:rsidRDefault="00D47419" w:rsidP="00061E33">
                              <w:pPr>
                                <w:pStyle w:val="Caption"/>
                                <w:rPr>
                                  <w:szCs w:val="24"/>
                                </w:rPr>
                              </w:pPr>
                              <w:bookmarkStart w:id="441" w:name="_Ref492622850"/>
                              <w:bookmarkStart w:id="442" w:name="_Toc494733098"/>
                              <w:bookmarkStart w:id="443" w:name="_Toc494796280"/>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441"/>
                              <w:bookmarkEnd w:id="442"/>
                              <w:bookmarkEnd w:id="443"/>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C46C8" id="Group 7333" o:spid="_x0000_s1183" style="position:absolute;left:0;text-align:left;margin-left:358.1pt;margin-top:16.9pt;width:409.3pt;height:333.25pt;z-index:251658251;mso-position-horizontal:right;mso-position-horizontal-relative:margin;mso-position-vertical-relative:text;mso-width-relative:margin;mso-height-relative:margin" coordorigin=",267" coordsize="60456,401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">
                <v:shape id="Picture 222" o:spid="_x0000_s1184" type="#_x0000_t75" style="position:absolute;top:267;width:60456;height:34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" stroked="t" strokecolor="black [3213]">
                  <v:imagedata r:id="rId208" o:title=""/>
                  <v:path arrowok="t"/>
                </v:shape>
                <v:shape id="Text Box 7312" o:spid="_x0000_s1185" type="#_x0000_t202" style="position:absolute;left:1319;top:36014;width:57607;height:4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6E78D57" w14:textId="7363769F" w:rsidR="00D47419" w:rsidRDefault="00D47419" w:rsidP="00061E33">
                        <w:pPr>
                          <w:pStyle w:val="Caption"/>
                          <w:rPr>
                            <w:szCs w:val="24"/>
                          </w:rPr>
                        </w:pPr>
                        <w:bookmarkStart w:id="444" w:name="_Ref492622850"/>
                        <w:bookmarkStart w:id="445" w:name="_Toc494733098"/>
                        <w:bookmarkStart w:id="446" w:name="_Toc494796280"/>
                        <w:r>
                          <w:t xml:space="preserve">Figure </w:t>
                        </w:r>
                        <w:fldSimple w:instr=" STYLEREF 1 \s ">
                          <w:r>
                            <w:rPr>
                              <w:noProof/>
                            </w:rPr>
                            <w:t>4</w:t>
                          </w:r>
                        </w:fldSimple>
                        <w:r>
                          <w:noBreakHyphen/>
                        </w:r>
                        <w:fldSimple w:instr=" SEQ Figure \* ARABIC \s 1 ">
                          <w:r>
                            <w:rPr>
                              <w:noProof/>
                            </w:rPr>
                            <w:t>5</w:t>
                          </w:r>
                        </w:fldSimple>
                        <w:r>
                          <w:t xml:space="preserve"> - Estimated Production tab</w:t>
                        </w:r>
                        <w:bookmarkEnd w:id="444"/>
                        <w:bookmarkEnd w:id="445"/>
                        <w:bookmarkEnd w:id="446"/>
                      </w:p>
                    </w:txbxContent>
                  </v:textbox>
                </v:shape>
                <w10:wrap type="square" anchorx="margin"/>
              </v:group>
            </w:pict>
          </mc:Fallback>
        </mc:AlternateContent>
      </w:r>
    </w:p>
    <w:p w14:paraId="1FBA9D0D" w14:textId="77777777" w:rsidR="00016183" w:rsidRPr="00770A87" w:rsidRDefault="00016183" w:rsidP="00061E33">
      <w:pPr>
        <w:rPr>
          <w:lang w:eastAsia="en-GB"/>
        </w:rPr>
      </w:pPr>
    </w:p>
    <w:p w14:paraId="5527B5A4" w14:textId="77777777" w:rsidR="00016183" w:rsidRPr="00770A87" w:rsidRDefault="00016183" w:rsidP="00061E33">
      <w:pPr>
        <w:rPr>
          <w:lang w:eastAsia="en-GB"/>
        </w:rPr>
      </w:pPr>
    </w:p>
    <w:p w14:paraId="6F703E13" w14:textId="77777777" w:rsidR="00016183" w:rsidRPr="00770A87" w:rsidRDefault="00016183" w:rsidP="00061E33">
      <w:pPr>
        <w:rPr>
          <w:lang w:eastAsia="en-GB"/>
        </w:rPr>
      </w:pPr>
    </w:p>
    <w:p w14:paraId="400A5584" w14:textId="77777777" w:rsidR="00016183" w:rsidRPr="00770A87" w:rsidRDefault="00016183" w:rsidP="00061E33">
      <w:pPr>
        <w:rPr>
          <w:lang w:eastAsia="en-GB"/>
        </w:rPr>
      </w:pPr>
    </w:p>
    <w:p w14:paraId="677F711B" w14:textId="77777777" w:rsidR="00016183" w:rsidRPr="00770A87" w:rsidRDefault="00016183" w:rsidP="00061E33">
      <w:pPr>
        <w:rPr>
          <w:lang w:eastAsia="en-GB"/>
        </w:rPr>
      </w:pPr>
    </w:p>
    <w:p w14:paraId="1F2315F1" w14:textId="77777777" w:rsidR="00016183" w:rsidRPr="00770A87" w:rsidRDefault="00016183" w:rsidP="00061E33">
      <w:pPr>
        <w:rPr>
          <w:lang w:eastAsia="en-GB"/>
        </w:rPr>
      </w:pPr>
    </w:p>
    <w:p w14:paraId="200D7F11" w14:textId="77777777" w:rsidR="00016183" w:rsidRPr="00770A87" w:rsidRDefault="00016183" w:rsidP="00061E33">
      <w:pPr>
        <w:rPr>
          <w:lang w:eastAsia="en-GB"/>
        </w:rPr>
      </w:pPr>
    </w:p>
    <w:p w14:paraId="40D071B6" w14:textId="77777777" w:rsidR="00016183" w:rsidRPr="00770A87" w:rsidRDefault="00016183" w:rsidP="00061E33">
      <w:pPr>
        <w:rPr>
          <w:lang w:eastAsia="en-GB"/>
        </w:rPr>
      </w:pPr>
      <w:r w:rsidRPr="00770A87">
        <w:rPr>
          <w:lang w:eastAsia="en-GB"/>
        </w:rPr>
        <w:br w:type="page"/>
      </w:r>
    </w:p>
    <w:p w14:paraId="17A73859" w14:textId="1646C2A4" w:rsidR="00016183" w:rsidRPr="00770A87" w:rsidRDefault="00016183" w:rsidP="00EE2C2D">
      <w:pPr>
        <w:pStyle w:val="Heading2"/>
      </w:pPr>
      <w:bookmarkStart w:id="447" w:name="_Toc494733012"/>
      <w:bookmarkStart w:id="448" w:name="_Toc494793408"/>
      <w:r w:rsidRPr="00770A87">
        <w:lastRenderedPageBreak/>
        <w:t>Finance Options</w:t>
      </w:r>
      <w:bookmarkEnd w:id="447"/>
      <w:bookmarkEnd w:id="448"/>
    </w:p>
    <w:p w14:paraId="05297106" w14:textId="39DF8591" w:rsidR="00016183" w:rsidRPr="00770A87" w:rsidRDefault="00016183" w:rsidP="00061E33">
      <w:pPr>
        <w:rPr>
          <w:lang w:eastAsia="en-GB"/>
        </w:rPr>
      </w:pPr>
      <w:r w:rsidRPr="00770A87">
        <w:rPr>
          <w:lang w:eastAsia="en-GB"/>
        </w:rPr>
        <w:t>The Finance Options tab (</w:t>
      </w:r>
      <w:r w:rsidR="00AF21FB">
        <w:t>Figure 4-6</w:t>
      </w:r>
      <w:r w:rsidRPr="00770A87">
        <w:rPr>
          <w:lang w:eastAsia="en-GB"/>
        </w:rPr>
        <w:t>) displays to the user their finance options based on ALCC and ANN-PMT calculations. There is an IIR calculation and ROI calculation.</w:t>
      </w:r>
    </w:p>
    <w:p w14:paraId="21E1999F" w14:textId="77777777" w:rsidR="00016183" w:rsidRPr="00770A87" w:rsidRDefault="00016183" w:rsidP="00061E33">
      <w:pPr>
        <w:rPr>
          <w:lang w:eastAsia="en-GB"/>
        </w:rPr>
      </w:pPr>
    </w:p>
    <w:p w14:paraId="66CF2334" w14:textId="77777777" w:rsidR="00016183" w:rsidRPr="00770A87" w:rsidRDefault="00016183" w:rsidP="00061E33">
      <w:pPr>
        <w:rPr>
          <w:lang w:eastAsia="en-GB"/>
        </w:rPr>
      </w:pPr>
      <w:r w:rsidRPr="00770A87">
        <w:rPr>
          <w:lang w:eastAsia="en-GB"/>
        </w:rPr>
        <w:t>The expected savings heading displays to the user easily readable expected savings for a month, year, 10-year and 20-year period. This heading also contains a SPB period calculation and NPV calculation.</w:t>
      </w:r>
    </w:p>
    <w:p w14:paraId="338675CE" w14:textId="77777777" w:rsidR="00016183" w:rsidRPr="00770A87" w:rsidRDefault="00016183" w:rsidP="00061E33">
      <w:pPr>
        <w:rPr>
          <w:lang w:eastAsia="en-GB"/>
        </w:rPr>
      </w:pPr>
    </w:p>
    <w:p w14:paraId="4862399A" w14:textId="1770D8F0" w:rsidR="00016183" w:rsidRPr="00770A87" w:rsidRDefault="008A67C3" w:rsidP="00061E33">
      <w:pPr>
        <w:rPr>
          <w:lang w:eastAsia="en-GB"/>
        </w:rPr>
      </w:pPr>
      <w:r w:rsidRPr="00770A87">
        <w:rPr>
          <w:noProof/>
          <w:lang w:eastAsia="en-AU"/>
        </w:rPr>
        <mc:AlternateContent>
          <mc:Choice Requires="wpg">
            <w:drawing>
              <wp:anchor distT="0" distB="0" distL="114300" distR="114300" simplePos="0" relativeHeight="251658255" behindDoc="0" locked="0" layoutInCell="1" allowOverlap="1" wp14:anchorId="127D51DE" wp14:editId="5B4A27B7">
                <wp:simplePos x="0" y="0"/>
                <wp:positionH relativeFrom="margin">
                  <wp:align>right</wp:align>
                </wp:positionH>
                <wp:positionV relativeFrom="paragraph">
                  <wp:posOffset>868045</wp:posOffset>
                </wp:positionV>
                <wp:extent cx="5172075" cy="3801110"/>
                <wp:effectExtent l="19050" t="19050" r="28575" b="889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72075" cy="3801110"/>
                          <a:chOff x="0" y="-1177"/>
                          <a:chExt cx="57607" cy="37753"/>
                        </a:xfrm>
                      </wpg:grpSpPr>
                      <pic:pic xmlns:pic="http://schemas.openxmlformats.org/drawingml/2006/picture">
                        <pic:nvPicPr>
                          <pic:cNvPr id="7331" name="Picture 7245"/>
                          <pic:cNvPicPr>
                            <a:picLocks noChangeAspect="1"/>
                          </pic:cNvPicPr>
                        </pic:nvPicPr>
                        <pic:blipFill>
                          <a:blip r:embed="rId209" cstate="print">
                            <a:extLst>
                              <a:ext uri="{28A0092B-C50C-407E-A947-70E740481C1C}">
                                <a14:useLocalDpi xmlns:a14="http://schemas.microsoft.com/office/drawing/2010/main" val="0"/>
                              </a:ext>
                            </a:extLst>
                          </a:blip>
                          <a:stretch>
                            <a:fillRect/>
                          </a:stretch>
                        </pic:blipFill>
                        <pic:spPr bwMode="auto">
                          <a:xfrm>
                            <a:off x="0" y="-1177"/>
                            <a:ext cx="57607" cy="34238"/>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677"/>
                            <a:ext cx="57607" cy="1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F5525E" w14:textId="4ED3F8E7" w:rsidR="00D47419" w:rsidRDefault="00D47419" w:rsidP="00061E33">
                              <w:pPr>
                                <w:pStyle w:val="Caption"/>
                                <w:rPr>
                                  <w:szCs w:val="24"/>
                                </w:rPr>
                              </w:pPr>
                              <w:bookmarkStart w:id="449" w:name="_Ref492622888"/>
                              <w:bookmarkStart w:id="450" w:name="_Toc494733099"/>
                              <w:bookmarkStart w:id="451" w:name="_Toc494796281"/>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449"/>
                              <w:bookmarkEnd w:id="450"/>
                              <w:bookmarkEnd w:id="451"/>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D51DE" id="Group 7330" o:spid="_x0000_s1186" style="position:absolute;left:0;text-align:left;margin-left:356.05pt;margin-top:68.35pt;width:407.25pt;height:299.3pt;z-index:251658255;mso-position-horizontal:right;mso-position-horizontal-relative:margin;mso-position-vertical-relative:text;mso-width-relative:margin;mso-height-relative:margin" coordorigin=",-1177" coordsize="57607,377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">
                <v:shape id="Picture 7245" o:spid="_x0000_s1187" type="#_x0000_t75" style="position:absolute;top:-1177;width:57607;height:34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" stroked="t" strokecolor="black [3213]">
                  <v:imagedata r:id="rId210" o:title=""/>
                  <v:path arrowok="t"/>
                </v:shape>
                <v:shape id="Text Box 7314" o:spid="_x0000_s1188" type="#_x0000_t202" style="position:absolute;top:34677;width:5760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4FF5525E" w14:textId="4ED3F8E7" w:rsidR="00D47419" w:rsidRDefault="00D47419" w:rsidP="00061E33">
                        <w:pPr>
                          <w:pStyle w:val="Caption"/>
                          <w:rPr>
                            <w:szCs w:val="24"/>
                          </w:rPr>
                        </w:pPr>
                        <w:bookmarkStart w:id="452" w:name="_Ref492622888"/>
                        <w:bookmarkStart w:id="453" w:name="_Toc494733099"/>
                        <w:bookmarkStart w:id="454" w:name="_Toc494796281"/>
                        <w:r>
                          <w:t xml:space="preserve">Figure </w:t>
                        </w:r>
                        <w:fldSimple w:instr=" STYLEREF 1 \s ">
                          <w:r>
                            <w:rPr>
                              <w:noProof/>
                            </w:rPr>
                            <w:t>4</w:t>
                          </w:r>
                        </w:fldSimple>
                        <w:r>
                          <w:noBreakHyphen/>
                        </w:r>
                        <w:fldSimple w:instr=" SEQ Figure \* ARABIC \s 1 ">
                          <w:r>
                            <w:rPr>
                              <w:noProof/>
                            </w:rPr>
                            <w:t>6</w:t>
                          </w:r>
                        </w:fldSimple>
                        <w:r>
                          <w:t xml:space="preserve"> - Finance Options tab</w:t>
                        </w:r>
                        <w:bookmarkEnd w:id="452"/>
                        <w:bookmarkEnd w:id="453"/>
                        <w:bookmarkEnd w:id="454"/>
                      </w:p>
                    </w:txbxContent>
                  </v:textbox>
                </v:shape>
                <w10:wrap type="square" anchorx="margin"/>
              </v:group>
            </w:pict>
          </mc:Fallback>
        </mc:AlternateContent>
      </w:r>
      <w:r w:rsidR="00016183" w:rsidRPr="00770A87">
        <w:rPr>
          <w:lang w:eastAsia="en-GB"/>
        </w:rPr>
        <w:t xml:space="preserve">Note in </w:t>
      </w:r>
      <w:r w:rsidR="00016183" w:rsidRPr="00770A87">
        <w:rPr>
          <w:lang w:eastAsia="en-GB"/>
        </w:rPr>
        <w:fldChar w:fldCharType="begin"/>
      </w:r>
      <w:r w:rsidR="00016183" w:rsidRPr="00770A87">
        <w:rPr>
          <w:lang w:eastAsia="en-GB"/>
        </w:rPr>
        <w:instrText xml:space="preserve"> REF _Ref492622888 \h </w:instrText>
      </w:r>
      <w:r w:rsidR="00016183" w:rsidRPr="00770A87">
        <w:rPr>
          <w:lang w:eastAsia="en-GB"/>
        </w:rPr>
      </w:r>
      <w:r w:rsidR="00016183" w:rsidRPr="00770A87">
        <w:rPr>
          <w:lang w:eastAsia="en-GB"/>
        </w:rPr>
        <w:fldChar w:fldCharType="separate"/>
      </w:r>
      <w:r w:rsidR="00501050">
        <w:t xml:space="preserve">Figure </w:t>
      </w:r>
      <w:r w:rsidR="00501050">
        <w:rPr>
          <w:noProof/>
        </w:rPr>
        <w:t>4</w:t>
      </w:r>
      <w:r w:rsidR="00501050">
        <w:noBreakHyphen/>
      </w:r>
      <w:r w:rsidR="00501050">
        <w:rPr>
          <w:noProof/>
        </w:rPr>
        <w:t>6</w:t>
      </w:r>
      <w:r w:rsidR="00501050">
        <w:t xml:space="preserve"> - Finance Options tab</w:t>
      </w:r>
      <w:r w:rsidR="00016183" w:rsidRPr="00770A87">
        <w:rPr>
          <w:lang w:eastAsia="en-GB"/>
        </w:rPr>
        <w:fldChar w:fldCharType="end"/>
      </w:r>
      <w:r w:rsidR="00016183" w:rsidRPr="00770A87">
        <w:rPr>
          <w:lang w:eastAsia="en-GB"/>
        </w:rPr>
        <w:t xml:space="preserve"> the normal plot (red) represents the cost of electricity for a household without solar i.e. normal, while the Solar/Battery (green) is the expected cost of supplying the household with electricity when a PV/BES system is installed.</w:t>
      </w:r>
    </w:p>
    <w:p w14:paraId="7B4893A5" w14:textId="33356A46" w:rsidR="00016183" w:rsidRPr="00770A87" w:rsidRDefault="00016183" w:rsidP="00061E33">
      <w:pPr>
        <w:rPr>
          <w:lang w:eastAsia="en-GB"/>
        </w:rPr>
      </w:pPr>
    </w:p>
    <w:p w14:paraId="5AD62342" w14:textId="77777777" w:rsidR="00016183" w:rsidRPr="00770A87" w:rsidRDefault="00016183" w:rsidP="00061E33">
      <w:pPr>
        <w:rPr>
          <w:lang w:eastAsia="en-GB"/>
        </w:rPr>
      </w:pPr>
    </w:p>
    <w:p w14:paraId="64137A0F" w14:textId="77777777" w:rsidR="00016183" w:rsidRPr="00770A87" w:rsidRDefault="00016183" w:rsidP="00061E33">
      <w:pPr>
        <w:rPr>
          <w:lang w:eastAsia="en-GB"/>
        </w:rPr>
      </w:pPr>
    </w:p>
    <w:p w14:paraId="5A3E7E8B" w14:textId="77777777" w:rsidR="00016183" w:rsidRPr="00770A87" w:rsidRDefault="00016183" w:rsidP="00EE2C2D">
      <w:pPr>
        <w:pStyle w:val="Heading2"/>
        <w:numPr>
          <w:ilvl w:val="1"/>
          <w:numId w:val="33"/>
        </w:numPr>
      </w:pPr>
      <w:r w:rsidRPr="00770A87">
        <w:br w:type="page"/>
      </w:r>
    </w:p>
    <w:p w14:paraId="2A898652" w14:textId="6B6ECB51" w:rsidR="00016183" w:rsidRPr="00770A87" w:rsidRDefault="00016183" w:rsidP="00EE2C2D">
      <w:pPr>
        <w:pStyle w:val="Heading2"/>
      </w:pPr>
      <w:bookmarkStart w:id="455" w:name="_Toc494733013"/>
      <w:bookmarkStart w:id="456" w:name="_Toc494793409"/>
      <w:r w:rsidRPr="00770A87">
        <w:lastRenderedPageBreak/>
        <w:t>Display</w:t>
      </w:r>
      <w:bookmarkEnd w:id="455"/>
      <w:bookmarkEnd w:id="456"/>
    </w:p>
    <w:p w14:paraId="78F2B9DF" w14:textId="42D5411D" w:rsidR="00016183" w:rsidRPr="00770A87" w:rsidRDefault="00016183" w:rsidP="00061E33">
      <w:pPr>
        <w:rPr>
          <w:lang w:eastAsia="en-GB"/>
        </w:rPr>
      </w:pPr>
      <w:r w:rsidRPr="00770A87">
        <w:rPr>
          <w:lang w:eastAsia="en-GB"/>
        </w:rPr>
        <w:t xml:space="preserve">The Display tab </w:t>
      </w:r>
      <w:r w:rsidR="00AF21FB">
        <w:rPr>
          <w:lang w:eastAsia="en-GB"/>
        </w:rPr>
        <w:t>(</w:t>
      </w:r>
      <w:r w:rsidR="00AF21FB">
        <w:t>Figure 4-7</w:t>
      </w:r>
      <w:r w:rsidRPr="00770A87">
        <w:rPr>
          <w:lang w:eastAsia="en-GB"/>
        </w:rPr>
        <w:t>) allows the user to visualise what is occurring in their household. This tab has a solar panel, solar inverter, battery inverter, main panel, grid and home icon. Green coloured headings display what is created, stored or exported. The red coloured headings showed import and usage.</w:t>
      </w:r>
    </w:p>
    <w:p w14:paraId="73382066" w14:textId="42DF6C85" w:rsidR="00960B0B" w:rsidRDefault="00960B0B" w:rsidP="00061E33">
      <w:pPr>
        <w:rPr>
          <w:lang w:eastAsia="en-GB"/>
        </w:rPr>
      </w:pPr>
      <w:r w:rsidRPr="00770A87">
        <w:rPr>
          <w:noProof/>
          <w:lang w:eastAsia="en-AU"/>
        </w:rPr>
        <mc:AlternateContent>
          <mc:Choice Requires="wpg">
            <w:drawing>
              <wp:anchor distT="0" distB="0" distL="114300" distR="114300" simplePos="0" relativeHeight="251658253" behindDoc="0" locked="0" layoutInCell="1" allowOverlap="1" wp14:anchorId="48B48C8B" wp14:editId="46E28BD8">
                <wp:simplePos x="0" y="0"/>
                <wp:positionH relativeFrom="column">
                  <wp:posOffset>-186690</wp:posOffset>
                </wp:positionH>
                <wp:positionV relativeFrom="paragraph">
                  <wp:posOffset>186055</wp:posOffset>
                </wp:positionV>
                <wp:extent cx="5699760" cy="4067175"/>
                <wp:effectExtent l="0" t="19050" r="0" b="9525"/>
                <wp:wrapSquare wrapText="bothSides"/>
                <wp:docPr id="30" name="Group 30"/>
                <wp:cNvGraphicFramePr/>
                <a:graphic xmlns:a="http://schemas.openxmlformats.org/drawingml/2006/main">
                  <a:graphicData uri="http://schemas.microsoft.com/office/word/2010/wordprocessingGroup">
                    <wpg:wgp>
                      <wpg:cNvGrpSpPr/>
                      <wpg:grpSpPr>
                        <a:xfrm>
                          <a:off x="0" y="0"/>
                          <a:ext cx="5699760" cy="4067175"/>
                          <a:chOff x="0" y="-226212"/>
                          <a:chExt cx="6661150" cy="4071029"/>
                        </a:xfrm>
                      </wpg:grpSpPr>
                      <wps:wsp>
                        <wps:cNvPr id="216" name="Text Box 7316"/>
                        <wps:cNvSpPr txBox="1"/>
                        <wps:spPr>
                          <a:xfrm>
                            <a:off x="0" y="3648907"/>
                            <a:ext cx="6661150" cy="195910"/>
                          </a:xfrm>
                          <a:prstGeom prst="rect">
                            <a:avLst/>
                          </a:prstGeom>
                          <a:solidFill>
                            <a:prstClr val="white"/>
                          </a:solidFill>
                          <a:ln>
                            <a:noFill/>
                          </a:ln>
                        </wps:spPr>
                        <wps:txbx>
                          <w:txbxContent>
                            <w:p w14:paraId="05861D21" w14:textId="485BD6B4" w:rsidR="00D47419" w:rsidRDefault="00D47419" w:rsidP="00061E33">
                              <w:pPr>
                                <w:pStyle w:val="Caption"/>
                                <w:rPr>
                                  <w:szCs w:val="24"/>
                                </w:rPr>
                              </w:pPr>
                              <w:bookmarkStart w:id="457" w:name="_Ref492622902"/>
                              <w:bookmarkStart w:id="458" w:name="_Toc494733100"/>
                              <w:bookmarkStart w:id="459" w:name="_Toc494796282"/>
                              <w:r>
                                <w:t xml:space="preserve">Figure </w:t>
                              </w:r>
                              <w:fldSimple w:instr=" STYLEREF 1 \s ">
                                <w:r>
                                  <w:rPr>
                                    <w:noProof/>
                                  </w:rPr>
                                  <w:t>4</w:t>
                                </w:r>
                              </w:fldSimple>
                              <w:r>
                                <w:noBreakHyphen/>
                              </w:r>
                              <w:fldSimple w:instr=" SEQ Figure \* ARABIC \s 1 ">
                                <w:r>
                                  <w:rPr>
                                    <w:noProof/>
                                  </w:rPr>
                                  <w:t>7</w:t>
                                </w:r>
                              </w:fldSimple>
                              <w:r>
                                <w:t xml:space="preserve"> - Display tab</w:t>
                              </w:r>
                              <w:bookmarkEnd w:id="457"/>
                              <w:bookmarkEnd w:id="458"/>
                              <w:bookmarkEnd w:id="459"/>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1" cstate="print">
                            <a:extLst>
                              <a:ext uri="{28A0092B-C50C-407E-A947-70E740481C1C}">
                                <a14:useLocalDpi xmlns:a14="http://schemas.microsoft.com/office/drawing/2010/main" val="0"/>
                              </a:ext>
                            </a:extLst>
                          </a:blip>
                          <a:stretch>
                            <a:fillRect/>
                          </a:stretch>
                        </pic:blipFill>
                        <pic:spPr>
                          <a:xfrm>
                            <a:off x="243840" y="-226212"/>
                            <a:ext cx="6119494" cy="363264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8B48C8B" id="Group 30" o:spid="_x0000_s1189" style="position:absolute;left:0;text-align:left;margin-left:-14.7pt;margin-top:14.65pt;width:448.8pt;height:320.25pt;z-index:251658253;mso-position-horizontal-relative:text;mso-position-vertical-relative:text;mso-width-relative:margin;mso-height-relative:margin" coordorigin=",-2262" coordsize="66611,4071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5vxv/AMg1v+uUv8hXSVzfjb/kGt/1&#10;yl/9BFAGj4bP/EjsP+vaL/0EVp1meG/+QFp//XtF/wCgitO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5zxt/yDH/AOuMv/oIro65zxt/yC5P+uMv/oNAGh4b/wCQDp//AF7Rf+gi&#10;tOszw1/yAdP/AOvaL/0EVp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gPjN/yLVr/wBfa/8AoD139cB8&#10;Zv8AkWrX/r7X/wBAegT2O5tf+Pdfx/nU1Q2v/Huv4/zqagYUUUUAFFFFABRRRQAUUUUAFFFFABRR&#10;RQAUUUUAFFFFABRRRQAUUUUAFFFFABRRRQAUUUUAFFFFABRRRQAUUUUAFcr8UP8AkRdT/wC2X/o1&#10;K6quV+KH/Ii6n/2y/wDRqUAaHgz/AJFfS/8Ar2i/9AWtqsXwZ/yK+l/9e0X/AKAtbV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wHxm/5Fq1/6+1/9Aeu/rgPjN/yLVr/ANfa/wDoD0Cex3Nr/wAe6/j/ADqa&#10;obX/AI91/H+dTUDCiiigAooooAKKKKACiiigAooooAKKKKACiiigAooooAKKKKACiiigAooooAKK&#10;KKACiiigAooooAKKKKACiiigArlfih/yIup/9sv/AEaldVXK/FD/AJEXU/8Atl/6NSgDQ8Gf8ivp&#10;f/XtF/6AtbVYvgz/AJFfS/8Ar2i/9AWtq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4D4zf8AItWv/X2v&#10;/oD139cB8Zv+Ratf+vtf/QHoE9jubX/j3X8f51NUNr/x7r+P86moGFFFFABRRRQAUUUUAFFFFABR&#10;RRQAUUUUAFFFFABRRRQAUUUUAFFFFABRRRQAUUUUAFFFFABRRRQAUUUUAFFFFABXK/FD/kRdT/7Z&#10;f+jUrqq5X4of8iLqf/bL/wBGpQBoeDP+RX0v/r2i/wDQFrarF8Gf8ivpf/XtF/6AtbV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">
                <v:shape id="Text Box 7316" o:spid="_x0000_s1190" type="#_x0000_t202" style="position:absolute;top:36489;width:66611;height:1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05861D21" w14:textId="485BD6B4" w:rsidR="00D47419" w:rsidRDefault="00D47419" w:rsidP="00061E33">
                        <w:pPr>
                          <w:pStyle w:val="Caption"/>
                          <w:rPr>
                            <w:szCs w:val="24"/>
                          </w:rPr>
                        </w:pPr>
                        <w:bookmarkStart w:id="460" w:name="_Ref492622902"/>
                        <w:bookmarkStart w:id="461" w:name="_Toc494733100"/>
                        <w:bookmarkStart w:id="462" w:name="_Toc494796282"/>
                        <w:r>
                          <w:t xml:space="preserve">Figure </w:t>
                        </w:r>
                        <w:fldSimple w:instr=" STYLEREF 1 \s ">
                          <w:r>
                            <w:rPr>
                              <w:noProof/>
                            </w:rPr>
                            <w:t>4</w:t>
                          </w:r>
                        </w:fldSimple>
                        <w:r>
                          <w:noBreakHyphen/>
                        </w:r>
                        <w:fldSimple w:instr=" SEQ Figure \* ARABIC \s 1 ">
                          <w:r>
                            <w:rPr>
                              <w:noProof/>
                            </w:rPr>
                            <w:t>7</w:t>
                          </w:r>
                        </w:fldSimple>
                        <w:r>
                          <w:t xml:space="preserve"> - Display tab</w:t>
                        </w:r>
                        <w:bookmarkEnd w:id="460"/>
                        <w:bookmarkEnd w:id="461"/>
                        <w:bookmarkEnd w:id="462"/>
                      </w:p>
                    </w:txbxContent>
                  </v:textbox>
                </v:shape>
                <v:shape id="Picture 217" o:spid="_x0000_s1191" type="#_x0000_t75" style="position:absolute;left:2438;top:-2262;width:61195;height:36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" stroked="t" strokecolor="black [3213]">
                  <v:imagedata r:id="rId212" o:title=""/>
                  <v:path arrowok="t"/>
                </v:shape>
                <w10:wrap type="square"/>
              </v:group>
            </w:pict>
          </mc:Fallback>
        </mc:AlternateContent>
      </w:r>
    </w:p>
    <w:p w14:paraId="12D1A829" w14:textId="24503764" w:rsidR="00016183" w:rsidRDefault="00016183" w:rsidP="00061E33">
      <w:pPr>
        <w:rPr>
          <w:lang w:eastAsia="en-GB"/>
        </w:rPr>
      </w:pPr>
    </w:p>
    <w:p w14:paraId="1E32F791" w14:textId="77777777" w:rsidR="00960B0B" w:rsidRDefault="00960B0B" w:rsidP="00061E33">
      <w:pPr>
        <w:rPr>
          <w:lang w:eastAsia="en-GB"/>
        </w:rPr>
      </w:pPr>
    </w:p>
    <w:p w14:paraId="74DD32D7" w14:textId="77777777" w:rsidR="00960B0B" w:rsidRDefault="00960B0B" w:rsidP="00061E33">
      <w:pPr>
        <w:rPr>
          <w:lang w:eastAsia="en-GB"/>
        </w:rPr>
        <w:sectPr w:rsidR="00960B0B" w:rsidSect="00061E33">
          <w:endnotePr>
            <w:numRestart w:val="eachSect"/>
          </w:endnotePr>
          <w:pgSz w:w="11906" w:h="16838"/>
          <w:pgMar w:top="1418" w:right="1418" w:bottom="1418" w:left="2268" w:header="709" w:footer="709" w:gutter="0"/>
          <w:cols w:space="720"/>
          <w:docGrid w:linePitch="299"/>
        </w:sectPr>
      </w:pPr>
    </w:p>
    <w:p w14:paraId="66A4F40E" w14:textId="6B17E28F" w:rsidR="00016183" w:rsidRPr="00770A87" w:rsidRDefault="00016183" w:rsidP="00EE2C2D">
      <w:pPr>
        <w:pStyle w:val="Heading2"/>
      </w:pPr>
      <w:bookmarkStart w:id="463" w:name="_Toc494733014"/>
      <w:bookmarkStart w:id="464" w:name="_Toc494793410"/>
      <w:r w:rsidRPr="00770A87">
        <w:lastRenderedPageBreak/>
        <w:t>Additional Features</w:t>
      </w:r>
      <w:bookmarkEnd w:id="463"/>
      <w:bookmarkEnd w:id="464"/>
    </w:p>
    <w:p w14:paraId="6133B9EA" w14:textId="563941CC" w:rsidR="00016183" w:rsidRPr="00770A87" w:rsidRDefault="00016183" w:rsidP="00061E33">
      <w:r w:rsidRPr="00770A87">
        <w:t xml:space="preserve">Several additional features were added to the Solar Solution for aesthetics and to facilitate rapid operation. Firstly, a clock feature was added to the South-West corner. Secondly, a reset button was added to the South-East corner giving the user the ability to reset if any incorrect information was inadvertently entered. Thirdly, error message dialogues were included which gave extra information, errors or warnings when entering information or if it was not available. </w:t>
      </w:r>
      <w:r w:rsidR="008A67C3">
        <w:t>Figure 4-3 demonstrates an error dialogue being generated indicating that gas main data was not available for that specified location.</w:t>
      </w:r>
    </w:p>
    <w:p w14:paraId="18703761" w14:textId="77777777" w:rsidR="00016183" w:rsidRPr="00770A87" w:rsidRDefault="00016183" w:rsidP="00061E33"/>
    <w:p w14:paraId="240930E6" w14:textId="77777777" w:rsidR="00016183" w:rsidRPr="00770A87" w:rsidRDefault="00016183" w:rsidP="00061E33">
      <w:r w:rsidRPr="00770A87">
        <w:t>Two graphs were included, one to depict expected daily production per month for the solar system, and the second was to show the calculated saving per year for the installed solar system over a 20-year period. These two graphs were visual aids to help relay the possible savings to the user. A progress bar was added to the design to allow the user to gauge progress while entering the input information. When the Solar Solution was loading a “loading bar” was added to give indication of the time to completion for the calculations.</w:t>
      </w:r>
    </w:p>
    <w:p w14:paraId="0FA5A4ED" w14:textId="77777777" w:rsidR="00016183" w:rsidRPr="00770A87" w:rsidRDefault="00016183" w:rsidP="00061E33">
      <w:r w:rsidRPr="00770A87">
        <w:t xml:space="preserve"> </w:t>
      </w:r>
    </w:p>
    <w:p w14:paraId="1196C7BA" w14:textId="286A73A3" w:rsidR="00016183" w:rsidRPr="00770A87" w:rsidRDefault="00016183" w:rsidP="00EE2C2D">
      <w:pPr>
        <w:pStyle w:val="Heading1"/>
      </w:pPr>
      <w:bookmarkStart w:id="465" w:name="_Toc494733015"/>
      <w:bookmarkStart w:id="466" w:name="_Toc494793411"/>
      <w:r w:rsidRPr="00770A87">
        <w:lastRenderedPageBreak/>
        <w:t>RESULTS</w:t>
      </w:r>
      <w:bookmarkEnd w:id="465"/>
      <w:bookmarkEnd w:id="466"/>
    </w:p>
    <w:p w14:paraId="6078DD85" w14:textId="6183B0ED" w:rsidR="00016183" w:rsidRDefault="00016183" w:rsidP="00061E33">
      <w:r w:rsidRPr="00770A87">
        <w:t xml:space="preserve">The Solar Solution was tested by selecting three different locations: Darwin; NT, Townsville; QLD and Hobart; TAS, and analysing the outputs from the Solar Solution against set criteria and expected results. Several parameters were kept constant to analyse the desired figures. The stars </w:t>
      </w:r>
      <w:r w:rsidR="00AF21FB">
        <w:t>Figure 5-1</w:t>
      </w:r>
      <w:r w:rsidRPr="00770A87">
        <w:t xml:space="preserve"> illustrate the locations which were selected for testing</w:t>
      </w:r>
      <w:r w:rsidR="00800034" w:rsidRPr="00770A87">
        <w:t xml:space="preserve"> (</w:t>
      </w:r>
      <w:r w:rsidR="00AF21FB">
        <w:t xml:space="preserve">i.e. </w:t>
      </w:r>
      <w:r w:rsidR="00800034" w:rsidRPr="00770A87">
        <w:t xml:space="preserve">a gold star denotes </w:t>
      </w:r>
      <w:r w:rsidR="00AF21FB">
        <w:t xml:space="preserve">selected </w:t>
      </w:r>
      <w:r w:rsidR="00800034" w:rsidRPr="00770A87">
        <w:t>location)</w:t>
      </w:r>
      <w:r w:rsidRPr="00770A87">
        <w:t>.</w:t>
      </w:r>
    </w:p>
    <w:p w14:paraId="665E2134" w14:textId="1457E084" w:rsidR="00AD42BF" w:rsidRDefault="00AD42BF" w:rsidP="00061E33"/>
    <w:p w14:paraId="4224AEEF" w14:textId="77777777" w:rsidR="00AD42BF" w:rsidRPr="00770A87" w:rsidRDefault="00AD42BF" w:rsidP="00061E33"/>
    <w:p w14:paraId="17D724F0" w14:textId="29565C1C" w:rsidR="00016183" w:rsidRPr="00770A87" w:rsidRDefault="00AD42BF" w:rsidP="00061E33">
      <w:r>
        <w:t xml:space="preserve"> </w:t>
      </w:r>
      <w:r w:rsidR="001144B1">
        <w:tab/>
      </w:r>
      <w:r>
        <w:t xml:space="preserve">  </w:t>
      </w:r>
      <w:r w:rsidR="00016183" w:rsidRPr="00770A87">
        <w:rPr>
          <w:noProof/>
          <w:lang w:eastAsia="en-AU"/>
        </w:rPr>
        <mc:AlternateContent>
          <mc:Choice Requires="wpg">
            <w:drawing>
              <wp:inline distT="0" distB="0" distL="0" distR="0" wp14:anchorId="7DB2811C" wp14:editId="7C1BBAAD">
                <wp:extent cx="4306623" cy="4217671"/>
                <wp:effectExtent l="0" t="0" r="0" b="0"/>
                <wp:docPr id="7328" name="Group 7328"/>
                <wp:cNvGraphicFramePr/>
                <a:graphic xmlns:a="http://schemas.openxmlformats.org/drawingml/2006/main">
                  <a:graphicData uri="http://schemas.microsoft.com/office/word/2010/wordprocessingGroup">
                    <wpg:wgp>
                      <wpg:cNvGrpSpPr/>
                      <wpg:grpSpPr>
                        <a:xfrm>
                          <a:off x="0" y="0"/>
                          <a:ext cx="4306623" cy="4217671"/>
                          <a:chOff x="373171" y="0"/>
                          <a:chExt cx="3736340" cy="3414124"/>
                        </a:xfrm>
                      </wpg:grpSpPr>
                      <pic:pic xmlns:pic="http://schemas.openxmlformats.org/drawingml/2006/picture">
                        <pic:nvPicPr>
                          <pic:cNvPr id="213" name="Picture 213"/>
                          <pic:cNvPicPr>
                            <a:picLocks noChangeAspect="1"/>
                          </pic:cNvPicPr>
                        </pic:nvPicPr>
                        <pic:blipFill>
                          <a:blip r:embed="rId213">
                            <a:extLst>
                              <a:ext uri="{28A0092B-C50C-407E-A947-70E740481C1C}">
                                <a14:useLocalDpi xmlns:a14="http://schemas.microsoft.com/office/drawing/2010/main" val="0"/>
                              </a:ext>
                            </a:extLst>
                          </a:blip>
                          <a:stretch>
                            <a:fillRect/>
                          </a:stretch>
                        </pic:blipFill>
                        <pic:spPr>
                          <a:xfrm>
                            <a:off x="373171" y="0"/>
                            <a:ext cx="3736340" cy="3215640"/>
                          </a:xfrm>
                          <a:prstGeom prst="rect">
                            <a:avLst/>
                          </a:prstGeom>
                        </pic:spPr>
                      </pic:pic>
                      <wps:wsp>
                        <wps:cNvPr id="214" name="Text Box 7285"/>
                        <wps:cNvSpPr txBox="1"/>
                        <wps:spPr>
                          <a:xfrm>
                            <a:off x="475989" y="3267076"/>
                            <a:ext cx="3609336" cy="147048"/>
                          </a:xfrm>
                          <a:prstGeom prst="rect">
                            <a:avLst/>
                          </a:prstGeom>
                          <a:solidFill>
                            <a:prstClr val="white"/>
                          </a:solidFill>
                          <a:ln>
                            <a:noFill/>
                          </a:ln>
                        </wps:spPr>
                        <wps:txbx>
                          <w:txbxContent>
                            <w:p w14:paraId="0E1421E0" w14:textId="37CFFC38" w:rsidR="00D47419" w:rsidRDefault="00D47419" w:rsidP="00061E33">
                              <w:pPr>
                                <w:pStyle w:val="Caption"/>
                                <w:rPr>
                                  <w:szCs w:val="24"/>
                                </w:rPr>
                              </w:pPr>
                              <w:bookmarkStart w:id="467" w:name="_Toc494733101"/>
                              <w:bookmarkStart w:id="468" w:name="_Toc494796283"/>
                              <w:bookmarkStart w:id="469" w:name="_Ref492626642"/>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467"/>
                              <w:bookmarkEnd w:id="468"/>
                              <w:r>
                                <w:t xml:space="preserve"> </w:t>
                              </w:r>
                              <w:bookmarkEnd w:id="469"/>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B2811C" id="Group 7328" o:spid="_x0000_s1192" style="width:339.1pt;height:332.1pt;mso-position-horizontal-relative:char;mso-position-vertical-relative:line" coordorigin="3731" coordsize="37363,3414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">
                <v:shape id="Picture 213" o:spid="_x0000_s1193" type="#_x0000_t75" style="position:absolute;left:3731;width:37364;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4" o:title=""/>
                </v:shape>
                <v:shape id="Text Box 7285" o:spid="_x0000_s1194" type="#_x0000_t202" style="position:absolute;left:4759;top:32670;width:36094;height:1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0E1421E0" w14:textId="37CFFC38" w:rsidR="00D47419" w:rsidRDefault="00D47419" w:rsidP="00061E33">
                        <w:pPr>
                          <w:pStyle w:val="Caption"/>
                          <w:rPr>
                            <w:szCs w:val="24"/>
                          </w:rPr>
                        </w:pPr>
                        <w:bookmarkStart w:id="470" w:name="_Toc494733101"/>
                        <w:bookmarkStart w:id="471" w:name="_Toc494796283"/>
                        <w:bookmarkStart w:id="472" w:name="_Ref492626642"/>
                        <w:r>
                          <w:t xml:space="preserve">Figure </w:t>
                        </w:r>
                        <w:fldSimple w:instr=" STYLEREF 1 \s ">
                          <w:r>
                            <w:rPr>
                              <w:noProof/>
                            </w:rPr>
                            <w:t>5</w:t>
                          </w:r>
                        </w:fldSimple>
                        <w:r>
                          <w:noBreakHyphen/>
                        </w:r>
                        <w:fldSimple w:instr=" SEQ Figure \* ARABIC \s 1 ">
                          <w:r>
                            <w:rPr>
                              <w:noProof/>
                            </w:rPr>
                            <w:t>1</w:t>
                          </w:r>
                        </w:fldSimple>
                        <w:r>
                          <w:t xml:space="preserve"> - Locations Selected for Analysis [105]</w:t>
                        </w:r>
                        <w:bookmarkEnd w:id="470"/>
                        <w:bookmarkEnd w:id="471"/>
                        <w:r>
                          <w:t xml:space="preserve"> </w:t>
                        </w:r>
                        <w:bookmarkEnd w:id="472"/>
                      </w:p>
                    </w:txbxContent>
                  </v:textbox>
                </v:shape>
                <w10:anchorlock/>
              </v:group>
            </w:pict>
          </mc:Fallback>
        </mc:AlternateContent>
      </w:r>
    </w:p>
    <w:p w14:paraId="090D791A" w14:textId="77777777" w:rsidR="00F55446" w:rsidRDefault="00F55446" w:rsidP="00061E33"/>
    <w:p w14:paraId="6E78A223" w14:textId="43913163" w:rsidR="00AD42BF" w:rsidRDefault="00AD42BF" w:rsidP="00061E33">
      <w:pPr>
        <w:sectPr w:rsidR="00AD42BF" w:rsidSect="00061E33">
          <w:endnotePr>
            <w:numRestart w:val="eachSect"/>
          </w:endnotePr>
          <w:pgSz w:w="11906" w:h="16838"/>
          <w:pgMar w:top="1418" w:right="1418" w:bottom="1418" w:left="2268" w:header="709" w:footer="709" w:gutter="0"/>
          <w:cols w:space="720"/>
          <w:docGrid w:linePitch="299"/>
        </w:sectPr>
      </w:pPr>
      <w:bookmarkStart w:id="473" w:name="_Ref492638212"/>
      <w:bookmarkStart w:id="474" w:name="_Toc492667083"/>
      <w:r w:rsidRPr="00770A87">
        <w:t>These locations were selected due to their diversity in location around Australia and variance in latitude which are specified in Table 5-1.</w:t>
      </w:r>
    </w:p>
    <w:p w14:paraId="5E581987" w14:textId="46F29ADF" w:rsidR="00AD42BF" w:rsidRDefault="00AD42BF" w:rsidP="00EE2C2D">
      <w:pPr>
        <w:pStyle w:val="Heading2"/>
      </w:pPr>
      <w:bookmarkStart w:id="475" w:name="_Toc494733016"/>
      <w:bookmarkStart w:id="476" w:name="_Toc494793412"/>
      <w:r>
        <w:lastRenderedPageBreak/>
        <w:t>Selected Locations</w:t>
      </w:r>
      <w:bookmarkEnd w:id="475"/>
      <w:bookmarkEnd w:id="476"/>
    </w:p>
    <w:p w14:paraId="48BA293D" w14:textId="79BF8654" w:rsidR="00AD42BF" w:rsidRDefault="00AD42BF" w:rsidP="00061E33">
      <w:r w:rsidRPr="00770A87">
        <w:t xml:space="preserve">The equator tilted panels were equal to the latitude of the location to provide maximum solar irradiance. The GPS locations were specified from the source LatLong </w:t>
      </w:r>
      <w:r w:rsidRPr="00770A87">
        <w:fldChar w:fldCharType="begin"/>
      </w:r>
      <w:r w:rsidRPr="00770A87">
        <w:instrText xml:space="preserve"> ADDIN EN.CITE &lt;EndNote&gt;&lt;Cite&gt;&lt;Author&gt;LatLong&lt;/Author&gt;&lt;Year&gt;2017&lt;/Year&gt;&lt;RecNum&gt;177&lt;/RecNum&gt;&lt;DisplayText&gt;[104]&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Pr="00770A87">
        <w:fldChar w:fldCharType="separate"/>
      </w:r>
      <w:r w:rsidRPr="00770A87">
        <w:t>[104]</w:t>
      </w:r>
      <w:r w:rsidRPr="00770A87">
        <w:fldChar w:fldCharType="end"/>
      </w:r>
      <w:r w:rsidRPr="00770A87">
        <w:t>. The latitudes are negative due to being in the Southern Hemisphere.</w:t>
      </w:r>
    </w:p>
    <w:p w14:paraId="28CCD3CA" w14:textId="375C7598" w:rsidR="00016183" w:rsidRPr="00770A87" w:rsidRDefault="00016183" w:rsidP="00061E33">
      <w:pPr>
        <w:pStyle w:val="TablesCap"/>
      </w:pPr>
      <w:bookmarkStart w:id="477" w:name="_Ref492747618"/>
      <w:bookmarkStart w:id="478" w:name="_Toc494620183"/>
      <w:bookmarkStart w:id="479" w:name="_Toc494733050"/>
      <w:bookmarkStart w:id="480" w:name="_Toc494793038"/>
      <w:r w:rsidRPr="00770A87">
        <w:t xml:space="preserve">Table </w:t>
      </w:r>
      <w:fldSimple w:instr=" STYLEREF 1 \s ">
        <w:r w:rsidR="00501050">
          <w:rPr>
            <w:noProof/>
          </w:rPr>
          <w:t>5</w:t>
        </w:r>
      </w:fldSimple>
      <w:r w:rsidR="00F55446">
        <w:noBreakHyphen/>
      </w:r>
      <w:fldSimple w:instr=" SEQ Table \* ARABIC \s 1 ">
        <w:r w:rsidR="00501050">
          <w:rPr>
            <w:noProof/>
          </w:rPr>
          <w:t>1</w:t>
        </w:r>
      </w:fldSimple>
      <w:bookmarkEnd w:id="473"/>
      <w:bookmarkEnd w:id="477"/>
      <w:r w:rsidRPr="00770A87">
        <w:t xml:space="preserve"> - Locations Selected</w:t>
      </w:r>
      <w:bookmarkEnd w:id="474"/>
      <w:bookmarkEnd w:id="478"/>
      <w:bookmarkEnd w:id="479"/>
      <w:bookmarkEnd w:id="480"/>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559"/>
        <w:gridCol w:w="1559"/>
        <w:gridCol w:w="1560"/>
      </w:tblGrid>
      <w:tr w:rsidR="00016183" w:rsidRPr="00770A87" w14:paraId="2F021171" w14:textId="77777777" w:rsidTr="00F55446">
        <w:trPr>
          <w:trHeight w:val="564"/>
        </w:trPr>
        <w:tc>
          <w:tcPr>
            <w:tcW w:w="3539" w:type="dxa"/>
            <w:shd w:val="clear" w:color="auto" w:fill="F2F2F2" w:themeFill="background1" w:themeFillShade="F2"/>
            <w:vAlign w:val="center"/>
            <w:hideMark/>
          </w:tcPr>
          <w:p w14:paraId="54E5C2ED" w14:textId="77777777" w:rsidR="00016183" w:rsidRPr="00770A87" w:rsidRDefault="00016183" w:rsidP="00061E33">
            <w:pPr>
              <w:pStyle w:val="TabHead"/>
            </w:pPr>
            <w:r w:rsidRPr="00770A87">
              <w:t>City</w:t>
            </w:r>
          </w:p>
        </w:tc>
        <w:tc>
          <w:tcPr>
            <w:tcW w:w="4678" w:type="dxa"/>
            <w:gridSpan w:val="3"/>
            <w:shd w:val="clear" w:color="auto" w:fill="F2F2F2" w:themeFill="background1" w:themeFillShade="F2"/>
            <w:noWrap/>
            <w:vAlign w:val="center"/>
            <w:hideMark/>
          </w:tcPr>
          <w:p w14:paraId="0D73D013" w14:textId="77777777" w:rsidR="00016183" w:rsidRPr="00770A87" w:rsidRDefault="00016183" w:rsidP="00061E33">
            <w:pPr>
              <w:pStyle w:val="TabHead"/>
            </w:pPr>
            <w:r w:rsidRPr="00770A87">
              <w:t>Location</w:t>
            </w:r>
          </w:p>
        </w:tc>
      </w:tr>
      <w:tr w:rsidR="00016183" w:rsidRPr="00770A87" w14:paraId="7E0C984C" w14:textId="77777777" w:rsidTr="00F55446">
        <w:trPr>
          <w:trHeight w:val="564"/>
        </w:trPr>
        <w:tc>
          <w:tcPr>
            <w:tcW w:w="3539" w:type="dxa"/>
            <w:vAlign w:val="center"/>
          </w:tcPr>
          <w:p w14:paraId="7D63D9CA" w14:textId="77777777" w:rsidR="00016183" w:rsidRPr="00770A87" w:rsidRDefault="00016183" w:rsidP="00061E33">
            <w:pPr>
              <w:pStyle w:val="TabBod"/>
            </w:pPr>
            <w:r w:rsidRPr="00770A87">
              <w:t>City</w:t>
            </w:r>
          </w:p>
        </w:tc>
        <w:tc>
          <w:tcPr>
            <w:tcW w:w="1559" w:type="dxa"/>
            <w:noWrap/>
            <w:vAlign w:val="center"/>
          </w:tcPr>
          <w:p w14:paraId="7AA70DFE" w14:textId="77777777" w:rsidR="00016183" w:rsidRPr="00770A87" w:rsidRDefault="00016183" w:rsidP="00061E33">
            <w:pPr>
              <w:pStyle w:val="TabBod"/>
            </w:pPr>
            <w:r w:rsidRPr="00770A87">
              <w:t>Townsville</w:t>
            </w:r>
          </w:p>
        </w:tc>
        <w:tc>
          <w:tcPr>
            <w:tcW w:w="1559" w:type="dxa"/>
            <w:noWrap/>
            <w:vAlign w:val="center"/>
          </w:tcPr>
          <w:p w14:paraId="75D0D3F6" w14:textId="77777777" w:rsidR="00016183" w:rsidRPr="00770A87" w:rsidRDefault="00016183" w:rsidP="00061E33">
            <w:pPr>
              <w:pStyle w:val="TabBod"/>
            </w:pPr>
            <w:r w:rsidRPr="00770A87">
              <w:t>Darwin</w:t>
            </w:r>
          </w:p>
        </w:tc>
        <w:tc>
          <w:tcPr>
            <w:tcW w:w="1560" w:type="dxa"/>
            <w:noWrap/>
            <w:vAlign w:val="center"/>
          </w:tcPr>
          <w:p w14:paraId="67608CF6" w14:textId="77777777" w:rsidR="00016183" w:rsidRPr="00770A87" w:rsidRDefault="00016183" w:rsidP="00061E33">
            <w:pPr>
              <w:pStyle w:val="TabBod"/>
            </w:pPr>
            <w:r w:rsidRPr="00770A87">
              <w:t>Hobart</w:t>
            </w:r>
          </w:p>
        </w:tc>
      </w:tr>
      <w:tr w:rsidR="00016183" w:rsidRPr="00770A87" w14:paraId="0FE38F1E" w14:textId="77777777" w:rsidTr="00F55446">
        <w:trPr>
          <w:trHeight w:val="564"/>
        </w:trPr>
        <w:tc>
          <w:tcPr>
            <w:tcW w:w="3539" w:type="dxa"/>
            <w:vAlign w:val="center"/>
            <w:hideMark/>
          </w:tcPr>
          <w:p w14:paraId="443BA122" w14:textId="77777777" w:rsidR="00016183" w:rsidRPr="00770A87" w:rsidRDefault="00016183" w:rsidP="00061E33">
            <w:pPr>
              <w:pStyle w:val="TabBod"/>
            </w:pPr>
            <w:r w:rsidRPr="00770A87">
              <w:t>Post Code</w:t>
            </w:r>
          </w:p>
        </w:tc>
        <w:tc>
          <w:tcPr>
            <w:tcW w:w="1559" w:type="dxa"/>
            <w:noWrap/>
            <w:vAlign w:val="center"/>
            <w:hideMark/>
          </w:tcPr>
          <w:p w14:paraId="3EA16334" w14:textId="77777777" w:rsidR="00016183" w:rsidRPr="00770A87" w:rsidRDefault="00016183" w:rsidP="00061E33">
            <w:pPr>
              <w:pStyle w:val="TabBod"/>
            </w:pPr>
            <w:r w:rsidRPr="00770A87">
              <w:t>4814</w:t>
            </w:r>
          </w:p>
        </w:tc>
        <w:tc>
          <w:tcPr>
            <w:tcW w:w="1559" w:type="dxa"/>
            <w:noWrap/>
            <w:vAlign w:val="center"/>
            <w:hideMark/>
          </w:tcPr>
          <w:p w14:paraId="5067912A" w14:textId="77777777" w:rsidR="00016183" w:rsidRPr="00770A87" w:rsidRDefault="00016183" w:rsidP="00061E33">
            <w:pPr>
              <w:pStyle w:val="TabBod"/>
            </w:pPr>
            <w:r w:rsidRPr="00770A87">
              <w:t>800</w:t>
            </w:r>
          </w:p>
        </w:tc>
        <w:tc>
          <w:tcPr>
            <w:tcW w:w="1560" w:type="dxa"/>
            <w:noWrap/>
            <w:vAlign w:val="center"/>
            <w:hideMark/>
          </w:tcPr>
          <w:p w14:paraId="3038D8D7" w14:textId="77777777" w:rsidR="00016183" w:rsidRPr="00770A87" w:rsidRDefault="00016183" w:rsidP="00061E33">
            <w:pPr>
              <w:pStyle w:val="TabBod"/>
            </w:pPr>
            <w:r w:rsidRPr="00770A87">
              <w:t>7000</w:t>
            </w:r>
          </w:p>
        </w:tc>
      </w:tr>
      <w:tr w:rsidR="00016183" w:rsidRPr="00770A87" w14:paraId="645C6A96" w14:textId="77777777" w:rsidTr="00F55446">
        <w:trPr>
          <w:trHeight w:val="564"/>
        </w:trPr>
        <w:tc>
          <w:tcPr>
            <w:tcW w:w="3539" w:type="dxa"/>
            <w:vAlign w:val="center"/>
            <w:hideMark/>
          </w:tcPr>
          <w:p w14:paraId="27F631AA" w14:textId="77777777" w:rsidR="00016183" w:rsidRPr="00770A87" w:rsidRDefault="00016183" w:rsidP="00061E33">
            <w:pPr>
              <w:pStyle w:val="TabBod"/>
            </w:pPr>
            <w:r w:rsidRPr="00770A87">
              <w:t>Latitude (</w:t>
            </w:r>
            <m:oMath>
              <m:r>
                <w:rPr>
                  <w:rFonts w:ascii="Cambria Math" w:hAnsi="Cambria Math"/>
                </w:rPr>
                <m:t>°</m:t>
              </m:r>
            </m:oMath>
            <w:r w:rsidRPr="00770A87">
              <w:t>)</w:t>
            </w:r>
          </w:p>
        </w:tc>
        <w:tc>
          <w:tcPr>
            <w:tcW w:w="1559" w:type="dxa"/>
            <w:noWrap/>
            <w:vAlign w:val="center"/>
            <w:hideMark/>
          </w:tcPr>
          <w:p w14:paraId="2ADC1057" w14:textId="77777777" w:rsidR="00016183" w:rsidRPr="00770A87" w:rsidRDefault="00016183" w:rsidP="00061E33">
            <w:pPr>
              <w:pStyle w:val="TabBod"/>
            </w:pPr>
            <w:r w:rsidRPr="00770A87">
              <w:t>-19.259</w:t>
            </w:r>
          </w:p>
        </w:tc>
        <w:tc>
          <w:tcPr>
            <w:tcW w:w="1559" w:type="dxa"/>
            <w:noWrap/>
            <w:vAlign w:val="center"/>
            <w:hideMark/>
          </w:tcPr>
          <w:p w14:paraId="576B9B51" w14:textId="77777777" w:rsidR="00016183" w:rsidRPr="00770A87" w:rsidRDefault="00016183" w:rsidP="00061E33">
            <w:pPr>
              <w:pStyle w:val="TabBod"/>
            </w:pPr>
            <w:r w:rsidRPr="00770A87">
              <w:t>-12.463</w:t>
            </w:r>
          </w:p>
        </w:tc>
        <w:tc>
          <w:tcPr>
            <w:tcW w:w="1560" w:type="dxa"/>
            <w:noWrap/>
            <w:vAlign w:val="center"/>
            <w:hideMark/>
          </w:tcPr>
          <w:p w14:paraId="563257BA" w14:textId="77777777" w:rsidR="00016183" w:rsidRPr="00770A87" w:rsidRDefault="00016183" w:rsidP="00061E33">
            <w:pPr>
              <w:pStyle w:val="TabBod"/>
            </w:pPr>
            <w:r w:rsidRPr="00770A87">
              <w:t>-42.882</w:t>
            </w:r>
          </w:p>
        </w:tc>
      </w:tr>
      <w:tr w:rsidR="00016183" w:rsidRPr="00770A87" w14:paraId="536E9284" w14:textId="77777777" w:rsidTr="00F55446">
        <w:trPr>
          <w:trHeight w:val="564"/>
        </w:trPr>
        <w:tc>
          <w:tcPr>
            <w:tcW w:w="3539" w:type="dxa"/>
            <w:vAlign w:val="center"/>
            <w:hideMark/>
          </w:tcPr>
          <w:p w14:paraId="4871EB89" w14:textId="77777777" w:rsidR="00016183" w:rsidRPr="00770A87" w:rsidRDefault="00016183" w:rsidP="00061E33">
            <w:pPr>
              <w:pStyle w:val="TabBod"/>
            </w:pPr>
            <w:r w:rsidRPr="00770A87">
              <w:t>Longitude (</w:t>
            </w:r>
            <m:oMath>
              <m:r>
                <w:rPr>
                  <w:rFonts w:ascii="Cambria Math" w:hAnsi="Cambria Math"/>
                </w:rPr>
                <m:t>°</m:t>
              </m:r>
            </m:oMath>
            <w:r w:rsidRPr="00770A87">
              <w:t>)</w:t>
            </w:r>
          </w:p>
        </w:tc>
        <w:tc>
          <w:tcPr>
            <w:tcW w:w="1559" w:type="dxa"/>
            <w:noWrap/>
            <w:vAlign w:val="center"/>
            <w:hideMark/>
          </w:tcPr>
          <w:p w14:paraId="5565C7F3" w14:textId="77777777" w:rsidR="00016183" w:rsidRPr="00770A87" w:rsidRDefault="00016183" w:rsidP="00061E33">
            <w:pPr>
              <w:pStyle w:val="TabBod"/>
            </w:pPr>
            <w:r w:rsidRPr="00770A87">
              <w:t>146.817</w:t>
            </w:r>
          </w:p>
        </w:tc>
        <w:tc>
          <w:tcPr>
            <w:tcW w:w="1559" w:type="dxa"/>
            <w:noWrap/>
            <w:vAlign w:val="center"/>
            <w:hideMark/>
          </w:tcPr>
          <w:p w14:paraId="3CB4A5AC" w14:textId="77777777" w:rsidR="00016183" w:rsidRPr="00770A87" w:rsidRDefault="00016183" w:rsidP="00061E33">
            <w:pPr>
              <w:pStyle w:val="TabBod"/>
            </w:pPr>
            <w:r w:rsidRPr="00770A87">
              <w:t>130.846</w:t>
            </w:r>
          </w:p>
        </w:tc>
        <w:tc>
          <w:tcPr>
            <w:tcW w:w="1560" w:type="dxa"/>
            <w:noWrap/>
            <w:vAlign w:val="center"/>
            <w:hideMark/>
          </w:tcPr>
          <w:p w14:paraId="79447CA4" w14:textId="77777777" w:rsidR="00016183" w:rsidRPr="00770A87" w:rsidRDefault="00016183" w:rsidP="00061E33">
            <w:pPr>
              <w:pStyle w:val="TabBod"/>
            </w:pPr>
            <w:r w:rsidRPr="00770A87">
              <w:t>147.327</w:t>
            </w:r>
          </w:p>
        </w:tc>
      </w:tr>
      <w:tr w:rsidR="00016183" w:rsidRPr="00770A87" w14:paraId="389A2D76" w14:textId="77777777" w:rsidTr="00F55446">
        <w:trPr>
          <w:trHeight w:val="564"/>
        </w:trPr>
        <w:tc>
          <w:tcPr>
            <w:tcW w:w="3539" w:type="dxa"/>
            <w:vAlign w:val="center"/>
            <w:hideMark/>
          </w:tcPr>
          <w:p w14:paraId="53F7C45E" w14:textId="77777777" w:rsidR="00016183" w:rsidRPr="00770A87" w:rsidRDefault="00016183" w:rsidP="00061E33">
            <w:pPr>
              <w:pStyle w:val="TabBod"/>
            </w:pPr>
            <w:r w:rsidRPr="00770A87">
              <w:t>Equator Titled Panels (</w:t>
            </w:r>
            <m:oMath>
              <m:r>
                <w:rPr>
                  <w:rFonts w:ascii="Cambria Math" w:hAnsi="Cambria Math"/>
                </w:rPr>
                <m:t>°</m:t>
              </m:r>
            </m:oMath>
            <w:r w:rsidRPr="00770A87">
              <w:t>)</w:t>
            </w:r>
          </w:p>
        </w:tc>
        <w:tc>
          <w:tcPr>
            <w:tcW w:w="1559" w:type="dxa"/>
            <w:noWrap/>
            <w:vAlign w:val="center"/>
            <w:hideMark/>
          </w:tcPr>
          <w:p w14:paraId="633531FF" w14:textId="77777777" w:rsidR="00016183" w:rsidRPr="00770A87" w:rsidRDefault="00016183" w:rsidP="00061E33">
            <w:pPr>
              <w:pStyle w:val="TabBod"/>
            </w:pPr>
            <w:r w:rsidRPr="00770A87">
              <w:t>-19</w:t>
            </w:r>
          </w:p>
        </w:tc>
        <w:tc>
          <w:tcPr>
            <w:tcW w:w="1559" w:type="dxa"/>
            <w:noWrap/>
            <w:vAlign w:val="center"/>
            <w:hideMark/>
          </w:tcPr>
          <w:p w14:paraId="0ACBFA67" w14:textId="77777777" w:rsidR="00016183" w:rsidRPr="00770A87" w:rsidRDefault="00016183" w:rsidP="00061E33">
            <w:pPr>
              <w:pStyle w:val="TabBod"/>
            </w:pPr>
            <w:r w:rsidRPr="00770A87">
              <w:t>-12</w:t>
            </w:r>
          </w:p>
        </w:tc>
        <w:tc>
          <w:tcPr>
            <w:tcW w:w="1560" w:type="dxa"/>
            <w:noWrap/>
            <w:vAlign w:val="center"/>
            <w:hideMark/>
          </w:tcPr>
          <w:p w14:paraId="4E51F112" w14:textId="77777777" w:rsidR="00016183" w:rsidRPr="00770A87" w:rsidRDefault="00016183" w:rsidP="00061E33">
            <w:pPr>
              <w:pStyle w:val="TabBod"/>
            </w:pPr>
            <w:r w:rsidRPr="00770A87">
              <w:t>-42</w:t>
            </w:r>
          </w:p>
        </w:tc>
      </w:tr>
    </w:tbl>
    <w:p w14:paraId="7EA7CD62" w14:textId="77777777" w:rsidR="00AD42BF" w:rsidRDefault="00AD42BF" w:rsidP="00061E33">
      <w:pPr>
        <w:rPr>
          <w:lang w:eastAsia="en-GB"/>
        </w:rPr>
      </w:pPr>
    </w:p>
    <w:p w14:paraId="4461F516" w14:textId="77777777" w:rsidR="00AD42BF" w:rsidRDefault="00AD42BF" w:rsidP="00061E33">
      <w:pPr>
        <w:rPr>
          <w:lang w:eastAsia="en-GB"/>
        </w:rPr>
      </w:pPr>
    </w:p>
    <w:p w14:paraId="255DB384" w14:textId="77777777" w:rsidR="00AD42BF" w:rsidRDefault="00AD42BF" w:rsidP="00061E33">
      <w:pPr>
        <w:rPr>
          <w:lang w:eastAsia="en-GB"/>
        </w:rPr>
      </w:pPr>
      <w:r>
        <w:rPr>
          <w:lang w:eastAsia="en-GB"/>
        </w:rPr>
        <w:br w:type="page"/>
      </w:r>
    </w:p>
    <w:p w14:paraId="0DCECD41" w14:textId="48EA1943" w:rsidR="00016183" w:rsidRPr="00770A87" w:rsidRDefault="00016183" w:rsidP="00EE2C2D">
      <w:pPr>
        <w:pStyle w:val="Heading2"/>
      </w:pPr>
      <w:bookmarkStart w:id="481" w:name="_Toc494733017"/>
      <w:bookmarkStart w:id="482" w:name="_Toc494793413"/>
      <w:r w:rsidRPr="00770A87">
        <w:lastRenderedPageBreak/>
        <w:t>Constant Parameters</w:t>
      </w:r>
      <w:bookmarkEnd w:id="481"/>
      <w:bookmarkEnd w:id="482"/>
    </w:p>
    <w:p w14:paraId="51A4F1BB" w14:textId="0FFA7890" w:rsidR="00016183" w:rsidRPr="00770A87" w:rsidRDefault="00016183" w:rsidP="00061E33">
      <w:pPr>
        <w:rPr>
          <w:lang w:eastAsia="en-GB"/>
        </w:rPr>
      </w:pPr>
      <w:r w:rsidRPr="00770A87">
        <w:rPr>
          <w:lang w:eastAsia="en-GB"/>
        </w:rPr>
        <w:t xml:space="preserve">To successfully test the </w:t>
      </w:r>
      <w:r w:rsidRPr="00770A87">
        <w:t>Solar Solution</w:t>
      </w:r>
      <w:r w:rsidRPr="00770A87">
        <w:rPr>
          <w:lang w:eastAsia="en-GB"/>
        </w:rPr>
        <w:t xml:space="preserve"> several parameters were kept constant to order to provide a basis to examine the output from the</w:t>
      </w:r>
      <w:r w:rsidRPr="00770A87">
        <w:t xml:space="preserve"> Solar Solution </w:t>
      </w:r>
      <w:r w:rsidRPr="00770A87">
        <w:rPr>
          <w:lang w:eastAsia="en-GB"/>
        </w:rPr>
        <w:t xml:space="preserve">at the prospective locations. The inputs which were kept constant are listed in </w:t>
      </w:r>
      <w:r w:rsidRPr="00770A87">
        <w:rPr>
          <w:lang w:eastAsia="en-GB"/>
        </w:rPr>
        <w:fldChar w:fldCharType="begin"/>
      </w:r>
      <w:r w:rsidRPr="00770A87">
        <w:rPr>
          <w:lang w:eastAsia="en-GB"/>
        </w:rPr>
        <w:instrText xml:space="preserve"> REF _Ref492637362 \h </w:instrText>
      </w:r>
      <w:r w:rsidRPr="00770A87">
        <w:rPr>
          <w:lang w:eastAsia="en-GB"/>
        </w:rPr>
      </w:r>
      <w:r w:rsidRPr="00770A87">
        <w:rPr>
          <w:lang w:eastAsia="en-GB"/>
        </w:rPr>
        <w:fldChar w:fldCharType="separate"/>
      </w:r>
      <w:r w:rsidR="00501050" w:rsidRPr="00770A87">
        <w:t xml:space="preserve">Table </w:t>
      </w:r>
      <w:r w:rsidR="00501050">
        <w:rPr>
          <w:noProof/>
        </w:rPr>
        <w:t>5</w:t>
      </w:r>
      <w:r w:rsidR="00501050">
        <w:noBreakHyphen/>
      </w:r>
      <w:r w:rsidR="00501050">
        <w:rPr>
          <w:noProof/>
        </w:rPr>
        <w:t>2</w:t>
      </w:r>
      <w:r w:rsidRPr="00770A87">
        <w:rPr>
          <w:lang w:eastAsia="en-GB"/>
        </w:rPr>
        <w:fldChar w:fldCharType="end"/>
      </w:r>
      <w:r w:rsidRPr="00770A87">
        <w:rPr>
          <w:lang w:eastAsia="en-GB"/>
        </w:rPr>
        <w:t>.</w:t>
      </w:r>
    </w:p>
    <w:p w14:paraId="3FDA78D6" w14:textId="502292B9" w:rsidR="00016183" w:rsidRPr="00770A87" w:rsidRDefault="00016183" w:rsidP="00061E33">
      <w:pPr>
        <w:pStyle w:val="TablesCap"/>
      </w:pPr>
      <w:bookmarkStart w:id="483" w:name="_Ref492637362"/>
      <w:bookmarkStart w:id="484" w:name="_Toc492667084"/>
      <w:bookmarkStart w:id="485" w:name="_Toc494620184"/>
      <w:bookmarkStart w:id="486" w:name="_Toc494733051"/>
      <w:bookmarkStart w:id="487" w:name="_Toc494793039"/>
      <w:r w:rsidRPr="00770A87">
        <w:t xml:space="preserve">Table </w:t>
      </w:r>
      <w:fldSimple w:instr=" STYLEREF 1 \s ">
        <w:r w:rsidR="00501050">
          <w:rPr>
            <w:noProof/>
          </w:rPr>
          <w:t>5</w:t>
        </w:r>
      </w:fldSimple>
      <w:r w:rsidR="00F55446">
        <w:noBreakHyphen/>
      </w:r>
      <w:fldSimple w:instr=" SEQ Table \* ARABIC \s 1 ">
        <w:r w:rsidR="00501050">
          <w:rPr>
            <w:noProof/>
          </w:rPr>
          <w:t>2</w:t>
        </w:r>
      </w:fldSimple>
      <w:bookmarkEnd w:id="483"/>
      <w:r w:rsidRPr="00770A87">
        <w:t xml:space="preserve"> - Constant Parameters</w:t>
      </w:r>
      <w:bookmarkEnd w:id="484"/>
      <w:bookmarkEnd w:id="485"/>
      <w:bookmarkEnd w:id="486"/>
      <w:bookmarkEnd w:id="487"/>
    </w:p>
    <w:tbl>
      <w:tblPr>
        <w:tblpPr w:leftFromText="187" w:rightFromText="187"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1"/>
        <w:gridCol w:w="2699"/>
      </w:tblGrid>
      <w:tr w:rsidR="00016183" w:rsidRPr="00770A87" w14:paraId="3C9C7C1D" w14:textId="77777777" w:rsidTr="009F1676">
        <w:trPr>
          <w:trHeight w:val="564"/>
        </w:trPr>
        <w:tc>
          <w:tcPr>
            <w:tcW w:w="5381" w:type="dxa"/>
            <w:shd w:val="clear" w:color="auto" w:fill="F2F2F2" w:themeFill="background1" w:themeFillShade="F2"/>
            <w:vAlign w:val="center"/>
            <w:hideMark/>
          </w:tcPr>
          <w:p w14:paraId="3B5A84C8" w14:textId="77777777" w:rsidR="00016183" w:rsidRPr="00770A87" w:rsidRDefault="00016183" w:rsidP="00061E33">
            <w:pPr>
              <w:pStyle w:val="TabHead"/>
            </w:pPr>
            <w:r w:rsidRPr="00770A87">
              <w:t>Constant Variables</w:t>
            </w:r>
          </w:p>
        </w:tc>
        <w:tc>
          <w:tcPr>
            <w:tcW w:w="2699" w:type="dxa"/>
            <w:shd w:val="clear" w:color="auto" w:fill="F2F2F2" w:themeFill="background1" w:themeFillShade="F2"/>
            <w:noWrap/>
            <w:vAlign w:val="center"/>
            <w:hideMark/>
          </w:tcPr>
          <w:p w14:paraId="1AA4BABC" w14:textId="77777777" w:rsidR="00016183" w:rsidRPr="00770A87" w:rsidRDefault="00016183" w:rsidP="00061E33">
            <w:pPr>
              <w:pStyle w:val="TabHead"/>
            </w:pPr>
            <w:r w:rsidRPr="00770A87">
              <w:t>Value</w:t>
            </w:r>
          </w:p>
        </w:tc>
      </w:tr>
      <w:tr w:rsidR="00016183" w:rsidRPr="00770A87" w14:paraId="13736074" w14:textId="77777777" w:rsidTr="009F1676">
        <w:trPr>
          <w:trHeight w:val="564"/>
        </w:trPr>
        <w:tc>
          <w:tcPr>
            <w:tcW w:w="5381" w:type="dxa"/>
            <w:vAlign w:val="center"/>
            <w:hideMark/>
          </w:tcPr>
          <w:p w14:paraId="5A5238C1" w14:textId="77777777" w:rsidR="00016183" w:rsidRPr="00770A87" w:rsidRDefault="00016183" w:rsidP="00061E33">
            <w:pPr>
              <w:pStyle w:val="TabBod"/>
            </w:pPr>
            <w:r w:rsidRPr="00770A87">
              <w:t>Gas Mains Connected</w:t>
            </w:r>
          </w:p>
        </w:tc>
        <w:tc>
          <w:tcPr>
            <w:tcW w:w="2699" w:type="dxa"/>
            <w:noWrap/>
            <w:vAlign w:val="center"/>
            <w:hideMark/>
          </w:tcPr>
          <w:p w14:paraId="1F582440" w14:textId="77777777" w:rsidR="00016183" w:rsidRPr="00770A87" w:rsidRDefault="00016183" w:rsidP="00061E33">
            <w:pPr>
              <w:pStyle w:val="TabBod"/>
            </w:pPr>
            <w:r w:rsidRPr="00770A87">
              <w:t>No</w:t>
            </w:r>
          </w:p>
        </w:tc>
      </w:tr>
      <w:tr w:rsidR="00016183" w:rsidRPr="00770A87" w14:paraId="709899E5" w14:textId="77777777" w:rsidTr="009F1676">
        <w:trPr>
          <w:trHeight w:val="564"/>
        </w:trPr>
        <w:tc>
          <w:tcPr>
            <w:tcW w:w="5381" w:type="dxa"/>
            <w:vAlign w:val="center"/>
            <w:hideMark/>
          </w:tcPr>
          <w:p w14:paraId="4C47F444" w14:textId="77777777" w:rsidR="00016183" w:rsidRPr="00770A87" w:rsidRDefault="00016183" w:rsidP="00061E33">
            <w:pPr>
              <w:pStyle w:val="TabBod"/>
            </w:pPr>
            <w:r w:rsidRPr="00770A87">
              <w:t>Pool Connection</w:t>
            </w:r>
          </w:p>
        </w:tc>
        <w:tc>
          <w:tcPr>
            <w:tcW w:w="2699" w:type="dxa"/>
            <w:noWrap/>
            <w:vAlign w:val="center"/>
            <w:hideMark/>
          </w:tcPr>
          <w:p w14:paraId="7F72C265" w14:textId="77777777" w:rsidR="00016183" w:rsidRPr="00770A87" w:rsidRDefault="00016183" w:rsidP="00061E33">
            <w:pPr>
              <w:pStyle w:val="TabBod"/>
            </w:pPr>
            <w:r w:rsidRPr="00770A87">
              <w:t>No</w:t>
            </w:r>
          </w:p>
        </w:tc>
      </w:tr>
      <w:tr w:rsidR="00016183" w:rsidRPr="00770A87" w14:paraId="3AD6F5B9" w14:textId="77777777" w:rsidTr="009F1676">
        <w:trPr>
          <w:trHeight w:val="564"/>
        </w:trPr>
        <w:tc>
          <w:tcPr>
            <w:tcW w:w="5381" w:type="dxa"/>
            <w:vAlign w:val="center"/>
            <w:hideMark/>
          </w:tcPr>
          <w:p w14:paraId="2954D41D" w14:textId="77777777" w:rsidR="00016183" w:rsidRPr="00770A87" w:rsidRDefault="00016183" w:rsidP="00061E33">
            <w:pPr>
              <w:pStyle w:val="TabBod"/>
            </w:pPr>
            <w:r w:rsidRPr="00770A87">
              <w:t>Electricity Load Profile (%)</w:t>
            </w:r>
          </w:p>
        </w:tc>
        <w:tc>
          <w:tcPr>
            <w:tcW w:w="2699" w:type="dxa"/>
            <w:noWrap/>
            <w:vAlign w:val="center"/>
            <w:hideMark/>
          </w:tcPr>
          <w:p w14:paraId="365A21FF" w14:textId="18FE95E3" w:rsidR="00016183" w:rsidRPr="00770A87" w:rsidRDefault="00BF72D7" w:rsidP="00061E33">
            <w:pPr>
              <w:pStyle w:val="TabBod"/>
            </w:pPr>
            <w:r>
              <w:t>30</w:t>
            </w:r>
          </w:p>
        </w:tc>
      </w:tr>
      <w:tr w:rsidR="00016183" w:rsidRPr="00770A87" w14:paraId="3CF67EB5" w14:textId="77777777" w:rsidTr="009F1676">
        <w:trPr>
          <w:trHeight w:val="564"/>
        </w:trPr>
        <w:tc>
          <w:tcPr>
            <w:tcW w:w="5381" w:type="dxa"/>
            <w:vAlign w:val="center"/>
            <w:hideMark/>
          </w:tcPr>
          <w:p w14:paraId="639D9BFD" w14:textId="77777777" w:rsidR="00016183" w:rsidRPr="00770A87" w:rsidRDefault="00016183" w:rsidP="00061E33">
            <w:pPr>
              <w:pStyle w:val="TabBod"/>
            </w:pPr>
            <w:r w:rsidRPr="00770A87">
              <w:t>Performance Ratio</w:t>
            </w:r>
          </w:p>
        </w:tc>
        <w:tc>
          <w:tcPr>
            <w:tcW w:w="2699" w:type="dxa"/>
            <w:noWrap/>
            <w:vAlign w:val="center"/>
            <w:hideMark/>
          </w:tcPr>
          <w:p w14:paraId="30761453" w14:textId="77777777" w:rsidR="00016183" w:rsidRPr="00770A87" w:rsidRDefault="00016183" w:rsidP="00061E33">
            <w:pPr>
              <w:pStyle w:val="TabBod"/>
            </w:pPr>
            <w:r w:rsidRPr="00770A87">
              <w:t>0.85</w:t>
            </w:r>
          </w:p>
        </w:tc>
      </w:tr>
      <w:tr w:rsidR="00016183" w:rsidRPr="00770A87" w14:paraId="75768832" w14:textId="77777777" w:rsidTr="009F1676">
        <w:trPr>
          <w:trHeight w:val="564"/>
        </w:trPr>
        <w:tc>
          <w:tcPr>
            <w:tcW w:w="5381" w:type="dxa"/>
            <w:vAlign w:val="center"/>
            <w:hideMark/>
          </w:tcPr>
          <w:p w14:paraId="5767B554" w14:textId="77777777" w:rsidR="00016183" w:rsidRPr="00770A87" w:rsidRDefault="00016183" w:rsidP="00061E33">
            <w:pPr>
              <w:pStyle w:val="TabBod"/>
            </w:pPr>
            <w:r w:rsidRPr="00770A87">
              <w:t>Solar Size (kW)</w:t>
            </w:r>
          </w:p>
        </w:tc>
        <w:tc>
          <w:tcPr>
            <w:tcW w:w="2699" w:type="dxa"/>
            <w:noWrap/>
            <w:vAlign w:val="center"/>
            <w:hideMark/>
          </w:tcPr>
          <w:p w14:paraId="40A42D9C" w14:textId="77777777" w:rsidR="00016183" w:rsidRPr="00770A87" w:rsidRDefault="00016183" w:rsidP="00061E33">
            <w:pPr>
              <w:pStyle w:val="TabBod"/>
            </w:pPr>
            <w:r w:rsidRPr="00770A87">
              <w:t xml:space="preserve">5 </w:t>
            </w:r>
          </w:p>
        </w:tc>
      </w:tr>
      <w:tr w:rsidR="00016183" w:rsidRPr="00770A87" w14:paraId="0BB5066A" w14:textId="77777777" w:rsidTr="009F1676">
        <w:trPr>
          <w:trHeight w:val="564"/>
        </w:trPr>
        <w:tc>
          <w:tcPr>
            <w:tcW w:w="5381" w:type="dxa"/>
            <w:vAlign w:val="center"/>
            <w:hideMark/>
          </w:tcPr>
          <w:p w14:paraId="5F53CDCA" w14:textId="77777777" w:rsidR="00016183" w:rsidRPr="00770A87" w:rsidRDefault="00016183" w:rsidP="00061E33">
            <w:pPr>
              <w:pStyle w:val="TabBod"/>
            </w:pPr>
            <w:r w:rsidRPr="00770A87">
              <w:t>Solar Cost ($)</w:t>
            </w:r>
          </w:p>
        </w:tc>
        <w:tc>
          <w:tcPr>
            <w:tcW w:w="2699" w:type="dxa"/>
            <w:noWrap/>
            <w:vAlign w:val="center"/>
            <w:hideMark/>
          </w:tcPr>
          <w:p w14:paraId="2D0AA051" w14:textId="77777777" w:rsidR="00016183" w:rsidRPr="00770A87" w:rsidRDefault="00016183" w:rsidP="00061E33">
            <w:pPr>
              <w:pStyle w:val="TabBod"/>
            </w:pPr>
            <w:r w:rsidRPr="00770A87">
              <w:t>7000</w:t>
            </w:r>
          </w:p>
        </w:tc>
      </w:tr>
      <w:tr w:rsidR="00016183" w:rsidRPr="00770A87" w14:paraId="70B46015" w14:textId="77777777" w:rsidTr="009F1676">
        <w:trPr>
          <w:trHeight w:val="564"/>
        </w:trPr>
        <w:tc>
          <w:tcPr>
            <w:tcW w:w="5381" w:type="dxa"/>
            <w:vAlign w:val="center"/>
            <w:hideMark/>
          </w:tcPr>
          <w:p w14:paraId="3AC3D2D2" w14:textId="77777777" w:rsidR="00016183" w:rsidRPr="00770A87" w:rsidRDefault="00016183" w:rsidP="00061E33">
            <w:pPr>
              <w:pStyle w:val="TabBod"/>
            </w:pPr>
            <w:r w:rsidRPr="00770A87">
              <w:t>Battery Size (kWhr)</w:t>
            </w:r>
          </w:p>
        </w:tc>
        <w:tc>
          <w:tcPr>
            <w:tcW w:w="2699" w:type="dxa"/>
            <w:noWrap/>
            <w:vAlign w:val="center"/>
            <w:hideMark/>
          </w:tcPr>
          <w:p w14:paraId="057B929E" w14:textId="77777777" w:rsidR="00016183" w:rsidRPr="00770A87" w:rsidRDefault="00016183" w:rsidP="00061E33">
            <w:pPr>
              <w:pStyle w:val="TabBod"/>
            </w:pPr>
            <w:r w:rsidRPr="00770A87">
              <w:t>10</w:t>
            </w:r>
          </w:p>
        </w:tc>
      </w:tr>
      <w:tr w:rsidR="00016183" w:rsidRPr="00770A87" w14:paraId="38EAF485" w14:textId="77777777" w:rsidTr="009F1676">
        <w:trPr>
          <w:trHeight w:val="564"/>
        </w:trPr>
        <w:tc>
          <w:tcPr>
            <w:tcW w:w="5381" w:type="dxa"/>
            <w:vAlign w:val="center"/>
            <w:hideMark/>
          </w:tcPr>
          <w:p w14:paraId="52D6F7AB" w14:textId="77777777" w:rsidR="00016183" w:rsidRPr="00770A87" w:rsidRDefault="00016183" w:rsidP="00061E33">
            <w:pPr>
              <w:pStyle w:val="TabBod"/>
            </w:pPr>
            <w:r w:rsidRPr="00770A87">
              <w:t>Battery Cost ($)</w:t>
            </w:r>
          </w:p>
        </w:tc>
        <w:tc>
          <w:tcPr>
            <w:tcW w:w="2699" w:type="dxa"/>
            <w:noWrap/>
            <w:vAlign w:val="center"/>
            <w:hideMark/>
          </w:tcPr>
          <w:p w14:paraId="1BE846A5" w14:textId="77777777" w:rsidR="00016183" w:rsidRPr="00770A87" w:rsidRDefault="00016183" w:rsidP="00061E33">
            <w:pPr>
              <w:pStyle w:val="TabBod"/>
            </w:pPr>
            <w:r w:rsidRPr="00770A87">
              <w:t>9700</w:t>
            </w:r>
          </w:p>
        </w:tc>
      </w:tr>
      <w:tr w:rsidR="00016183" w:rsidRPr="00770A87" w14:paraId="1C3D109F" w14:textId="77777777" w:rsidTr="009F1676">
        <w:trPr>
          <w:trHeight w:val="564"/>
        </w:trPr>
        <w:tc>
          <w:tcPr>
            <w:tcW w:w="5381" w:type="dxa"/>
            <w:vAlign w:val="center"/>
            <w:hideMark/>
          </w:tcPr>
          <w:p w14:paraId="28B35E38" w14:textId="77777777" w:rsidR="00016183" w:rsidRPr="00770A87" w:rsidRDefault="00016183" w:rsidP="00061E33">
            <w:pPr>
              <w:pStyle w:val="TabBod"/>
            </w:pPr>
            <w:r w:rsidRPr="00770A87">
              <w:t>Roof Tilt (</w:t>
            </w:r>
            <m:oMath>
              <m:r>
                <m:rPr>
                  <m:sty m:val="p"/>
                </m:rPr>
                <w:rPr>
                  <w:rFonts w:ascii="Cambria Math" w:hAnsi="Cambria Math"/>
                </w:rPr>
                <m:t>°</m:t>
              </m:r>
            </m:oMath>
            <w:r w:rsidRPr="00770A87">
              <w:t>)</w:t>
            </w:r>
          </w:p>
        </w:tc>
        <w:tc>
          <w:tcPr>
            <w:tcW w:w="2699" w:type="dxa"/>
            <w:noWrap/>
            <w:vAlign w:val="center"/>
            <w:hideMark/>
          </w:tcPr>
          <w:p w14:paraId="04326443" w14:textId="77777777" w:rsidR="00016183" w:rsidRPr="00770A87" w:rsidRDefault="00016183" w:rsidP="00061E33">
            <w:pPr>
              <w:pStyle w:val="TabBod"/>
            </w:pPr>
            <w:r w:rsidRPr="00770A87">
              <w:t>Equator tilted</w:t>
            </w:r>
          </w:p>
        </w:tc>
      </w:tr>
      <w:tr w:rsidR="00016183" w:rsidRPr="00770A87" w14:paraId="5FC7D983" w14:textId="77777777" w:rsidTr="009F1676">
        <w:trPr>
          <w:trHeight w:val="564"/>
        </w:trPr>
        <w:tc>
          <w:tcPr>
            <w:tcW w:w="5381" w:type="dxa"/>
            <w:vAlign w:val="center"/>
            <w:hideMark/>
          </w:tcPr>
          <w:p w14:paraId="6DB352AA" w14:textId="77777777" w:rsidR="00016183" w:rsidRPr="00770A87" w:rsidRDefault="00016183" w:rsidP="00061E33">
            <w:pPr>
              <w:pStyle w:val="TabBod"/>
            </w:pPr>
            <w:r w:rsidRPr="00770A87">
              <w:t>Roof Orientation</w:t>
            </w:r>
          </w:p>
        </w:tc>
        <w:tc>
          <w:tcPr>
            <w:tcW w:w="2699" w:type="dxa"/>
            <w:noWrap/>
            <w:vAlign w:val="center"/>
            <w:hideMark/>
          </w:tcPr>
          <w:p w14:paraId="137738B9" w14:textId="77777777" w:rsidR="00016183" w:rsidRPr="00770A87" w:rsidRDefault="00016183" w:rsidP="00061E33">
            <w:pPr>
              <w:pStyle w:val="TabBod"/>
            </w:pPr>
            <w:r w:rsidRPr="00770A87">
              <w:t>North</w:t>
            </w:r>
          </w:p>
        </w:tc>
      </w:tr>
      <w:tr w:rsidR="00016183" w:rsidRPr="00770A87" w14:paraId="2BD8E364" w14:textId="77777777" w:rsidTr="009F1676">
        <w:trPr>
          <w:trHeight w:val="564"/>
        </w:trPr>
        <w:tc>
          <w:tcPr>
            <w:tcW w:w="5381" w:type="dxa"/>
            <w:vAlign w:val="center"/>
            <w:hideMark/>
          </w:tcPr>
          <w:p w14:paraId="10F05B4C" w14:textId="77777777" w:rsidR="00016183" w:rsidRPr="00770A87" w:rsidRDefault="00016183" w:rsidP="00061E33">
            <w:pPr>
              <w:pStyle w:val="TabBod"/>
            </w:pPr>
            <w:r w:rsidRPr="00770A87">
              <w:t>Bill Entry ($)</w:t>
            </w:r>
          </w:p>
        </w:tc>
        <w:tc>
          <w:tcPr>
            <w:tcW w:w="2699" w:type="dxa"/>
            <w:noWrap/>
            <w:vAlign w:val="center"/>
            <w:hideMark/>
          </w:tcPr>
          <w:p w14:paraId="6FEB2AE1" w14:textId="77777777" w:rsidR="00016183" w:rsidRPr="00770A87" w:rsidRDefault="00016183" w:rsidP="00061E33">
            <w:pPr>
              <w:pStyle w:val="TabBod"/>
            </w:pPr>
            <w:r w:rsidRPr="00770A87">
              <w:t>-</w:t>
            </w:r>
          </w:p>
        </w:tc>
      </w:tr>
      <w:tr w:rsidR="00016183" w:rsidRPr="00770A87" w14:paraId="7E23EC0D" w14:textId="77777777" w:rsidTr="009F1676">
        <w:trPr>
          <w:trHeight w:val="564"/>
        </w:trPr>
        <w:tc>
          <w:tcPr>
            <w:tcW w:w="5381" w:type="dxa"/>
            <w:vAlign w:val="center"/>
            <w:hideMark/>
          </w:tcPr>
          <w:p w14:paraId="3A982B4D" w14:textId="77777777" w:rsidR="00016183" w:rsidRPr="00770A87" w:rsidRDefault="00016183" w:rsidP="00061E33">
            <w:pPr>
              <w:pStyle w:val="TabBod"/>
            </w:pPr>
            <w:r w:rsidRPr="00770A87">
              <w:t>Number of Occupants (people)</w:t>
            </w:r>
          </w:p>
        </w:tc>
        <w:tc>
          <w:tcPr>
            <w:tcW w:w="2699" w:type="dxa"/>
            <w:noWrap/>
            <w:vAlign w:val="center"/>
            <w:hideMark/>
          </w:tcPr>
          <w:p w14:paraId="7AC1F6BF" w14:textId="77777777" w:rsidR="00016183" w:rsidRPr="00770A87" w:rsidRDefault="00016183" w:rsidP="00061E33">
            <w:pPr>
              <w:pStyle w:val="TabBod"/>
            </w:pPr>
            <w:r w:rsidRPr="00770A87">
              <w:t>3</w:t>
            </w:r>
          </w:p>
        </w:tc>
      </w:tr>
    </w:tbl>
    <w:p w14:paraId="4323B9DD" w14:textId="77777777" w:rsidR="00016183" w:rsidRPr="00770A87" w:rsidRDefault="00016183" w:rsidP="00061E33"/>
    <w:p w14:paraId="4C9E38F6" w14:textId="77777777" w:rsidR="00016183" w:rsidRPr="00770A87" w:rsidRDefault="00016183" w:rsidP="00061E33"/>
    <w:p w14:paraId="6CFC21DC" w14:textId="77777777" w:rsidR="00016183" w:rsidRPr="00770A87" w:rsidRDefault="00016183" w:rsidP="00061E33"/>
    <w:p w14:paraId="1FABF5BA" w14:textId="77777777" w:rsidR="00016183" w:rsidRPr="00770A87" w:rsidRDefault="00016183" w:rsidP="00061E33"/>
    <w:p w14:paraId="6EE018FE" w14:textId="01385FDB" w:rsidR="00016183" w:rsidRPr="00770A87" w:rsidRDefault="00016183" w:rsidP="00061E33">
      <w:pPr>
        <w:sectPr w:rsidR="00016183" w:rsidRPr="00770A87" w:rsidSect="00061E33">
          <w:endnotePr>
            <w:numRestart w:val="eachSect"/>
          </w:endnotePr>
          <w:pgSz w:w="11906" w:h="16838"/>
          <w:pgMar w:top="1418" w:right="1418" w:bottom="1418" w:left="2268" w:header="709" w:footer="709" w:gutter="0"/>
          <w:cols w:space="720"/>
          <w:docGrid w:linePitch="299"/>
        </w:sectPr>
      </w:pPr>
    </w:p>
    <w:p w14:paraId="262BCA33" w14:textId="5AE3F4B0" w:rsidR="00016183" w:rsidRPr="00770A87" w:rsidRDefault="00016183" w:rsidP="00EE2C2D">
      <w:pPr>
        <w:pStyle w:val="Heading2"/>
      </w:pPr>
      <w:bookmarkStart w:id="488" w:name="_Toc494733018"/>
      <w:bookmarkStart w:id="489" w:name="_Toc494793414"/>
      <w:r w:rsidRPr="00770A87">
        <w:lastRenderedPageBreak/>
        <w:t>Output Production Figures</w:t>
      </w:r>
      <w:bookmarkEnd w:id="488"/>
      <w:bookmarkEnd w:id="489"/>
    </w:p>
    <w:p w14:paraId="78F8DF2A" w14:textId="77777777" w:rsidR="00016183" w:rsidRPr="00770A87" w:rsidRDefault="00016183" w:rsidP="00061E33">
      <w:r w:rsidRPr="00770A87">
        <w:rPr>
          <w:lang w:eastAsia="en-GB"/>
        </w:rPr>
        <w:t xml:space="preserve">The output production figures were retrieved from the </w:t>
      </w:r>
      <w:r w:rsidRPr="00770A87">
        <w:t>Solar Solution</w:t>
      </w:r>
      <w:r w:rsidRPr="00770A87">
        <w:rPr>
          <w:lang w:eastAsia="en-GB"/>
        </w:rPr>
        <w:t xml:space="preserve"> and are shown in Table 5-3 for each prospective location. Energy Sources Analysis (ESA) shows from what sources the household supplies its electricity. </w:t>
      </w:r>
    </w:p>
    <w:p w14:paraId="7E9649E3" w14:textId="77777777" w:rsidR="00016183" w:rsidRPr="00770A87" w:rsidRDefault="00016183" w:rsidP="00061E33"/>
    <w:tbl>
      <w:tblPr>
        <w:tblpPr w:leftFromText="180" w:rightFromText="180" w:vertAnchor="text" w:horzAnchor="margin" w:tblpY="497"/>
        <w:tblW w:w="82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61"/>
        <w:gridCol w:w="1593"/>
        <w:gridCol w:w="1593"/>
        <w:gridCol w:w="1594"/>
      </w:tblGrid>
      <w:tr w:rsidR="00016183" w:rsidRPr="00770A87" w14:paraId="0A854DE7" w14:textId="77777777" w:rsidTr="001144B1">
        <w:trPr>
          <w:trHeight w:val="560"/>
        </w:trPr>
        <w:tc>
          <w:tcPr>
            <w:tcW w:w="3461" w:type="dxa"/>
            <w:shd w:val="clear" w:color="auto" w:fill="F2F2F2" w:themeFill="background1" w:themeFillShade="F2"/>
            <w:vAlign w:val="center"/>
            <w:hideMark/>
          </w:tcPr>
          <w:p w14:paraId="669D7E93" w14:textId="77777777" w:rsidR="00016183" w:rsidRPr="00770A87" w:rsidRDefault="00016183" w:rsidP="00061E33">
            <w:pPr>
              <w:pStyle w:val="TabHead"/>
            </w:pPr>
            <w:bookmarkStart w:id="490" w:name="_Ref492743114"/>
            <w:r w:rsidRPr="00770A87">
              <w:t>City</w:t>
            </w:r>
          </w:p>
        </w:tc>
        <w:tc>
          <w:tcPr>
            <w:tcW w:w="1593" w:type="dxa"/>
            <w:shd w:val="clear" w:color="auto" w:fill="F2F2F2" w:themeFill="background1" w:themeFillShade="F2"/>
            <w:noWrap/>
            <w:vAlign w:val="center"/>
            <w:hideMark/>
          </w:tcPr>
          <w:p w14:paraId="430DCA02" w14:textId="77777777" w:rsidR="00016183" w:rsidRPr="00770A87" w:rsidRDefault="00016183" w:rsidP="00061E33">
            <w:pPr>
              <w:pStyle w:val="TabHead"/>
            </w:pPr>
            <w:r w:rsidRPr="00770A87">
              <w:t>Townsville</w:t>
            </w:r>
          </w:p>
        </w:tc>
        <w:tc>
          <w:tcPr>
            <w:tcW w:w="1593" w:type="dxa"/>
            <w:shd w:val="clear" w:color="auto" w:fill="F2F2F2" w:themeFill="background1" w:themeFillShade="F2"/>
            <w:noWrap/>
            <w:vAlign w:val="center"/>
            <w:hideMark/>
          </w:tcPr>
          <w:p w14:paraId="030B8B31" w14:textId="77777777" w:rsidR="00016183" w:rsidRPr="00770A87" w:rsidRDefault="00016183" w:rsidP="00061E33">
            <w:pPr>
              <w:pStyle w:val="TabHead"/>
            </w:pPr>
            <w:r w:rsidRPr="00770A87">
              <w:t>Darwin</w:t>
            </w:r>
          </w:p>
        </w:tc>
        <w:tc>
          <w:tcPr>
            <w:tcW w:w="1594" w:type="dxa"/>
            <w:shd w:val="clear" w:color="auto" w:fill="F2F2F2" w:themeFill="background1" w:themeFillShade="F2"/>
            <w:noWrap/>
            <w:vAlign w:val="center"/>
            <w:hideMark/>
          </w:tcPr>
          <w:p w14:paraId="6CE78FD2" w14:textId="77777777" w:rsidR="00016183" w:rsidRPr="00770A87" w:rsidRDefault="00016183" w:rsidP="00061E33">
            <w:pPr>
              <w:pStyle w:val="TabHead"/>
            </w:pPr>
            <w:r w:rsidRPr="00770A87">
              <w:t>Hobart</w:t>
            </w:r>
          </w:p>
        </w:tc>
      </w:tr>
      <w:tr w:rsidR="00016183" w:rsidRPr="00770A87" w14:paraId="672EE242" w14:textId="77777777" w:rsidTr="001144B1">
        <w:trPr>
          <w:trHeight w:val="560"/>
        </w:trPr>
        <w:tc>
          <w:tcPr>
            <w:tcW w:w="3461" w:type="dxa"/>
            <w:vAlign w:val="center"/>
            <w:hideMark/>
          </w:tcPr>
          <w:p w14:paraId="370A3C9C" w14:textId="77777777" w:rsidR="00016183" w:rsidRPr="00770A87" w:rsidRDefault="00016183" w:rsidP="00061E33">
            <w:pPr>
              <w:pStyle w:val="TabBod"/>
            </w:pPr>
            <w:r w:rsidRPr="00770A87">
              <w:t>Daily Usage (kWhr)</w:t>
            </w:r>
          </w:p>
        </w:tc>
        <w:tc>
          <w:tcPr>
            <w:tcW w:w="1593" w:type="dxa"/>
            <w:noWrap/>
            <w:vAlign w:val="center"/>
            <w:hideMark/>
          </w:tcPr>
          <w:p w14:paraId="1EC3EE29" w14:textId="77777777" w:rsidR="00016183" w:rsidRPr="00770A87" w:rsidRDefault="00016183" w:rsidP="00061E33">
            <w:pPr>
              <w:pStyle w:val="TabBod"/>
            </w:pPr>
            <w:r w:rsidRPr="00770A87">
              <w:t>19.2</w:t>
            </w:r>
          </w:p>
        </w:tc>
        <w:tc>
          <w:tcPr>
            <w:tcW w:w="1593" w:type="dxa"/>
            <w:noWrap/>
            <w:vAlign w:val="center"/>
            <w:hideMark/>
          </w:tcPr>
          <w:p w14:paraId="5D946B4B" w14:textId="77777777" w:rsidR="00016183" w:rsidRPr="00770A87" w:rsidRDefault="00016183" w:rsidP="00061E33">
            <w:pPr>
              <w:pStyle w:val="TabBod"/>
            </w:pPr>
            <w:r w:rsidRPr="00770A87">
              <w:t>18.5</w:t>
            </w:r>
          </w:p>
        </w:tc>
        <w:tc>
          <w:tcPr>
            <w:tcW w:w="1594" w:type="dxa"/>
            <w:noWrap/>
            <w:vAlign w:val="center"/>
            <w:hideMark/>
          </w:tcPr>
          <w:p w14:paraId="21E4F244" w14:textId="77777777" w:rsidR="00016183" w:rsidRPr="00770A87" w:rsidRDefault="00016183" w:rsidP="00061E33">
            <w:pPr>
              <w:pStyle w:val="TabBod"/>
            </w:pPr>
            <w:r w:rsidRPr="00770A87">
              <w:t>27.2</w:t>
            </w:r>
          </w:p>
        </w:tc>
      </w:tr>
      <w:tr w:rsidR="00016183" w:rsidRPr="00770A87" w14:paraId="5F6CA897" w14:textId="77777777" w:rsidTr="001144B1">
        <w:trPr>
          <w:trHeight w:val="560"/>
        </w:trPr>
        <w:tc>
          <w:tcPr>
            <w:tcW w:w="3461" w:type="dxa"/>
            <w:vAlign w:val="center"/>
            <w:hideMark/>
          </w:tcPr>
          <w:p w14:paraId="0CAAE9BA" w14:textId="77777777" w:rsidR="00016183" w:rsidRPr="00770A87" w:rsidRDefault="00016183" w:rsidP="00061E33">
            <w:pPr>
              <w:pStyle w:val="TabBod"/>
            </w:pPr>
            <w:r w:rsidRPr="00770A87">
              <w:t>Daily Production (kWhr)</w:t>
            </w:r>
          </w:p>
        </w:tc>
        <w:tc>
          <w:tcPr>
            <w:tcW w:w="1593" w:type="dxa"/>
            <w:noWrap/>
            <w:vAlign w:val="center"/>
            <w:hideMark/>
          </w:tcPr>
          <w:p w14:paraId="13D53FB1" w14:textId="77777777" w:rsidR="00016183" w:rsidRPr="00770A87" w:rsidRDefault="00016183" w:rsidP="00061E33">
            <w:pPr>
              <w:pStyle w:val="TabBod"/>
            </w:pPr>
            <w:r w:rsidRPr="00770A87">
              <w:t>24.692</w:t>
            </w:r>
          </w:p>
        </w:tc>
        <w:tc>
          <w:tcPr>
            <w:tcW w:w="1593" w:type="dxa"/>
            <w:noWrap/>
            <w:vAlign w:val="center"/>
            <w:hideMark/>
          </w:tcPr>
          <w:p w14:paraId="76F928D6" w14:textId="77777777" w:rsidR="00016183" w:rsidRPr="00770A87" w:rsidRDefault="00016183" w:rsidP="00061E33">
            <w:pPr>
              <w:pStyle w:val="TabBod"/>
            </w:pPr>
            <w:r w:rsidRPr="00770A87">
              <w:t>26.945</w:t>
            </w:r>
          </w:p>
        </w:tc>
        <w:tc>
          <w:tcPr>
            <w:tcW w:w="1594" w:type="dxa"/>
            <w:noWrap/>
            <w:vAlign w:val="center"/>
            <w:hideMark/>
          </w:tcPr>
          <w:p w14:paraId="4FA09B25" w14:textId="77777777" w:rsidR="00016183" w:rsidRPr="00770A87" w:rsidRDefault="00016183" w:rsidP="00061E33">
            <w:pPr>
              <w:pStyle w:val="TabBod"/>
            </w:pPr>
            <w:r w:rsidRPr="00770A87">
              <w:t>17.722</w:t>
            </w:r>
          </w:p>
        </w:tc>
      </w:tr>
      <w:tr w:rsidR="00016183" w:rsidRPr="00770A87" w14:paraId="3C02F642" w14:textId="77777777" w:rsidTr="001144B1">
        <w:trPr>
          <w:trHeight w:val="560"/>
        </w:trPr>
        <w:tc>
          <w:tcPr>
            <w:tcW w:w="3461" w:type="dxa"/>
            <w:vAlign w:val="center"/>
            <w:hideMark/>
          </w:tcPr>
          <w:p w14:paraId="668C9400" w14:textId="77777777" w:rsidR="00016183" w:rsidRPr="00770A87" w:rsidRDefault="00016183" w:rsidP="00061E33">
            <w:pPr>
              <w:pStyle w:val="TabBod"/>
            </w:pPr>
            <w:r w:rsidRPr="00770A87">
              <w:t>Daily Storage (kWhr)</w:t>
            </w:r>
          </w:p>
        </w:tc>
        <w:tc>
          <w:tcPr>
            <w:tcW w:w="1593" w:type="dxa"/>
            <w:noWrap/>
            <w:vAlign w:val="center"/>
            <w:hideMark/>
          </w:tcPr>
          <w:p w14:paraId="3A16BA76" w14:textId="77777777" w:rsidR="00016183" w:rsidRPr="00770A87" w:rsidRDefault="00016183" w:rsidP="00061E33">
            <w:pPr>
              <w:pStyle w:val="TabBod"/>
            </w:pPr>
            <w:r w:rsidRPr="00770A87">
              <w:t>10</w:t>
            </w:r>
          </w:p>
        </w:tc>
        <w:tc>
          <w:tcPr>
            <w:tcW w:w="1593" w:type="dxa"/>
            <w:noWrap/>
            <w:vAlign w:val="center"/>
            <w:hideMark/>
          </w:tcPr>
          <w:p w14:paraId="14FC2161" w14:textId="77777777" w:rsidR="00016183" w:rsidRPr="00770A87" w:rsidRDefault="00016183" w:rsidP="00061E33">
            <w:pPr>
              <w:pStyle w:val="TabBod"/>
            </w:pPr>
            <w:r w:rsidRPr="00770A87">
              <w:t>10</w:t>
            </w:r>
          </w:p>
        </w:tc>
        <w:tc>
          <w:tcPr>
            <w:tcW w:w="1594" w:type="dxa"/>
            <w:noWrap/>
            <w:vAlign w:val="center"/>
            <w:hideMark/>
          </w:tcPr>
          <w:p w14:paraId="279937EB" w14:textId="77777777" w:rsidR="00016183" w:rsidRPr="00770A87" w:rsidRDefault="00016183" w:rsidP="00061E33">
            <w:pPr>
              <w:pStyle w:val="TabBod"/>
            </w:pPr>
            <w:r w:rsidRPr="00770A87">
              <w:t>10</w:t>
            </w:r>
          </w:p>
        </w:tc>
      </w:tr>
      <w:tr w:rsidR="00016183" w:rsidRPr="00770A87" w14:paraId="4ECF5769" w14:textId="77777777" w:rsidTr="001144B1">
        <w:trPr>
          <w:trHeight w:val="560"/>
        </w:trPr>
        <w:tc>
          <w:tcPr>
            <w:tcW w:w="3461" w:type="dxa"/>
            <w:vAlign w:val="center"/>
            <w:hideMark/>
          </w:tcPr>
          <w:p w14:paraId="58AE0B2E" w14:textId="77777777" w:rsidR="00016183" w:rsidRPr="00770A87" w:rsidRDefault="00016183" w:rsidP="00061E33">
            <w:pPr>
              <w:pStyle w:val="TabBod"/>
            </w:pPr>
            <w:r w:rsidRPr="00770A87">
              <w:t>Total Exported (kWhr)</w:t>
            </w:r>
          </w:p>
        </w:tc>
        <w:tc>
          <w:tcPr>
            <w:tcW w:w="1593" w:type="dxa"/>
            <w:noWrap/>
            <w:vAlign w:val="center"/>
            <w:hideMark/>
          </w:tcPr>
          <w:p w14:paraId="27EFCF4F" w14:textId="77777777" w:rsidR="00016183" w:rsidRPr="00770A87" w:rsidRDefault="00016183" w:rsidP="00061E33">
            <w:pPr>
              <w:pStyle w:val="TabBod"/>
            </w:pPr>
            <w:r w:rsidRPr="00770A87">
              <w:t>6.461</w:t>
            </w:r>
          </w:p>
        </w:tc>
        <w:tc>
          <w:tcPr>
            <w:tcW w:w="1593" w:type="dxa"/>
            <w:noWrap/>
            <w:vAlign w:val="center"/>
            <w:hideMark/>
          </w:tcPr>
          <w:p w14:paraId="35F0DD3F" w14:textId="77777777" w:rsidR="00016183" w:rsidRPr="00770A87" w:rsidRDefault="00016183" w:rsidP="00061E33">
            <w:pPr>
              <w:pStyle w:val="TabBod"/>
            </w:pPr>
            <w:r w:rsidRPr="00770A87">
              <w:t>7.963</w:t>
            </w:r>
          </w:p>
        </w:tc>
        <w:tc>
          <w:tcPr>
            <w:tcW w:w="1594" w:type="dxa"/>
            <w:noWrap/>
            <w:vAlign w:val="center"/>
            <w:hideMark/>
          </w:tcPr>
          <w:p w14:paraId="746481AA" w14:textId="77777777" w:rsidR="00016183" w:rsidRPr="00770A87" w:rsidRDefault="00016183" w:rsidP="00061E33">
            <w:pPr>
              <w:pStyle w:val="TabBod"/>
            </w:pPr>
            <w:r w:rsidRPr="00770A87">
              <w:t>1.815</w:t>
            </w:r>
          </w:p>
        </w:tc>
      </w:tr>
      <w:tr w:rsidR="00016183" w:rsidRPr="00770A87" w14:paraId="6166878E" w14:textId="77777777" w:rsidTr="001144B1">
        <w:trPr>
          <w:trHeight w:val="560"/>
        </w:trPr>
        <w:tc>
          <w:tcPr>
            <w:tcW w:w="3461" w:type="dxa"/>
            <w:vAlign w:val="center"/>
            <w:hideMark/>
          </w:tcPr>
          <w:p w14:paraId="03592C58" w14:textId="77777777" w:rsidR="00016183" w:rsidRPr="00770A87" w:rsidRDefault="00016183" w:rsidP="00061E33">
            <w:pPr>
              <w:pStyle w:val="TabBod"/>
            </w:pPr>
            <w:r w:rsidRPr="00770A87">
              <w:t>Daily Cost – Standard ($)</w:t>
            </w:r>
          </w:p>
        </w:tc>
        <w:tc>
          <w:tcPr>
            <w:tcW w:w="1593" w:type="dxa"/>
            <w:noWrap/>
            <w:vAlign w:val="center"/>
            <w:hideMark/>
          </w:tcPr>
          <w:p w14:paraId="0F06CD3D" w14:textId="77777777" w:rsidR="00016183" w:rsidRPr="00770A87" w:rsidRDefault="00016183" w:rsidP="00061E33">
            <w:pPr>
              <w:pStyle w:val="TabBod"/>
            </w:pPr>
            <w:r w:rsidRPr="00770A87">
              <w:t>5.326</w:t>
            </w:r>
          </w:p>
        </w:tc>
        <w:tc>
          <w:tcPr>
            <w:tcW w:w="1593" w:type="dxa"/>
            <w:noWrap/>
            <w:vAlign w:val="center"/>
            <w:hideMark/>
          </w:tcPr>
          <w:p w14:paraId="12FC6984" w14:textId="77777777" w:rsidR="00016183" w:rsidRPr="00770A87" w:rsidRDefault="00016183" w:rsidP="00061E33">
            <w:pPr>
              <w:pStyle w:val="TabBod"/>
            </w:pPr>
            <w:r w:rsidRPr="00770A87">
              <w:t>5.131</w:t>
            </w:r>
          </w:p>
        </w:tc>
        <w:tc>
          <w:tcPr>
            <w:tcW w:w="1594" w:type="dxa"/>
            <w:noWrap/>
            <w:vAlign w:val="center"/>
            <w:hideMark/>
          </w:tcPr>
          <w:p w14:paraId="7868A3F3" w14:textId="77777777" w:rsidR="00016183" w:rsidRPr="00770A87" w:rsidRDefault="00016183" w:rsidP="00061E33">
            <w:pPr>
              <w:pStyle w:val="TabBod"/>
            </w:pPr>
            <w:r w:rsidRPr="00770A87">
              <w:t>7.545</w:t>
            </w:r>
          </w:p>
        </w:tc>
      </w:tr>
      <w:tr w:rsidR="00016183" w:rsidRPr="00770A87" w14:paraId="10FD117D" w14:textId="77777777" w:rsidTr="001144B1">
        <w:trPr>
          <w:trHeight w:val="560"/>
        </w:trPr>
        <w:tc>
          <w:tcPr>
            <w:tcW w:w="3461" w:type="dxa"/>
            <w:vAlign w:val="center"/>
            <w:hideMark/>
          </w:tcPr>
          <w:p w14:paraId="356B2A2E" w14:textId="77777777" w:rsidR="00016183" w:rsidRPr="00770A87" w:rsidRDefault="00016183" w:rsidP="00061E33">
            <w:pPr>
              <w:pStyle w:val="TabBod"/>
            </w:pPr>
            <w:r w:rsidRPr="00770A87">
              <w:t>Daily Cost – Import ($)</w:t>
            </w:r>
          </w:p>
        </w:tc>
        <w:tc>
          <w:tcPr>
            <w:tcW w:w="1593" w:type="dxa"/>
            <w:noWrap/>
            <w:vAlign w:val="center"/>
            <w:hideMark/>
          </w:tcPr>
          <w:p w14:paraId="6B3DE726" w14:textId="77777777" w:rsidR="00016183" w:rsidRPr="00770A87" w:rsidRDefault="00016183" w:rsidP="00061E33">
            <w:pPr>
              <w:pStyle w:val="TabBod"/>
            </w:pPr>
            <w:r w:rsidRPr="00770A87">
              <w:t>0.268</w:t>
            </w:r>
          </w:p>
        </w:tc>
        <w:tc>
          <w:tcPr>
            <w:tcW w:w="1593" w:type="dxa"/>
            <w:noWrap/>
            <w:vAlign w:val="center"/>
            <w:hideMark/>
          </w:tcPr>
          <w:p w14:paraId="40D97EBC" w14:textId="77777777" w:rsidR="00016183" w:rsidRPr="00770A87" w:rsidRDefault="00016183" w:rsidP="00061E33">
            <w:pPr>
              <w:pStyle w:val="TabBod"/>
            </w:pPr>
            <w:r w:rsidRPr="00770A87">
              <w:t>-0.133</w:t>
            </w:r>
          </w:p>
        </w:tc>
        <w:tc>
          <w:tcPr>
            <w:tcW w:w="1594" w:type="dxa"/>
            <w:noWrap/>
            <w:vAlign w:val="center"/>
            <w:hideMark/>
          </w:tcPr>
          <w:p w14:paraId="72DFDBB8" w14:textId="77777777" w:rsidR="00016183" w:rsidRPr="00770A87" w:rsidRDefault="00016183" w:rsidP="00061E33">
            <w:pPr>
              <w:pStyle w:val="TabBod"/>
            </w:pPr>
            <w:r w:rsidRPr="00770A87">
              <w:t>3.132</w:t>
            </w:r>
          </w:p>
        </w:tc>
      </w:tr>
      <w:tr w:rsidR="00016183" w:rsidRPr="00770A87" w14:paraId="39DA1666" w14:textId="77777777" w:rsidTr="001144B1">
        <w:trPr>
          <w:trHeight w:val="560"/>
        </w:trPr>
        <w:tc>
          <w:tcPr>
            <w:tcW w:w="3461" w:type="dxa"/>
            <w:vAlign w:val="center"/>
            <w:hideMark/>
          </w:tcPr>
          <w:p w14:paraId="5794B4C3" w14:textId="77777777" w:rsidR="00016183" w:rsidRPr="00770A87" w:rsidRDefault="00016183" w:rsidP="00061E33">
            <w:pPr>
              <w:pStyle w:val="TabBod"/>
            </w:pPr>
            <w:r w:rsidRPr="00770A87">
              <w:t>Daily Cost – Export ($)</w:t>
            </w:r>
          </w:p>
        </w:tc>
        <w:tc>
          <w:tcPr>
            <w:tcW w:w="1593" w:type="dxa"/>
            <w:noWrap/>
            <w:vAlign w:val="center"/>
            <w:hideMark/>
          </w:tcPr>
          <w:p w14:paraId="7EE77A32" w14:textId="77777777" w:rsidR="00016183" w:rsidRPr="00770A87" w:rsidRDefault="00016183" w:rsidP="00061E33">
            <w:pPr>
              <w:pStyle w:val="TabBod"/>
            </w:pPr>
            <w:r w:rsidRPr="00770A87">
              <w:t>0.500</w:t>
            </w:r>
          </w:p>
        </w:tc>
        <w:tc>
          <w:tcPr>
            <w:tcW w:w="1593" w:type="dxa"/>
            <w:noWrap/>
            <w:vAlign w:val="center"/>
            <w:hideMark/>
          </w:tcPr>
          <w:p w14:paraId="1147DCCF" w14:textId="77777777" w:rsidR="00016183" w:rsidRPr="00770A87" w:rsidRDefault="00016183" w:rsidP="00061E33">
            <w:pPr>
              <w:pStyle w:val="TabBod"/>
            </w:pPr>
            <w:r w:rsidRPr="00770A87">
              <w:t>0.616</w:t>
            </w:r>
          </w:p>
        </w:tc>
        <w:tc>
          <w:tcPr>
            <w:tcW w:w="1594" w:type="dxa"/>
            <w:noWrap/>
            <w:vAlign w:val="center"/>
            <w:hideMark/>
          </w:tcPr>
          <w:p w14:paraId="0CEEA26E" w14:textId="77777777" w:rsidR="00016183" w:rsidRPr="00770A87" w:rsidRDefault="00016183" w:rsidP="00061E33">
            <w:pPr>
              <w:pStyle w:val="TabBod"/>
            </w:pPr>
            <w:r w:rsidRPr="00770A87">
              <w:t>0.140</w:t>
            </w:r>
          </w:p>
        </w:tc>
      </w:tr>
      <w:tr w:rsidR="00016183" w:rsidRPr="00770A87" w14:paraId="2EEFDC29" w14:textId="77777777" w:rsidTr="001144B1">
        <w:trPr>
          <w:trHeight w:val="560"/>
        </w:trPr>
        <w:tc>
          <w:tcPr>
            <w:tcW w:w="3461" w:type="dxa"/>
            <w:vAlign w:val="center"/>
            <w:hideMark/>
          </w:tcPr>
          <w:p w14:paraId="7E9A28FC" w14:textId="77777777" w:rsidR="00016183" w:rsidRPr="00770A87" w:rsidRDefault="00016183" w:rsidP="00061E33">
            <w:pPr>
              <w:pStyle w:val="TabBod"/>
            </w:pPr>
            <w:r w:rsidRPr="00770A87">
              <w:t>Daily Cost - Actual Savings ($)</w:t>
            </w:r>
          </w:p>
        </w:tc>
        <w:tc>
          <w:tcPr>
            <w:tcW w:w="1593" w:type="dxa"/>
            <w:noWrap/>
            <w:vAlign w:val="center"/>
            <w:hideMark/>
          </w:tcPr>
          <w:p w14:paraId="7B2334E5" w14:textId="77777777" w:rsidR="00016183" w:rsidRPr="00770A87" w:rsidRDefault="00016183" w:rsidP="00061E33">
            <w:pPr>
              <w:pStyle w:val="TabBod"/>
            </w:pPr>
            <w:r w:rsidRPr="00770A87">
              <w:t>5.557</w:t>
            </w:r>
          </w:p>
        </w:tc>
        <w:tc>
          <w:tcPr>
            <w:tcW w:w="1593" w:type="dxa"/>
            <w:noWrap/>
            <w:vAlign w:val="center"/>
            <w:hideMark/>
          </w:tcPr>
          <w:p w14:paraId="10B11E05" w14:textId="77777777" w:rsidR="00016183" w:rsidRPr="00770A87" w:rsidRDefault="00016183" w:rsidP="00061E33">
            <w:pPr>
              <w:pStyle w:val="TabBod"/>
            </w:pPr>
            <w:r w:rsidRPr="00770A87">
              <w:t>5.881</w:t>
            </w:r>
          </w:p>
        </w:tc>
        <w:tc>
          <w:tcPr>
            <w:tcW w:w="1594" w:type="dxa"/>
            <w:noWrap/>
            <w:vAlign w:val="center"/>
            <w:hideMark/>
          </w:tcPr>
          <w:p w14:paraId="75D95DC9" w14:textId="77777777" w:rsidR="00016183" w:rsidRPr="00770A87" w:rsidRDefault="00016183" w:rsidP="00061E33">
            <w:pPr>
              <w:pStyle w:val="TabBod"/>
            </w:pPr>
            <w:r w:rsidRPr="00770A87">
              <w:t>4.553</w:t>
            </w:r>
          </w:p>
        </w:tc>
      </w:tr>
      <w:tr w:rsidR="00016183" w:rsidRPr="00770A87" w14:paraId="54AF6893" w14:textId="77777777" w:rsidTr="001144B1">
        <w:trPr>
          <w:trHeight w:val="560"/>
        </w:trPr>
        <w:tc>
          <w:tcPr>
            <w:tcW w:w="3461" w:type="dxa"/>
            <w:vAlign w:val="center"/>
            <w:hideMark/>
          </w:tcPr>
          <w:p w14:paraId="42DDD95A" w14:textId="77777777" w:rsidR="00016183" w:rsidRPr="00770A87" w:rsidRDefault="00016183" w:rsidP="00061E33">
            <w:pPr>
              <w:pStyle w:val="TabBod"/>
            </w:pPr>
            <w:r w:rsidRPr="00770A87">
              <w:t>ESA - Solar Offset (%)</w:t>
            </w:r>
          </w:p>
        </w:tc>
        <w:tc>
          <w:tcPr>
            <w:tcW w:w="1593" w:type="dxa"/>
            <w:noWrap/>
            <w:vAlign w:val="center"/>
            <w:hideMark/>
          </w:tcPr>
          <w:p w14:paraId="53E81DF9" w14:textId="77777777" w:rsidR="00016183" w:rsidRPr="00770A87" w:rsidRDefault="00016183" w:rsidP="00061E33">
            <w:pPr>
              <w:pStyle w:val="TabBod"/>
            </w:pPr>
            <w:r w:rsidRPr="00770A87">
              <w:t>42.9</w:t>
            </w:r>
          </w:p>
        </w:tc>
        <w:tc>
          <w:tcPr>
            <w:tcW w:w="1593" w:type="dxa"/>
            <w:noWrap/>
            <w:vAlign w:val="center"/>
            <w:hideMark/>
          </w:tcPr>
          <w:p w14:paraId="0AD2AFDA" w14:textId="77777777" w:rsidR="00016183" w:rsidRPr="00770A87" w:rsidRDefault="00016183" w:rsidP="00061E33">
            <w:pPr>
              <w:pStyle w:val="TabBod"/>
            </w:pPr>
            <w:r w:rsidRPr="00770A87">
              <w:t>47.3</w:t>
            </w:r>
          </w:p>
        </w:tc>
        <w:tc>
          <w:tcPr>
            <w:tcW w:w="1594" w:type="dxa"/>
            <w:noWrap/>
            <w:vAlign w:val="center"/>
            <w:hideMark/>
          </w:tcPr>
          <w:p w14:paraId="4FB1023B" w14:textId="77777777" w:rsidR="00016183" w:rsidRPr="00770A87" w:rsidRDefault="00016183" w:rsidP="00061E33">
            <w:pPr>
              <w:pStyle w:val="TabBod"/>
            </w:pPr>
            <w:r w:rsidRPr="00770A87">
              <w:t>21.7</w:t>
            </w:r>
          </w:p>
        </w:tc>
      </w:tr>
      <w:tr w:rsidR="00016183" w:rsidRPr="00770A87" w14:paraId="17BC442E" w14:textId="77777777" w:rsidTr="001144B1">
        <w:trPr>
          <w:trHeight w:val="560"/>
        </w:trPr>
        <w:tc>
          <w:tcPr>
            <w:tcW w:w="3461" w:type="dxa"/>
            <w:vAlign w:val="center"/>
            <w:hideMark/>
          </w:tcPr>
          <w:p w14:paraId="684BB2C1" w14:textId="77777777" w:rsidR="00016183" w:rsidRPr="00770A87" w:rsidRDefault="00016183" w:rsidP="00061E33">
            <w:pPr>
              <w:pStyle w:val="TabBod"/>
            </w:pPr>
            <w:r w:rsidRPr="00770A87">
              <w:t>ESA - Battery Offset (%)</w:t>
            </w:r>
          </w:p>
        </w:tc>
        <w:tc>
          <w:tcPr>
            <w:tcW w:w="1593" w:type="dxa"/>
            <w:noWrap/>
            <w:vAlign w:val="center"/>
            <w:hideMark/>
          </w:tcPr>
          <w:p w14:paraId="3B1590C6" w14:textId="77777777" w:rsidR="00016183" w:rsidRPr="00770A87" w:rsidRDefault="00016183" w:rsidP="00061E33">
            <w:pPr>
              <w:pStyle w:val="TabBod"/>
            </w:pPr>
            <w:r w:rsidRPr="00770A87">
              <w:t>52.1</w:t>
            </w:r>
          </w:p>
        </w:tc>
        <w:tc>
          <w:tcPr>
            <w:tcW w:w="1593" w:type="dxa"/>
            <w:noWrap/>
            <w:vAlign w:val="center"/>
            <w:hideMark/>
          </w:tcPr>
          <w:p w14:paraId="455FBCAB" w14:textId="77777777" w:rsidR="00016183" w:rsidRPr="00770A87" w:rsidRDefault="00016183" w:rsidP="00061E33">
            <w:pPr>
              <w:pStyle w:val="TabBod"/>
            </w:pPr>
            <w:r w:rsidRPr="00770A87">
              <w:t>52.7</w:t>
            </w:r>
          </w:p>
        </w:tc>
        <w:tc>
          <w:tcPr>
            <w:tcW w:w="1594" w:type="dxa"/>
            <w:noWrap/>
            <w:vAlign w:val="center"/>
            <w:hideMark/>
          </w:tcPr>
          <w:p w14:paraId="04D5C391" w14:textId="77777777" w:rsidR="00016183" w:rsidRPr="00770A87" w:rsidRDefault="00016183" w:rsidP="00061E33">
            <w:pPr>
              <w:pStyle w:val="TabBod"/>
            </w:pPr>
            <w:r w:rsidRPr="00770A87">
              <w:t>36.8</w:t>
            </w:r>
          </w:p>
        </w:tc>
      </w:tr>
      <w:tr w:rsidR="00016183" w:rsidRPr="00770A87" w14:paraId="53C13853" w14:textId="77777777" w:rsidTr="001144B1">
        <w:trPr>
          <w:trHeight w:val="560"/>
        </w:trPr>
        <w:tc>
          <w:tcPr>
            <w:tcW w:w="3461" w:type="dxa"/>
            <w:vAlign w:val="center"/>
            <w:hideMark/>
          </w:tcPr>
          <w:p w14:paraId="2C905C86" w14:textId="77777777" w:rsidR="00016183" w:rsidRPr="00770A87" w:rsidRDefault="00016183" w:rsidP="00061E33">
            <w:pPr>
              <w:pStyle w:val="TabBod"/>
            </w:pPr>
            <w:r w:rsidRPr="00770A87">
              <w:t>ESA - Grid Imports (%)</w:t>
            </w:r>
          </w:p>
        </w:tc>
        <w:tc>
          <w:tcPr>
            <w:tcW w:w="1593" w:type="dxa"/>
            <w:noWrap/>
            <w:vAlign w:val="center"/>
            <w:hideMark/>
          </w:tcPr>
          <w:p w14:paraId="393A42EB" w14:textId="77777777" w:rsidR="00016183" w:rsidRPr="00770A87" w:rsidRDefault="00016183" w:rsidP="00061E33">
            <w:pPr>
              <w:pStyle w:val="TabBod"/>
            </w:pPr>
            <w:r w:rsidRPr="00770A87">
              <w:t>5.1</w:t>
            </w:r>
          </w:p>
        </w:tc>
        <w:tc>
          <w:tcPr>
            <w:tcW w:w="1593" w:type="dxa"/>
            <w:noWrap/>
            <w:vAlign w:val="center"/>
            <w:hideMark/>
          </w:tcPr>
          <w:p w14:paraId="0B25FABB" w14:textId="77777777" w:rsidR="00016183" w:rsidRPr="00770A87" w:rsidRDefault="00016183" w:rsidP="00061E33">
            <w:pPr>
              <w:pStyle w:val="TabBod"/>
            </w:pPr>
            <w:r w:rsidRPr="00770A87">
              <w:t>0.0</w:t>
            </w:r>
          </w:p>
        </w:tc>
        <w:tc>
          <w:tcPr>
            <w:tcW w:w="1594" w:type="dxa"/>
            <w:noWrap/>
            <w:vAlign w:val="center"/>
            <w:hideMark/>
          </w:tcPr>
          <w:p w14:paraId="4B1084BE" w14:textId="77777777" w:rsidR="00016183" w:rsidRPr="00770A87" w:rsidRDefault="00016183" w:rsidP="00061E33">
            <w:pPr>
              <w:pStyle w:val="TabBod"/>
            </w:pPr>
            <w:r w:rsidRPr="00770A87">
              <w:t>41.5</w:t>
            </w:r>
          </w:p>
        </w:tc>
      </w:tr>
    </w:tbl>
    <w:p w14:paraId="369AB70C" w14:textId="2BC217AD" w:rsidR="00016183" w:rsidRPr="00770A87" w:rsidRDefault="00016183" w:rsidP="00061E33">
      <w:pPr>
        <w:pStyle w:val="TablesCap"/>
      </w:pPr>
      <w:bookmarkStart w:id="491" w:name="_Ref493368795"/>
      <w:bookmarkStart w:id="492" w:name="_Toc494620185"/>
      <w:bookmarkStart w:id="493" w:name="_Toc494733052"/>
      <w:bookmarkStart w:id="494" w:name="_Toc494793040"/>
      <w:r w:rsidRPr="00770A87">
        <w:t xml:space="preserve">Table </w:t>
      </w:r>
      <w:fldSimple w:instr=" STYLEREF 1 \s ">
        <w:r w:rsidR="00501050">
          <w:rPr>
            <w:noProof/>
          </w:rPr>
          <w:t>5</w:t>
        </w:r>
      </w:fldSimple>
      <w:r w:rsidR="00F55446">
        <w:noBreakHyphen/>
      </w:r>
      <w:fldSimple w:instr=" SEQ Table \* ARABIC \s 1 ">
        <w:r w:rsidR="00501050">
          <w:rPr>
            <w:noProof/>
          </w:rPr>
          <w:t>3</w:t>
        </w:r>
      </w:fldSimple>
      <w:bookmarkEnd w:id="490"/>
      <w:bookmarkEnd w:id="491"/>
      <w:r w:rsidRPr="00770A87">
        <w:t xml:space="preserve"> - Output Production Figures</w:t>
      </w:r>
      <w:bookmarkEnd w:id="492"/>
      <w:bookmarkEnd w:id="493"/>
      <w:bookmarkEnd w:id="494"/>
    </w:p>
    <w:p w14:paraId="686D1A9A" w14:textId="77777777" w:rsidR="00016183" w:rsidRPr="00770A87" w:rsidRDefault="00016183" w:rsidP="00061E33"/>
    <w:p w14:paraId="3CA27E95" w14:textId="77777777" w:rsidR="00016183" w:rsidRPr="00770A87" w:rsidRDefault="00016183" w:rsidP="00061E33"/>
    <w:p w14:paraId="40DEDE8A" w14:textId="77777777" w:rsidR="00016183" w:rsidRPr="00770A87" w:rsidRDefault="00016183" w:rsidP="00061E33"/>
    <w:p w14:paraId="410C27C1" w14:textId="77777777" w:rsidR="00016183" w:rsidRPr="00770A87" w:rsidRDefault="00016183" w:rsidP="00061E33">
      <w:pPr>
        <w:sectPr w:rsidR="00016183" w:rsidRPr="00770A87" w:rsidSect="00061E33">
          <w:endnotePr>
            <w:numRestart w:val="eachSect"/>
          </w:endnotePr>
          <w:pgSz w:w="11906" w:h="16838"/>
          <w:pgMar w:top="1418" w:right="1418" w:bottom="1418" w:left="2268" w:header="709" w:footer="709" w:gutter="0"/>
          <w:cols w:space="720"/>
          <w:docGrid w:linePitch="299"/>
        </w:sectPr>
      </w:pPr>
    </w:p>
    <w:p w14:paraId="0A5DE5DE" w14:textId="4E4854FF" w:rsidR="00016183" w:rsidRPr="00770A87" w:rsidRDefault="00016183" w:rsidP="00EE2C2D">
      <w:pPr>
        <w:pStyle w:val="Heading2"/>
      </w:pPr>
      <w:bookmarkStart w:id="495" w:name="_Toc494733019"/>
      <w:bookmarkStart w:id="496" w:name="_Toc494793415"/>
      <w:r w:rsidRPr="00770A87">
        <w:lastRenderedPageBreak/>
        <w:t>Output Finance Figures</w:t>
      </w:r>
      <w:bookmarkEnd w:id="495"/>
      <w:bookmarkEnd w:id="496"/>
    </w:p>
    <w:p w14:paraId="4F482574" w14:textId="3F4C6DD7" w:rsidR="00016183" w:rsidRPr="00770A87" w:rsidRDefault="00016183" w:rsidP="00061E33">
      <w:pPr>
        <w:rPr>
          <w:lang w:eastAsia="en-GB"/>
        </w:rPr>
      </w:pPr>
      <w:r w:rsidRPr="00770A87">
        <w:rPr>
          <w:lang w:eastAsia="en-GB"/>
        </w:rPr>
        <w:t xml:space="preserve">The output finance figures were retrieved from the </w:t>
      </w:r>
      <w:r w:rsidRPr="00770A87">
        <w:t>Solar Solution</w:t>
      </w:r>
      <w:r w:rsidRPr="00770A87">
        <w:rPr>
          <w:lang w:eastAsia="en-GB"/>
        </w:rPr>
        <w:t xml:space="preserve"> and are shown in </w:t>
      </w:r>
      <w:r w:rsidRPr="00770A87">
        <w:rPr>
          <w:lang w:eastAsia="en-GB"/>
        </w:rPr>
        <w:fldChar w:fldCharType="begin"/>
      </w:r>
      <w:r w:rsidRPr="00770A87">
        <w:rPr>
          <w:lang w:eastAsia="en-GB"/>
        </w:rPr>
        <w:instrText xml:space="preserve"> REF _Ref492743329 \h </w:instrText>
      </w:r>
      <w:r w:rsidRPr="00770A87">
        <w:rPr>
          <w:lang w:eastAsia="en-GB"/>
        </w:rPr>
      </w:r>
      <w:r w:rsidRPr="00770A87">
        <w:rPr>
          <w:lang w:eastAsia="en-GB"/>
        </w:rPr>
        <w:fldChar w:fldCharType="separate"/>
      </w:r>
      <w:r w:rsidR="00501050" w:rsidRPr="00770A87">
        <w:t xml:space="preserve">Table </w:t>
      </w:r>
      <w:r w:rsidR="00501050">
        <w:rPr>
          <w:noProof/>
        </w:rPr>
        <w:t>5</w:t>
      </w:r>
      <w:r w:rsidR="00501050">
        <w:noBreakHyphen/>
      </w:r>
      <w:r w:rsidR="00501050">
        <w:rPr>
          <w:noProof/>
        </w:rPr>
        <w:t>4</w:t>
      </w:r>
      <w:r w:rsidRPr="00770A87">
        <w:rPr>
          <w:lang w:eastAsia="en-GB"/>
        </w:rPr>
        <w:fldChar w:fldCharType="end"/>
      </w:r>
      <w:r w:rsidRPr="00770A87">
        <w:rPr>
          <w:lang w:eastAsia="en-GB"/>
        </w:rPr>
        <w:t xml:space="preserve"> for each prospective location</w:t>
      </w:r>
    </w:p>
    <w:p w14:paraId="1DD1A8A3" w14:textId="77777777" w:rsidR="00016183" w:rsidRPr="00770A87" w:rsidRDefault="00016183" w:rsidP="00061E33"/>
    <w:p w14:paraId="0F3F325C" w14:textId="75C4D3E8" w:rsidR="00016183" w:rsidRPr="00770A87" w:rsidRDefault="00016183" w:rsidP="00061E33">
      <w:pPr>
        <w:pStyle w:val="TablesCap"/>
      </w:pPr>
      <w:bookmarkStart w:id="497" w:name="_Ref492743329"/>
      <w:bookmarkStart w:id="498" w:name="_Toc494620186"/>
      <w:bookmarkStart w:id="499" w:name="_Toc494733053"/>
      <w:bookmarkStart w:id="500" w:name="_Toc494793041"/>
      <w:bookmarkStart w:id="501" w:name="_Hlk492804246"/>
      <w:r w:rsidRPr="00770A87">
        <w:t xml:space="preserve">Table </w:t>
      </w:r>
      <w:fldSimple w:instr=" STYLEREF 1 \s ">
        <w:r w:rsidR="00501050">
          <w:rPr>
            <w:noProof/>
          </w:rPr>
          <w:t>5</w:t>
        </w:r>
      </w:fldSimple>
      <w:r w:rsidR="00F55446">
        <w:noBreakHyphen/>
      </w:r>
      <w:fldSimple w:instr=" SEQ Table \* ARABIC \s 1 ">
        <w:r w:rsidR="00501050">
          <w:rPr>
            <w:noProof/>
          </w:rPr>
          <w:t>4</w:t>
        </w:r>
      </w:fldSimple>
      <w:bookmarkEnd w:id="497"/>
      <w:r w:rsidRPr="00770A87">
        <w:t xml:space="preserve"> - Output Finance Figures</w:t>
      </w:r>
      <w:bookmarkEnd w:id="498"/>
      <w:bookmarkEnd w:id="499"/>
      <w:bookmarkEnd w:id="500"/>
    </w:p>
    <w:tbl>
      <w:tblPr>
        <w:tblW w:w="8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74"/>
        <w:gridCol w:w="1426"/>
        <w:gridCol w:w="1426"/>
        <w:gridCol w:w="1427"/>
      </w:tblGrid>
      <w:tr w:rsidR="00016183" w:rsidRPr="00770A87" w14:paraId="718C53CC" w14:textId="77777777" w:rsidTr="001144B1">
        <w:trPr>
          <w:trHeight w:val="579"/>
        </w:trPr>
        <w:tc>
          <w:tcPr>
            <w:tcW w:w="3974" w:type="dxa"/>
            <w:shd w:val="clear" w:color="auto" w:fill="F2F2F2" w:themeFill="background1" w:themeFillShade="F2"/>
            <w:vAlign w:val="center"/>
            <w:hideMark/>
          </w:tcPr>
          <w:p w14:paraId="067BAF4B" w14:textId="77777777" w:rsidR="00016183" w:rsidRPr="00770A87" w:rsidRDefault="00016183" w:rsidP="00061E33">
            <w:pPr>
              <w:pStyle w:val="TabHead"/>
            </w:pPr>
            <w:r w:rsidRPr="00770A87">
              <w:t>City</w:t>
            </w:r>
          </w:p>
        </w:tc>
        <w:tc>
          <w:tcPr>
            <w:tcW w:w="1426" w:type="dxa"/>
            <w:shd w:val="clear" w:color="auto" w:fill="F2F2F2" w:themeFill="background1" w:themeFillShade="F2"/>
            <w:vAlign w:val="center"/>
            <w:hideMark/>
          </w:tcPr>
          <w:p w14:paraId="520088BE" w14:textId="77777777" w:rsidR="00016183" w:rsidRPr="00770A87" w:rsidRDefault="00016183" w:rsidP="00061E33">
            <w:pPr>
              <w:pStyle w:val="TabHead"/>
            </w:pPr>
            <w:r w:rsidRPr="00770A87">
              <w:t>Townsville</w:t>
            </w:r>
          </w:p>
        </w:tc>
        <w:tc>
          <w:tcPr>
            <w:tcW w:w="1426" w:type="dxa"/>
            <w:shd w:val="clear" w:color="auto" w:fill="F2F2F2" w:themeFill="background1" w:themeFillShade="F2"/>
            <w:vAlign w:val="center"/>
            <w:hideMark/>
          </w:tcPr>
          <w:p w14:paraId="798AB936" w14:textId="77777777" w:rsidR="00016183" w:rsidRPr="00770A87" w:rsidRDefault="00016183" w:rsidP="00061E33">
            <w:pPr>
              <w:pStyle w:val="TabHead"/>
            </w:pPr>
            <w:r w:rsidRPr="00770A87">
              <w:t>Darwin</w:t>
            </w:r>
          </w:p>
        </w:tc>
        <w:tc>
          <w:tcPr>
            <w:tcW w:w="1427" w:type="dxa"/>
            <w:shd w:val="clear" w:color="auto" w:fill="F2F2F2" w:themeFill="background1" w:themeFillShade="F2"/>
            <w:vAlign w:val="center"/>
            <w:hideMark/>
          </w:tcPr>
          <w:p w14:paraId="59F044CD" w14:textId="77777777" w:rsidR="00016183" w:rsidRPr="00770A87" w:rsidRDefault="00016183" w:rsidP="00061E33">
            <w:pPr>
              <w:pStyle w:val="TabHead"/>
            </w:pPr>
            <w:r w:rsidRPr="00770A87">
              <w:t>Hobart</w:t>
            </w:r>
          </w:p>
        </w:tc>
      </w:tr>
      <w:tr w:rsidR="00016183" w:rsidRPr="00770A87" w14:paraId="08BB78A3" w14:textId="77777777" w:rsidTr="001144B1">
        <w:trPr>
          <w:trHeight w:val="579"/>
        </w:trPr>
        <w:tc>
          <w:tcPr>
            <w:tcW w:w="3974" w:type="dxa"/>
            <w:vAlign w:val="center"/>
            <w:hideMark/>
          </w:tcPr>
          <w:p w14:paraId="2F77A575" w14:textId="77777777" w:rsidR="00016183" w:rsidRPr="00770A87" w:rsidRDefault="00016183" w:rsidP="00061E33">
            <w:pPr>
              <w:pStyle w:val="TabBod"/>
            </w:pPr>
            <w:r w:rsidRPr="00770A87">
              <w:t>Annualised Life Cycle Cost ($/kWhr)</w:t>
            </w:r>
          </w:p>
        </w:tc>
        <w:tc>
          <w:tcPr>
            <w:tcW w:w="1426" w:type="dxa"/>
            <w:noWrap/>
            <w:vAlign w:val="center"/>
            <w:hideMark/>
          </w:tcPr>
          <w:p w14:paraId="1C134628" w14:textId="77777777" w:rsidR="00016183" w:rsidRPr="00770A87" w:rsidRDefault="00016183" w:rsidP="00061E33">
            <w:pPr>
              <w:pStyle w:val="TabBod"/>
            </w:pPr>
            <w:r w:rsidRPr="00770A87">
              <w:t>0.1603</w:t>
            </w:r>
          </w:p>
        </w:tc>
        <w:tc>
          <w:tcPr>
            <w:tcW w:w="1426" w:type="dxa"/>
            <w:noWrap/>
            <w:vAlign w:val="center"/>
            <w:hideMark/>
          </w:tcPr>
          <w:p w14:paraId="2A773F67" w14:textId="77777777" w:rsidR="00016183" w:rsidRPr="00770A87" w:rsidRDefault="00016183" w:rsidP="00061E33">
            <w:pPr>
              <w:pStyle w:val="TabBod"/>
            </w:pPr>
            <w:r w:rsidRPr="00770A87">
              <w:t>0.1469</w:t>
            </w:r>
          </w:p>
        </w:tc>
        <w:tc>
          <w:tcPr>
            <w:tcW w:w="1427" w:type="dxa"/>
            <w:noWrap/>
            <w:vAlign w:val="center"/>
            <w:hideMark/>
          </w:tcPr>
          <w:p w14:paraId="3BC82836" w14:textId="77777777" w:rsidR="00016183" w:rsidRPr="00770A87" w:rsidRDefault="00016183" w:rsidP="00061E33">
            <w:pPr>
              <w:pStyle w:val="TabBod"/>
            </w:pPr>
            <w:r w:rsidRPr="00770A87">
              <w:t>0.2233</w:t>
            </w:r>
          </w:p>
        </w:tc>
      </w:tr>
      <w:tr w:rsidR="00016183" w:rsidRPr="00770A87" w14:paraId="463E725A" w14:textId="77777777" w:rsidTr="001144B1">
        <w:trPr>
          <w:trHeight w:val="579"/>
        </w:trPr>
        <w:tc>
          <w:tcPr>
            <w:tcW w:w="3974" w:type="dxa"/>
            <w:vAlign w:val="center"/>
            <w:hideMark/>
          </w:tcPr>
          <w:p w14:paraId="1B0FB09A" w14:textId="77777777" w:rsidR="00016183" w:rsidRPr="00770A87" w:rsidRDefault="00016183" w:rsidP="00061E33">
            <w:pPr>
              <w:pStyle w:val="TabBod"/>
            </w:pPr>
            <w:r w:rsidRPr="00770A87">
              <w:t>Annual Payment - Optimistic ($/kWhr)</w:t>
            </w:r>
          </w:p>
        </w:tc>
        <w:tc>
          <w:tcPr>
            <w:tcW w:w="1426" w:type="dxa"/>
            <w:noWrap/>
            <w:vAlign w:val="center"/>
            <w:hideMark/>
          </w:tcPr>
          <w:p w14:paraId="43F6BDF1" w14:textId="77777777" w:rsidR="00016183" w:rsidRPr="00770A87" w:rsidRDefault="00016183" w:rsidP="00061E33">
            <w:pPr>
              <w:pStyle w:val="TabBod"/>
            </w:pPr>
            <w:r w:rsidRPr="00770A87">
              <w:t>0.1623</w:t>
            </w:r>
          </w:p>
        </w:tc>
        <w:tc>
          <w:tcPr>
            <w:tcW w:w="1426" w:type="dxa"/>
            <w:noWrap/>
            <w:vAlign w:val="center"/>
            <w:hideMark/>
          </w:tcPr>
          <w:p w14:paraId="6BE190A7" w14:textId="77777777" w:rsidR="00016183" w:rsidRPr="00770A87" w:rsidRDefault="00016183" w:rsidP="00061E33">
            <w:pPr>
              <w:pStyle w:val="TabBod"/>
            </w:pPr>
            <w:r w:rsidRPr="00770A87">
              <w:t>0.1488</w:t>
            </w:r>
          </w:p>
        </w:tc>
        <w:tc>
          <w:tcPr>
            <w:tcW w:w="1427" w:type="dxa"/>
            <w:noWrap/>
            <w:vAlign w:val="center"/>
            <w:hideMark/>
          </w:tcPr>
          <w:p w14:paraId="47774929" w14:textId="77777777" w:rsidR="00016183" w:rsidRPr="00770A87" w:rsidRDefault="00016183" w:rsidP="00061E33">
            <w:pPr>
              <w:pStyle w:val="TabBod"/>
            </w:pPr>
            <w:r w:rsidRPr="00770A87">
              <w:t>0.2262</w:t>
            </w:r>
          </w:p>
        </w:tc>
      </w:tr>
      <w:tr w:rsidR="00016183" w:rsidRPr="00770A87" w14:paraId="771557D4" w14:textId="77777777" w:rsidTr="001144B1">
        <w:trPr>
          <w:trHeight w:val="579"/>
        </w:trPr>
        <w:tc>
          <w:tcPr>
            <w:tcW w:w="3974" w:type="dxa"/>
            <w:vAlign w:val="center"/>
            <w:hideMark/>
          </w:tcPr>
          <w:p w14:paraId="64B5B2F8" w14:textId="77777777" w:rsidR="00016183" w:rsidRPr="00770A87" w:rsidRDefault="00016183" w:rsidP="00061E33">
            <w:pPr>
              <w:pStyle w:val="TabBod"/>
            </w:pPr>
            <w:r w:rsidRPr="00770A87">
              <w:t>Annual Payment - Likely ($/kWhr)</w:t>
            </w:r>
          </w:p>
        </w:tc>
        <w:tc>
          <w:tcPr>
            <w:tcW w:w="1426" w:type="dxa"/>
            <w:noWrap/>
            <w:vAlign w:val="center"/>
            <w:hideMark/>
          </w:tcPr>
          <w:p w14:paraId="299FD0DA" w14:textId="77777777" w:rsidR="00016183" w:rsidRPr="00770A87" w:rsidRDefault="00016183" w:rsidP="00061E33">
            <w:pPr>
              <w:pStyle w:val="TabBod"/>
            </w:pPr>
            <w:r w:rsidRPr="00770A87">
              <w:t>0.2061</w:t>
            </w:r>
          </w:p>
        </w:tc>
        <w:tc>
          <w:tcPr>
            <w:tcW w:w="1426" w:type="dxa"/>
            <w:noWrap/>
            <w:vAlign w:val="center"/>
            <w:hideMark/>
          </w:tcPr>
          <w:p w14:paraId="731BFF3A" w14:textId="77777777" w:rsidR="00016183" w:rsidRPr="00770A87" w:rsidRDefault="00016183" w:rsidP="00061E33">
            <w:pPr>
              <w:pStyle w:val="TabBod"/>
            </w:pPr>
            <w:r w:rsidRPr="00770A87">
              <w:t>0.1889</w:t>
            </w:r>
          </w:p>
        </w:tc>
        <w:tc>
          <w:tcPr>
            <w:tcW w:w="1427" w:type="dxa"/>
            <w:noWrap/>
            <w:vAlign w:val="center"/>
            <w:hideMark/>
          </w:tcPr>
          <w:p w14:paraId="141B5194" w14:textId="77777777" w:rsidR="00016183" w:rsidRPr="00770A87" w:rsidRDefault="00016183" w:rsidP="00061E33">
            <w:pPr>
              <w:pStyle w:val="TabBod"/>
            </w:pPr>
            <w:r w:rsidRPr="00770A87">
              <w:t>0.2872</w:t>
            </w:r>
          </w:p>
        </w:tc>
      </w:tr>
      <w:tr w:rsidR="00016183" w:rsidRPr="00770A87" w14:paraId="676900D5" w14:textId="77777777" w:rsidTr="001144B1">
        <w:trPr>
          <w:trHeight w:val="579"/>
        </w:trPr>
        <w:tc>
          <w:tcPr>
            <w:tcW w:w="3974" w:type="dxa"/>
            <w:vAlign w:val="center"/>
            <w:hideMark/>
          </w:tcPr>
          <w:p w14:paraId="08D761A5" w14:textId="77777777" w:rsidR="00016183" w:rsidRPr="00770A87" w:rsidRDefault="00016183" w:rsidP="00061E33">
            <w:pPr>
              <w:pStyle w:val="TabBod"/>
            </w:pPr>
            <w:r w:rsidRPr="00770A87">
              <w:t>Annual Payment - Pessimistic ($/kWhr)</w:t>
            </w:r>
          </w:p>
        </w:tc>
        <w:tc>
          <w:tcPr>
            <w:tcW w:w="1426" w:type="dxa"/>
            <w:noWrap/>
            <w:vAlign w:val="center"/>
            <w:hideMark/>
          </w:tcPr>
          <w:p w14:paraId="49C9B3B5" w14:textId="77777777" w:rsidR="00016183" w:rsidRPr="00770A87" w:rsidRDefault="00016183" w:rsidP="00061E33">
            <w:pPr>
              <w:pStyle w:val="TabBod"/>
            </w:pPr>
            <w:r w:rsidRPr="00770A87">
              <w:t>0.2554</w:t>
            </w:r>
          </w:p>
        </w:tc>
        <w:tc>
          <w:tcPr>
            <w:tcW w:w="1426" w:type="dxa"/>
            <w:noWrap/>
            <w:vAlign w:val="center"/>
            <w:hideMark/>
          </w:tcPr>
          <w:p w14:paraId="5A000C81" w14:textId="77777777" w:rsidR="00016183" w:rsidRPr="00770A87" w:rsidRDefault="00016183" w:rsidP="00061E33">
            <w:pPr>
              <w:pStyle w:val="TabBod"/>
            </w:pPr>
            <w:r w:rsidRPr="00770A87">
              <w:t>0.234</w:t>
            </w:r>
          </w:p>
        </w:tc>
        <w:tc>
          <w:tcPr>
            <w:tcW w:w="1427" w:type="dxa"/>
            <w:noWrap/>
            <w:vAlign w:val="center"/>
            <w:hideMark/>
          </w:tcPr>
          <w:p w14:paraId="4EECA454" w14:textId="77777777" w:rsidR="00016183" w:rsidRPr="00770A87" w:rsidRDefault="00016183" w:rsidP="00061E33">
            <w:pPr>
              <w:pStyle w:val="TabBod"/>
            </w:pPr>
            <w:r w:rsidRPr="00770A87">
              <w:t>0.3558</w:t>
            </w:r>
          </w:p>
        </w:tc>
      </w:tr>
      <w:tr w:rsidR="00016183" w:rsidRPr="00770A87" w14:paraId="7EDB88A5" w14:textId="77777777" w:rsidTr="001144B1">
        <w:trPr>
          <w:trHeight w:val="579"/>
        </w:trPr>
        <w:tc>
          <w:tcPr>
            <w:tcW w:w="3974" w:type="dxa"/>
            <w:vAlign w:val="center"/>
            <w:hideMark/>
          </w:tcPr>
          <w:p w14:paraId="4251CECF" w14:textId="77777777" w:rsidR="00016183" w:rsidRPr="00770A87" w:rsidRDefault="00016183" w:rsidP="00061E33">
            <w:pPr>
              <w:pStyle w:val="TabBod"/>
            </w:pPr>
            <w:r w:rsidRPr="00770A87">
              <w:t>Internal Rate of Return (%)</w:t>
            </w:r>
          </w:p>
        </w:tc>
        <w:tc>
          <w:tcPr>
            <w:tcW w:w="1426" w:type="dxa"/>
            <w:noWrap/>
            <w:vAlign w:val="center"/>
            <w:hideMark/>
          </w:tcPr>
          <w:p w14:paraId="5777B676" w14:textId="77777777" w:rsidR="00016183" w:rsidRPr="00770A87" w:rsidRDefault="00016183" w:rsidP="00061E33">
            <w:pPr>
              <w:pStyle w:val="TabBod"/>
            </w:pPr>
            <w:r w:rsidRPr="00770A87">
              <w:t>4.596</w:t>
            </w:r>
          </w:p>
        </w:tc>
        <w:tc>
          <w:tcPr>
            <w:tcW w:w="1426" w:type="dxa"/>
            <w:noWrap/>
            <w:vAlign w:val="center"/>
            <w:hideMark/>
          </w:tcPr>
          <w:p w14:paraId="269FAFD9" w14:textId="77777777" w:rsidR="00016183" w:rsidRPr="00770A87" w:rsidRDefault="00016183" w:rsidP="00061E33">
            <w:pPr>
              <w:pStyle w:val="TabBod"/>
            </w:pPr>
            <w:r w:rsidRPr="00770A87">
              <w:t>5.333</w:t>
            </w:r>
          </w:p>
        </w:tc>
        <w:tc>
          <w:tcPr>
            <w:tcW w:w="1427" w:type="dxa"/>
            <w:noWrap/>
            <w:vAlign w:val="center"/>
            <w:hideMark/>
          </w:tcPr>
          <w:p w14:paraId="5729EFA6" w14:textId="77777777" w:rsidR="00016183" w:rsidRPr="00770A87" w:rsidRDefault="00016183" w:rsidP="00061E33">
            <w:pPr>
              <w:pStyle w:val="TabBod"/>
            </w:pPr>
            <w:r w:rsidRPr="00770A87">
              <w:t>2.132</w:t>
            </w:r>
          </w:p>
        </w:tc>
      </w:tr>
      <w:tr w:rsidR="00016183" w:rsidRPr="00770A87" w14:paraId="6D0BBE46" w14:textId="77777777" w:rsidTr="001144B1">
        <w:trPr>
          <w:trHeight w:val="579"/>
        </w:trPr>
        <w:tc>
          <w:tcPr>
            <w:tcW w:w="3974" w:type="dxa"/>
            <w:vAlign w:val="center"/>
            <w:hideMark/>
          </w:tcPr>
          <w:p w14:paraId="47161DDF" w14:textId="77777777" w:rsidR="00016183" w:rsidRPr="00770A87" w:rsidRDefault="00016183" w:rsidP="00061E33">
            <w:pPr>
              <w:pStyle w:val="TabBod"/>
            </w:pPr>
            <w:r w:rsidRPr="00770A87">
              <w:t>Return on Investment (%)</w:t>
            </w:r>
          </w:p>
        </w:tc>
        <w:tc>
          <w:tcPr>
            <w:tcW w:w="1426" w:type="dxa"/>
            <w:noWrap/>
            <w:vAlign w:val="center"/>
            <w:hideMark/>
          </w:tcPr>
          <w:p w14:paraId="3684DEA3" w14:textId="77777777" w:rsidR="00016183" w:rsidRPr="00770A87" w:rsidRDefault="00016183" w:rsidP="00061E33">
            <w:pPr>
              <w:pStyle w:val="TabBod"/>
            </w:pPr>
            <w:r w:rsidRPr="00770A87">
              <w:t>-1.840</w:t>
            </w:r>
          </w:p>
        </w:tc>
        <w:tc>
          <w:tcPr>
            <w:tcW w:w="1426" w:type="dxa"/>
            <w:noWrap/>
            <w:vAlign w:val="center"/>
            <w:hideMark/>
          </w:tcPr>
          <w:p w14:paraId="225DD8E6" w14:textId="77777777" w:rsidR="00016183" w:rsidRPr="00770A87" w:rsidRDefault="00016183" w:rsidP="00061E33">
            <w:pPr>
              <w:pStyle w:val="TabBod"/>
            </w:pPr>
            <w:r w:rsidRPr="00770A87">
              <w:t>-1.261</w:t>
            </w:r>
          </w:p>
        </w:tc>
        <w:tc>
          <w:tcPr>
            <w:tcW w:w="1427" w:type="dxa"/>
            <w:noWrap/>
            <w:vAlign w:val="center"/>
            <w:hideMark/>
          </w:tcPr>
          <w:p w14:paraId="0556C68D" w14:textId="77777777" w:rsidR="00016183" w:rsidRPr="00770A87" w:rsidRDefault="00016183" w:rsidP="00061E33">
            <w:pPr>
              <w:pStyle w:val="TabBod"/>
            </w:pPr>
            <w:r w:rsidRPr="00770A87">
              <w:t>-3.634</w:t>
            </w:r>
          </w:p>
        </w:tc>
      </w:tr>
      <w:tr w:rsidR="00016183" w:rsidRPr="00770A87" w14:paraId="7EE8D733" w14:textId="77777777" w:rsidTr="001144B1">
        <w:trPr>
          <w:trHeight w:val="579"/>
        </w:trPr>
        <w:tc>
          <w:tcPr>
            <w:tcW w:w="3974" w:type="dxa"/>
            <w:vAlign w:val="center"/>
            <w:hideMark/>
          </w:tcPr>
          <w:p w14:paraId="768F8654" w14:textId="77777777" w:rsidR="00016183" w:rsidRPr="00770A87" w:rsidRDefault="00016183" w:rsidP="00061E33">
            <w:pPr>
              <w:pStyle w:val="TabBod"/>
            </w:pPr>
            <w:r w:rsidRPr="00770A87">
              <w:t>Expected Savings – Monthly ($)</w:t>
            </w:r>
          </w:p>
        </w:tc>
        <w:tc>
          <w:tcPr>
            <w:tcW w:w="1426" w:type="dxa"/>
            <w:noWrap/>
            <w:vAlign w:val="center"/>
            <w:hideMark/>
          </w:tcPr>
          <w:p w14:paraId="7B212AF0" w14:textId="77777777" w:rsidR="00016183" w:rsidRPr="00770A87" w:rsidRDefault="00016183" w:rsidP="00061E33">
            <w:pPr>
              <w:pStyle w:val="TabBod"/>
            </w:pPr>
            <w:r w:rsidRPr="00770A87">
              <w:t>166.721</w:t>
            </w:r>
          </w:p>
        </w:tc>
        <w:tc>
          <w:tcPr>
            <w:tcW w:w="1426" w:type="dxa"/>
            <w:noWrap/>
            <w:vAlign w:val="center"/>
            <w:hideMark/>
          </w:tcPr>
          <w:p w14:paraId="42794514" w14:textId="77777777" w:rsidR="00016183" w:rsidRPr="00770A87" w:rsidRDefault="00016183" w:rsidP="00061E33">
            <w:pPr>
              <w:pStyle w:val="TabBod"/>
            </w:pPr>
            <w:r w:rsidRPr="00770A87">
              <w:t>176.456</w:t>
            </w:r>
          </w:p>
        </w:tc>
        <w:tc>
          <w:tcPr>
            <w:tcW w:w="1427" w:type="dxa"/>
            <w:noWrap/>
            <w:vAlign w:val="center"/>
            <w:hideMark/>
          </w:tcPr>
          <w:p w14:paraId="415BEEE6" w14:textId="77777777" w:rsidR="00016183" w:rsidRPr="00770A87" w:rsidRDefault="00016183" w:rsidP="00061E33">
            <w:pPr>
              <w:pStyle w:val="TabBod"/>
            </w:pPr>
            <w:r w:rsidRPr="00770A87">
              <w:t>136.596</w:t>
            </w:r>
          </w:p>
        </w:tc>
      </w:tr>
      <w:tr w:rsidR="00016183" w:rsidRPr="00770A87" w14:paraId="28862F0C" w14:textId="77777777" w:rsidTr="001144B1">
        <w:trPr>
          <w:trHeight w:val="579"/>
        </w:trPr>
        <w:tc>
          <w:tcPr>
            <w:tcW w:w="3974" w:type="dxa"/>
            <w:vAlign w:val="center"/>
            <w:hideMark/>
          </w:tcPr>
          <w:p w14:paraId="4594C413" w14:textId="77777777" w:rsidR="00016183" w:rsidRPr="00770A87" w:rsidRDefault="00016183" w:rsidP="00061E33">
            <w:pPr>
              <w:pStyle w:val="TabBod"/>
            </w:pPr>
            <w:r w:rsidRPr="00770A87">
              <w:t>Expected Savings – Yearly ($)</w:t>
            </w:r>
          </w:p>
        </w:tc>
        <w:tc>
          <w:tcPr>
            <w:tcW w:w="1426" w:type="dxa"/>
            <w:noWrap/>
            <w:vAlign w:val="center"/>
            <w:hideMark/>
          </w:tcPr>
          <w:p w14:paraId="7732F32D" w14:textId="77777777" w:rsidR="00016183" w:rsidRPr="00770A87" w:rsidRDefault="00016183" w:rsidP="00061E33">
            <w:pPr>
              <w:pStyle w:val="TabBod"/>
            </w:pPr>
            <w:r w:rsidRPr="00770A87">
              <w:t>2028.4</w:t>
            </w:r>
          </w:p>
        </w:tc>
        <w:tc>
          <w:tcPr>
            <w:tcW w:w="1426" w:type="dxa"/>
            <w:noWrap/>
            <w:vAlign w:val="center"/>
            <w:hideMark/>
          </w:tcPr>
          <w:p w14:paraId="78A80339" w14:textId="77777777" w:rsidR="00016183" w:rsidRPr="00770A87" w:rsidRDefault="00016183" w:rsidP="00061E33">
            <w:pPr>
              <w:pStyle w:val="TabBod"/>
            </w:pPr>
            <w:r w:rsidRPr="00770A87">
              <w:t>2146.9</w:t>
            </w:r>
          </w:p>
        </w:tc>
        <w:tc>
          <w:tcPr>
            <w:tcW w:w="1427" w:type="dxa"/>
            <w:noWrap/>
            <w:vAlign w:val="center"/>
            <w:hideMark/>
          </w:tcPr>
          <w:p w14:paraId="6090A7E7" w14:textId="77777777" w:rsidR="00016183" w:rsidRPr="00770A87" w:rsidRDefault="00016183" w:rsidP="00061E33">
            <w:pPr>
              <w:pStyle w:val="TabBod"/>
            </w:pPr>
            <w:r w:rsidRPr="00770A87">
              <w:t>1661.9</w:t>
            </w:r>
          </w:p>
        </w:tc>
      </w:tr>
      <w:tr w:rsidR="00016183" w:rsidRPr="00770A87" w14:paraId="266F7744" w14:textId="77777777" w:rsidTr="001144B1">
        <w:trPr>
          <w:trHeight w:val="579"/>
        </w:trPr>
        <w:tc>
          <w:tcPr>
            <w:tcW w:w="3974" w:type="dxa"/>
            <w:vAlign w:val="center"/>
            <w:hideMark/>
          </w:tcPr>
          <w:p w14:paraId="3EC7A8F0" w14:textId="77777777" w:rsidR="00016183" w:rsidRPr="00770A87" w:rsidRDefault="00016183" w:rsidP="00061E33">
            <w:pPr>
              <w:pStyle w:val="TabBod"/>
            </w:pPr>
            <w:r w:rsidRPr="00770A87">
              <w:t>Expected Savings - 10 Year Period ($)</w:t>
            </w:r>
          </w:p>
        </w:tc>
        <w:tc>
          <w:tcPr>
            <w:tcW w:w="1426" w:type="dxa"/>
            <w:noWrap/>
            <w:vAlign w:val="center"/>
            <w:hideMark/>
          </w:tcPr>
          <w:p w14:paraId="0CA8E744" w14:textId="77777777" w:rsidR="00016183" w:rsidRPr="00770A87" w:rsidRDefault="00016183" w:rsidP="00061E33">
            <w:pPr>
              <w:pStyle w:val="TabBod"/>
            </w:pPr>
            <w:r w:rsidRPr="00770A87">
              <w:t>20284</w:t>
            </w:r>
          </w:p>
        </w:tc>
        <w:tc>
          <w:tcPr>
            <w:tcW w:w="1426" w:type="dxa"/>
            <w:noWrap/>
            <w:vAlign w:val="center"/>
            <w:hideMark/>
          </w:tcPr>
          <w:p w14:paraId="46BCDAA5" w14:textId="77777777" w:rsidR="00016183" w:rsidRPr="00770A87" w:rsidRDefault="00016183" w:rsidP="00061E33">
            <w:pPr>
              <w:pStyle w:val="TabBod"/>
            </w:pPr>
            <w:r w:rsidRPr="00770A87">
              <w:t>21469</w:t>
            </w:r>
          </w:p>
        </w:tc>
        <w:tc>
          <w:tcPr>
            <w:tcW w:w="1427" w:type="dxa"/>
            <w:noWrap/>
            <w:vAlign w:val="center"/>
            <w:hideMark/>
          </w:tcPr>
          <w:p w14:paraId="561CB598" w14:textId="77777777" w:rsidR="00016183" w:rsidRPr="00770A87" w:rsidRDefault="00016183" w:rsidP="00061E33">
            <w:pPr>
              <w:pStyle w:val="TabBod"/>
            </w:pPr>
            <w:r w:rsidRPr="00770A87">
              <w:t>16619</w:t>
            </w:r>
          </w:p>
        </w:tc>
      </w:tr>
      <w:tr w:rsidR="00016183" w:rsidRPr="00770A87" w14:paraId="3CBAB76A" w14:textId="77777777" w:rsidTr="001144B1">
        <w:trPr>
          <w:trHeight w:val="579"/>
        </w:trPr>
        <w:tc>
          <w:tcPr>
            <w:tcW w:w="3974" w:type="dxa"/>
            <w:vAlign w:val="center"/>
            <w:hideMark/>
          </w:tcPr>
          <w:p w14:paraId="1D3F2686" w14:textId="77777777" w:rsidR="00016183" w:rsidRPr="00770A87" w:rsidRDefault="00016183" w:rsidP="00061E33">
            <w:pPr>
              <w:pStyle w:val="TabBod"/>
            </w:pPr>
            <w:r w:rsidRPr="00770A87">
              <w:t>Expected Savings - 20 Year Period ($)</w:t>
            </w:r>
          </w:p>
        </w:tc>
        <w:tc>
          <w:tcPr>
            <w:tcW w:w="1426" w:type="dxa"/>
            <w:noWrap/>
            <w:vAlign w:val="center"/>
            <w:hideMark/>
          </w:tcPr>
          <w:p w14:paraId="1AB5ACB6" w14:textId="77777777" w:rsidR="00016183" w:rsidRPr="00770A87" w:rsidRDefault="00016183" w:rsidP="00061E33">
            <w:pPr>
              <w:pStyle w:val="TabBod"/>
            </w:pPr>
            <w:r w:rsidRPr="00770A87">
              <w:t>40569</w:t>
            </w:r>
          </w:p>
        </w:tc>
        <w:tc>
          <w:tcPr>
            <w:tcW w:w="1426" w:type="dxa"/>
            <w:noWrap/>
            <w:vAlign w:val="center"/>
            <w:hideMark/>
          </w:tcPr>
          <w:p w14:paraId="46AF8747" w14:textId="77777777" w:rsidR="00016183" w:rsidRPr="00770A87" w:rsidRDefault="00016183" w:rsidP="00061E33">
            <w:pPr>
              <w:pStyle w:val="TabBod"/>
            </w:pPr>
            <w:r w:rsidRPr="00770A87">
              <w:t>42938</w:t>
            </w:r>
          </w:p>
        </w:tc>
        <w:tc>
          <w:tcPr>
            <w:tcW w:w="1427" w:type="dxa"/>
            <w:noWrap/>
            <w:vAlign w:val="center"/>
            <w:hideMark/>
          </w:tcPr>
          <w:p w14:paraId="56E57B5E" w14:textId="77777777" w:rsidR="00016183" w:rsidRPr="00770A87" w:rsidRDefault="00016183" w:rsidP="00061E33">
            <w:pPr>
              <w:pStyle w:val="TabBod"/>
            </w:pPr>
            <w:r w:rsidRPr="00770A87">
              <w:t>33239</w:t>
            </w:r>
          </w:p>
        </w:tc>
      </w:tr>
      <w:tr w:rsidR="00016183" w:rsidRPr="00770A87" w14:paraId="221224CE" w14:textId="77777777" w:rsidTr="001144B1">
        <w:trPr>
          <w:trHeight w:val="579"/>
        </w:trPr>
        <w:tc>
          <w:tcPr>
            <w:tcW w:w="3974" w:type="dxa"/>
            <w:vAlign w:val="center"/>
            <w:hideMark/>
          </w:tcPr>
          <w:p w14:paraId="621B376C" w14:textId="77777777" w:rsidR="00016183" w:rsidRPr="00770A87" w:rsidRDefault="00016183" w:rsidP="00061E33">
            <w:pPr>
              <w:pStyle w:val="TabBod"/>
            </w:pPr>
            <w:r w:rsidRPr="00770A87">
              <w:t>Payback Period (years)</w:t>
            </w:r>
          </w:p>
        </w:tc>
        <w:tc>
          <w:tcPr>
            <w:tcW w:w="1426" w:type="dxa"/>
            <w:noWrap/>
            <w:vAlign w:val="center"/>
            <w:hideMark/>
          </w:tcPr>
          <w:p w14:paraId="492A02E0" w14:textId="77777777" w:rsidR="00016183" w:rsidRPr="00770A87" w:rsidRDefault="00016183" w:rsidP="00061E33">
            <w:pPr>
              <w:pStyle w:val="TabBod"/>
            </w:pPr>
            <w:r w:rsidRPr="00770A87">
              <w:t>13.014</w:t>
            </w:r>
          </w:p>
        </w:tc>
        <w:tc>
          <w:tcPr>
            <w:tcW w:w="1426" w:type="dxa"/>
            <w:noWrap/>
            <w:vAlign w:val="center"/>
            <w:hideMark/>
          </w:tcPr>
          <w:p w14:paraId="6BBD20A4" w14:textId="77777777" w:rsidR="00016183" w:rsidRPr="00770A87" w:rsidRDefault="00016183" w:rsidP="00061E33">
            <w:pPr>
              <w:pStyle w:val="TabBod"/>
            </w:pPr>
            <w:r w:rsidRPr="00770A87">
              <w:t>12.296</w:t>
            </w:r>
          </w:p>
        </w:tc>
        <w:tc>
          <w:tcPr>
            <w:tcW w:w="1427" w:type="dxa"/>
            <w:noWrap/>
            <w:vAlign w:val="center"/>
            <w:hideMark/>
          </w:tcPr>
          <w:p w14:paraId="519A288A" w14:textId="77777777" w:rsidR="00016183" w:rsidRPr="00770A87" w:rsidRDefault="00016183" w:rsidP="00061E33">
            <w:pPr>
              <w:pStyle w:val="TabBod"/>
            </w:pPr>
            <w:r w:rsidRPr="00770A87">
              <w:t>15.885</w:t>
            </w:r>
          </w:p>
        </w:tc>
      </w:tr>
      <w:tr w:rsidR="00016183" w:rsidRPr="00770A87" w14:paraId="5F200241" w14:textId="77777777" w:rsidTr="001144B1">
        <w:trPr>
          <w:trHeight w:val="579"/>
        </w:trPr>
        <w:tc>
          <w:tcPr>
            <w:tcW w:w="3974" w:type="dxa"/>
            <w:vAlign w:val="center"/>
            <w:hideMark/>
          </w:tcPr>
          <w:p w14:paraId="2D1AB12E" w14:textId="77777777" w:rsidR="00016183" w:rsidRPr="00770A87" w:rsidRDefault="00016183" w:rsidP="00061E33">
            <w:pPr>
              <w:pStyle w:val="TabBod"/>
            </w:pPr>
            <w:r w:rsidRPr="00770A87">
              <w:t>Net Present Value ($)</w:t>
            </w:r>
          </w:p>
        </w:tc>
        <w:tc>
          <w:tcPr>
            <w:tcW w:w="1426" w:type="dxa"/>
            <w:noWrap/>
            <w:vAlign w:val="center"/>
            <w:hideMark/>
          </w:tcPr>
          <w:p w14:paraId="740BE9FB" w14:textId="77777777" w:rsidR="00016183" w:rsidRPr="00770A87" w:rsidRDefault="00016183" w:rsidP="00061E33">
            <w:pPr>
              <w:pStyle w:val="TabBod"/>
            </w:pPr>
            <w:r w:rsidRPr="00770A87">
              <w:t>16682</w:t>
            </w:r>
          </w:p>
        </w:tc>
        <w:tc>
          <w:tcPr>
            <w:tcW w:w="1426" w:type="dxa"/>
            <w:noWrap/>
            <w:vAlign w:val="center"/>
            <w:hideMark/>
          </w:tcPr>
          <w:p w14:paraId="081C2BD6" w14:textId="77777777" w:rsidR="00016183" w:rsidRPr="00770A87" w:rsidRDefault="00016183" w:rsidP="00061E33">
            <w:pPr>
              <w:pStyle w:val="TabBod"/>
            </w:pPr>
            <w:r w:rsidRPr="00770A87">
              <w:t>19742</w:t>
            </w:r>
          </w:p>
        </w:tc>
        <w:tc>
          <w:tcPr>
            <w:tcW w:w="1427" w:type="dxa"/>
            <w:noWrap/>
            <w:vAlign w:val="center"/>
            <w:hideMark/>
          </w:tcPr>
          <w:p w14:paraId="3BCA68B7" w14:textId="77777777" w:rsidR="00016183" w:rsidRPr="00770A87" w:rsidRDefault="00016183" w:rsidP="00061E33">
            <w:pPr>
              <w:pStyle w:val="TabBod"/>
            </w:pPr>
            <w:r w:rsidRPr="00770A87">
              <w:t>7212.1</w:t>
            </w:r>
          </w:p>
        </w:tc>
      </w:tr>
      <w:bookmarkEnd w:id="501"/>
    </w:tbl>
    <w:p w14:paraId="6A036648" w14:textId="77777777" w:rsidR="00016183" w:rsidRPr="00770A87" w:rsidRDefault="00016183" w:rsidP="00061E33"/>
    <w:p w14:paraId="1F77BCDD" w14:textId="77777777" w:rsidR="00016183" w:rsidRPr="00770A87" w:rsidRDefault="00016183" w:rsidP="00061E33"/>
    <w:p w14:paraId="4F95228E" w14:textId="77777777" w:rsidR="00016183" w:rsidRPr="00770A87" w:rsidRDefault="00016183" w:rsidP="00061E33"/>
    <w:p w14:paraId="275B8B3D" w14:textId="77777777" w:rsidR="00016183" w:rsidRPr="00770A87" w:rsidRDefault="00016183" w:rsidP="00061E33"/>
    <w:p w14:paraId="7DF95AFA" w14:textId="77777777" w:rsidR="00016183" w:rsidRPr="00770A87" w:rsidRDefault="00016183" w:rsidP="00061E33">
      <w:pPr>
        <w:sectPr w:rsidR="00016183" w:rsidRPr="00770A87" w:rsidSect="00061E33">
          <w:endnotePr>
            <w:numRestart w:val="eachSect"/>
          </w:endnotePr>
          <w:pgSz w:w="11906" w:h="16838"/>
          <w:pgMar w:top="1418" w:right="1418" w:bottom="1418" w:left="2268" w:header="709" w:footer="709" w:gutter="0"/>
          <w:cols w:space="720"/>
          <w:docGrid w:linePitch="299"/>
        </w:sectPr>
      </w:pPr>
    </w:p>
    <w:p w14:paraId="62243562" w14:textId="593DAEE1" w:rsidR="00016183" w:rsidRPr="00770A87" w:rsidRDefault="00016183" w:rsidP="00EE2C2D">
      <w:pPr>
        <w:pStyle w:val="Heading2"/>
      </w:pPr>
      <w:bookmarkStart w:id="502" w:name="_Toc494733020"/>
      <w:bookmarkStart w:id="503" w:name="_Toc494793416"/>
      <w:r w:rsidRPr="00770A87">
        <w:lastRenderedPageBreak/>
        <w:t>Monthly Power Production Graphs</w:t>
      </w:r>
      <w:bookmarkEnd w:id="502"/>
      <w:bookmarkEnd w:id="503"/>
    </w:p>
    <w:p w14:paraId="2220E784" w14:textId="0DC72A49"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60" behindDoc="0" locked="0" layoutInCell="1" allowOverlap="1" wp14:anchorId="23F0187A" wp14:editId="4ED57D8D">
                <wp:simplePos x="0" y="0"/>
                <wp:positionH relativeFrom="column">
                  <wp:posOffset>47603</wp:posOffset>
                </wp:positionH>
                <wp:positionV relativeFrom="paragraph">
                  <wp:posOffset>513005</wp:posOffset>
                </wp:positionV>
                <wp:extent cx="4754245" cy="2510725"/>
                <wp:effectExtent l="0" t="0" r="8255" b="4445"/>
                <wp:wrapNone/>
                <wp:docPr id="18" name="Group 18"/>
                <wp:cNvGraphicFramePr/>
                <a:graphic xmlns:a="http://schemas.openxmlformats.org/drawingml/2006/main">
                  <a:graphicData uri="http://schemas.microsoft.com/office/word/2010/wordprocessingGroup">
                    <wpg:wgp>
                      <wpg:cNvGrpSpPr/>
                      <wpg:grpSpPr>
                        <a:xfrm>
                          <a:off x="0" y="0"/>
                          <a:ext cx="4754245" cy="2510725"/>
                          <a:chOff x="0" y="-7748"/>
                          <a:chExt cx="4754245" cy="2510725"/>
                        </a:xfrm>
                      </wpg:grpSpPr>
                      <wpg:grpSp>
                        <wpg:cNvPr id="224" name="Group 224"/>
                        <wpg:cNvGrpSpPr/>
                        <wpg:grpSpPr>
                          <a:xfrm>
                            <a:off x="0" y="-7748"/>
                            <a:ext cx="4754245" cy="2186592"/>
                            <a:chOff x="1" y="-14896"/>
                            <a:chExt cx="4754879" cy="2187200"/>
                          </a:xfrm>
                        </wpg:grpSpPr>
                        <pic:pic xmlns:pic="http://schemas.openxmlformats.org/drawingml/2006/picture">
                          <pic:nvPicPr>
                            <pic:cNvPr id="210" name="Picture 210"/>
                            <pic:cNvPicPr>
                              <a:picLocks noChangeAspect="1"/>
                            </pic:cNvPicPr>
                          </pic:nvPicPr>
                          <pic:blipFill rotWithShape="1">
                            <a:blip r:embed="rId215"/>
                            <a:srcRect t="3971"/>
                            <a:stretch/>
                          </pic:blipFill>
                          <pic:spPr>
                            <a:xfrm>
                              <a:off x="1" y="53340"/>
                              <a:ext cx="4754879" cy="2118964"/>
                            </a:xfrm>
                            <a:prstGeom prst="rect">
                              <a:avLst/>
                            </a:prstGeom>
                          </pic:spPr>
                        </pic:pic>
                        <wps:wsp>
                          <wps:cNvPr id="31" name="Text Box 31"/>
                          <wps:cNvSpPr txBox="1"/>
                          <wps:spPr>
                            <a:xfrm>
                              <a:off x="1786890" y="-14896"/>
                              <a:ext cx="1360170" cy="93016"/>
                            </a:xfrm>
                            <a:prstGeom prst="rect">
                              <a:avLst/>
                            </a:prstGeom>
                            <a:solidFill>
                              <a:schemeClr val="bg1"/>
                            </a:solidFill>
                            <a:ln w="6350">
                              <a:noFill/>
                            </a:ln>
                          </wps:spPr>
                          <wps:txbx>
                            <w:txbxContent>
                              <w:p w14:paraId="3E3CFC9F"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0" y="2239506"/>
                            <a:ext cx="4754245" cy="263471"/>
                          </a:xfrm>
                          <a:prstGeom prst="rect">
                            <a:avLst/>
                          </a:prstGeom>
                          <a:solidFill>
                            <a:prstClr val="white"/>
                          </a:solidFill>
                          <a:ln>
                            <a:noFill/>
                          </a:ln>
                          <a:effectLst/>
                        </wps:spPr>
                        <wps:txbx>
                          <w:txbxContent>
                            <w:p w14:paraId="4872F6FA" w14:textId="0A4156A2" w:rsidR="00D47419" w:rsidRPr="00E671F2" w:rsidRDefault="00D47419" w:rsidP="00061E33">
                              <w:pPr>
                                <w:pStyle w:val="Caption"/>
                                <w:rPr>
                                  <w:noProof/>
                                  <w:szCs w:val="24"/>
                                </w:rPr>
                              </w:pPr>
                              <w:bookmarkStart w:id="504" w:name="_Toc494733102"/>
                              <w:bookmarkStart w:id="505" w:name="_Toc494796284"/>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504"/>
                              <w:bookmarkEnd w:id="5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F0187A" id="Group 18" o:spid="_x0000_s1195" style="position:absolute;left:0;text-align:left;margin-left:3.75pt;margin-top:40.4pt;width:374.35pt;height:197.7pt;z-index:251658260;mso-position-horizontal-relative:text;mso-position-vertical-relative:text;mso-height-relative:margin" coordorigin=",-77" coordsize="47542,25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">
                <v:group id="Group 224" o:spid="_x0000_s1196" style="position:absolute;top:-77;width:47542;height:21865" coordorigin=",-148" coordsize="47548,2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Picture 210" o:spid="_x0000_s1197" type="#_x0000_t75" style="position:absolute;top:533;width:47548;height:21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">
                    <v:imagedata r:id="rId216" o:title="" croptop="2602f"/>
                  </v:shape>
                  <v:shape id="Text Box 31" o:spid="_x0000_s1198" type="#_x0000_t202" style="position:absolute;left:17868;top:-148;width:13602;height:9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" fillcolor="white [3212]" stroked="f" strokeweight=".5pt">
                    <v:textbox>
                      <w:txbxContent>
                        <w:p w14:paraId="3E3CFC9F" w14:textId="77777777" w:rsidR="00D47419" w:rsidRDefault="00D47419" w:rsidP="00061E33"/>
                      </w:txbxContent>
                    </v:textbox>
                  </v:shape>
                </v:group>
                <v:shape id="Text Box 6" o:spid="_x0000_s1199" type="#_x0000_t202" style="position:absolute;top:22395;width:47542;height:2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4872F6FA" w14:textId="0A4156A2" w:rsidR="00D47419" w:rsidRPr="00E671F2" w:rsidRDefault="00D47419" w:rsidP="00061E33">
                        <w:pPr>
                          <w:pStyle w:val="Caption"/>
                          <w:rPr>
                            <w:noProof/>
                            <w:szCs w:val="24"/>
                          </w:rPr>
                        </w:pPr>
                        <w:bookmarkStart w:id="506" w:name="_Toc494733102"/>
                        <w:bookmarkStart w:id="507" w:name="_Toc494796284"/>
                        <w:r>
                          <w:t xml:space="preserve">Figure </w:t>
                        </w:r>
                        <w:fldSimple w:instr=" STYLEREF 1 \s ">
                          <w:r>
                            <w:rPr>
                              <w:noProof/>
                            </w:rPr>
                            <w:t>5</w:t>
                          </w:r>
                        </w:fldSimple>
                        <w:r>
                          <w:noBreakHyphen/>
                        </w:r>
                        <w:fldSimple w:instr=" SEQ Figure \* ARABIC \s 1 ">
                          <w:r>
                            <w:rPr>
                              <w:noProof/>
                            </w:rPr>
                            <w:t>2</w:t>
                          </w:r>
                        </w:fldSimple>
                        <w:r>
                          <w:t xml:space="preserve"> - Monthly Power Production - Townsville</w:t>
                        </w:r>
                        <w:bookmarkEnd w:id="506"/>
                        <w:bookmarkEnd w:id="507"/>
                      </w:p>
                    </w:txbxContent>
                  </v:textbox>
                </v:shape>
              </v:group>
            </w:pict>
          </mc:Fallback>
        </mc:AlternateContent>
      </w:r>
      <w:r w:rsidR="00016183" w:rsidRPr="00770A87">
        <w:rPr>
          <w:lang w:eastAsia="en-GB"/>
        </w:rPr>
        <w:t xml:space="preserve">The average monthly kWhr per day expected production for each location is shown in </w:t>
      </w:r>
      <w:r w:rsidRPr="00770A87">
        <w:rPr>
          <w:lang w:eastAsia="en-GB"/>
        </w:rPr>
        <w:t>Figure 5-2, Figure 5-3 and Figure 5-4.</w:t>
      </w:r>
    </w:p>
    <w:p w14:paraId="635E708B" w14:textId="77777777" w:rsidR="00016183" w:rsidRPr="00770A87" w:rsidRDefault="00016183" w:rsidP="00061E33">
      <w:pPr>
        <w:rPr>
          <w:lang w:eastAsia="en-GB"/>
        </w:rPr>
      </w:pPr>
      <w:r w:rsidRPr="00770A87">
        <w:rPr>
          <w:lang w:eastAsia="en-GB"/>
        </w:rPr>
        <w:t xml:space="preserve"> </w:t>
      </w:r>
    </w:p>
    <w:p w14:paraId="39106A2D" w14:textId="77777777" w:rsidR="00016183" w:rsidRPr="00770A87" w:rsidRDefault="00016183" w:rsidP="00061E33">
      <w:pPr>
        <w:rPr>
          <w:lang w:eastAsia="en-GB"/>
        </w:rPr>
      </w:pPr>
    </w:p>
    <w:p w14:paraId="45C6067B" w14:textId="77777777" w:rsidR="00016183" w:rsidRPr="00770A87" w:rsidRDefault="00016183" w:rsidP="00061E33">
      <w:pPr>
        <w:rPr>
          <w:lang w:eastAsia="en-GB"/>
        </w:rPr>
      </w:pPr>
    </w:p>
    <w:p w14:paraId="58F3771F" w14:textId="77777777" w:rsidR="00016183" w:rsidRPr="00770A87" w:rsidRDefault="00016183" w:rsidP="00061E33">
      <w:pPr>
        <w:rPr>
          <w:lang w:eastAsia="en-GB"/>
        </w:rPr>
      </w:pPr>
    </w:p>
    <w:p w14:paraId="0F2DC352" w14:textId="77777777" w:rsidR="00016183" w:rsidRPr="00770A87" w:rsidRDefault="00016183" w:rsidP="00061E33">
      <w:pPr>
        <w:rPr>
          <w:lang w:eastAsia="en-GB"/>
        </w:rPr>
      </w:pPr>
    </w:p>
    <w:p w14:paraId="69AAD935" w14:textId="77777777" w:rsidR="00016183" w:rsidRPr="00770A87" w:rsidRDefault="00016183" w:rsidP="00061E33">
      <w:pPr>
        <w:rPr>
          <w:lang w:eastAsia="en-GB"/>
        </w:rPr>
      </w:pPr>
    </w:p>
    <w:p w14:paraId="5A5BBDD7" w14:textId="77777777" w:rsidR="00016183" w:rsidRPr="00770A87" w:rsidRDefault="00016183" w:rsidP="00061E33">
      <w:pPr>
        <w:rPr>
          <w:lang w:eastAsia="en-GB"/>
        </w:rPr>
      </w:pPr>
    </w:p>
    <w:p w14:paraId="0C8EB70D" w14:textId="77777777" w:rsidR="00016183" w:rsidRPr="00770A87" w:rsidRDefault="00016183" w:rsidP="00061E33">
      <w:pPr>
        <w:rPr>
          <w:lang w:eastAsia="en-GB"/>
        </w:rPr>
      </w:pPr>
    </w:p>
    <w:p w14:paraId="5A112E4F" w14:textId="77777777" w:rsidR="00016183" w:rsidRPr="00770A87" w:rsidRDefault="00016183" w:rsidP="00061E33">
      <w:pPr>
        <w:rPr>
          <w:lang w:eastAsia="en-GB"/>
        </w:rPr>
      </w:pPr>
    </w:p>
    <w:p w14:paraId="602A7C91" w14:textId="4CDBE88A" w:rsidR="00016183" w:rsidRPr="00770A87" w:rsidRDefault="00016183" w:rsidP="00061E33">
      <w:pPr>
        <w:rPr>
          <w:lang w:eastAsia="en-GB"/>
        </w:rPr>
      </w:pPr>
    </w:p>
    <w:p w14:paraId="58F9A7C8" w14:textId="77777777" w:rsidR="00016183" w:rsidRPr="00770A87" w:rsidRDefault="00016183" w:rsidP="00061E33">
      <w:pPr>
        <w:rPr>
          <w:lang w:eastAsia="en-GB"/>
        </w:rPr>
      </w:pPr>
    </w:p>
    <w:p w14:paraId="7CA68D14" w14:textId="7D6D3AF2"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61" behindDoc="0" locked="0" layoutInCell="1" allowOverlap="1" wp14:anchorId="627B5EE2" wp14:editId="6F3E6A0E">
                <wp:simplePos x="0" y="0"/>
                <wp:positionH relativeFrom="column">
                  <wp:posOffset>-6587</wp:posOffset>
                </wp:positionH>
                <wp:positionV relativeFrom="paragraph">
                  <wp:posOffset>30781</wp:posOffset>
                </wp:positionV>
                <wp:extent cx="4754880" cy="2603716"/>
                <wp:effectExtent l="0" t="0" r="7620" b="6350"/>
                <wp:wrapNone/>
                <wp:docPr id="28" name="Group 28"/>
                <wp:cNvGraphicFramePr/>
                <a:graphic xmlns:a="http://schemas.openxmlformats.org/drawingml/2006/main">
                  <a:graphicData uri="http://schemas.microsoft.com/office/word/2010/wordprocessingGroup">
                    <wpg:wgp>
                      <wpg:cNvGrpSpPr/>
                      <wpg:grpSpPr>
                        <a:xfrm>
                          <a:off x="0" y="0"/>
                          <a:ext cx="4754880" cy="2603716"/>
                          <a:chOff x="0" y="0"/>
                          <a:chExt cx="4754880" cy="2603716"/>
                        </a:xfrm>
                      </wpg:grpSpPr>
                      <wpg:grpSp>
                        <wpg:cNvPr id="252" name="Group 252"/>
                        <wpg:cNvGrpSpPr/>
                        <wpg:grpSpPr>
                          <a:xfrm>
                            <a:off x="0" y="0"/>
                            <a:ext cx="4754880" cy="2319496"/>
                            <a:chOff x="-52252" y="-14273"/>
                            <a:chExt cx="4754880" cy="2319846"/>
                          </a:xfrm>
                        </wpg:grpSpPr>
                        <pic:pic xmlns:pic="http://schemas.openxmlformats.org/drawingml/2006/picture">
                          <pic:nvPicPr>
                            <pic:cNvPr id="207" name="Picture 207"/>
                            <pic:cNvPicPr>
                              <a:picLocks noChangeAspect="1"/>
                            </pic:cNvPicPr>
                          </pic:nvPicPr>
                          <pic:blipFill rotWithShape="1">
                            <a:blip r:embed="rId217"/>
                            <a:srcRect t="5763"/>
                            <a:stretch/>
                          </pic:blipFill>
                          <pic:spPr>
                            <a:xfrm>
                              <a:off x="-52252" y="62753"/>
                              <a:ext cx="4754880" cy="2242820"/>
                            </a:xfrm>
                            <a:prstGeom prst="rect">
                              <a:avLst/>
                            </a:prstGeom>
                          </pic:spPr>
                        </pic:pic>
                        <wps:wsp>
                          <wps:cNvPr id="251" name="Text Box 251"/>
                          <wps:cNvSpPr txBox="1"/>
                          <wps:spPr>
                            <a:xfrm>
                              <a:off x="1640541" y="-14273"/>
                              <a:ext cx="1360170" cy="93793"/>
                            </a:xfrm>
                            <a:prstGeom prst="rect">
                              <a:avLst/>
                            </a:prstGeom>
                            <a:solidFill>
                              <a:schemeClr val="bg1"/>
                            </a:solidFill>
                            <a:ln w="6350">
                              <a:noFill/>
                            </a:ln>
                          </wps:spPr>
                          <wps:txbx>
                            <w:txbxContent>
                              <w:p w14:paraId="4D8EE318" w14:textId="77777777" w:rsidR="00D47419" w:rsidRDefault="00D47419" w:rsidP="00061E33"/>
                              <w:p w14:paraId="7DAB0102" w14:textId="77777777" w:rsidR="00D47419" w:rsidRDefault="00D47419" w:rsidP="00061E33"/>
                              <w:p w14:paraId="24529C25"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Text Box 19"/>
                        <wps:cNvSpPr txBox="1"/>
                        <wps:spPr>
                          <a:xfrm>
                            <a:off x="0" y="2378990"/>
                            <a:ext cx="4754880" cy="224726"/>
                          </a:xfrm>
                          <a:prstGeom prst="rect">
                            <a:avLst/>
                          </a:prstGeom>
                          <a:solidFill>
                            <a:prstClr val="white"/>
                          </a:solidFill>
                          <a:ln>
                            <a:noFill/>
                          </a:ln>
                          <a:effectLst/>
                        </wps:spPr>
                        <wps:txbx>
                          <w:txbxContent>
                            <w:p w14:paraId="2F4D13BC" w14:textId="7813F962" w:rsidR="00D47419" w:rsidRPr="00856DD6" w:rsidRDefault="00D47419" w:rsidP="00061E33">
                              <w:pPr>
                                <w:pStyle w:val="Caption"/>
                                <w:rPr>
                                  <w:noProof/>
                                  <w:szCs w:val="24"/>
                                </w:rPr>
                              </w:pPr>
                              <w:bookmarkStart w:id="508" w:name="_Ref494644485"/>
                              <w:bookmarkStart w:id="509" w:name="_Toc494733103"/>
                              <w:bookmarkStart w:id="510" w:name="_Toc494796285"/>
                              <w:r>
                                <w:t xml:space="preserve">Figure </w:t>
                              </w:r>
                              <w:fldSimple w:instr=" STYLEREF 1 \s ">
                                <w:r>
                                  <w:rPr>
                                    <w:noProof/>
                                  </w:rPr>
                                  <w:t>5</w:t>
                                </w:r>
                              </w:fldSimple>
                              <w:r>
                                <w:noBreakHyphen/>
                              </w:r>
                              <w:fldSimple w:instr=" SEQ Figure \* ARABIC \s 1 ">
                                <w:r>
                                  <w:rPr>
                                    <w:noProof/>
                                  </w:rPr>
                                  <w:t>3</w:t>
                                </w:r>
                              </w:fldSimple>
                              <w:bookmarkEnd w:id="508"/>
                              <w:r w:rsidRPr="00491BBC">
                                <w:t xml:space="preserve"> - Monthly Power Production - </w:t>
                              </w:r>
                              <w:r>
                                <w:t>Darwin</w:t>
                              </w:r>
                              <w:bookmarkEnd w:id="509"/>
                              <w:bookmarkEnd w:id="5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7B5EE2" id="Group 28" o:spid="_x0000_s1200" style="position:absolute;left:0;text-align:left;margin-left:-.5pt;margin-top:2.4pt;width:374.4pt;height:205pt;z-index:251658261;mso-position-horizontal-relative:text;mso-position-vertical-relative:text" coordsize="47548,2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">
                <v:group id="Group 252" o:spid="_x0000_s1201" style="position:absolute;width:47548;height:23194" coordorigin="-522,-142" coordsize="47548,23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shape id="Picture 207" o:spid="_x0000_s1202" type="#_x0000_t75" style="position:absolute;left:-522;top:627;width:47548;height:22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">
                    <v:imagedata r:id="rId218" o:title="" croptop="3777f"/>
                  </v:shape>
                  <v:shape id="Text Box 251" o:spid="_x0000_s1203" type="#_x0000_t202" style="position:absolute;left:16405;top:-142;width:13602;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" fillcolor="white [3212]" stroked="f" strokeweight=".5pt">
                    <v:textbox>
                      <w:txbxContent>
                        <w:p w14:paraId="4D8EE318" w14:textId="77777777" w:rsidR="00D47419" w:rsidRDefault="00D47419" w:rsidP="00061E33"/>
                        <w:p w14:paraId="7DAB0102" w14:textId="77777777" w:rsidR="00D47419" w:rsidRDefault="00D47419" w:rsidP="00061E33"/>
                        <w:p w14:paraId="24529C25" w14:textId="77777777" w:rsidR="00D47419" w:rsidRDefault="00D47419" w:rsidP="00061E33"/>
                      </w:txbxContent>
                    </v:textbox>
                  </v:shape>
                </v:group>
                <v:shape id="Text Box 19" o:spid="_x0000_s1204" type="#_x0000_t202" style="position:absolute;top:23789;width:47548;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2F4D13BC" w14:textId="7813F962" w:rsidR="00D47419" w:rsidRPr="00856DD6" w:rsidRDefault="00D47419" w:rsidP="00061E33">
                        <w:pPr>
                          <w:pStyle w:val="Caption"/>
                          <w:rPr>
                            <w:noProof/>
                            <w:szCs w:val="24"/>
                          </w:rPr>
                        </w:pPr>
                        <w:bookmarkStart w:id="511" w:name="_Ref494644485"/>
                        <w:bookmarkStart w:id="512" w:name="_Toc494733103"/>
                        <w:bookmarkStart w:id="513" w:name="_Toc494796285"/>
                        <w:r>
                          <w:t xml:space="preserve">Figure </w:t>
                        </w:r>
                        <w:fldSimple w:instr=" STYLEREF 1 \s ">
                          <w:r>
                            <w:rPr>
                              <w:noProof/>
                            </w:rPr>
                            <w:t>5</w:t>
                          </w:r>
                        </w:fldSimple>
                        <w:r>
                          <w:noBreakHyphen/>
                        </w:r>
                        <w:fldSimple w:instr=" SEQ Figure \* ARABIC \s 1 ">
                          <w:r>
                            <w:rPr>
                              <w:noProof/>
                            </w:rPr>
                            <w:t>3</w:t>
                          </w:r>
                        </w:fldSimple>
                        <w:bookmarkEnd w:id="511"/>
                        <w:r w:rsidRPr="00491BBC">
                          <w:t xml:space="preserve"> - Monthly Power Production - </w:t>
                        </w:r>
                        <w:r>
                          <w:t>Darwin</w:t>
                        </w:r>
                        <w:bookmarkEnd w:id="512"/>
                        <w:bookmarkEnd w:id="513"/>
                      </w:p>
                    </w:txbxContent>
                  </v:textbox>
                </v:shape>
              </v:group>
            </w:pict>
          </mc:Fallback>
        </mc:AlternateContent>
      </w:r>
    </w:p>
    <w:p w14:paraId="1C7F27E9" w14:textId="77777777" w:rsidR="00016183" w:rsidRPr="00770A87" w:rsidRDefault="00016183" w:rsidP="00061E33">
      <w:pPr>
        <w:rPr>
          <w:lang w:eastAsia="en-GB"/>
        </w:rPr>
      </w:pPr>
    </w:p>
    <w:p w14:paraId="552AE1FF" w14:textId="77777777" w:rsidR="00016183" w:rsidRPr="00770A87" w:rsidRDefault="00016183" w:rsidP="00061E33">
      <w:pPr>
        <w:rPr>
          <w:lang w:eastAsia="en-GB"/>
        </w:rPr>
      </w:pPr>
    </w:p>
    <w:p w14:paraId="692CD0FF" w14:textId="77777777" w:rsidR="00016183" w:rsidRPr="00770A87" w:rsidRDefault="00016183" w:rsidP="00061E33">
      <w:pPr>
        <w:rPr>
          <w:lang w:eastAsia="en-GB"/>
        </w:rPr>
      </w:pPr>
    </w:p>
    <w:p w14:paraId="775AACE9" w14:textId="77777777" w:rsidR="00016183" w:rsidRPr="00770A87" w:rsidRDefault="00016183" w:rsidP="00061E33">
      <w:pPr>
        <w:rPr>
          <w:lang w:eastAsia="en-GB"/>
        </w:rPr>
      </w:pPr>
    </w:p>
    <w:p w14:paraId="6CA86486" w14:textId="77777777" w:rsidR="00016183" w:rsidRPr="00770A87" w:rsidRDefault="00016183" w:rsidP="00061E33">
      <w:pPr>
        <w:rPr>
          <w:lang w:eastAsia="en-GB"/>
        </w:rPr>
      </w:pPr>
    </w:p>
    <w:p w14:paraId="13254884" w14:textId="77777777" w:rsidR="00016183" w:rsidRPr="00770A87" w:rsidRDefault="00016183" w:rsidP="00061E33">
      <w:pPr>
        <w:rPr>
          <w:lang w:eastAsia="en-GB"/>
        </w:rPr>
      </w:pPr>
    </w:p>
    <w:p w14:paraId="185BAFB8" w14:textId="77777777" w:rsidR="00016183" w:rsidRPr="00770A87" w:rsidRDefault="00016183" w:rsidP="00061E33">
      <w:pPr>
        <w:rPr>
          <w:lang w:eastAsia="en-GB"/>
        </w:rPr>
      </w:pPr>
    </w:p>
    <w:p w14:paraId="1070EF6D" w14:textId="77777777" w:rsidR="00016183" w:rsidRPr="00770A87" w:rsidRDefault="00016183" w:rsidP="00061E33">
      <w:pPr>
        <w:rPr>
          <w:lang w:eastAsia="en-GB"/>
        </w:rPr>
      </w:pPr>
    </w:p>
    <w:p w14:paraId="579DEA4F" w14:textId="21D60D28" w:rsidR="00016183" w:rsidRPr="00770A87" w:rsidRDefault="00016183" w:rsidP="00061E33">
      <w:pPr>
        <w:rPr>
          <w:lang w:eastAsia="en-GB"/>
        </w:rPr>
      </w:pPr>
    </w:p>
    <w:p w14:paraId="6032BE00" w14:textId="7D3656AD" w:rsidR="00016183" w:rsidRPr="00770A87" w:rsidRDefault="00501050" w:rsidP="00061E33">
      <w:pPr>
        <w:rPr>
          <w:lang w:eastAsia="en-GB"/>
        </w:rPr>
      </w:pPr>
      <w:r w:rsidRPr="00770A87">
        <w:rPr>
          <w:noProof/>
          <w:lang w:eastAsia="en-AU"/>
        </w:rPr>
        <mc:AlternateContent>
          <mc:Choice Requires="wpg">
            <w:drawing>
              <wp:anchor distT="0" distB="0" distL="114300" distR="114300" simplePos="0" relativeHeight="251658262" behindDoc="0" locked="0" layoutInCell="1" allowOverlap="1" wp14:anchorId="6028C371" wp14:editId="6ABDB71E">
                <wp:simplePos x="0" y="0"/>
                <wp:positionH relativeFrom="column">
                  <wp:posOffset>55245</wp:posOffset>
                </wp:positionH>
                <wp:positionV relativeFrom="paragraph">
                  <wp:posOffset>197141</wp:posOffset>
                </wp:positionV>
                <wp:extent cx="4754880" cy="2587625"/>
                <wp:effectExtent l="0" t="0" r="7620" b="3175"/>
                <wp:wrapNone/>
                <wp:docPr id="225" name="Group 225"/>
                <wp:cNvGraphicFramePr/>
                <a:graphic xmlns:a="http://schemas.openxmlformats.org/drawingml/2006/main">
                  <a:graphicData uri="http://schemas.microsoft.com/office/word/2010/wordprocessingGroup">
                    <wpg:wgp>
                      <wpg:cNvGrpSpPr/>
                      <wpg:grpSpPr>
                        <a:xfrm>
                          <a:off x="0" y="0"/>
                          <a:ext cx="4754880" cy="2587625"/>
                          <a:chOff x="0" y="0"/>
                          <a:chExt cx="4754880" cy="2588217"/>
                        </a:xfrm>
                      </wpg:grpSpPr>
                      <wpg:grpSp>
                        <wpg:cNvPr id="254" name="Group 254"/>
                        <wpg:cNvGrpSpPr/>
                        <wpg:grpSpPr>
                          <a:xfrm>
                            <a:off x="0" y="0"/>
                            <a:ext cx="4754880" cy="2340292"/>
                            <a:chOff x="0" y="-35709"/>
                            <a:chExt cx="4754880" cy="2340547"/>
                          </a:xfrm>
                        </wpg:grpSpPr>
                        <pic:pic xmlns:pic="http://schemas.openxmlformats.org/drawingml/2006/picture">
                          <pic:nvPicPr>
                            <pic:cNvPr id="204" name="Picture 204"/>
                            <pic:cNvPicPr>
                              <a:picLocks noChangeAspect="1"/>
                            </pic:cNvPicPr>
                          </pic:nvPicPr>
                          <pic:blipFill rotWithShape="1">
                            <a:blip r:embed="rId219"/>
                            <a:srcRect t="4681"/>
                            <a:stretch/>
                          </pic:blipFill>
                          <pic:spPr>
                            <a:xfrm>
                              <a:off x="0" y="63500"/>
                              <a:ext cx="4754880" cy="2241338"/>
                            </a:xfrm>
                            <a:prstGeom prst="rect">
                              <a:avLst/>
                            </a:prstGeom>
                          </pic:spPr>
                        </pic:pic>
                        <wps:wsp>
                          <wps:cNvPr id="253" name="Text Box 253"/>
                          <wps:cNvSpPr txBox="1"/>
                          <wps:spPr>
                            <a:xfrm>
                              <a:off x="1786466" y="-35709"/>
                              <a:ext cx="1360170" cy="122376"/>
                            </a:xfrm>
                            <a:prstGeom prst="rect">
                              <a:avLst/>
                            </a:prstGeom>
                            <a:solidFill>
                              <a:schemeClr val="bg1"/>
                            </a:solidFill>
                            <a:ln w="6350">
                              <a:noFill/>
                            </a:ln>
                          </wps:spPr>
                          <wps:txbx>
                            <w:txbxContent>
                              <w:p w14:paraId="0E2972BC" w14:textId="77777777" w:rsidR="00D47419" w:rsidRDefault="00D47419" w:rsidP="00061E33"/>
                              <w:p w14:paraId="672341D4" w14:textId="77777777" w:rsidR="00D47419" w:rsidRDefault="00D47419" w:rsidP="00061E33"/>
                              <w:p w14:paraId="4EA1504F"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2393950"/>
                            <a:ext cx="4754880" cy="194267"/>
                          </a:xfrm>
                          <a:prstGeom prst="rect">
                            <a:avLst/>
                          </a:prstGeom>
                          <a:solidFill>
                            <a:prstClr val="white"/>
                          </a:solidFill>
                          <a:ln>
                            <a:noFill/>
                          </a:ln>
                          <a:effectLst/>
                        </wps:spPr>
                        <wps:txbx>
                          <w:txbxContent>
                            <w:p w14:paraId="2F5FBE61" w14:textId="5ADFA1DE" w:rsidR="00D47419" w:rsidRPr="005723AF" w:rsidRDefault="00D47419" w:rsidP="00061E33">
                              <w:pPr>
                                <w:pStyle w:val="Caption"/>
                                <w:rPr>
                                  <w:noProof/>
                                  <w:szCs w:val="24"/>
                                </w:rPr>
                              </w:pPr>
                              <w:bookmarkStart w:id="514" w:name="_Ref494643952"/>
                              <w:bookmarkStart w:id="515" w:name="_Toc494733104"/>
                              <w:bookmarkStart w:id="516" w:name="_Toc494796286"/>
                              <w:r>
                                <w:t xml:space="preserve">Figure </w:t>
                              </w:r>
                              <w:fldSimple w:instr=" STYLEREF 1 \s ">
                                <w:r>
                                  <w:rPr>
                                    <w:noProof/>
                                  </w:rPr>
                                  <w:t>5</w:t>
                                </w:r>
                              </w:fldSimple>
                              <w:r>
                                <w:noBreakHyphen/>
                              </w:r>
                              <w:fldSimple w:instr=" SEQ Figure \* ARABIC \s 1 ">
                                <w:r>
                                  <w:rPr>
                                    <w:noProof/>
                                  </w:rPr>
                                  <w:t>4</w:t>
                                </w:r>
                              </w:fldSimple>
                              <w:bookmarkEnd w:id="514"/>
                              <w:r w:rsidRPr="002A155D">
                                <w:t xml:space="preserve"> - Monthly Power Production - </w:t>
                              </w:r>
                              <w:r>
                                <w:t>Hobart</w:t>
                              </w:r>
                              <w:bookmarkEnd w:id="515"/>
                              <w:bookmarkEnd w:id="5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028C371" id="Group 225" o:spid="_x0000_s1205" style="position:absolute;left:0;text-align:left;margin-left:4.35pt;margin-top:15.5pt;width:374.4pt;height:203.75pt;z-index:251658262;mso-position-horizontal-relative:text;mso-position-vertical-relative:text;mso-height-relative:margin" coordsize="47548,2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&#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">
                <v:group id="Group 254" o:spid="_x0000_s1206" style="position:absolute;width:47548;height:23402" coordorigin=",-357" coordsize="47548,23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Picture 204" o:spid="_x0000_s1207" type="#_x0000_t75" style="position:absolute;top:635;width:47548;height:22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">
                    <v:imagedata r:id="rId220" o:title="" croptop="3068f"/>
                  </v:shape>
                  <v:shape id="Text Box 253" o:spid="_x0000_s1208" type="#_x0000_t202" style="position:absolute;left:17864;top:-357;width:13602;height:1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" fillcolor="white [3212]" stroked="f" strokeweight=".5pt">
                    <v:textbox>
                      <w:txbxContent>
                        <w:p w14:paraId="0E2972BC" w14:textId="77777777" w:rsidR="00D47419" w:rsidRDefault="00D47419" w:rsidP="00061E33"/>
                        <w:p w14:paraId="672341D4" w14:textId="77777777" w:rsidR="00D47419" w:rsidRDefault="00D47419" w:rsidP="00061E33"/>
                        <w:p w14:paraId="4EA1504F" w14:textId="77777777" w:rsidR="00D47419" w:rsidRDefault="00D47419" w:rsidP="00061E33"/>
                      </w:txbxContent>
                    </v:textbox>
                  </v:shape>
                </v:group>
                <v:shape id="Text Box 29" o:spid="_x0000_s1209" type="#_x0000_t202" style="position:absolute;top:23939;width:47548;height:1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14:paraId="2F5FBE61" w14:textId="5ADFA1DE" w:rsidR="00D47419" w:rsidRPr="005723AF" w:rsidRDefault="00D47419" w:rsidP="00061E33">
                        <w:pPr>
                          <w:pStyle w:val="Caption"/>
                          <w:rPr>
                            <w:noProof/>
                            <w:szCs w:val="24"/>
                          </w:rPr>
                        </w:pPr>
                        <w:bookmarkStart w:id="517" w:name="_Ref494643952"/>
                        <w:bookmarkStart w:id="518" w:name="_Toc494733104"/>
                        <w:bookmarkStart w:id="519" w:name="_Toc494796286"/>
                        <w:r>
                          <w:t xml:space="preserve">Figure </w:t>
                        </w:r>
                        <w:fldSimple w:instr=" STYLEREF 1 \s ">
                          <w:r>
                            <w:rPr>
                              <w:noProof/>
                            </w:rPr>
                            <w:t>5</w:t>
                          </w:r>
                        </w:fldSimple>
                        <w:r>
                          <w:noBreakHyphen/>
                        </w:r>
                        <w:fldSimple w:instr=" SEQ Figure \* ARABIC \s 1 ">
                          <w:r>
                            <w:rPr>
                              <w:noProof/>
                            </w:rPr>
                            <w:t>4</w:t>
                          </w:r>
                        </w:fldSimple>
                        <w:bookmarkEnd w:id="517"/>
                        <w:r w:rsidRPr="002A155D">
                          <w:t xml:space="preserve"> - Monthly Power Production - </w:t>
                        </w:r>
                        <w:r>
                          <w:t>Hobart</w:t>
                        </w:r>
                        <w:bookmarkEnd w:id="518"/>
                        <w:bookmarkEnd w:id="519"/>
                      </w:p>
                    </w:txbxContent>
                  </v:textbox>
                </v:shape>
              </v:group>
            </w:pict>
          </mc:Fallback>
        </mc:AlternateContent>
      </w:r>
    </w:p>
    <w:p w14:paraId="15AFF605" w14:textId="307114C3" w:rsidR="00016183" w:rsidRPr="00770A87" w:rsidRDefault="00016183" w:rsidP="00061E33">
      <w:pPr>
        <w:rPr>
          <w:lang w:eastAsia="en-GB"/>
        </w:rPr>
      </w:pPr>
    </w:p>
    <w:p w14:paraId="1A7DE680" w14:textId="77777777" w:rsidR="00016183" w:rsidRPr="00770A87" w:rsidRDefault="00016183" w:rsidP="00061E33">
      <w:pPr>
        <w:rPr>
          <w:lang w:eastAsia="en-GB"/>
        </w:rPr>
      </w:pPr>
    </w:p>
    <w:p w14:paraId="6B007751" w14:textId="77777777" w:rsidR="00016183" w:rsidRPr="00770A87" w:rsidRDefault="00016183" w:rsidP="00061E33">
      <w:pPr>
        <w:rPr>
          <w:lang w:eastAsia="en-GB"/>
        </w:rPr>
      </w:pPr>
    </w:p>
    <w:p w14:paraId="0BEE4ED2" w14:textId="77777777" w:rsidR="00016183" w:rsidRPr="00770A87" w:rsidRDefault="00016183" w:rsidP="00061E33">
      <w:pPr>
        <w:rPr>
          <w:lang w:eastAsia="en-GB"/>
        </w:rPr>
      </w:pPr>
    </w:p>
    <w:p w14:paraId="50529372" w14:textId="77777777" w:rsidR="00016183" w:rsidRPr="00770A87" w:rsidRDefault="00016183" w:rsidP="00061E33">
      <w:pPr>
        <w:rPr>
          <w:lang w:eastAsia="en-GB"/>
        </w:rPr>
      </w:pPr>
    </w:p>
    <w:p w14:paraId="0AEF6F5C" w14:textId="77777777" w:rsidR="00016183" w:rsidRPr="00770A87" w:rsidRDefault="00016183" w:rsidP="00061E33">
      <w:pPr>
        <w:rPr>
          <w:lang w:eastAsia="en-GB"/>
        </w:rPr>
      </w:pPr>
    </w:p>
    <w:p w14:paraId="1E8FC1F7" w14:textId="77777777" w:rsidR="00016183" w:rsidRPr="00770A87" w:rsidRDefault="00016183" w:rsidP="00061E33">
      <w:pPr>
        <w:rPr>
          <w:lang w:eastAsia="en-GB"/>
        </w:rPr>
      </w:pPr>
    </w:p>
    <w:p w14:paraId="0C10D449" w14:textId="77777777" w:rsidR="00016183" w:rsidRPr="00770A87" w:rsidRDefault="00016183" w:rsidP="00061E33">
      <w:pPr>
        <w:rPr>
          <w:lang w:eastAsia="en-GB"/>
        </w:rPr>
      </w:pPr>
    </w:p>
    <w:p w14:paraId="7CACA6CB" w14:textId="77777777" w:rsidR="00016183" w:rsidRPr="00770A87" w:rsidRDefault="00016183" w:rsidP="00061E33">
      <w:pPr>
        <w:rPr>
          <w:lang w:eastAsia="en-GB"/>
        </w:rPr>
      </w:pPr>
    </w:p>
    <w:p w14:paraId="0687B562" w14:textId="77777777" w:rsidR="00016183" w:rsidRPr="00770A87" w:rsidRDefault="00016183" w:rsidP="00061E33">
      <w:pPr>
        <w:rPr>
          <w:lang w:eastAsia="en-GB"/>
        </w:rPr>
      </w:pPr>
    </w:p>
    <w:p w14:paraId="1F4618FE" w14:textId="77777777" w:rsidR="00016183" w:rsidRPr="00770A87" w:rsidRDefault="00016183" w:rsidP="00061E33">
      <w:pPr>
        <w:rPr>
          <w:lang w:eastAsia="en-GB"/>
        </w:rPr>
      </w:pPr>
    </w:p>
    <w:p w14:paraId="3AC06CC2" w14:textId="3C317A93" w:rsidR="00016183" w:rsidRPr="00770A87" w:rsidRDefault="00016183" w:rsidP="00EE2C2D">
      <w:pPr>
        <w:pStyle w:val="Heading2"/>
      </w:pPr>
      <w:bookmarkStart w:id="520" w:name="_Toc494733021"/>
      <w:bookmarkStart w:id="521" w:name="_Toc494793417"/>
      <w:r w:rsidRPr="00770A87">
        <w:lastRenderedPageBreak/>
        <w:t>Yearly Saving Plots</w:t>
      </w:r>
      <w:bookmarkEnd w:id="520"/>
      <w:bookmarkEnd w:id="521"/>
    </w:p>
    <w:p w14:paraId="031931FC" w14:textId="49AC9CE1" w:rsidR="00016183" w:rsidRPr="00770A87" w:rsidRDefault="00501050" w:rsidP="00061E33">
      <w:pPr>
        <w:rPr>
          <w:lang w:eastAsia="en-GB"/>
        </w:rPr>
      </w:pPr>
      <w:r w:rsidRPr="00770A87">
        <w:rPr>
          <w:noProof/>
          <w:lang w:eastAsia="en-AU"/>
        </w:rPr>
        <mc:AlternateContent>
          <mc:Choice Requires="wpg">
            <w:drawing>
              <wp:anchor distT="0" distB="0" distL="114300" distR="114300" simplePos="0" relativeHeight="251658263" behindDoc="0" locked="0" layoutInCell="1" allowOverlap="1" wp14:anchorId="687EB68B" wp14:editId="64240CAB">
                <wp:simplePos x="0" y="0"/>
                <wp:positionH relativeFrom="column">
                  <wp:posOffset>155575</wp:posOffset>
                </wp:positionH>
                <wp:positionV relativeFrom="paragraph">
                  <wp:posOffset>542634</wp:posOffset>
                </wp:positionV>
                <wp:extent cx="5120005" cy="2595880"/>
                <wp:effectExtent l="0" t="0" r="4445" b="0"/>
                <wp:wrapNone/>
                <wp:docPr id="248" name="Group 248"/>
                <wp:cNvGraphicFramePr/>
                <a:graphic xmlns:a="http://schemas.openxmlformats.org/drawingml/2006/main">
                  <a:graphicData uri="http://schemas.microsoft.com/office/word/2010/wordprocessingGroup">
                    <wpg:wgp>
                      <wpg:cNvGrpSpPr/>
                      <wpg:grpSpPr>
                        <a:xfrm>
                          <a:off x="0" y="0"/>
                          <a:ext cx="5120005" cy="2595880"/>
                          <a:chOff x="0" y="0"/>
                          <a:chExt cx="5120555" cy="2595966"/>
                        </a:xfrm>
                      </wpg:grpSpPr>
                      <wpg:grpSp>
                        <wpg:cNvPr id="7168" name="Group 7168"/>
                        <wpg:cNvGrpSpPr/>
                        <wpg:grpSpPr>
                          <a:xfrm>
                            <a:off x="0" y="0"/>
                            <a:ext cx="5120555" cy="2378016"/>
                            <a:chOff x="0" y="0"/>
                            <a:chExt cx="5120555" cy="2378016"/>
                          </a:xfrm>
                        </wpg:grpSpPr>
                        <pic:pic xmlns:pic="http://schemas.openxmlformats.org/drawingml/2006/picture">
                          <pic:nvPicPr>
                            <pic:cNvPr id="198" name="Picture 198"/>
                            <pic:cNvPicPr>
                              <a:picLocks noChangeAspect="1"/>
                            </pic:cNvPicPr>
                          </pic:nvPicPr>
                          <pic:blipFill rotWithShape="1">
                            <a:blip r:embed="rId221"/>
                            <a:srcRect t="3894"/>
                            <a:stretch/>
                          </pic:blipFill>
                          <pic:spPr>
                            <a:xfrm>
                              <a:off x="0" y="63500"/>
                              <a:ext cx="5120555" cy="2314516"/>
                            </a:xfrm>
                            <a:prstGeom prst="rect">
                              <a:avLst/>
                            </a:prstGeom>
                          </pic:spPr>
                        </pic:pic>
                        <wps:wsp>
                          <wps:cNvPr id="255" name="Text Box 255"/>
                          <wps:cNvSpPr txBox="1"/>
                          <wps:spPr>
                            <a:xfrm>
                              <a:off x="1439023" y="0"/>
                              <a:ext cx="2734734" cy="114300"/>
                            </a:xfrm>
                            <a:prstGeom prst="rect">
                              <a:avLst/>
                            </a:prstGeom>
                            <a:solidFill>
                              <a:schemeClr val="bg1"/>
                            </a:solidFill>
                            <a:ln w="6350">
                              <a:noFill/>
                            </a:ln>
                          </wps:spPr>
                          <wps:txbx>
                            <w:txbxContent>
                              <w:p w14:paraId="241926FA" w14:textId="77777777" w:rsidR="00D47419" w:rsidRDefault="00D47419" w:rsidP="00061E33">
                                <w:r>
                                  <w:t>mal Rate - Darwin</w:t>
                                </w:r>
                              </w:p>
                              <w:p w14:paraId="73F9063B" w14:textId="77777777" w:rsidR="00D47419" w:rsidRDefault="00D47419" w:rsidP="00061E33"/>
                              <w:p w14:paraId="3370F53A" w14:textId="77777777" w:rsidR="00D47419" w:rsidRDefault="00D47419" w:rsidP="00061E33">
                                <w:r>
                                  <w:t>mal Rate - Darw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6" name="Text Box 236"/>
                        <wps:cNvSpPr txBox="1"/>
                        <wps:spPr>
                          <a:xfrm>
                            <a:off x="0" y="2432685"/>
                            <a:ext cx="5119370" cy="163281"/>
                          </a:xfrm>
                          <a:prstGeom prst="rect">
                            <a:avLst/>
                          </a:prstGeom>
                          <a:solidFill>
                            <a:prstClr val="white"/>
                          </a:solidFill>
                          <a:ln>
                            <a:noFill/>
                          </a:ln>
                          <a:effectLst/>
                        </wps:spPr>
                        <wps:txbx>
                          <w:txbxContent>
                            <w:p w14:paraId="3BA5E7FB" w14:textId="2F2A6EFA" w:rsidR="00D47419" w:rsidRPr="007E5A8A" w:rsidRDefault="00D47419" w:rsidP="00061E33">
                              <w:pPr>
                                <w:pStyle w:val="Caption"/>
                                <w:rPr>
                                  <w:noProof/>
                                  <w:szCs w:val="24"/>
                                </w:rPr>
                              </w:pPr>
                              <w:bookmarkStart w:id="522" w:name="_Ref494644875"/>
                              <w:bookmarkStart w:id="523" w:name="_Toc494733105"/>
                              <w:bookmarkStart w:id="524" w:name="_Toc494796287"/>
                              <w:r>
                                <w:t xml:space="preserve">Figure </w:t>
                              </w:r>
                              <w:fldSimple w:instr=" STYLEREF 1 \s ">
                                <w:r>
                                  <w:rPr>
                                    <w:noProof/>
                                  </w:rPr>
                                  <w:t>5</w:t>
                                </w:r>
                              </w:fldSimple>
                              <w:r>
                                <w:noBreakHyphen/>
                              </w:r>
                              <w:fldSimple w:instr=" SEQ Figure \* ARABIC \s 1 ">
                                <w:r>
                                  <w:rPr>
                                    <w:noProof/>
                                  </w:rPr>
                                  <w:t>5</w:t>
                                </w:r>
                              </w:fldSimple>
                              <w:bookmarkEnd w:id="522"/>
                              <w:r>
                                <w:t xml:space="preserve"> - Yearly Savings with Solar Vs. Normal Rate - Townsville</w:t>
                              </w:r>
                              <w:bookmarkEnd w:id="523"/>
                              <w:bookmarkEnd w:id="5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EB68B" id="Group 248" o:spid="_x0000_s1210" style="position:absolute;left:0;text-align:left;margin-left:12.25pt;margin-top:42.75pt;width:403.15pt;height:204.4pt;z-index:251658263;mso-position-horizontal-relative:text;mso-position-vertical-relative:text;mso-height-relative:margin" coordsize="51205,25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">
                <v:group id="Group 7168" o:spid="_x0000_s1211" style="position:absolute;width:51205;height:23780" coordsize="51205,23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">
                  <v:shape id="Picture 198" o:spid="_x0000_s1212" type="#_x0000_t75" style="position:absolute;top:635;width:51205;height:23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">
                    <v:imagedata r:id="rId222" o:title="" croptop="2552f"/>
                  </v:shape>
                  <v:shape id="Text Box 255" o:spid="_x0000_s1213" type="#_x0000_t202" style="position:absolute;left:14390;width:2734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" fillcolor="white [3212]" stroked="f" strokeweight=".5pt">
                    <v:textbox>
                      <w:txbxContent>
                        <w:p w14:paraId="241926FA" w14:textId="77777777" w:rsidR="00D47419" w:rsidRDefault="00D47419" w:rsidP="00061E33">
                          <w:r>
                            <w:t>mal Rate - Darwin</w:t>
                          </w:r>
                        </w:p>
                        <w:p w14:paraId="73F9063B" w14:textId="77777777" w:rsidR="00D47419" w:rsidRDefault="00D47419" w:rsidP="00061E33"/>
                        <w:p w14:paraId="3370F53A" w14:textId="77777777" w:rsidR="00D47419" w:rsidRDefault="00D47419" w:rsidP="00061E33">
                          <w:r>
                            <w:t>mal Rate - Darwin</w:t>
                          </w:r>
                        </w:p>
                      </w:txbxContent>
                    </v:textbox>
                  </v:shape>
                </v:group>
                <v:shape id="Text Box 236" o:spid="_x0000_s1214" type="#_x0000_t202" style="position:absolute;top:24326;width:51193;height:1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" stroked="f">
                  <v:textbox inset="0,0,0,0">
                    <w:txbxContent>
                      <w:p w14:paraId="3BA5E7FB" w14:textId="2F2A6EFA" w:rsidR="00D47419" w:rsidRPr="007E5A8A" w:rsidRDefault="00D47419" w:rsidP="00061E33">
                        <w:pPr>
                          <w:pStyle w:val="Caption"/>
                          <w:rPr>
                            <w:noProof/>
                            <w:szCs w:val="24"/>
                          </w:rPr>
                        </w:pPr>
                        <w:bookmarkStart w:id="525" w:name="_Ref494644875"/>
                        <w:bookmarkStart w:id="526" w:name="_Toc494733105"/>
                        <w:bookmarkStart w:id="527" w:name="_Toc494796287"/>
                        <w:r>
                          <w:t xml:space="preserve">Figure </w:t>
                        </w:r>
                        <w:fldSimple w:instr=" STYLEREF 1 \s ">
                          <w:r>
                            <w:rPr>
                              <w:noProof/>
                            </w:rPr>
                            <w:t>5</w:t>
                          </w:r>
                        </w:fldSimple>
                        <w:r>
                          <w:noBreakHyphen/>
                        </w:r>
                        <w:fldSimple w:instr=" SEQ Figure \* ARABIC \s 1 ">
                          <w:r>
                            <w:rPr>
                              <w:noProof/>
                            </w:rPr>
                            <w:t>5</w:t>
                          </w:r>
                        </w:fldSimple>
                        <w:bookmarkEnd w:id="525"/>
                        <w:r>
                          <w:t xml:space="preserve"> - Yearly Savings with Solar Vs. Normal Rate - Townsville</w:t>
                        </w:r>
                        <w:bookmarkEnd w:id="526"/>
                        <w:bookmarkEnd w:id="527"/>
                      </w:p>
                    </w:txbxContent>
                  </v:textbox>
                </v:shape>
              </v:group>
            </w:pict>
          </mc:Fallback>
        </mc:AlternateContent>
      </w:r>
      <w:r w:rsidR="00016183" w:rsidRPr="00770A87">
        <w:rPr>
          <w:lang w:eastAsia="en-GB"/>
        </w:rPr>
        <w:t xml:space="preserve">The yearly cost of electricity for installations with </w:t>
      </w:r>
      <w:r w:rsidR="00016183" w:rsidRPr="00770A87">
        <w:t>PV/BES</w:t>
      </w:r>
      <w:r w:rsidR="00016183" w:rsidRPr="00770A87">
        <w:rPr>
          <w:lang w:eastAsia="en-GB"/>
        </w:rPr>
        <w:t xml:space="preserve"> and without are shown for each location in </w:t>
      </w:r>
      <w:r w:rsidR="007E341E" w:rsidRPr="00770A87">
        <w:rPr>
          <w:lang w:eastAsia="en-GB"/>
        </w:rPr>
        <w:t>Figure 5-5, Figure 5-6 and Figure 5-7.</w:t>
      </w:r>
    </w:p>
    <w:p w14:paraId="789F4C69" w14:textId="2FB83A98" w:rsidR="00016183" w:rsidRPr="00770A87" w:rsidRDefault="00016183" w:rsidP="00061E33">
      <w:pPr>
        <w:rPr>
          <w:lang w:eastAsia="en-GB"/>
        </w:rPr>
      </w:pPr>
    </w:p>
    <w:p w14:paraId="12435D5F" w14:textId="77777777" w:rsidR="00016183" w:rsidRPr="00770A87" w:rsidRDefault="00016183" w:rsidP="00061E33">
      <w:pPr>
        <w:rPr>
          <w:lang w:eastAsia="en-GB"/>
        </w:rPr>
      </w:pPr>
    </w:p>
    <w:p w14:paraId="3D61CE6B" w14:textId="77777777" w:rsidR="00016183" w:rsidRPr="00770A87" w:rsidRDefault="00016183" w:rsidP="00061E33">
      <w:pPr>
        <w:rPr>
          <w:lang w:eastAsia="en-GB"/>
        </w:rPr>
      </w:pPr>
    </w:p>
    <w:p w14:paraId="6C38AE98" w14:textId="77777777" w:rsidR="00016183" w:rsidRPr="00770A87" w:rsidRDefault="00016183" w:rsidP="00061E33">
      <w:pPr>
        <w:rPr>
          <w:lang w:eastAsia="en-GB"/>
        </w:rPr>
      </w:pPr>
    </w:p>
    <w:p w14:paraId="558EE13F" w14:textId="77777777" w:rsidR="00016183" w:rsidRPr="00770A87" w:rsidRDefault="00016183" w:rsidP="00061E33">
      <w:pPr>
        <w:rPr>
          <w:lang w:eastAsia="en-GB"/>
        </w:rPr>
      </w:pPr>
    </w:p>
    <w:p w14:paraId="65641A9B" w14:textId="77777777" w:rsidR="00016183" w:rsidRPr="00770A87" w:rsidRDefault="00016183" w:rsidP="00061E33">
      <w:pPr>
        <w:rPr>
          <w:lang w:eastAsia="en-GB"/>
        </w:rPr>
      </w:pPr>
    </w:p>
    <w:p w14:paraId="4C5D9BA7" w14:textId="77777777" w:rsidR="00016183" w:rsidRPr="00770A87" w:rsidRDefault="00016183" w:rsidP="00061E33">
      <w:pPr>
        <w:rPr>
          <w:lang w:eastAsia="en-GB"/>
        </w:rPr>
      </w:pPr>
    </w:p>
    <w:p w14:paraId="3E292C5C" w14:textId="77777777" w:rsidR="00016183" w:rsidRPr="00770A87" w:rsidRDefault="00016183" w:rsidP="00061E33">
      <w:pPr>
        <w:rPr>
          <w:lang w:eastAsia="en-GB"/>
        </w:rPr>
      </w:pPr>
    </w:p>
    <w:p w14:paraId="4C97A554" w14:textId="77777777" w:rsidR="00016183" w:rsidRPr="00770A87" w:rsidRDefault="00016183" w:rsidP="00061E33">
      <w:pPr>
        <w:rPr>
          <w:lang w:eastAsia="en-GB"/>
        </w:rPr>
      </w:pPr>
    </w:p>
    <w:p w14:paraId="70AE7489" w14:textId="77777777" w:rsidR="00016183" w:rsidRPr="00770A87" w:rsidRDefault="00016183" w:rsidP="00061E33">
      <w:pPr>
        <w:rPr>
          <w:lang w:eastAsia="en-GB"/>
        </w:rPr>
      </w:pPr>
    </w:p>
    <w:p w14:paraId="6FB9909F" w14:textId="2D55B245"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64" behindDoc="0" locked="0" layoutInCell="1" allowOverlap="1" wp14:anchorId="4BA4C1F5" wp14:editId="49736718">
                <wp:simplePos x="0" y="0"/>
                <wp:positionH relativeFrom="column">
                  <wp:posOffset>140335</wp:posOffset>
                </wp:positionH>
                <wp:positionV relativeFrom="paragraph">
                  <wp:posOffset>129196</wp:posOffset>
                </wp:positionV>
                <wp:extent cx="5120005" cy="2719952"/>
                <wp:effectExtent l="0" t="0" r="4445" b="4445"/>
                <wp:wrapNone/>
                <wp:docPr id="7230" name="Group 7230"/>
                <wp:cNvGraphicFramePr/>
                <a:graphic xmlns:a="http://schemas.openxmlformats.org/drawingml/2006/main">
                  <a:graphicData uri="http://schemas.microsoft.com/office/word/2010/wordprocessingGroup">
                    <wpg:wgp>
                      <wpg:cNvGrpSpPr/>
                      <wpg:grpSpPr>
                        <a:xfrm>
                          <a:off x="0" y="0"/>
                          <a:ext cx="5120005" cy="2719952"/>
                          <a:chOff x="0" y="0"/>
                          <a:chExt cx="5120005" cy="2719952"/>
                        </a:xfrm>
                      </wpg:grpSpPr>
                      <wpg:grpSp>
                        <wpg:cNvPr id="7170" name="Group 7170"/>
                        <wpg:cNvGrpSpPr/>
                        <wpg:grpSpPr>
                          <a:xfrm>
                            <a:off x="0" y="0"/>
                            <a:ext cx="5120005" cy="2452370"/>
                            <a:chOff x="85" y="-21085"/>
                            <a:chExt cx="5120555" cy="2452998"/>
                          </a:xfrm>
                        </wpg:grpSpPr>
                        <pic:pic xmlns:pic="http://schemas.openxmlformats.org/drawingml/2006/picture">
                          <pic:nvPicPr>
                            <pic:cNvPr id="201" name="Picture 201"/>
                            <pic:cNvPicPr>
                              <a:picLocks noChangeAspect="1"/>
                            </pic:cNvPicPr>
                          </pic:nvPicPr>
                          <pic:blipFill rotWithShape="1">
                            <a:blip r:embed="rId223"/>
                            <a:srcRect t="4587"/>
                            <a:stretch/>
                          </pic:blipFill>
                          <pic:spPr>
                            <a:xfrm>
                              <a:off x="85" y="54429"/>
                              <a:ext cx="5120555" cy="2377484"/>
                            </a:xfrm>
                            <a:prstGeom prst="rect">
                              <a:avLst/>
                            </a:prstGeom>
                          </pic:spPr>
                        </pic:pic>
                        <wps:wsp>
                          <wps:cNvPr id="7169" name="Text Box 7169"/>
                          <wps:cNvSpPr txBox="1"/>
                          <wps:spPr>
                            <a:xfrm>
                              <a:off x="1327914" y="-21085"/>
                              <a:ext cx="2788739" cy="114610"/>
                            </a:xfrm>
                            <a:prstGeom prst="rect">
                              <a:avLst/>
                            </a:prstGeom>
                            <a:solidFill>
                              <a:schemeClr val="bg1"/>
                            </a:solidFill>
                            <a:ln w="6350">
                              <a:noFill/>
                            </a:ln>
                          </wps:spPr>
                          <wps:txbx>
                            <w:txbxContent>
                              <w:p w14:paraId="381BBACD" w14:textId="77777777" w:rsidR="00D47419" w:rsidRDefault="00D47419" w:rsidP="00061E33"/>
                              <w:p w14:paraId="1ADA1361" w14:textId="77777777" w:rsidR="00D47419" w:rsidRDefault="00D47419" w:rsidP="00061E33"/>
                              <w:p w14:paraId="3B263FF6"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27" name="Text Box 7227"/>
                        <wps:cNvSpPr txBox="1"/>
                        <wps:spPr>
                          <a:xfrm>
                            <a:off x="0" y="2510725"/>
                            <a:ext cx="5120005" cy="209227"/>
                          </a:xfrm>
                          <a:prstGeom prst="rect">
                            <a:avLst/>
                          </a:prstGeom>
                          <a:solidFill>
                            <a:prstClr val="white"/>
                          </a:solidFill>
                          <a:ln>
                            <a:noFill/>
                          </a:ln>
                          <a:effectLst/>
                        </wps:spPr>
                        <wps:txbx>
                          <w:txbxContent>
                            <w:p w14:paraId="249C02D2" w14:textId="587F1FD1" w:rsidR="00D47419" w:rsidRPr="001366EF" w:rsidRDefault="00D47419" w:rsidP="00061E33">
                              <w:pPr>
                                <w:pStyle w:val="Caption"/>
                                <w:rPr>
                                  <w:noProof/>
                                  <w:szCs w:val="24"/>
                                </w:rPr>
                              </w:pPr>
                              <w:bookmarkStart w:id="528" w:name="_Ref494644877"/>
                              <w:bookmarkStart w:id="529" w:name="_Toc494733106"/>
                              <w:bookmarkStart w:id="530" w:name="_Toc494796288"/>
                              <w:r>
                                <w:t xml:space="preserve">Figure </w:t>
                              </w:r>
                              <w:fldSimple w:instr=" STYLEREF 1 \s ">
                                <w:r>
                                  <w:rPr>
                                    <w:noProof/>
                                  </w:rPr>
                                  <w:t>5</w:t>
                                </w:r>
                              </w:fldSimple>
                              <w:r>
                                <w:noBreakHyphen/>
                              </w:r>
                              <w:fldSimple w:instr=" SEQ Figure \* ARABIC \s 1 ">
                                <w:r>
                                  <w:rPr>
                                    <w:noProof/>
                                  </w:rPr>
                                  <w:t>6</w:t>
                                </w:r>
                              </w:fldSimple>
                              <w:bookmarkEnd w:id="528"/>
                              <w:r w:rsidRPr="000E0A24">
                                <w:t xml:space="preserve"> - Yearly Savings with Solar Vs. Normal Rate - </w:t>
                              </w:r>
                              <w:r>
                                <w:t>Darwin</w:t>
                              </w:r>
                              <w:bookmarkEnd w:id="529"/>
                              <w:bookmarkEnd w:id="5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BA4C1F5" id="Group 7230" o:spid="_x0000_s1215" style="position:absolute;left:0;text-align:left;margin-left:11.05pt;margin-top:10.15pt;width:403.15pt;height:214.15pt;z-index:251658264;mso-position-horizontal-relative:text;mso-position-vertical-relative:text" coordsize="51200,27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">
                <v:group id="Group 7170" o:spid="_x0000_s1216" style="position:absolute;width:51200;height:24523" coordorigin=",-210" coordsize="51205,24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">
                  <v:shape id="Picture 201" o:spid="_x0000_s1217" type="#_x0000_t75" style="position:absolute;top:544;width:51206;height:23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">
                    <v:imagedata r:id="rId224" o:title="" croptop="3006f"/>
                  </v:shape>
                  <v:shape id="Text Box 7169" o:spid="_x0000_s1218" type="#_x0000_t202" style="position:absolute;left:13279;top:-210;width:27887;height:1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" fillcolor="white [3212]" stroked="f" strokeweight=".5pt">
                    <v:textbox>
                      <w:txbxContent>
                        <w:p w14:paraId="381BBACD" w14:textId="77777777" w:rsidR="00D47419" w:rsidRDefault="00D47419" w:rsidP="00061E33"/>
                        <w:p w14:paraId="1ADA1361" w14:textId="77777777" w:rsidR="00D47419" w:rsidRDefault="00D47419" w:rsidP="00061E33"/>
                        <w:p w14:paraId="3B263FF6" w14:textId="77777777" w:rsidR="00D47419" w:rsidRDefault="00D47419" w:rsidP="00061E33"/>
                      </w:txbxContent>
                    </v:textbox>
                  </v:shape>
                </v:group>
                <v:shape id="Text Box 7227" o:spid="_x0000_s1219" type="#_x0000_t202" style="position:absolute;top:25107;width:51200;height:2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2Jy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" stroked="f">
                  <v:textbox inset="0,0,0,0">
                    <w:txbxContent>
                      <w:p w14:paraId="249C02D2" w14:textId="587F1FD1" w:rsidR="00D47419" w:rsidRPr="001366EF" w:rsidRDefault="00D47419" w:rsidP="00061E33">
                        <w:pPr>
                          <w:pStyle w:val="Caption"/>
                          <w:rPr>
                            <w:noProof/>
                            <w:szCs w:val="24"/>
                          </w:rPr>
                        </w:pPr>
                        <w:bookmarkStart w:id="531" w:name="_Ref494644877"/>
                        <w:bookmarkStart w:id="532" w:name="_Toc494733106"/>
                        <w:bookmarkStart w:id="533" w:name="_Toc494796288"/>
                        <w:r>
                          <w:t xml:space="preserve">Figure </w:t>
                        </w:r>
                        <w:fldSimple w:instr=" STYLEREF 1 \s ">
                          <w:r>
                            <w:rPr>
                              <w:noProof/>
                            </w:rPr>
                            <w:t>5</w:t>
                          </w:r>
                        </w:fldSimple>
                        <w:r>
                          <w:noBreakHyphen/>
                        </w:r>
                        <w:fldSimple w:instr=" SEQ Figure \* ARABIC \s 1 ">
                          <w:r>
                            <w:rPr>
                              <w:noProof/>
                            </w:rPr>
                            <w:t>6</w:t>
                          </w:r>
                        </w:fldSimple>
                        <w:bookmarkEnd w:id="531"/>
                        <w:r w:rsidRPr="000E0A24">
                          <w:t xml:space="preserve"> - Yearly Savings with Solar Vs. Normal Rate - </w:t>
                        </w:r>
                        <w:r>
                          <w:t>Darwin</w:t>
                        </w:r>
                        <w:bookmarkEnd w:id="532"/>
                        <w:bookmarkEnd w:id="533"/>
                      </w:p>
                    </w:txbxContent>
                  </v:textbox>
                </v:shape>
              </v:group>
            </w:pict>
          </mc:Fallback>
        </mc:AlternateContent>
      </w:r>
    </w:p>
    <w:p w14:paraId="3CEE107C" w14:textId="77777777" w:rsidR="00016183" w:rsidRPr="00770A87" w:rsidRDefault="00016183" w:rsidP="00061E33">
      <w:pPr>
        <w:rPr>
          <w:lang w:eastAsia="en-GB"/>
        </w:rPr>
      </w:pPr>
    </w:p>
    <w:p w14:paraId="13FB2E1B" w14:textId="77777777" w:rsidR="00016183" w:rsidRPr="00770A87" w:rsidRDefault="00016183" w:rsidP="00061E33">
      <w:pPr>
        <w:rPr>
          <w:lang w:eastAsia="en-GB"/>
        </w:rPr>
      </w:pPr>
    </w:p>
    <w:p w14:paraId="2624791C" w14:textId="77777777" w:rsidR="00016183" w:rsidRPr="00770A87" w:rsidRDefault="00016183" w:rsidP="00061E33">
      <w:pPr>
        <w:rPr>
          <w:lang w:eastAsia="en-GB"/>
        </w:rPr>
      </w:pPr>
    </w:p>
    <w:p w14:paraId="6046DC98" w14:textId="77777777" w:rsidR="00016183" w:rsidRPr="00770A87" w:rsidRDefault="00016183" w:rsidP="00061E33">
      <w:pPr>
        <w:rPr>
          <w:lang w:eastAsia="en-GB"/>
        </w:rPr>
      </w:pPr>
    </w:p>
    <w:p w14:paraId="1989A09E" w14:textId="77777777" w:rsidR="00016183" w:rsidRPr="00770A87" w:rsidRDefault="00016183" w:rsidP="00061E33">
      <w:pPr>
        <w:rPr>
          <w:lang w:eastAsia="en-GB"/>
        </w:rPr>
      </w:pPr>
    </w:p>
    <w:p w14:paraId="4FE3885E" w14:textId="77777777" w:rsidR="00016183" w:rsidRPr="00770A87" w:rsidRDefault="00016183" w:rsidP="00061E33">
      <w:pPr>
        <w:rPr>
          <w:lang w:eastAsia="en-GB"/>
        </w:rPr>
      </w:pPr>
    </w:p>
    <w:p w14:paraId="66F3561D" w14:textId="77777777" w:rsidR="00016183" w:rsidRPr="00770A87" w:rsidRDefault="00016183" w:rsidP="00061E33">
      <w:pPr>
        <w:rPr>
          <w:lang w:eastAsia="en-GB"/>
        </w:rPr>
      </w:pPr>
    </w:p>
    <w:p w14:paraId="203B79D1" w14:textId="77777777" w:rsidR="00016183" w:rsidRPr="00770A87" w:rsidRDefault="00016183" w:rsidP="00061E33">
      <w:pPr>
        <w:rPr>
          <w:lang w:eastAsia="en-GB"/>
        </w:rPr>
      </w:pPr>
    </w:p>
    <w:p w14:paraId="24BD1441" w14:textId="77777777" w:rsidR="00016183" w:rsidRPr="00770A87" w:rsidRDefault="00016183" w:rsidP="00061E33">
      <w:pPr>
        <w:rPr>
          <w:lang w:eastAsia="en-GB"/>
        </w:rPr>
      </w:pPr>
    </w:p>
    <w:p w14:paraId="04BEC67A" w14:textId="77777777" w:rsidR="00016183" w:rsidRPr="00770A87" w:rsidRDefault="00016183" w:rsidP="00061E33">
      <w:pPr>
        <w:rPr>
          <w:lang w:eastAsia="en-GB"/>
        </w:rPr>
      </w:pPr>
    </w:p>
    <w:p w14:paraId="25D0E707" w14:textId="39C81B5D"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65" behindDoc="0" locked="0" layoutInCell="1" allowOverlap="1" wp14:anchorId="4CCE94E1" wp14:editId="4F6CBD31">
                <wp:simplePos x="0" y="0"/>
                <wp:positionH relativeFrom="margin">
                  <wp:posOffset>47625</wp:posOffset>
                </wp:positionH>
                <wp:positionV relativeFrom="paragraph">
                  <wp:posOffset>122846</wp:posOffset>
                </wp:positionV>
                <wp:extent cx="5120005" cy="2712204"/>
                <wp:effectExtent l="0" t="0" r="4445" b="0"/>
                <wp:wrapNone/>
                <wp:docPr id="7236" name="Group 7236"/>
                <wp:cNvGraphicFramePr/>
                <a:graphic xmlns:a="http://schemas.openxmlformats.org/drawingml/2006/main">
                  <a:graphicData uri="http://schemas.microsoft.com/office/word/2010/wordprocessingGroup">
                    <wpg:wgp>
                      <wpg:cNvGrpSpPr/>
                      <wpg:grpSpPr>
                        <a:xfrm>
                          <a:off x="0" y="0"/>
                          <a:ext cx="5120005" cy="2712204"/>
                          <a:chOff x="0" y="0"/>
                          <a:chExt cx="5120005" cy="2712204"/>
                        </a:xfrm>
                      </wpg:grpSpPr>
                      <wpg:grpSp>
                        <wpg:cNvPr id="7181" name="Group 7181"/>
                        <wpg:cNvGrpSpPr/>
                        <wpg:grpSpPr>
                          <a:xfrm>
                            <a:off x="0" y="0"/>
                            <a:ext cx="5120005" cy="2434432"/>
                            <a:chOff x="0" y="-14292"/>
                            <a:chExt cx="5120552" cy="2434832"/>
                          </a:xfrm>
                        </wpg:grpSpPr>
                        <pic:pic xmlns:pic="http://schemas.openxmlformats.org/drawingml/2006/picture">
                          <pic:nvPicPr>
                            <pic:cNvPr id="195" name="Picture 195"/>
                            <pic:cNvPicPr>
                              <a:picLocks noChangeAspect="1"/>
                            </pic:cNvPicPr>
                          </pic:nvPicPr>
                          <pic:blipFill rotWithShape="1">
                            <a:blip r:embed="rId225"/>
                            <a:srcRect t="5231"/>
                            <a:stretch/>
                          </pic:blipFill>
                          <pic:spPr>
                            <a:xfrm>
                              <a:off x="0" y="54429"/>
                              <a:ext cx="5120552" cy="2366111"/>
                            </a:xfrm>
                            <a:prstGeom prst="rect">
                              <a:avLst/>
                            </a:prstGeom>
                          </pic:spPr>
                        </pic:pic>
                        <wps:wsp>
                          <wps:cNvPr id="7172" name="Text Box 7172"/>
                          <wps:cNvSpPr txBox="1"/>
                          <wps:spPr>
                            <a:xfrm>
                              <a:off x="1464128" y="-14292"/>
                              <a:ext cx="2734734" cy="93401"/>
                            </a:xfrm>
                            <a:prstGeom prst="rect">
                              <a:avLst/>
                            </a:prstGeom>
                            <a:solidFill>
                              <a:schemeClr val="bg1"/>
                            </a:solidFill>
                            <a:ln w="6350">
                              <a:noFill/>
                            </a:ln>
                          </wps:spPr>
                          <wps:txbx>
                            <w:txbxContent>
                              <w:p w14:paraId="0D5FA357" w14:textId="77777777" w:rsidR="00D47419" w:rsidRDefault="00D47419" w:rsidP="00061E33"/>
                              <w:p w14:paraId="290A029E" w14:textId="77777777" w:rsidR="00D47419" w:rsidRDefault="00D47419" w:rsidP="00061E33"/>
                              <w:p w14:paraId="00134237"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33" name="Text Box 7233"/>
                        <wps:cNvSpPr txBox="1"/>
                        <wps:spPr>
                          <a:xfrm>
                            <a:off x="0" y="2494915"/>
                            <a:ext cx="5120005" cy="217289"/>
                          </a:xfrm>
                          <a:prstGeom prst="rect">
                            <a:avLst/>
                          </a:prstGeom>
                          <a:solidFill>
                            <a:prstClr val="white"/>
                          </a:solidFill>
                          <a:ln>
                            <a:noFill/>
                          </a:ln>
                          <a:effectLst/>
                        </wps:spPr>
                        <wps:txbx>
                          <w:txbxContent>
                            <w:p w14:paraId="50CA9C93" w14:textId="66D11F05" w:rsidR="00D47419" w:rsidRPr="0038281D" w:rsidRDefault="00D47419" w:rsidP="00061E33">
                              <w:pPr>
                                <w:pStyle w:val="Caption"/>
                                <w:rPr>
                                  <w:noProof/>
                                  <w:szCs w:val="24"/>
                                </w:rPr>
                              </w:pPr>
                              <w:bookmarkStart w:id="534" w:name="_Toc494733107"/>
                              <w:bookmarkStart w:id="535" w:name="_Toc494796289"/>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534"/>
                              <w:bookmarkEnd w:id="5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CE94E1" id="Group 7236" o:spid="_x0000_s1220" style="position:absolute;left:0;text-align:left;margin-left:3.75pt;margin-top:9.65pt;width:403.15pt;height:213.55pt;z-index:251658265;mso-position-horizontal-relative:margin;mso-position-vertical-relative:text;mso-height-relative:margin" coordsize="51200,27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">
                <v:group id="Group 7181" o:spid="_x0000_s1221" style="position:absolute;width:51200;height:24344" coordorigin=",-142" coordsize="51205,24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">
                  <v:shape id="Picture 195" o:spid="_x0000_s1222" type="#_x0000_t75" style="position:absolute;top:544;width:51205;height:23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">
                    <v:imagedata r:id="rId226" o:title="" croptop="3428f"/>
                  </v:shape>
                  <v:shape id="Text Box 7172" o:spid="_x0000_s1223" type="#_x0000_t202" style="position:absolute;left:14641;top:-142;width:27347;height: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" fillcolor="white [3212]" stroked="f" strokeweight=".5pt">
                    <v:textbox>
                      <w:txbxContent>
                        <w:p w14:paraId="0D5FA357" w14:textId="77777777" w:rsidR="00D47419" w:rsidRDefault="00D47419" w:rsidP="00061E33"/>
                        <w:p w14:paraId="290A029E" w14:textId="77777777" w:rsidR="00D47419" w:rsidRDefault="00D47419" w:rsidP="00061E33"/>
                        <w:p w14:paraId="00134237" w14:textId="77777777" w:rsidR="00D47419" w:rsidRDefault="00D47419" w:rsidP="00061E33"/>
                      </w:txbxContent>
                    </v:textbox>
                  </v:shape>
                </v:group>
                <v:shape id="Text Box 7233" o:spid="_x0000_s1224" type="#_x0000_t202" style="position:absolute;top:24949;width:51200;height:2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" stroked="f">
                  <v:textbox inset="0,0,0,0">
                    <w:txbxContent>
                      <w:p w14:paraId="50CA9C93" w14:textId="66D11F05" w:rsidR="00D47419" w:rsidRPr="0038281D" w:rsidRDefault="00D47419" w:rsidP="00061E33">
                        <w:pPr>
                          <w:pStyle w:val="Caption"/>
                          <w:rPr>
                            <w:noProof/>
                            <w:szCs w:val="24"/>
                          </w:rPr>
                        </w:pPr>
                        <w:bookmarkStart w:id="536" w:name="_Toc494733107"/>
                        <w:bookmarkStart w:id="537" w:name="_Toc494796289"/>
                        <w:r>
                          <w:t xml:space="preserve">Figure </w:t>
                        </w:r>
                        <w:fldSimple w:instr=" STYLEREF 1 \s ">
                          <w:r>
                            <w:rPr>
                              <w:noProof/>
                            </w:rPr>
                            <w:t>5</w:t>
                          </w:r>
                        </w:fldSimple>
                        <w:r>
                          <w:noBreakHyphen/>
                        </w:r>
                        <w:fldSimple w:instr=" SEQ Figure \* ARABIC \s 1 ">
                          <w:r>
                            <w:rPr>
                              <w:noProof/>
                            </w:rPr>
                            <w:t>7</w:t>
                          </w:r>
                        </w:fldSimple>
                        <w:r w:rsidRPr="004F563C">
                          <w:t xml:space="preserve"> - Yearly Savings with Solar Vs. Normal Rate - </w:t>
                        </w:r>
                        <w:r>
                          <w:t>Hobart</w:t>
                        </w:r>
                        <w:bookmarkEnd w:id="536"/>
                        <w:bookmarkEnd w:id="537"/>
                      </w:p>
                    </w:txbxContent>
                  </v:textbox>
                </v:shape>
                <w10:wrap anchorx="margin"/>
              </v:group>
            </w:pict>
          </mc:Fallback>
        </mc:AlternateContent>
      </w:r>
    </w:p>
    <w:p w14:paraId="5A3BAD91" w14:textId="77777777" w:rsidR="00016183" w:rsidRPr="00770A87" w:rsidRDefault="00016183" w:rsidP="00061E33">
      <w:pPr>
        <w:rPr>
          <w:lang w:eastAsia="en-GB"/>
        </w:rPr>
      </w:pPr>
    </w:p>
    <w:p w14:paraId="3E7E6C17" w14:textId="77777777" w:rsidR="00016183" w:rsidRPr="00770A87" w:rsidRDefault="00016183" w:rsidP="00061E33">
      <w:pPr>
        <w:rPr>
          <w:lang w:eastAsia="en-GB"/>
        </w:rPr>
      </w:pPr>
    </w:p>
    <w:p w14:paraId="13059516" w14:textId="77777777" w:rsidR="00016183" w:rsidRPr="00770A87" w:rsidRDefault="00016183" w:rsidP="00061E33">
      <w:pPr>
        <w:rPr>
          <w:lang w:eastAsia="en-GB"/>
        </w:rPr>
      </w:pPr>
    </w:p>
    <w:p w14:paraId="58352197" w14:textId="77777777" w:rsidR="00016183" w:rsidRPr="00770A87" w:rsidRDefault="00016183" w:rsidP="00061E33">
      <w:pPr>
        <w:rPr>
          <w:lang w:eastAsia="en-GB"/>
        </w:rPr>
      </w:pPr>
    </w:p>
    <w:p w14:paraId="09568B54" w14:textId="77777777" w:rsidR="00016183" w:rsidRPr="00770A87" w:rsidRDefault="00016183" w:rsidP="00061E33">
      <w:pPr>
        <w:rPr>
          <w:lang w:eastAsia="en-GB"/>
        </w:rPr>
      </w:pPr>
    </w:p>
    <w:p w14:paraId="582BD774" w14:textId="77777777" w:rsidR="00016183" w:rsidRPr="00770A87" w:rsidRDefault="00016183" w:rsidP="00061E33">
      <w:pPr>
        <w:rPr>
          <w:lang w:eastAsia="en-GB"/>
        </w:rPr>
      </w:pPr>
    </w:p>
    <w:p w14:paraId="24F550FD" w14:textId="77777777" w:rsidR="00016183" w:rsidRPr="00770A87" w:rsidRDefault="00016183" w:rsidP="00061E33">
      <w:pPr>
        <w:rPr>
          <w:lang w:eastAsia="en-GB"/>
        </w:rPr>
      </w:pPr>
    </w:p>
    <w:p w14:paraId="7230B733" w14:textId="77777777" w:rsidR="00016183" w:rsidRPr="00770A87" w:rsidRDefault="00016183" w:rsidP="00061E33">
      <w:pPr>
        <w:rPr>
          <w:lang w:eastAsia="en-GB"/>
        </w:rPr>
      </w:pPr>
    </w:p>
    <w:p w14:paraId="51F10FB2" w14:textId="77777777" w:rsidR="00016183" w:rsidRPr="00770A87" w:rsidRDefault="00016183" w:rsidP="00061E33">
      <w:pPr>
        <w:rPr>
          <w:lang w:eastAsia="en-GB"/>
        </w:rPr>
      </w:pPr>
    </w:p>
    <w:p w14:paraId="684950C0" w14:textId="578B3F93" w:rsidR="00016183" w:rsidRPr="00770A87" w:rsidRDefault="00016183" w:rsidP="00EE2C2D">
      <w:pPr>
        <w:pStyle w:val="Heading2"/>
      </w:pPr>
      <w:bookmarkStart w:id="538" w:name="_Toc494733022"/>
      <w:bookmarkStart w:id="539" w:name="_Toc494793418"/>
      <w:r w:rsidRPr="00770A87">
        <w:lastRenderedPageBreak/>
        <w:t>Daily Energy Sources Charts</w:t>
      </w:r>
      <w:bookmarkEnd w:id="538"/>
      <w:bookmarkEnd w:id="539"/>
    </w:p>
    <w:p w14:paraId="5FABBA9A" w14:textId="50FA4051" w:rsidR="00016183" w:rsidRPr="00770A87" w:rsidRDefault="007E341E" w:rsidP="00061E33">
      <w:r w:rsidRPr="00770A87">
        <w:rPr>
          <w:noProof/>
          <w:lang w:eastAsia="en-AU"/>
        </w:rPr>
        <mc:AlternateContent>
          <mc:Choice Requires="wpg">
            <w:drawing>
              <wp:anchor distT="0" distB="0" distL="114300" distR="114300" simplePos="0" relativeHeight="251658266" behindDoc="0" locked="0" layoutInCell="1" allowOverlap="1" wp14:anchorId="50A151B2" wp14:editId="6507E0BD">
                <wp:simplePos x="0" y="0"/>
                <wp:positionH relativeFrom="margin">
                  <wp:posOffset>803638</wp:posOffset>
                </wp:positionH>
                <wp:positionV relativeFrom="paragraph">
                  <wp:posOffset>422275</wp:posOffset>
                </wp:positionV>
                <wp:extent cx="3634740" cy="2286000"/>
                <wp:effectExtent l="0" t="0" r="3810" b="0"/>
                <wp:wrapSquare wrapText="bothSides"/>
                <wp:docPr id="7246" name="Group 7246"/>
                <wp:cNvGraphicFramePr/>
                <a:graphic xmlns:a="http://schemas.openxmlformats.org/drawingml/2006/main">
                  <a:graphicData uri="http://schemas.microsoft.com/office/word/2010/wordprocessingGroup">
                    <wpg:wgp>
                      <wpg:cNvGrpSpPr/>
                      <wpg:grpSpPr>
                        <a:xfrm>
                          <a:off x="0" y="0"/>
                          <a:ext cx="3634740" cy="2286000"/>
                          <a:chOff x="0" y="0"/>
                          <a:chExt cx="3925570" cy="2448733"/>
                        </a:xfrm>
                      </wpg:grpSpPr>
                      <pic:pic xmlns:pic="http://schemas.openxmlformats.org/drawingml/2006/picture">
                        <pic:nvPicPr>
                          <pic:cNvPr id="192" name="Picture 192"/>
                          <pic:cNvPicPr>
                            <a:picLocks noChangeAspect="1"/>
                          </pic:cNvPicPr>
                        </pic:nvPicPr>
                        <pic:blipFill rotWithShape="1">
                          <a:blip r:embed="rId227"/>
                          <a:srcRect t="8797"/>
                          <a:stretch/>
                        </pic:blipFill>
                        <pic:spPr>
                          <a:xfrm>
                            <a:off x="0" y="0"/>
                            <a:ext cx="3925570" cy="2172335"/>
                          </a:xfrm>
                          <a:prstGeom prst="rect">
                            <a:avLst/>
                          </a:prstGeom>
                        </pic:spPr>
                      </pic:pic>
                      <wps:wsp>
                        <wps:cNvPr id="7239" name="Text Box 7239"/>
                        <wps:cNvSpPr txBox="1"/>
                        <wps:spPr>
                          <a:xfrm>
                            <a:off x="0" y="2231391"/>
                            <a:ext cx="3925570" cy="217342"/>
                          </a:xfrm>
                          <a:prstGeom prst="rect">
                            <a:avLst/>
                          </a:prstGeom>
                          <a:solidFill>
                            <a:prstClr val="white"/>
                          </a:solidFill>
                          <a:ln>
                            <a:noFill/>
                          </a:ln>
                          <a:effectLst/>
                        </wps:spPr>
                        <wps:txbx>
                          <w:txbxContent>
                            <w:p w14:paraId="50872270" w14:textId="24D4BF7C" w:rsidR="00D47419" w:rsidRPr="00905B1D" w:rsidRDefault="00D47419" w:rsidP="00061E33">
                              <w:pPr>
                                <w:pStyle w:val="Caption"/>
                                <w:rPr>
                                  <w:noProof/>
                                  <w:szCs w:val="24"/>
                                </w:rPr>
                              </w:pPr>
                              <w:bookmarkStart w:id="540" w:name="_Toc494733108"/>
                              <w:bookmarkStart w:id="541" w:name="_Toc494796290"/>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540"/>
                              <w:bookmarkEnd w:id="5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151B2" id="Group 7246" o:spid="_x0000_s1225" style="position:absolute;left:0;text-align:left;margin-left:63.3pt;margin-top:33.25pt;width:286.2pt;height:180pt;z-index:251658266;mso-position-horizontal-relative:margin;mso-position-vertical-relative:text;mso-width-relative:margin;mso-height-relative:margin" coordsize="39255,24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">
                <v:shape id="Picture 192" o:spid="_x0000_s1226" type="#_x0000_t75" style="position:absolute;width:39255;height:21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">
                  <v:imagedata r:id="rId228" o:title="" croptop="5765f"/>
                </v:shape>
                <v:shape id="Text Box 7239" o:spid="_x0000_s1227" type="#_x0000_t202" style="position:absolute;top:22313;width:39255;height:2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50872270" w14:textId="24D4BF7C" w:rsidR="00D47419" w:rsidRPr="00905B1D" w:rsidRDefault="00D47419" w:rsidP="00061E33">
                        <w:pPr>
                          <w:pStyle w:val="Caption"/>
                          <w:rPr>
                            <w:noProof/>
                            <w:szCs w:val="24"/>
                          </w:rPr>
                        </w:pPr>
                        <w:bookmarkStart w:id="542" w:name="_Toc494733108"/>
                        <w:bookmarkStart w:id="543" w:name="_Toc494796290"/>
                        <w:r>
                          <w:t xml:space="preserve">Figure </w:t>
                        </w:r>
                        <w:fldSimple w:instr=" STYLEREF 1 \s ">
                          <w:r>
                            <w:rPr>
                              <w:noProof/>
                            </w:rPr>
                            <w:t>5</w:t>
                          </w:r>
                        </w:fldSimple>
                        <w:r>
                          <w:noBreakHyphen/>
                        </w:r>
                        <w:fldSimple w:instr=" SEQ Figure \* ARABIC \s 1 ">
                          <w:r>
                            <w:rPr>
                              <w:noProof/>
                            </w:rPr>
                            <w:t>8</w:t>
                          </w:r>
                        </w:fldSimple>
                        <w:r>
                          <w:t xml:space="preserve"> - Household Energy Sources - Townsville</w:t>
                        </w:r>
                        <w:bookmarkEnd w:id="542"/>
                        <w:bookmarkEnd w:id="543"/>
                      </w:p>
                    </w:txbxContent>
                  </v:textbox>
                </v:shape>
                <w10:wrap type="square" anchorx="margin"/>
              </v:group>
            </w:pict>
          </mc:Fallback>
        </mc:AlternateContent>
      </w:r>
      <w:r w:rsidR="00016183" w:rsidRPr="00770A87">
        <w:rPr>
          <w:lang w:eastAsia="en-GB"/>
        </w:rPr>
        <w:t xml:space="preserve">The daily energy sources for each location are shown in </w:t>
      </w:r>
      <w:r w:rsidRPr="00770A87">
        <w:rPr>
          <w:lang w:eastAsia="en-GB"/>
        </w:rPr>
        <w:t>Figure 5-8, Figure 5-9 and Figure 5-10.</w:t>
      </w:r>
    </w:p>
    <w:p w14:paraId="5A229284" w14:textId="48E9EB72" w:rsidR="00016183" w:rsidRPr="00770A87" w:rsidRDefault="00016183" w:rsidP="00061E33">
      <w:pPr>
        <w:rPr>
          <w:lang w:eastAsia="en-GB"/>
        </w:rPr>
      </w:pPr>
    </w:p>
    <w:p w14:paraId="7B5BB35B" w14:textId="77777777" w:rsidR="00016183" w:rsidRPr="00770A87" w:rsidRDefault="00016183" w:rsidP="00061E33">
      <w:pPr>
        <w:rPr>
          <w:lang w:eastAsia="en-GB"/>
        </w:rPr>
      </w:pPr>
    </w:p>
    <w:p w14:paraId="07FCAF5C" w14:textId="77777777" w:rsidR="00016183" w:rsidRPr="00770A87" w:rsidRDefault="00016183" w:rsidP="00061E33">
      <w:pPr>
        <w:rPr>
          <w:lang w:eastAsia="en-GB"/>
        </w:rPr>
      </w:pPr>
    </w:p>
    <w:p w14:paraId="03E0154C" w14:textId="77777777" w:rsidR="00016183" w:rsidRPr="00770A87" w:rsidRDefault="00016183" w:rsidP="00061E33">
      <w:pPr>
        <w:rPr>
          <w:lang w:eastAsia="en-GB"/>
        </w:rPr>
      </w:pPr>
    </w:p>
    <w:p w14:paraId="469DB2EA" w14:textId="77777777" w:rsidR="00016183" w:rsidRPr="00770A87" w:rsidRDefault="00016183" w:rsidP="00061E33">
      <w:pPr>
        <w:rPr>
          <w:lang w:eastAsia="en-GB"/>
        </w:rPr>
      </w:pPr>
    </w:p>
    <w:p w14:paraId="2AE59E97" w14:textId="77777777" w:rsidR="00016183" w:rsidRPr="00770A87" w:rsidRDefault="00016183" w:rsidP="00061E33">
      <w:pPr>
        <w:rPr>
          <w:lang w:eastAsia="en-GB"/>
        </w:rPr>
      </w:pPr>
    </w:p>
    <w:p w14:paraId="4601C9B1" w14:textId="77777777" w:rsidR="00016183" w:rsidRPr="00770A87" w:rsidRDefault="00016183" w:rsidP="00061E33">
      <w:pPr>
        <w:rPr>
          <w:lang w:eastAsia="en-GB"/>
        </w:rPr>
      </w:pPr>
    </w:p>
    <w:p w14:paraId="4DA3660A" w14:textId="77777777" w:rsidR="00016183" w:rsidRPr="00770A87" w:rsidRDefault="00016183" w:rsidP="00061E33">
      <w:pPr>
        <w:rPr>
          <w:lang w:eastAsia="en-GB"/>
        </w:rPr>
      </w:pPr>
    </w:p>
    <w:p w14:paraId="108E6634" w14:textId="686FE69C" w:rsidR="00016183" w:rsidRPr="00770A87" w:rsidRDefault="00016183" w:rsidP="00061E33">
      <w:pPr>
        <w:rPr>
          <w:lang w:eastAsia="en-GB"/>
        </w:rPr>
      </w:pPr>
    </w:p>
    <w:p w14:paraId="41F380D4" w14:textId="701C9224"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67" behindDoc="0" locked="0" layoutInCell="1" allowOverlap="1" wp14:anchorId="1A0A1B10" wp14:editId="7A459465">
                <wp:simplePos x="0" y="0"/>
                <wp:positionH relativeFrom="margin">
                  <wp:posOffset>781050</wp:posOffset>
                </wp:positionH>
                <wp:positionV relativeFrom="paragraph">
                  <wp:posOffset>196215</wp:posOffset>
                </wp:positionV>
                <wp:extent cx="3657600" cy="2377440"/>
                <wp:effectExtent l="0" t="0" r="0" b="3810"/>
                <wp:wrapNone/>
                <wp:docPr id="7263" name="Group 7263"/>
                <wp:cNvGraphicFramePr/>
                <a:graphic xmlns:a="http://schemas.openxmlformats.org/drawingml/2006/main">
                  <a:graphicData uri="http://schemas.microsoft.com/office/word/2010/wordprocessingGroup">
                    <wpg:wgp>
                      <wpg:cNvGrpSpPr/>
                      <wpg:grpSpPr>
                        <a:xfrm>
                          <a:off x="0" y="0"/>
                          <a:ext cx="3657600" cy="2377440"/>
                          <a:chOff x="0" y="0"/>
                          <a:chExt cx="3950970" cy="2619213"/>
                        </a:xfrm>
                      </wpg:grpSpPr>
                      <wpg:grpSp>
                        <wpg:cNvPr id="7192" name="Group 7192"/>
                        <wpg:cNvGrpSpPr/>
                        <wpg:grpSpPr>
                          <a:xfrm>
                            <a:off x="0" y="0"/>
                            <a:ext cx="3950970" cy="2393566"/>
                            <a:chOff x="0" y="13998"/>
                            <a:chExt cx="3950970" cy="2393566"/>
                          </a:xfrm>
                        </wpg:grpSpPr>
                        <pic:pic xmlns:pic="http://schemas.openxmlformats.org/drawingml/2006/picture">
                          <pic:nvPicPr>
                            <pic:cNvPr id="189" name="Picture 189"/>
                            <pic:cNvPicPr>
                              <a:picLocks noChangeAspect="1"/>
                            </pic:cNvPicPr>
                          </pic:nvPicPr>
                          <pic:blipFill rotWithShape="1">
                            <a:blip r:embed="rId229"/>
                            <a:srcRect t="6659"/>
                            <a:stretch/>
                          </pic:blipFill>
                          <pic:spPr>
                            <a:xfrm>
                              <a:off x="0" y="93518"/>
                              <a:ext cx="3950970" cy="2314046"/>
                            </a:xfrm>
                            <a:prstGeom prst="rect">
                              <a:avLst/>
                            </a:prstGeom>
                          </pic:spPr>
                        </pic:pic>
                        <wps:wsp>
                          <wps:cNvPr id="7182" name="Text Box 7182"/>
                          <wps:cNvSpPr txBox="1"/>
                          <wps:spPr>
                            <a:xfrm>
                              <a:off x="1433846" y="13998"/>
                              <a:ext cx="1180045" cy="88734"/>
                            </a:xfrm>
                            <a:prstGeom prst="rect">
                              <a:avLst/>
                            </a:prstGeom>
                            <a:solidFill>
                              <a:schemeClr val="bg1"/>
                            </a:solidFill>
                            <a:ln w="6350">
                              <a:noFill/>
                            </a:ln>
                          </wps:spPr>
                          <wps:txbx>
                            <w:txbxContent>
                              <w:p w14:paraId="13332F5A" w14:textId="77777777" w:rsidR="00D47419" w:rsidRDefault="00D47419" w:rsidP="00061E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260" name="Text Box 7260"/>
                        <wps:cNvSpPr txBox="1"/>
                        <wps:spPr>
                          <a:xfrm>
                            <a:off x="0" y="2448560"/>
                            <a:ext cx="3950970" cy="170653"/>
                          </a:xfrm>
                          <a:prstGeom prst="rect">
                            <a:avLst/>
                          </a:prstGeom>
                          <a:solidFill>
                            <a:prstClr val="white"/>
                          </a:solidFill>
                          <a:ln>
                            <a:noFill/>
                          </a:ln>
                          <a:effectLst/>
                        </wps:spPr>
                        <wps:txbx>
                          <w:txbxContent>
                            <w:p w14:paraId="3D2C6F38" w14:textId="72D95E61" w:rsidR="00D47419" w:rsidRPr="00BE7BBA" w:rsidRDefault="00D47419" w:rsidP="00061E33">
                              <w:pPr>
                                <w:pStyle w:val="Caption"/>
                                <w:rPr>
                                  <w:noProof/>
                                  <w:szCs w:val="24"/>
                                </w:rPr>
                              </w:pPr>
                              <w:bookmarkStart w:id="544" w:name="_Toc494733109"/>
                              <w:bookmarkStart w:id="545" w:name="_Toc494796291"/>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544"/>
                              <w:bookmarkEnd w:id="5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0A1B10" id="Group 7263" o:spid="_x0000_s1228" style="position:absolute;left:0;text-align:left;margin-left:61.5pt;margin-top:15.45pt;width:4in;height:187.2pt;z-index:251658267;mso-position-horizontal-relative:margin;mso-position-vertical-relative:text;mso-width-relative:margin;mso-height-relative:margin" coordsize="39509,2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">
                <v:group id="Group 7192" o:spid="_x0000_s1229" style="position:absolute;width:39509;height:23935" coordorigin=",139" coordsize="39509,23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">
                  <v:shape id="Picture 189" o:spid="_x0000_s1230" type="#_x0000_t75" style="position:absolute;top:935;width:39509;height:23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">
                    <v:imagedata r:id="rId230" o:title="" croptop="4364f"/>
                  </v:shape>
                  <v:shape id="Text Box 7182" o:spid="_x0000_s1231" type="#_x0000_t202" style="position:absolute;left:14338;top:139;width:11800;height: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" fillcolor="white [3212]" stroked="f" strokeweight=".5pt">
                    <v:textbox>
                      <w:txbxContent>
                        <w:p w14:paraId="13332F5A" w14:textId="77777777" w:rsidR="00D47419" w:rsidRDefault="00D47419" w:rsidP="00061E33"/>
                      </w:txbxContent>
                    </v:textbox>
                  </v:shape>
                </v:group>
                <v:shape id="Text Box 7260" o:spid="_x0000_s1232" type="#_x0000_t202" style="position:absolute;top:24485;width:39509;height:1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" stroked="f">
                  <v:textbox inset="0,0,0,0">
                    <w:txbxContent>
                      <w:p w14:paraId="3D2C6F38" w14:textId="72D95E61" w:rsidR="00D47419" w:rsidRPr="00BE7BBA" w:rsidRDefault="00D47419" w:rsidP="00061E33">
                        <w:pPr>
                          <w:pStyle w:val="Caption"/>
                          <w:rPr>
                            <w:noProof/>
                            <w:szCs w:val="24"/>
                          </w:rPr>
                        </w:pPr>
                        <w:bookmarkStart w:id="546" w:name="_Toc494733109"/>
                        <w:bookmarkStart w:id="547" w:name="_Toc494796291"/>
                        <w:r>
                          <w:t xml:space="preserve">Figure </w:t>
                        </w:r>
                        <w:fldSimple w:instr=" STYLEREF 1 \s ">
                          <w:r>
                            <w:rPr>
                              <w:noProof/>
                            </w:rPr>
                            <w:t>5</w:t>
                          </w:r>
                        </w:fldSimple>
                        <w:r>
                          <w:noBreakHyphen/>
                        </w:r>
                        <w:fldSimple w:instr=" SEQ Figure \* ARABIC \s 1 ">
                          <w:r>
                            <w:rPr>
                              <w:noProof/>
                            </w:rPr>
                            <w:t>9</w:t>
                          </w:r>
                        </w:fldSimple>
                        <w:r w:rsidRPr="00483170">
                          <w:t xml:space="preserve"> - Household Energy Sources - </w:t>
                        </w:r>
                        <w:r>
                          <w:t>Darwin</w:t>
                        </w:r>
                        <w:bookmarkEnd w:id="546"/>
                        <w:bookmarkEnd w:id="547"/>
                      </w:p>
                    </w:txbxContent>
                  </v:textbox>
                </v:shape>
                <w10:wrap anchorx="margin"/>
              </v:group>
            </w:pict>
          </mc:Fallback>
        </mc:AlternateContent>
      </w:r>
    </w:p>
    <w:p w14:paraId="35A217BD" w14:textId="2218F554" w:rsidR="00016183" w:rsidRPr="00770A87" w:rsidRDefault="00016183" w:rsidP="00061E33">
      <w:pPr>
        <w:rPr>
          <w:lang w:eastAsia="en-GB"/>
        </w:rPr>
      </w:pPr>
    </w:p>
    <w:p w14:paraId="26757585" w14:textId="77777777" w:rsidR="00016183" w:rsidRPr="00770A87" w:rsidRDefault="00016183" w:rsidP="00061E33">
      <w:pPr>
        <w:rPr>
          <w:lang w:eastAsia="en-GB"/>
        </w:rPr>
      </w:pPr>
    </w:p>
    <w:p w14:paraId="032A2A37" w14:textId="0A017C00" w:rsidR="00016183" w:rsidRPr="00770A87" w:rsidRDefault="00016183" w:rsidP="00061E33">
      <w:pPr>
        <w:rPr>
          <w:lang w:eastAsia="en-GB"/>
        </w:rPr>
      </w:pPr>
    </w:p>
    <w:p w14:paraId="03A22A9E" w14:textId="2AFECFCC" w:rsidR="00016183" w:rsidRPr="00770A87" w:rsidRDefault="00016183" w:rsidP="00061E33">
      <w:pPr>
        <w:rPr>
          <w:lang w:eastAsia="en-GB"/>
        </w:rPr>
      </w:pPr>
    </w:p>
    <w:p w14:paraId="7F49B06F" w14:textId="3001DB6C" w:rsidR="00016183" w:rsidRPr="00770A87" w:rsidRDefault="00016183" w:rsidP="00061E33">
      <w:pPr>
        <w:rPr>
          <w:lang w:eastAsia="en-GB"/>
        </w:rPr>
      </w:pPr>
    </w:p>
    <w:p w14:paraId="49029CA2" w14:textId="207E31D5" w:rsidR="00016183" w:rsidRPr="00770A87" w:rsidRDefault="00016183" w:rsidP="00061E33">
      <w:pPr>
        <w:rPr>
          <w:lang w:eastAsia="en-GB"/>
        </w:rPr>
      </w:pPr>
    </w:p>
    <w:p w14:paraId="043FC966" w14:textId="3C5DECBD" w:rsidR="00016183" w:rsidRPr="00770A87" w:rsidRDefault="00016183" w:rsidP="00061E33">
      <w:pPr>
        <w:rPr>
          <w:lang w:eastAsia="en-GB"/>
        </w:rPr>
      </w:pPr>
    </w:p>
    <w:p w14:paraId="1E1DF9AA" w14:textId="77777777" w:rsidR="00016183" w:rsidRPr="00770A87" w:rsidRDefault="00016183" w:rsidP="00061E33">
      <w:pPr>
        <w:rPr>
          <w:lang w:eastAsia="en-GB"/>
        </w:rPr>
      </w:pPr>
    </w:p>
    <w:p w14:paraId="7EFFBDA7" w14:textId="19F07E31" w:rsidR="00016183" w:rsidRPr="00770A87" w:rsidRDefault="00016183" w:rsidP="00061E33">
      <w:pPr>
        <w:rPr>
          <w:lang w:eastAsia="en-GB"/>
        </w:rPr>
      </w:pPr>
    </w:p>
    <w:p w14:paraId="341BBA23" w14:textId="56A34BD7" w:rsidR="00016183" w:rsidRPr="00770A87" w:rsidRDefault="00016183" w:rsidP="00061E33">
      <w:pPr>
        <w:rPr>
          <w:lang w:eastAsia="en-GB"/>
        </w:rPr>
      </w:pPr>
    </w:p>
    <w:p w14:paraId="26C09DF8" w14:textId="5FD1E8E9" w:rsidR="00016183" w:rsidRPr="00770A87" w:rsidRDefault="00016183" w:rsidP="00061E33">
      <w:pPr>
        <w:rPr>
          <w:lang w:eastAsia="en-GB"/>
        </w:rPr>
      </w:pPr>
    </w:p>
    <w:p w14:paraId="4678F0FC" w14:textId="12E43C38" w:rsidR="00016183" w:rsidRPr="00770A87" w:rsidRDefault="00016183" w:rsidP="00061E33">
      <w:pPr>
        <w:rPr>
          <w:lang w:eastAsia="en-GB"/>
        </w:rPr>
      </w:pPr>
    </w:p>
    <w:p w14:paraId="28C1CEBD" w14:textId="58E6F799" w:rsidR="00016183" w:rsidRPr="00770A87" w:rsidRDefault="007E341E" w:rsidP="00061E33">
      <w:pPr>
        <w:rPr>
          <w:lang w:eastAsia="en-GB"/>
        </w:rPr>
      </w:pPr>
      <w:r w:rsidRPr="00770A87">
        <w:rPr>
          <w:noProof/>
          <w:lang w:eastAsia="en-AU"/>
        </w:rPr>
        <mc:AlternateContent>
          <mc:Choice Requires="wpg">
            <w:drawing>
              <wp:anchor distT="0" distB="0" distL="114300" distR="114300" simplePos="0" relativeHeight="251658257" behindDoc="0" locked="0" layoutInCell="1" allowOverlap="1" wp14:anchorId="0F0CECFE" wp14:editId="5A5AF08F">
                <wp:simplePos x="0" y="0"/>
                <wp:positionH relativeFrom="margin">
                  <wp:posOffset>587738</wp:posOffset>
                </wp:positionH>
                <wp:positionV relativeFrom="paragraph">
                  <wp:posOffset>12700</wp:posOffset>
                </wp:positionV>
                <wp:extent cx="3829050" cy="2346325"/>
                <wp:effectExtent l="0" t="0" r="0" b="0"/>
                <wp:wrapSquare wrapText="bothSides"/>
                <wp:docPr id="7258" name="Group 7258"/>
                <wp:cNvGraphicFramePr/>
                <a:graphic xmlns:a="http://schemas.openxmlformats.org/drawingml/2006/main">
                  <a:graphicData uri="http://schemas.microsoft.com/office/word/2010/wordprocessingGroup">
                    <wpg:wgp>
                      <wpg:cNvGrpSpPr/>
                      <wpg:grpSpPr>
                        <a:xfrm>
                          <a:off x="0" y="0"/>
                          <a:ext cx="3829050" cy="2346325"/>
                          <a:chOff x="-597350" y="0"/>
                          <a:chExt cx="4088674" cy="2521080"/>
                        </a:xfrm>
                      </wpg:grpSpPr>
                      <pic:pic xmlns:pic="http://schemas.openxmlformats.org/drawingml/2006/picture">
                        <pic:nvPicPr>
                          <pic:cNvPr id="186" name="Picture 186"/>
                          <pic:cNvPicPr>
                            <a:picLocks noChangeAspect="1"/>
                          </pic:cNvPicPr>
                        </pic:nvPicPr>
                        <pic:blipFill rotWithShape="1">
                          <a:blip r:embed="rId231"/>
                          <a:srcRect t="11429"/>
                          <a:stretch/>
                        </pic:blipFill>
                        <pic:spPr>
                          <a:xfrm>
                            <a:off x="0" y="0"/>
                            <a:ext cx="3429000" cy="2164715"/>
                          </a:xfrm>
                          <a:prstGeom prst="rect">
                            <a:avLst/>
                          </a:prstGeom>
                        </pic:spPr>
                      </pic:pic>
                      <wps:wsp>
                        <wps:cNvPr id="7253" name="Text Box 7253"/>
                        <wps:cNvSpPr txBox="1"/>
                        <wps:spPr>
                          <a:xfrm>
                            <a:off x="-597350" y="2317354"/>
                            <a:ext cx="4088674" cy="203726"/>
                          </a:xfrm>
                          <a:prstGeom prst="rect">
                            <a:avLst/>
                          </a:prstGeom>
                          <a:solidFill>
                            <a:prstClr val="white"/>
                          </a:solidFill>
                          <a:ln>
                            <a:noFill/>
                          </a:ln>
                          <a:effectLst/>
                        </wps:spPr>
                        <wps:txbx>
                          <w:txbxContent>
                            <w:p w14:paraId="45A7F480" w14:textId="2C70C962" w:rsidR="00D47419" w:rsidRPr="00E45946" w:rsidRDefault="00D47419" w:rsidP="00061E33">
                              <w:pPr>
                                <w:pStyle w:val="Caption"/>
                                <w:rPr>
                                  <w:noProof/>
                                  <w:szCs w:val="24"/>
                                </w:rPr>
                              </w:pPr>
                              <w:bookmarkStart w:id="548" w:name="_Toc494733110"/>
                              <w:bookmarkStart w:id="549" w:name="_Toc494796292"/>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 Hobart</w:t>
                              </w:r>
                              <w:bookmarkEnd w:id="548"/>
                              <w:bookmarkEnd w:id="5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0CECFE" id="Group 7258" o:spid="_x0000_s1233" style="position:absolute;left:0;text-align:left;margin-left:46.3pt;margin-top:1pt;width:301.5pt;height:184.75pt;z-index:251658257;mso-position-horizontal-relative:margin;mso-position-vertical-relative:text;mso-width-relative:margin;mso-height-relative:margin" coordorigin="-5973" coordsize="40886,2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">
                <v:shape id="Picture 186" o:spid="_x0000_s1234" type="#_x0000_t75" style="position:absolute;width:34290;height:21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">
                  <v:imagedata r:id="rId232" o:title="" croptop="7490f"/>
                </v:shape>
                <v:shape id="Text Box 7253" o:spid="_x0000_s1235" type="#_x0000_t202" style="position:absolute;left:-5973;top:23173;width:40886;height:2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" stroked="f">
                  <v:textbox inset="0,0,0,0">
                    <w:txbxContent>
                      <w:p w14:paraId="45A7F480" w14:textId="2C70C962" w:rsidR="00D47419" w:rsidRPr="00E45946" w:rsidRDefault="00D47419" w:rsidP="00061E33">
                        <w:pPr>
                          <w:pStyle w:val="Caption"/>
                          <w:rPr>
                            <w:noProof/>
                            <w:szCs w:val="24"/>
                          </w:rPr>
                        </w:pPr>
                        <w:bookmarkStart w:id="550" w:name="_Toc494733110"/>
                        <w:bookmarkStart w:id="551" w:name="_Toc494796292"/>
                        <w:r>
                          <w:t xml:space="preserve">Figure </w:t>
                        </w:r>
                        <w:fldSimple w:instr=" STYLEREF 1 \s ">
                          <w:r>
                            <w:rPr>
                              <w:noProof/>
                            </w:rPr>
                            <w:t>5</w:t>
                          </w:r>
                        </w:fldSimple>
                        <w:r>
                          <w:noBreakHyphen/>
                        </w:r>
                        <w:fldSimple w:instr=" SEQ Figure \* ARABIC \s 1 ">
                          <w:r>
                            <w:rPr>
                              <w:noProof/>
                            </w:rPr>
                            <w:t>10</w:t>
                          </w:r>
                        </w:fldSimple>
                        <w:r>
                          <w:t xml:space="preserve"> - </w:t>
                        </w:r>
                        <w:r w:rsidRPr="00B80884">
                          <w:t>Ho</w:t>
                        </w:r>
                        <w:r>
                          <w:t>usehold Energy Sources - Hobart</w:t>
                        </w:r>
                        <w:bookmarkEnd w:id="550"/>
                        <w:bookmarkEnd w:id="551"/>
                      </w:p>
                    </w:txbxContent>
                  </v:textbox>
                </v:shape>
                <w10:wrap type="square" anchorx="margin"/>
              </v:group>
            </w:pict>
          </mc:Fallback>
        </mc:AlternateContent>
      </w:r>
    </w:p>
    <w:p w14:paraId="2E24DE4F" w14:textId="0A59B6C8" w:rsidR="00016183" w:rsidRPr="00770A87" w:rsidRDefault="00016183" w:rsidP="00061E33">
      <w:pPr>
        <w:rPr>
          <w:lang w:eastAsia="en-GB"/>
        </w:rPr>
      </w:pPr>
    </w:p>
    <w:p w14:paraId="577158A3" w14:textId="77777777" w:rsidR="00016183" w:rsidRPr="00770A87" w:rsidRDefault="00016183" w:rsidP="00061E33">
      <w:pPr>
        <w:rPr>
          <w:lang w:eastAsia="en-GB"/>
        </w:rPr>
      </w:pPr>
    </w:p>
    <w:p w14:paraId="32623A2F" w14:textId="77777777" w:rsidR="00016183" w:rsidRPr="00770A87" w:rsidRDefault="00016183" w:rsidP="00061E33">
      <w:pPr>
        <w:rPr>
          <w:lang w:eastAsia="en-GB"/>
        </w:rPr>
      </w:pPr>
    </w:p>
    <w:p w14:paraId="7D5EF629" w14:textId="77777777" w:rsidR="00016183" w:rsidRPr="00770A87" w:rsidRDefault="00016183" w:rsidP="00061E33">
      <w:pPr>
        <w:rPr>
          <w:lang w:eastAsia="en-GB"/>
        </w:rPr>
      </w:pPr>
    </w:p>
    <w:p w14:paraId="3F1681F9" w14:textId="77777777" w:rsidR="00016183" w:rsidRPr="00770A87" w:rsidRDefault="00016183" w:rsidP="00061E33">
      <w:pPr>
        <w:rPr>
          <w:lang w:eastAsia="en-GB"/>
        </w:rPr>
      </w:pPr>
    </w:p>
    <w:p w14:paraId="5D8509B1" w14:textId="77777777" w:rsidR="00016183" w:rsidRPr="00770A87" w:rsidRDefault="00016183" w:rsidP="00061E33">
      <w:pPr>
        <w:rPr>
          <w:lang w:eastAsia="en-GB"/>
        </w:rPr>
      </w:pPr>
    </w:p>
    <w:p w14:paraId="14A7C693" w14:textId="77777777" w:rsidR="00016183" w:rsidRPr="00770A87" w:rsidRDefault="00016183" w:rsidP="00061E33">
      <w:pPr>
        <w:rPr>
          <w:lang w:eastAsia="en-GB"/>
        </w:rPr>
      </w:pPr>
    </w:p>
    <w:p w14:paraId="0379C38E" w14:textId="44143869" w:rsidR="00016183" w:rsidRPr="00770A87" w:rsidRDefault="00016183" w:rsidP="00EE2C2D">
      <w:pPr>
        <w:pStyle w:val="Heading1"/>
      </w:pPr>
      <w:bookmarkStart w:id="552" w:name="_Toc494733023"/>
      <w:bookmarkStart w:id="553" w:name="_Toc494793419"/>
      <w:r w:rsidRPr="00770A87">
        <w:lastRenderedPageBreak/>
        <w:t>DISCUSSION</w:t>
      </w:r>
      <w:bookmarkEnd w:id="552"/>
      <w:bookmarkEnd w:id="553"/>
    </w:p>
    <w:p w14:paraId="714FE35E" w14:textId="77777777" w:rsidR="00016183" w:rsidRPr="00770A87" w:rsidRDefault="00016183" w:rsidP="00061E33">
      <w:pPr>
        <w:rPr>
          <w:lang w:eastAsia="en-GB"/>
        </w:rPr>
      </w:pPr>
      <w:r w:rsidRPr="00770A87">
        <w:rPr>
          <w:lang w:eastAsia="en-GB"/>
        </w:rPr>
        <w:t>The Solar Solution has the ability to handle many scenarios while incorporating robust error checking properties. The results and following discussion only consider the situation for a residential household at three different locations without gas mains or pool connection. In reality, the Solar Solution has the capacity to facilitate results for non-battery applications, non-solar applications and with the inclusion of the former and later combined, and excluded. The provision for different lifespan projects and financial calculations is also possible.</w:t>
      </w:r>
      <w:bookmarkStart w:id="554" w:name="_Hlk492804496"/>
      <w:r w:rsidRPr="00770A87">
        <w:t xml:space="preserve"> All the monetary values stated in this discussion are based in Australian Dollars (AUD) and the indication for currency will be omitted henceforth.</w:t>
      </w:r>
      <w:bookmarkEnd w:id="554"/>
    </w:p>
    <w:p w14:paraId="20D2839D" w14:textId="694F05A9" w:rsidR="00016183" w:rsidRPr="00770A87" w:rsidRDefault="00016183" w:rsidP="00EE2C2D">
      <w:pPr>
        <w:pStyle w:val="Heading2"/>
      </w:pPr>
      <w:bookmarkStart w:id="555" w:name="_Toc494733024"/>
      <w:bookmarkStart w:id="556" w:name="_Toc494793420"/>
      <w:r w:rsidRPr="00770A87">
        <w:t>Effects of Location &amp; Parameters</w:t>
      </w:r>
      <w:bookmarkEnd w:id="555"/>
      <w:bookmarkEnd w:id="556"/>
    </w:p>
    <w:p w14:paraId="470FD841" w14:textId="4BDF29B3" w:rsidR="00016183" w:rsidRPr="00770A87" w:rsidRDefault="00016183" w:rsidP="00061E33">
      <w:pPr>
        <w:rPr>
          <w:lang w:eastAsia="en-GB"/>
        </w:rPr>
      </w:pPr>
      <w:r w:rsidRPr="00770A87">
        <w:rPr>
          <w:lang w:eastAsia="en-GB"/>
        </w:rPr>
        <w:t>The locations which were selected for analysis around Australia were: Townsville; Queensland, Darwin; Northern Territo</w:t>
      </w:r>
      <w:r w:rsidR="00800034" w:rsidRPr="00770A87">
        <w:rPr>
          <w:lang w:eastAsia="en-GB"/>
        </w:rPr>
        <w:t>ry and Hobart; Tasmania, as</w:t>
      </w:r>
      <w:r w:rsidRPr="00770A87">
        <w:rPr>
          <w:lang w:eastAsia="en-GB"/>
        </w:rPr>
        <w:t xml:space="preserve"> shown in </w:t>
      </w:r>
      <w:r w:rsidRPr="00770A87">
        <w:rPr>
          <w:lang w:eastAsia="en-GB"/>
        </w:rPr>
        <w:fldChar w:fldCharType="begin"/>
      </w:r>
      <w:r w:rsidRPr="00770A87">
        <w:rPr>
          <w:lang w:eastAsia="en-GB"/>
        </w:rPr>
        <w:instrText xml:space="preserve"> REF _Ref492747618 \h </w:instrText>
      </w:r>
      <w:r w:rsidRPr="00770A87">
        <w:rPr>
          <w:lang w:eastAsia="en-GB"/>
        </w:rPr>
      </w:r>
      <w:r w:rsidRPr="00770A87">
        <w:rPr>
          <w:lang w:eastAsia="en-GB"/>
        </w:rPr>
        <w:fldChar w:fldCharType="separate"/>
      </w:r>
      <w:r w:rsidR="00501050" w:rsidRPr="00770A87">
        <w:t xml:space="preserve">Table </w:t>
      </w:r>
      <w:r w:rsidR="00501050">
        <w:rPr>
          <w:noProof/>
        </w:rPr>
        <w:t>5</w:t>
      </w:r>
      <w:r w:rsidR="00501050">
        <w:noBreakHyphen/>
      </w:r>
      <w:r w:rsidR="00501050">
        <w:rPr>
          <w:noProof/>
        </w:rPr>
        <w:t>1</w:t>
      </w:r>
      <w:r w:rsidRPr="00770A87">
        <w:rPr>
          <w:lang w:eastAsia="en-GB"/>
        </w:rPr>
        <w:fldChar w:fldCharType="end"/>
      </w:r>
      <w:r w:rsidRPr="00770A87">
        <w:rPr>
          <w:lang w:eastAsia="en-GB"/>
        </w:rPr>
        <w:t>. These locations were selected due to their variance in latitude from the equator. Darwin has a latitude of -12</w:t>
      </w:r>
      <m:oMath>
        <m:r>
          <m:rPr>
            <m:sty m:val="p"/>
          </m:rPr>
          <w:rPr>
            <w:rFonts w:ascii="Cambria Math" w:hAnsi="Cambria Math"/>
            <w:lang w:eastAsia="en-GB"/>
          </w:rPr>
          <m:t>°</m:t>
        </m:r>
      </m:oMath>
      <w:r w:rsidRPr="00770A87">
        <w:rPr>
          <w:lang w:eastAsia="en-GB"/>
        </w:rPr>
        <w:t xml:space="preserve"> from the equator, Townsville -19</w:t>
      </w:r>
      <m:oMath>
        <m:r>
          <m:rPr>
            <m:sty m:val="p"/>
          </m:rPr>
          <w:rPr>
            <w:rFonts w:ascii="Cambria Math" w:hAnsi="Cambria Math"/>
            <w:lang w:eastAsia="en-GB"/>
          </w:rPr>
          <m:t>°</m:t>
        </m:r>
      </m:oMath>
      <w:r w:rsidRPr="00770A87">
        <w:rPr>
          <w:lang w:eastAsia="en-GB"/>
        </w:rPr>
        <w:t xml:space="preserve"> and Hobart -42</w:t>
      </w:r>
      <m:oMath>
        <m:r>
          <m:rPr>
            <m:sty m:val="p"/>
          </m:rPr>
          <w:rPr>
            <w:rFonts w:ascii="Cambria Math" w:hAnsi="Cambria Math"/>
            <w:lang w:eastAsia="en-GB"/>
          </w:rPr>
          <m:t>°</m:t>
        </m:r>
      </m:oMath>
      <w:r w:rsidR="00800034" w:rsidRPr="00770A87">
        <w:rPr>
          <w:lang w:eastAsia="en-GB"/>
        </w:rPr>
        <w:t xml:space="preserve"> from the equator in the Southern H</w:t>
      </w:r>
      <w:r w:rsidRPr="00770A87">
        <w:rPr>
          <w:lang w:eastAsia="en-GB"/>
        </w:rPr>
        <w:t xml:space="preserve">emisphere. The varying latitudes were expected to give a decreasing value of production with higher degrees - and validate the </w:t>
      </w:r>
      <w:r w:rsidRPr="00770A87">
        <w:t>Solar Solution</w:t>
      </w:r>
      <w:r w:rsidRPr="00770A87">
        <w:rPr>
          <w:lang w:eastAsia="en-GB"/>
        </w:rPr>
        <w:t xml:space="preserve">. The postcode for each location was entered into the </w:t>
      </w:r>
      <w:r w:rsidRPr="00770A87">
        <w:t>Solar Solution</w:t>
      </w:r>
      <w:r w:rsidRPr="00770A87">
        <w:rPr>
          <w:lang w:eastAsia="en-GB"/>
        </w:rPr>
        <w:t xml:space="preserve"> as Townsville; 4814, Darwin; 0800 and Hobart; 7000.</w:t>
      </w:r>
    </w:p>
    <w:p w14:paraId="45E8149F" w14:textId="77777777" w:rsidR="00016183" w:rsidRPr="00770A87" w:rsidRDefault="00016183" w:rsidP="00061E33">
      <w:pPr>
        <w:rPr>
          <w:lang w:eastAsia="en-GB"/>
        </w:rPr>
      </w:pPr>
    </w:p>
    <w:p w14:paraId="736BFDE3" w14:textId="4B4CEFED" w:rsidR="00016183" w:rsidRPr="00770A87" w:rsidRDefault="00016183" w:rsidP="00061E33">
      <w:pPr>
        <w:rPr>
          <w:lang w:eastAsia="en-GB"/>
        </w:rPr>
      </w:pPr>
      <w:r w:rsidRPr="00770A87">
        <w:rPr>
          <w:lang w:eastAsia="en-GB"/>
        </w:rPr>
        <w:t>The decision to exclude a gas mains connection and pool connection was done to increase the accuracy of the calculations. This was due to the availability of information and benchmark data by the Australian Government to accurately compare ga</w:t>
      </w:r>
      <w:r w:rsidR="00CD26F5">
        <w:rPr>
          <w:lang w:eastAsia="en-GB"/>
        </w:rPr>
        <w:t>s and pool daily usage figures.</w:t>
      </w:r>
      <w:r w:rsidRPr="00770A87">
        <w:rPr>
          <w:lang w:eastAsia="en-GB"/>
        </w:rPr>
        <w:t xml:space="preserve"> The electricity load profile was set at 30% of daily usage during the day, to identify how much electricity would be used in the household after production. The performance ratio was assigned the value of 0.85 for the simulations, as was stated in the Literature Review, and is an accurate depiction of the overall efficiency of a PV/BES system. </w:t>
      </w:r>
    </w:p>
    <w:p w14:paraId="10F7DD69" w14:textId="77777777" w:rsidR="00016183" w:rsidRPr="00770A87" w:rsidRDefault="00016183" w:rsidP="00061E33">
      <w:pPr>
        <w:rPr>
          <w:lang w:eastAsia="en-GB"/>
        </w:rPr>
      </w:pPr>
    </w:p>
    <w:p w14:paraId="0FF5C702" w14:textId="096B9326" w:rsidR="00016183" w:rsidRPr="008523B5" w:rsidRDefault="00016183" w:rsidP="00061E33">
      <w:pPr>
        <w:rPr>
          <w:lang w:eastAsia="en-GB"/>
        </w:rPr>
      </w:pPr>
      <w:r w:rsidRPr="00770A87">
        <w:rPr>
          <w:lang w:eastAsia="en-GB"/>
        </w:rPr>
        <w:t>The solar size and cost of 5kW and $7000 were based off average values for combined cos</w:t>
      </w:r>
      <w:r w:rsidR="003138C4">
        <w:rPr>
          <w:lang w:eastAsia="en-GB"/>
        </w:rPr>
        <w:t xml:space="preserve">t and install, as stated Table 2-3 </w:t>
      </w:r>
      <w:r w:rsidRPr="00770A87">
        <w:rPr>
          <w:lang w:eastAsia="en-GB"/>
        </w:rPr>
        <w:t xml:space="preserve">in the Literature Review; therefore, the brand and style were not relevant. The battery size and cost of 10 kWhr and $9700 were based on the LG Chem RESU, with a cost price of $8222.50 and installation ranging from $1000-$2000. The numeric value of $9700 was deemed acceptable for both procurement and installation price of battery. </w:t>
      </w:r>
      <w:r w:rsidRPr="00770A87">
        <w:t xml:space="preserve">The roof orientation was set in a north facing direction and the roof tilt was given the latitude </w:t>
      </w:r>
      <w:r w:rsidRPr="00770A87">
        <w:lastRenderedPageBreak/>
        <w:t>value of the respective location i.e. Townsville was set at 19</w:t>
      </w:r>
      <m:oMath>
        <m:r>
          <m:rPr>
            <m:sty m:val="p"/>
          </m:rPr>
          <w:rPr>
            <w:rFonts w:ascii="Cambria Math" w:hAnsi="Cambria Math"/>
            <w:lang w:eastAsia="en-GB"/>
          </w:rPr>
          <m:t>°</m:t>
        </m:r>
      </m:oMath>
      <w:r w:rsidRPr="00770A87">
        <w:t xml:space="preserve"> roof tilt due to the latitude location of -19</w:t>
      </w:r>
      <m:oMath>
        <m:r>
          <m:rPr>
            <m:sty m:val="p"/>
          </m:rPr>
          <w:rPr>
            <w:rFonts w:ascii="Cambria Math" w:hAnsi="Cambria Math"/>
            <w:lang w:eastAsia="en-GB"/>
          </w:rPr>
          <m:t>°</m:t>
        </m:r>
      </m:oMath>
      <w:r w:rsidRPr="00770A87">
        <w:t>.</w:t>
      </w:r>
    </w:p>
    <w:p w14:paraId="62E0649A" w14:textId="77777777" w:rsidR="00016183" w:rsidRPr="00770A87" w:rsidRDefault="00016183" w:rsidP="00061E33"/>
    <w:p w14:paraId="55804FB8" w14:textId="019404DD" w:rsidR="00016183" w:rsidRPr="00770A87" w:rsidRDefault="00016183" w:rsidP="00061E33">
      <w:r w:rsidRPr="00770A87">
        <w:t xml:space="preserve">The monetary value of the bill input was set at zero in order to allow the Solar Solution to calculate the average usage from the post code entry and the internal imported database. The number of people was set at three for an arbitrary value which allowed the correct indexing of the Australian Government data. This indexing cross-referenced the tariff and solar feed-in rates. These values were held constant and prices varied due to demand, supply, population, environment, access, and time. In order to create a suitable simulation, the tariff rate of 27.74 c/kWhr and solar feed-in rate of 7.448 c/kWhr were assigned. These rates are similar to the tariff rate of 27.071 c/kWhr and solar feed-in rate of 7.74 c/kWhr hour assigned by Ergon Energy as seen in </w:t>
      </w:r>
      <w:r w:rsidR="00800034" w:rsidRPr="00770A87">
        <w:t>Table</w:t>
      </w:r>
      <w:r w:rsidRPr="00770A87">
        <w:t>.</w:t>
      </w:r>
    </w:p>
    <w:p w14:paraId="367F35A3" w14:textId="34F904A4" w:rsidR="00016183" w:rsidRPr="00770A87" w:rsidRDefault="00016183" w:rsidP="00EE2C2D">
      <w:pPr>
        <w:pStyle w:val="Heading2"/>
      </w:pPr>
      <w:bookmarkStart w:id="557" w:name="_Toc494733025"/>
      <w:bookmarkStart w:id="558" w:name="_Toc494793421"/>
      <w:r w:rsidRPr="00770A87">
        <w:t>Energy Production Feasibility</w:t>
      </w:r>
      <w:bookmarkEnd w:id="557"/>
      <w:bookmarkEnd w:id="558"/>
    </w:p>
    <w:p w14:paraId="4939885A" w14:textId="3578844F" w:rsidR="00016183" w:rsidRPr="00770A87" w:rsidRDefault="00800034" w:rsidP="00061E33">
      <w:bookmarkStart w:id="559" w:name="_Hlk492798524"/>
      <w:r w:rsidRPr="00770A87">
        <w:t>The following section discuses and analyses the output production figures shown in Table 5-3 for each location.</w:t>
      </w:r>
      <w:r w:rsidR="00016183" w:rsidRPr="00770A87">
        <w:t xml:space="preserve"> The daily usage in kWhr which was output from the simulations for Townsville, Darwin and Hobart were 19.2, 18.5, and 27.2 respectively. Ranking these from lowest to highest corresponds with Darwin, Townsville and Hobart, which shows corollary with increasing degrees of latitude at -12, -19 and -42 – this aligns with what we would expect for usage. This higher usage at the higher latitudes is an effect of heating from ambient inside atmosphere and water.</w:t>
      </w:r>
    </w:p>
    <w:p w14:paraId="3F30D23E" w14:textId="77777777" w:rsidR="00016183" w:rsidRPr="00770A87" w:rsidRDefault="00016183" w:rsidP="00061E33"/>
    <w:p w14:paraId="4EFE5D6E" w14:textId="062BFC5D" w:rsidR="00016183" w:rsidRPr="00770A87" w:rsidRDefault="00016183" w:rsidP="00061E33">
      <w:r w:rsidRPr="00770A87">
        <w:t>The PSHs were calculated from data supplied by NASA for monthly averaged radiation incident on an equator-pointed tilted surface (kWh/m</w:t>
      </w:r>
      <w:r w:rsidRPr="00770A87">
        <w:rPr>
          <w:vertAlign w:val="superscript"/>
        </w:rPr>
        <w:t>2</w:t>
      </w:r>
      <w:r w:rsidRPr="00770A87">
        <w:t xml:space="preserve">/day) and are shown in Appendix G. The amount of solar irradiance the Earth receives was outlined in the Literature Review. Using the conversion </w:t>
      </w:r>
      <w:r w:rsidR="00770A87" w:rsidRPr="00770A87">
        <w:t>equation</w:t>
      </w:r>
      <w:r w:rsidRPr="00770A87">
        <w:t xml:space="preserve"> (2-18) to PSH, it was expected that higher concentrations would appear at lower latitudes. This was confirmed by the Daily Production (kWhr) values: 24.692 for Townsville, 26.945 for Darwin, and 17.772 for Hobart. </w:t>
      </w:r>
    </w:p>
    <w:p w14:paraId="0F5314B0" w14:textId="77777777" w:rsidR="00016183" w:rsidRPr="00770A87" w:rsidRDefault="00016183" w:rsidP="00061E33"/>
    <w:p w14:paraId="10A63D98" w14:textId="70042D76" w:rsidR="00016183" w:rsidRPr="00770A87" w:rsidRDefault="00016183" w:rsidP="00061E33">
      <w:r w:rsidRPr="00770A87">
        <w:t>The angle of the solar panels was set at their respective latitudes for maximum solar irradiance at each location. The values validate the fact that lower latitudes receive the most solar irradiance/PSH. The daily production values were c</w:t>
      </w:r>
      <w:r w:rsidR="009562DA">
        <w:t>alculated using the equation (2-</w:t>
      </w:r>
      <w:r w:rsidRPr="00770A87">
        <w:t>7) in the Literature Review with the size of the solar system at 5 kW and with a performance ratio of 0.85. The change per month for Townsville, Darwin and Hobart is shown in</w:t>
      </w:r>
      <w:r w:rsidR="00770A87" w:rsidRPr="00770A87">
        <w:t xml:space="preserve"> Figure 5-2, Figure 5-3</w:t>
      </w:r>
      <w:r w:rsidR="00770A87">
        <w:t>,</w:t>
      </w:r>
      <w:r w:rsidR="00770A87" w:rsidRPr="00770A87">
        <w:t xml:space="preserve"> and Figure 5-4.</w:t>
      </w:r>
      <w:r w:rsidRPr="00770A87">
        <w:t xml:space="preserve"> From these graphs, a clear change throughout the year across all three is obvious. The production peaks over the sunny summer season months and then dips in </w:t>
      </w:r>
      <w:r w:rsidRPr="00770A87">
        <w:lastRenderedPageBreak/>
        <w:t xml:space="preserve">production over the winter season months. This dip is due to the tilt of the Earth as it orbits the Sun. </w:t>
      </w:r>
    </w:p>
    <w:p w14:paraId="5546781B" w14:textId="77777777" w:rsidR="00770A87" w:rsidRPr="00770A87" w:rsidRDefault="00770A87" w:rsidP="00061E33"/>
    <w:p w14:paraId="5495B23B" w14:textId="380664EB" w:rsidR="00016183" w:rsidRPr="00770A87" w:rsidRDefault="00800034" w:rsidP="00061E33">
      <w:r w:rsidRPr="00770A87">
        <w:fldChar w:fldCharType="begin"/>
      </w:r>
      <w:r w:rsidRPr="00770A87">
        <w:instrText xml:space="preserve"> REF _Ref494643952 \h </w:instrText>
      </w:r>
      <w:r w:rsidRPr="00770A87">
        <w:fldChar w:fldCharType="separate"/>
      </w:r>
      <w:r w:rsidR="00501050">
        <w:t xml:space="preserve">Figure </w:t>
      </w:r>
      <w:r w:rsidR="00501050">
        <w:rPr>
          <w:noProof/>
        </w:rPr>
        <w:t>5</w:t>
      </w:r>
      <w:r w:rsidR="00501050">
        <w:noBreakHyphen/>
      </w:r>
      <w:r w:rsidR="00501050">
        <w:rPr>
          <w:noProof/>
        </w:rPr>
        <w:t>4</w:t>
      </w:r>
      <w:r w:rsidRPr="00770A87">
        <w:fldChar w:fldCharType="end"/>
      </w:r>
      <w:r w:rsidRPr="00770A87">
        <w:t xml:space="preserve"> </w:t>
      </w:r>
      <w:r w:rsidR="00016183" w:rsidRPr="00770A87">
        <w:t xml:space="preserve">for Hobart displays the best example of the trend hypothesised, with a clear increase and decrease through the solstice-equinox-solstice-equinox; here this progression is quite apparent. The Townsville production </w:t>
      </w:r>
      <w:r w:rsidR="00770A87" w:rsidRPr="00770A87">
        <w:t>graph Figure 5-2</w:t>
      </w:r>
      <w:r w:rsidR="00016183" w:rsidRPr="00770A87">
        <w:t xml:space="preserve"> shows a dip during the winter season but has lower than expected production months for November and March. This nonuniformity is again observed in the production graph </w:t>
      </w:r>
      <w:r w:rsidR="00770A87" w:rsidRPr="00770A87">
        <w:fldChar w:fldCharType="begin"/>
      </w:r>
      <w:r w:rsidR="00770A87" w:rsidRPr="00770A87">
        <w:instrText xml:space="preserve"> REF _Ref494644485 \h  \* MERGEFORMAT </w:instrText>
      </w:r>
      <w:r w:rsidR="00770A87" w:rsidRPr="00770A87">
        <w:fldChar w:fldCharType="separate"/>
      </w:r>
      <w:r w:rsidR="00501050">
        <w:t>Figure 5</w:t>
      </w:r>
      <w:r w:rsidR="00501050">
        <w:noBreakHyphen/>
        <w:t>3</w:t>
      </w:r>
      <w:r w:rsidR="00770A87" w:rsidRPr="00770A87">
        <w:fldChar w:fldCharType="end"/>
      </w:r>
      <w:r w:rsidR="00016183" w:rsidRPr="00770A87">
        <w:t xml:space="preserve"> of Darwin for the months of February and December.</w:t>
      </w:r>
    </w:p>
    <w:p w14:paraId="0DE367C0" w14:textId="77777777" w:rsidR="00016183" w:rsidRPr="00770A87" w:rsidRDefault="00016183" w:rsidP="00061E33"/>
    <w:p w14:paraId="680FF887" w14:textId="77777777" w:rsidR="00016183" w:rsidRPr="00770A87" w:rsidRDefault="00016183" w:rsidP="00061E33">
      <w:r w:rsidRPr="00770A87">
        <w:t>The daily storage was calculated from the size of the battery and was considered fully charged at the end of the day by either solar production and imports, or both. In all three locations, the charge of the battery was 10 kWhr and equalled the size of the battery.</w:t>
      </w:r>
    </w:p>
    <w:p w14:paraId="47BE53B2" w14:textId="77777777" w:rsidR="00016183" w:rsidRPr="00770A87" w:rsidRDefault="00016183" w:rsidP="00061E33"/>
    <w:p w14:paraId="6B9DA8C8" w14:textId="77777777" w:rsidR="00016183" w:rsidRPr="00770A87" w:rsidRDefault="00016183" w:rsidP="00061E33">
      <w:r w:rsidRPr="00770A87">
        <w:t xml:space="preserve">The total exported in kWhr was the net result of the kilowatts produced daily minus the kWhrs used in the household and the daily storage. The kilowatts produced daily and daily storage have been mentioned above while the kWhrs used from the solar during the day was a percentage of what was produced. This percentage was a constant parameter and was set to 30%. Therefore, the total exported in kWhr for Townsville, Darwin and Hobart was 6.461, 7.963 and 1.815 respectively. </w:t>
      </w:r>
    </w:p>
    <w:p w14:paraId="1A60E7AF" w14:textId="77777777" w:rsidR="00016183" w:rsidRPr="00770A87" w:rsidRDefault="00016183" w:rsidP="00061E33"/>
    <w:p w14:paraId="12A4F520" w14:textId="77777777" w:rsidR="00016183" w:rsidRPr="00770A87" w:rsidRDefault="00016183" w:rsidP="00061E33">
      <w:r w:rsidRPr="00770A87">
        <w:t xml:space="preserve">It can be seen that the location Darwin has 7.963 kWhr of exports while Hobart only has 1.815 kWhr. This is due to Darwin having more peak sun hours, and consequently, higher production of 26.945 kWhr to Hobart’s 17.722 kWhr. This means that a larger amount produced minus the battery and 30% internal usage will yield a larger surplus of energy to be exported to the grid. </w:t>
      </w:r>
    </w:p>
    <w:p w14:paraId="5D5C8A37" w14:textId="77777777" w:rsidR="00016183" w:rsidRPr="00770A87" w:rsidRDefault="00016183" w:rsidP="00061E33"/>
    <w:p w14:paraId="422F45A9" w14:textId="77777777" w:rsidR="00016183" w:rsidRPr="00770A87" w:rsidRDefault="00016183" w:rsidP="00061E33">
      <w:r w:rsidRPr="00770A87">
        <w:t>The “Daily Cost – Standard” for each location was based on the tariff rate of 27.071 c/kWhr which was multiplied by the daily usage of kilowatts for each location. Townsville was $5.3261, Darwin was $5.1319, and Hobart was $7.5453, which corresponded to the higher import of kWhrs paying the most - due to cost being associated with rate multiplied by the amount of kWhrs used. These daily values represent the normal cost of electricity for the customer without solar or battery offset.</w:t>
      </w:r>
    </w:p>
    <w:p w14:paraId="2A902A87" w14:textId="77777777" w:rsidR="00016183" w:rsidRPr="00770A87" w:rsidRDefault="00016183" w:rsidP="00061E33"/>
    <w:p w14:paraId="77BC577A" w14:textId="77777777" w:rsidR="00016183" w:rsidRPr="00770A87" w:rsidRDefault="00016183" w:rsidP="00061E33">
      <w:r w:rsidRPr="00770A87">
        <w:t xml:space="preserve">The “Daily Cost – Standard” is the benchmark for cost of electricity at each representative location and was utilised for the calculation of “Daily Cost – Actual Savings”. The “Daily Imported” was found by subtracting the daily storage and how much solar was used in the </w:t>
      </w:r>
      <w:r w:rsidRPr="00770A87">
        <w:lastRenderedPageBreak/>
        <w:t>residence from the average usage. The “Daily Cost – Imported” was created by multiplying the amount of kWhrs imported by the import tariff rate stipulated. The “Daily Cost – Export” was created by multiplying the amount of kWhrs exported by the stipulated solar feed-in rate.</w:t>
      </w:r>
    </w:p>
    <w:p w14:paraId="0F74ECBE" w14:textId="77777777" w:rsidR="00016183" w:rsidRPr="00770A87" w:rsidRDefault="00016183" w:rsidP="00061E33"/>
    <w:p w14:paraId="13AAED99" w14:textId="77777777" w:rsidR="00016183" w:rsidRPr="00770A87" w:rsidRDefault="00016183" w:rsidP="00061E33">
      <w:r w:rsidRPr="00770A87">
        <w:t xml:space="preserve">The result of the PV/BES system was having the household supplied or partially supplied electricity at a new rate. The actual savings were calculated by subtracting the cost of imports from the standard rate and adding the cost of exports. The actual savings for each location was $5.5574, $5.8819 and $4.5532 for Townsville, Darwin and Hobart. The saving value for Hobart was $4.55 per day off the household electricity cost. This was increased when examining Townsville at $5.55 and Darwin at $5.88. </w:t>
      </w:r>
    </w:p>
    <w:p w14:paraId="1F69BF61" w14:textId="77777777" w:rsidR="00016183" w:rsidRPr="00770A87" w:rsidRDefault="00016183" w:rsidP="00061E33"/>
    <w:p w14:paraId="36DFB9F1" w14:textId="77777777" w:rsidR="00016183" w:rsidRPr="00770A87" w:rsidRDefault="00016183" w:rsidP="00061E33">
      <w:r w:rsidRPr="00770A87">
        <w:t>Despite these figures, it was noted that the standard cost of electricity for Darwin was $5.13 and the amount of savings from the installation of a PV/BES system was $5.88. These figures are apparently incorrect, yet it must be taken into account that the PV/BES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 while the actual savings were $5.55.</w:t>
      </w:r>
    </w:p>
    <w:bookmarkEnd w:id="559"/>
    <w:p w14:paraId="3FED13E3" w14:textId="77777777" w:rsidR="00016183" w:rsidRPr="00770A87" w:rsidRDefault="00016183" w:rsidP="00061E33"/>
    <w:p w14:paraId="0520D44B" w14:textId="46321B09" w:rsidR="00016183" w:rsidRPr="00770A87" w:rsidRDefault="00770A87" w:rsidP="00061E33">
      <w:pPr>
        <w:rPr>
          <w:lang w:eastAsia="en-GB"/>
        </w:rPr>
      </w:pPr>
      <w:r>
        <w:rPr>
          <w:lang w:eastAsia="en-GB"/>
        </w:rPr>
        <w:t>Figure 5-8, Figure 5-9, and Figure 5-10</w:t>
      </w:r>
      <w:r w:rsidR="00016183" w:rsidRPr="00770A87">
        <w:rPr>
          <w:lang w:eastAsia="en-GB"/>
        </w:rPr>
        <w:t xml:space="preserve"> show the </w:t>
      </w:r>
      <w:r>
        <w:rPr>
          <w:lang w:eastAsia="en-GB"/>
        </w:rPr>
        <w:t>percentages of how each location sources its energy in a chart.</w:t>
      </w:r>
      <w:r w:rsidR="00016183" w:rsidRPr="00770A87">
        <w:rPr>
          <w:lang w:eastAsia="en-GB"/>
        </w:rPr>
        <w:t xml:space="preserve"> The solar offset percentage (green) for Townsville, Darwin and Hobart is 42.9%, 47.3% and 21.7% respectively. The battery offset percentage (yellow) for Townsville, Darwin and Hobart is 52.1%, 52.7% and 36.8% respectively. The grid imports percentage (red) for Townsville, Darwin and Hobart is 5.1%, 0% and 41.5% respectively. It is noted that Darwin does not import any electricity from the grid with 0.00% grid imports. </w:t>
      </w:r>
    </w:p>
    <w:p w14:paraId="577CF924" w14:textId="77777777" w:rsidR="00016183" w:rsidRPr="00770A87" w:rsidRDefault="00016183" w:rsidP="00061E33">
      <w:pPr>
        <w:rPr>
          <w:lang w:eastAsia="en-GB"/>
        </w:rPr>
      </w:pPr>
    </w:p>
    <w:p w14:paraId="706EC73F" w14:textId="77777777" w:rsidR="00016183" w:rsidRPr="00770A87" w:rsidRDefault="00016183" w:rsidP="00061E33">
      <w:pPr>
        <w:rPr>
          <w:lang w:eastAsia="en-GB"/>
        </w:rPr>
      </w:pPr>
      <w:r w:rsidRPr="00770A87">
        <w:rPr>
          <w:lang w:eastAsia="en-GB"/>
        </w:rPr>
        <w:t xml:space="preserve">It is affirmed that this 0.00% grid importation of electricity is due to the high solar electricity production which covers the household usage, battery recharging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cover demand. </w:t>
      </w:r>
    </w:p>
    <w:p w14:paraId="64DEAEAD" w14:textId="77777777" w:rsidR="00016183" w:rsidRPr="00770A87" w:rsidRDefault="00016183" w:rsidP="00061E33">
      <w:pPr>
        <w:rPr>
          <w:lang w:eastAsia="en-GB"/>
        </w:rPr>
      </w:pPr>
    </w:p>
    <w:p w14:paraId="4DE0072D" w14:textId="77777777" w:rsidR="00016183" w:rsidRPr="00770A87" w:rsidRDefault="00016183" w:rsidP="00061E33">
      <w:pPr>
        <w:rPr>
          <w:lang w:eastAsia="en-GB"/>
        </w:rPr>
      </w:pPr>
      <w:r w:rsidRPr="00770A87">
        <w:rPr>
          <w:lang w:eastAsia="en-GB"/>
        </w:rPr>
        <w:t xml:space="preserve">Moreover, the values of 42.9% and 47.3% for solar offset in the locations of Townsville and Darwin are approximately the 30% of the load profile which was established earlier. The offset at these two locations are in the forties, while Hobart at 21.7% is lower as a consequence of two reasons. Firstly, the higher daily kWhr usage for a domestic residence; and secondly, the lower PSH and subsequent decreased solar production.  </w:t>
      </w:r>
    </w:p>
    <w:p w14:paraId="1E11CBC2" w14:textId="1BC12D01" w:rsidR="00016183" w:rsidRPr="00770A87" w:rsidRDefault="00016183" w:rsidP="00EE2C2D">
      <w:pPr>
        <w:pStyle w:val="Heading2"/>
      </w:pPr>
      <w:bookmarkStart w:id="560" w:name="_Ref492832841"/>
      <w:bookmarkStart w:id="561" w:name="_Toc494733026"/>
      <w:bookmarkStart w:id="562" w:name="_Toc494793422"/>
      <w:r w:rsidRPr="00770A87">
        <w:lastRenderedPageBreak/>
        <w:t>Economic Payback Potential</w:t>
      </w:r>
      <w:bookmarkEnd w:id="560"/>
      <w:bookmarkEnd w:id="561"/>
      <w:bookmarkEnd w:id="562"/>
    </w:p>
    <w:p w14:paraId="2BC2876D" w14:textId="095BAB4E" w:rsidR="00016183" w:rsidRPr="00770A87" w:rsidRDefault="00016183" w:rsidP="00061E33">
      <w:r w:rsidRPr="00770A87">
        <w:t xml:space="preserve">The following section discuses and analyses the output financial figures shown in </w:t>
      </w:r>
      <w:r w:rsidR="00770A87">
        <w:t>Table 5-4</w:t>
      </w:r>
      <w:r w:rsidRPr="00770A87">
        <w:t xml:space="preserve"> for each location. The methods and </w:t>
      </w:r>
      <w:r w:rsidR="009562DA">
        <w:t>equations</w:t>
      </w:r>
      <w:r w:rsidRPr="00770A87">
        <w:t xml:space="preserve"> outlined in the Methodology – Economic Calculations </w:t>
      </w:r>
      <w:r w:rsidR="007B2271">
        <w:t xml:space="preserve">(3.10) </w:t>
      </w:r>
      <w:r w:rsidRPr="00770A87">
        <w:t>section are used below.</w:t>
      </w:r>
    </w:p>
    <w:p w14:paraId="60D2320B" w14:textId="77777777" w:rsidR="00016183" w:rsidRPr="00770A87" w:rsidRDefault="00016183" w:rsidP="00061E33"/>
    <w:p w14:paraId="7AD6BAD7" w14:textId="0E01E601" w:rsidR="00016183" w:rsidRPr="00770A87" w:rsidRDefault="00016183" w:rsidP="00061E33">
      <w:r w:rsidRPr="00770A87">
        <w:t>The ALCC ($/kWhr) was calculated using the LCC outlined in the</w:t>
      </w:r>
      <w:r w:rsidR="007B2271">
        <w:t xml:space="preserve"> Methodology (</w:t>
      </w:r>
      <w:r w:rsidR="00770A87">
        <w:t>3.10</w:t>
      </w:r>
      <w:r w:rsidR="009562DA">
        <w:t>.3</w:t>
      </w:r>
      <w:r w:rsidRPr="00770A87">
        <w:t xml:space="preserve">) and the </w:t>
      </w:r>
      <w:r w:rsidR="009562DA">
        <w:t>equation</w:t>
      </w:r>
      <w:r w:rsidRPr="00770A87">
        <w:t xml:space="preserve"> (3-6). The ALCC is a means to compare two projects that do not have the same lifespan, making the LCC’s incomparable; so, a comparison on an annualised basis is necessary. The ALCC was used instead of the LCC to compare these projects, as the provision for different lifespans of projects was incorporated into the Solar Solution; hence, the ALCC was selected as output from the Solar Solution. The ALCC in these instances incorporated a battery replacement at 10 years which was fused into the LCC. </w:t>
      </w:r>
    </w:p>
    <w:p w14:paraId="1ACACB0F" w14:textId="77777777" w:rsidR="00016183" w:rsidRPr="00770A87" w:rsidRDefault="00016183" w:rsidP="00061E33"/>
    <w:p w14:paraId="70DCC926" w14:textId="64DAD025" w:rsidR="00016183" w:rsidRPr="00770A87" w:rsidRDefault="00016183" w:rsidP="00061E33">
      <w:r w:rsidRPr="00770A87">
        <w:t>The ANN-PMT was selected as an output for financial analysis and incorporated three different mo</w:t>
      </w:r>
      <w:r w:rsidR="009562DA">
        <w:t>rtgage rates of 1%, 3.5% and 6%</w:t>
      </w:r>
      <w:r w:rsidRPr="00770A87">
        <w:t>. The rates were split into optimistic (1%), likely (3.5%) and pessimistic (6%) to give a broad analysis of potential payment schemes and mortgage climates, as these significantly affect the cost of electricity.</w:t>
      </w:r>
    </w:p>
    <w:p w14:paraId="611DBAAD" w14:textId="77777777" w:rsidR="00016183" w:rsidRPr="00770A87" w:rsidRDefault="00016183" w:rsidP="00061E33"/>
    <w:p w14:paraId="4C8F7310" w14:textId="107A02B5" w:rsidR="00016183" w:rsidRPr="00770A87" w:rsidRDefault="00016183" w:rsidP="00061E33">
      <w:r w:rsidRPr="00770A87">
        <w:t xml:space="preserve">The ANN-PMT and ALCC were calculated on a $/kWhr basis over their lifetimes using the </w:t>
      </w:r>
      <w:r w:rsidR="009562DA">
        <w:t>equations</w:t>
      </w:r>
      <w:r w:rsidRPr="00770A87">
        <w:t xml:space="preserve"> (3-6, 3-7)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363DFC16" w14:textId="77777777" w:rsidR="00016183" w:rsidRPr="00770A87" w:rsidRDefault="00016183" w:rsidP="00061E33"/>
    <w:p w14:paraId="02FCB894" w14:textId="77777777" w:rsidR="00016183" w:rsidRPr="00770A87" w:rsidRDefault="00016183" w:rsidP="00061E33">
      <w:r w:rsidRPr="00770A87">
        <w:t xml:space="preserve">Considering that QLD’s energy provider (Ergon Energy) charges $0.27071/kWhr, it sets the benchmark for the cost of electricity comparisons in QLD. Using this as a reference, it disqualifies the likely and pessimistic values for ANN-PMT in Hobart, which are above at $0.27071 at $0.2872 and $0.3558. </w:t>
      </w:r>
    </w:p>
    <w:p w14:paraId="3441BE6A" w14:textId="77777777" w:rsidR="00016183" w:rsidRPr="00770A87" w:rsidRDefault="00016183" w:rsidP="00061E33"/>
    <w:p w14:paraId="5932A846" w14:textId="77777777" w:rsidR="00016183" w:rsidRDefault="00016183" w:rsidP="00061E33">
      <w:r w:rsidRPr="00770A87">
        <w:t>The ALCC cost price of electricity is for money that is not financed from a bank i.e. cash or savings; it is an economically viable production strategy for the locations, as they are all below $0.23, which is $0.04/kWhr below the benchmark of $0.27071. The ALCC cost price in Darwin is $0.1469 which is approximately half the cost of the benchmark cost of electricity.</w:t>
      </w:r>
    </w:p>
    <w:p w14:paraId="088C5B33" w14:textId="77777777" w:rsidR="003340DB" w:rsidRPr="00770A87" w:rsidRDefault="003340DB" w:rsidP="00061E33"/>
    <w:p w14:paraId="2541DDD4" w14:textId="2F7E39D9" w:rsidR="00F55446" w:rsidRDefault="00F55446" w:rsidP="00061E33">
      <w:pPr>
        <w:pStyle w:val="TablesCap"/>
      </w:pPr>
      <w:bookmarkStart w:id="563" w:name="_Toc494733054"/>
      <w:bookmarkStart w:id="564" w:name="_Toc494793042"/>
      <w:r>
        <w:lastRenderedPageBreak/>
        <w:t xml:space="preserve">Table </w:t>
      </w:r>
      <w:fldSimple w:instr=" STYLEREF 1 \s ">
        <w:r w:rsidR="00501050">
          <w:rPr>
            <w:noProof/>
          </w:rPr>
          <w:t>6</w:t>
        </w:r>
      </w:fldSimple>
      <w:r>
        <w:noBreakHyphen/>
      </w:r>
      <w:fldSimple w:instr=" SEQ Table \* ARABIC \s 1 ">
        <w:r w:rsidR="00501050">
          <w:rPr>
            <w:noProof/>
          </w:rPr>
          <w:t>1</w:t>
        </w:r>
      </w:fldSimple>
      <w:r>
        <w:t xml:space="preserve"> - Average Financial Figures for Each Location</w:t>
      </w:r>
      <w:bookmarkEnd w:id="563"/>
      <w:bookmarkEnd w:id="564"/>
    </w:p>
    <w:tbl>
      <w:tblPr>
        <w:tblpPr w:leftFromText="187" w:rightFromText="187" w:vertAnchor="text" w:horzAnchor="margin" w:tblpXSpec="center" w:tblpY="15"/>
        <w:tblW w:w="80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4"/>
        <w:gridCol w:w="2132"/>
      </w:tblGrid>
      <w:tr w:rsidR="00016183" w:rsidRPr="00770A87" w14:paraId="20763233" w14:textId="77777777" w:rsidTr="00183E56">
        <w:trPr>
          <w:trHeight w:val="564"/>
        </w:trPr>
        <w:tc>
          <w:tcPr>
            <w:tcW w:w="5954" w:type="dxa"/>
            <w:shd w:val="clear" w:color="auto" w:fill="F2F2F2" w:themeFill="background1" w:themeFillShade="F2"/>
            <w:vAlign w:val="center"/>
            <w:hideMark/>
          </w:tcPr>
          <w:p w14:paraId="314C601A" w14:textId="77777777" w:rsidR="00016183" w:rsidRPr="00770A87" w:rsidRDefault="00016183" w:rsidP="00061E33">
            <w:pPr>
              <w:pStyle w:val="TabHead"/>
            </w:pPr>
            <w:r w:rsidRPr="00770A87">
              <w:t>Economic Option</w:t>
            </w:r>
          </w:p>
        </w:tc>
        <w:tc>
          <w:tcPr>
            <w:tcW w:w="2132" w:type="dxa"/>
            <w:shd w:val="clear" w:color="auto" w:fill="F2F2F2" w:themeFill="background1" w:themeFillShade="F2"/>
            <w:vAlign w:val="center"/>
            <w:hideMark/>
          </w:tcPr>
          <w:p w14:paraId="5A0F8535" w14:textId="77777777" w:rsidR="00016183" w:rsidRPr="00770A87" w:rsidRDefault="00016183" w:rsidP="00061E33">
            <w:pPr>
              <w:pStyle w:val="TabHead"/>
            </w:pPr>
            <w:r w:rsidRPr="00770A87">
              <w:t xml:space="preserve">Average </w:t>
            </w:r>
          </w:p>
        </w:tc>
      </w:tr>
      <w:tr w:rsidR="00016183" w:rsidRPr="00770A87" w14:paraId="5326F3E2" w14:textId="77777777" w:rsidTr="00183E56">
        <w:trPr>
          <w:trHeight w:val="564"/>
        </w:trPr>
        <w:tc>
          <w:tcPr>
            <w:tcW w:w="5954" w:type="dxa"/>
            <w:vAlign w:val="center"/>
            <w:hideMark/>
          </w:tcPr>
          <w:p w14:paraId="7170903D" w14:textId="77777777" w:rsidR="00016183" w:rsidRPr="00770A87" w:rsidRDefault="00016183" w:rsidP="00061E33">
            <w:pPr>
              <w:pStyle w:val="TabBod"/>
            </w:pPr>
            <w:r w:rsidRPr="00770A87">
              <w:t>Annualised Life Cycle Cost ($/kWhr)</w:t>
            </w:r>
          </w:p>
        </w:tc>
        <w:tc>
          <w:tcPr>
            <w:tcW w:w="2132" w:type="dxa"/>
            <w:noWrap/>
            <w:vAlign w:val="center"/>
            <w:hideMark/>
          </w:tcPr>
          <w:p w14:paraId="065A5978" w14:textId="77777777" w:rsidR="00016183" w:rsidRPr="00770A87" w:rsidRDefault="00016183" w:rsidP="00061E33">
            <w:pPr>
              <w:pStyle w:val="TabBod"/>
            </w:pPr>
            <w:r w:rsidRPr="00770A87">
              <w:t>0.1768</w:t>
            </w:r>
          </w:p>
        </w:tc>
      </w:tr>
      <w:tr w:rsidR="00016183" w:rsidRPr="00770A87" w14:paraId="5B90B427" w14:textId="77777777" w:rsidTr="00183E56">
        <w:trPr>
          <w:trHeight w:val="564"/>
        </w:trPr>
        <w:tc>
          <w:tcPr>
            <w:tcW w:w="5954" w:type="dxa"/>
            <w:vAlign w:val="center"/>
            <w:hideMark/>
          </w:tcPr>
          <w:p w14:paraId="18671426" w14:textId="77777777" w:rsidR="00016183" w:rsidRPr="00770A87" w:rsidRDefault="00016183" w:rsidP="00061E33">
            <w:pPr>
              <w:pStyle w:val="TabBod"/>
            </w:pPr>
            <w:r w:rsidRPr="00770A87">
              <w:t>Annual Payment - Optimistic ($/kWhr)</w:t>
            </w:r>
          </w:p>
        </w:tc>
        <w:tc>
          <w:tcPr>
            <w:tcW w:w="2132" w:type="dxa"/>
            <w:noWrap/>
            <w:vAlign w:val="center"/>
            <w:hideMark/>
          </w:tcPr>
          <w:p w14:paraId="457CB0A0" w14:textId="77777777" w:rsidR="00016183" w:rsidRPr="00770A87" w:rsidRDefault="00016183" w:rsidP="00061E33">
            <w:pPr>
              <w:pStyle w:val="TabBod"/>
            </w:pPr>
            <w:r w:rsidRPr="00770A87">
              <w:t>0.1791</w:t>
            </w:r>
          </w:p>
        </w:tc>
      </w:tr>
      <w:tr w:rsidR="00016183" w:rsidRPr="00770A87" w14:paraId="19C8ECA5" w14:textId="77777777" w:rsidTr="00183E56">
        <w:trPr>
          <w:trHeight w:val="564"/>
        </w:trPr>
        <w:tc>
          <w:tcPr>
            <w:tcW w:w="5954" w:type="dxa"/>
            <w:vAlign w:val="center"/>
            <w:hideMark/>
          </w:tcPr>
          <w:p w14:paraId="595C27B0" w14:textId="77777777" w:rsidR="00016183" w:rsidRPr="00770A87" w:rsidRDefault="00016183" w:rsidP="00061E33">
            <w:pPr>
              <w:pStyle w:val="TabBod"/>
            </w:pPr>
            <w:r w:rsidRPr="00770A87">
              <w:t>Annual Payment - Likely ($/kWhr)</w:t>
            </w:r>
          </w:p>
        </w:tc>
        <w:tc>
          <w:tcPr>
            <w:tcW w:w="2132" w:type="dxa"/>
            <w:noWrap/>
            <w:vAlign w:val="center"/>
            <w:hideMark/>
          </w:tcPr>
          <w:p w14:paraId="3F6B7DE1" w14:textId="77777777" w:rsidR="00016183" w:rsidRPr="00770A87" w:rsidRDefault="00016183" w:rsidP="00061E33">
            <w:pPr>
              <w:pStyle w:val="TabBod"/>
            </w:pPr>
            <w:r w:rsidRPr="00770A87">
              <w:t>0.2274</w:t>
            </w:r>
          </w:p>
        </w:tc>
      </w:tr>
      <w:tr w:rsidR="00016183" w:rsidRPr="00770A87" w14:paraId="6D677AC6" w14:textId="77777777" w:rsidTr="00183E56">
        <w:trPr>
          <w:trHeight w:val="564"/>
        </w:trPr>
        <w:tc>
          <w:tcPr>
            <w:tcW w:w="5954" w:type="dxa"/>
            <w:vAlign w:val="center"/>
            <w:hideMark/>
          </w:tcPr>
          <w:p w14:paraId="4C2B297E" w14:textId="77777777" w:rsidR="00016183" w:rsidRPr="00770A87" w:rsidRDefault="00016183" w:rsidP="00061E33">
            <w:pPr>
              <w:pStyle w:val="TabBod"/>
            </w:pPr>
            <w:r w:rsidRPr="00770A87">
              <w:t>Annual Payment - Pessimistic ($/kWhr)</w:t>
            </w:r>
          </w:p>
        </w:tc>
        <w:tc>
          <w:tcPr>
            <w:tcW w:w="2132" w:type="dxa"/>
            <w:noWrap/>
            <w:vAlign w:val="center"/>
            <w:hideMark/>
          </w:tcPr>
          <w:p w14:paraId="2EE39F6A" w14:textId="77777777" w:rsidR="00016183" w:rsidRPr="00770A87" w:rsidRDefault="00016183" w:rsidP="00061E33">
            <w:pPr>
              <w:pStyle w:val="TabBod"/>
            </w:pPr>
            <w:r w:rsidRPr="00770A87">
              <w:t>0.2817</w:t>
            </w:r>
          </w:p>
        </w:tc>
      </w:tr>
    </w:tbl>
    <w:p w14:paraId="35DDF2E5" w14:textId="77777777" w:rsidR="00016183" w:rsidRPr="00770A87" w:rsidRDefault="00016183" w:rsidP="00061E33"/>
    <w:p w14:paraId="0AE07257" w14:textId="00B98A4E" w:rsidR="00016183" w:rsidRPr="00770A87" w:rsidRDefault="00F55446" w:rsidP="00061E33">
      <w:r>
        <w:t xml:space="preserve">Table 6-1 </w:t>
      </w:r>
      <w:r w:rsidR="00016183" w:rsidRPr="00770A87">
        <w:t>shows the average for each location in ALCC, and ANN-PMT with optimistic, likely and pessimistic mortgage rates. The average ALCC $0.1768/kWhr while the average ANN-PMT for an optimistic mortgage rate is $0.1791/kWhr; this is a difference of 0.023 c/kWhr. Under these economic conditions, it is apparent that the difference in cost of electricity is minimal between ALCC and ANN-PMT options, and both are applicable and below the national benchmark cost.</w:t>
      </w:r>
    </w:p>
    <w:p w14:paraId="5F8F27AE" w14:textId="77777777" w:rsidR="00016183" w:rsidRPr="00770A87" w:rsidRDefault="00016183" w:rsidP="00061E33"/>
    <w:p w14:paraId="11F22145" w14:textId="24B7E4C5" w:rsidR="00016183" w:rsidRPr="00770A87" w:rsidRDefault="00016183" w:rsidP="00061E33">
      <w:pPr>
        <w:rPr>
          <w:sz w:val="20"/>
          <w:szCs w:val="20"/>
          <w:lang w:eastAsia="en-GB"/>
        </w:rPr>
      </w:pPr>
      <w:r w:rsidRPr="00770A87">
        <w:t xml:space="preserve">Results from </w:t>
      </w:r>
      <w:r w:rsidRPr="00770A87">
        <w:fldChar w:fldCharType="begin"/>
      </w:r>
      <w:r w:rsidRPr="00770A87">
        <w:instrText xml:space="preserve"> REF _Ref493368795 \h </w:instrText>
      </w:r>
      <w:r w:rsidRPr="00770A87">
        <w:fldChar w:fldCharType="separate"/>
      </w:r>
      <w:r w:rsidR="00501050" w:rsidRPr="00770A87">
        <w:t xml:space="preserve">Table </w:t>
      </w:r>
      <w:r w:rsidR="00501050">
        <w:rPr>
          <w:noProof/>
        </w:rPr>
        <w:t>5</w:t>
      </w:r>
      <w:r w:rsidR="00501050">
        <w:noBreakHyphen/>
      </w:r>
      <w:r w:rsidR="00501050">
        <w:rPr>
          <w:noProof/>
        </w:rPr>
        <w:t>3</w:t>
      </w:r>
      <w:r w:rsidRPr="00770A87">
        <w:fldChar w:fldCharType="end"/>
      </w:r>
      <w:r w:rsidR="00770A87">
        <w:t>4</w:t>
      </w:r>
      <w:r w:rsidRPr="00770A87">
        <w:t xml:space="preserve"> show that as the mortgage rate increases the cost of electricity increases in </w:t>
      </w:r>
      <w:r w:rsidR="00770A87" w:rsidRPr="00770A87">
        <w:t>an</w:t>
      </w:r>
      <w:r w:rsidRPr="00770A87">
        <w:t xml:space="preserve"> ANN-PMT option. The average for ANN-PMT option with a likely rate is $0.2274/kWhr and a pessimistic rate is $0.2817/kWhr. The likely ANN-PMT is still below the benchmark but the pessimistic ANNMT rate is $0.01099/kWhr over.</w:t>
      </w:r>
    </w:p>
    <w:p w14:paraId="10F30C7E" w14:textId="77777777" w:rsidR="00016183" w:rsidRPr="00770A87" w:rsidRDefault="00016183" w:rsidP="00061E33"/>
    <w:p w14:paraId="5732E8A2" w14:textId="77777777" w:rsidR="00016183" w:rsidRPr="00770A87" w:rsidRDefault="00016183" w:rsidP="00061E33">
      <w:r w:rsidRPr="00770A87">
        <w:t xml:space="preserve">The expected savings or Net Savings (NS) were calculated using the daily savings figure and extrapolated to one month, year, 10 years and 20 years by a linear expansion, e.g. daily savings multiplied by 30 for a month, 365 for a year, etc. These values were not adjusted for inflation or discount rate, they are linear extrapolations for analysis. These values represent what would be saved from a normal bill without PV/BES system installed. They incorporate the net gain from the cost of electricity offset by the </w:t>
      </w:r>
      <w:bookmarkStart w:id="565" w:name="_Hlk493358601"/>
      <w:r w:rsidRPr="00770A87">
        <w:t xml:space="preserve">PV/BES </w:t>
      </w:r>
      <w:bookmarkEnd w:id="565"/>
      <w:r w:rsidRPr="00770A87">
        <w:t xml:space="preserve">system. These values do not take into account the cost of the investment or replacement costs. </w:t>
      </w:r>
    </w:p>
    <w:p w14:paraId="571364CB" w14:textId="77777777" w:rsidR="00016183" w:rsidRPr="00770A87" w:rsidRDefault="00016183" w:rsidP="00061E33"/>
    <w:p w14:paraId="1E0EA6B3" w14:textId="77777777" w:rsidR="00016183" w:rsidRPr="00770A87" w:rsidRDefault="00016183" w:rsidP="00061E33">
      <w:r w:rsidRPr="00770A87">
        <w:t>The Expected Savings – Monthly for Townsville, Darwin and Hobart was $166.721, $176.456 and $136.596; the Expected Savings – Yearly was $2,028.4, $21,46.9 and $1,661.9; the Expected Savings – 10 Year Period was $20,284, $21,469 and $16,619; and the Expected Savings – 20 Year Period was $40,569, $42,938 and $33,239. These figures seem high, as for Townsville after a 20-year period the expected savings are $40,569, which appears optimistic and will be discussed in-depth in the next section.</w:t>
      </w:r>
    </w:p>
    <w:p w14:paraId="1DBB4484" w14:textId="5BB35196" w:rsidR="00016183" w:rsidRPr="00770A87" w:rsidRDefault="00770A87" w:rsidP="00061E33">
      <w:r>
        <w:lastRenderedPageBreak/>
        <w:t>Figure</w:t>
      </w:r>
      <w:r w:rsidR="00016183" w:rsidRPr="00770A87">
        <w:t xml:space="preserve"> </w:t>
      </w:r>
      <w:r>
        <w:t xml:space="preserve">5-5, Figure 5-6, and Figure 7-7 </w:t>
      </w:r>
      <w:r w:rsidR="00016183" w:rsidRPr="00770A87">
        <w:t>in the results show the plots of the yearly savings for Townsville, Darwin and Hobart. All three figures show how the cost of electricity is going to rise through inflation and this trend is clearly depicted (red</w:t>
      </w:r>
      <w:r w:rsidR="009562DA">
        <w:t xml:space="preserve">). </w:t>
      </w:r>
      <w:r>
        <w:fldChar w:fldCharType="begin"/>
      </w:r>
      <w:r>
        <w:instrText xml:space="preserve"> REF _Ref494644875 \h </w:instrText>
      </w:r>
      <w:r>
        <w:fldChar w:fldCharType="separate"/>
      </w:r>
      <w:r w:rsidR="00501050">
        <w:t xml:space="preserve">Figure </w:t>
      </w:r>
      <w:r w:rsidR="00501050">
        <w:rPr>
          <w:noProof/>
        </w:rPr>
        <w:t>5</w:t>
      </w:r>
      <w:r w:rsidR="00501050">
        <w:noBreakHyphen/>
      </w:r>
      <w:r w:rsidR="00501050">
        <w:rPr>
          <w:noProof/>
        </w:rPr>
        <w:t>5</w:t>
      </w:r>
      <w:r>
        <w:fldChar w:fldCharType="end"/>
      </w:r>
      <w:r w:rsidR="009562DA">
        <w:t xml:space="preserve"> and </w:t>
      </w:r>
      <w:r>
        <w:fldChar w:fldCharType="begin"/>
      </w:r>
      <w:r>
        <w:instrText xml:space="preserve"> REF _Ref494644877 \h </w:instrText>
      </w:r>
      <w:r>
        <w:fldChar w:fldCharType="separate"/>
      </w:r>
      <w:r w:rsidR="00501050">
        <w:t xml:space="preserve">Figure </w:t>
      </w:r>
      <w:r w:rsidR="00501050">
        <w:rPr>
          <w:noProof/>
        </w:rPr>
        <w:t>5</w:t>
      </w:r>
      <w:r w:rsidR="00501050">
        <w:noBreakHyphen/>
      </w:r>
      <w:r w:rsidR="00501050">
        <w:rPr>
          <w:noProof/>
        </w:rPr>
        <w:t>6</w:t>
      </w:r>
      <w:r>
        <w:fldChar w:fldCharType="end"/>
      </w:r>
      <w:r w:rsidR="009562DA">
        <w:t xml:space="preserve"> </w:t>
      </w:r>
      <w:r w:rsidR="00016183" w:rsidRPr="00770A87">
        <w:t xml:space="preserve">have increasing negative values (green) for the cost of PV/BES – this indicates savings to the customer. This is due to the exportation and the solar feed-in rates which are shown as a negative value and cash inflow. </w:t>
      </w:r>
      <w:r w:rsidR="009562DA">
        <w:t>Figure 5-7</w:t>
      </w:r>
      <w:r w:rsidR="00016183" w:rsidRPr="00770A87">
        <w:t xml:space="preserve"> shows the green PV/BES cost with the red overlapping it, which indicates the cost of the supply of the household with and without the system.</w:t>
      </w:r>
    </w:p>
    <w:p w14:paraId="34403F04" w14:textId="77777777" w:rsidR="00016183" w:rsidRPr="00770A87" w:rsidRDefault="00016183" w:rsidP="00061E33"/>
    <w:p w14:paraId="1FBE45BC" w14:textId="7DC2ADBF" w:rsidR="00016183" w:rsidRPr="00770A87" w:rsidRDefault="00016183" w:rsidP="00061E33">
      <w:bookmarkStart w:id="566" w:name="_Hlk492810686"/>
      <w:r w:rsidRPr="00770A87">
        <w:t xml:space="preserve">SPB period is the length of time required for an investment to recover its initial outlay in terms of profits or savings. This was calculated from the equation </w:t>
      </w:r>
      <w:r w:rsidR="009562DA">
        <w:t>(</w:t>
      </w:r>
      <w:r w:rsidRPr="00770A87">
        <w:t>3-14</w:t>
      </w:r>
      <w:r w:rsidR="009562DA">
        <w:t>)</w:t>
      </w:r>
      <w:r w:rsidRPr="00770A87">
        <w:t xml:space="preserve"> in the Literature Review, which was the cost of the investment divided by the cash flow for one year. Townsville, Darwin and Hobart each had 13.014, 12.296, and 15.885-year payback periods respectively. Hobart was the longest payback period due to the lower latitude causing poor production while coupled with higher daily kWhr usage - which increased imports and subsequently costs.</w:t>
      </w:r>
    </w:p>
    <w:p w14:paraId="6186097F" w14:textId="77777777" w:rsidR="00016183" w:rsidRPr="00770A87" w:rsidRDefault="00016183" w:rsidP="00061E33"/>
    <w:p w14:paraId="6E2742EC" w14:textId="77777777" w:rsidR="00016183" w:rsidRPr="00770A87" w:rsidRDefault="00016183" w:rsidP="00061E33">
      <w:r w:rsidRPr="00770A87">
        <w:t>Whilst the potential savings of a project are critical, it is important to consider the value in the present sum of money, in contrast to some future value it will have when it has been invested at compound interest; this is usually the difference between cash inflows and outflows all discounted from the future. This was why the cost of the project was depicted in the NPV, to give a monetary value of the present worth. The NPV of Townsville, Darwin and Hobart was $16,682.00, $19,742.00, and $7,212.10 correspondingly. This clearly identifies Darwin as having the highest present-day worth; while Hobart was less than 50% of both Townsville’s and Darwin’s NPVs.</w:t>
      </w:r>
    </w:p>
    <w:p w14:paraId="733F4640" w14:textId="77777777" w:rsidR="00016183" w:rsidRPr="00770A87" w:rsidRDefault="00016183" w:rsidP="00061E33"/>
    <w:p w14:paraId="5D770274" w14:textId="7E5C8C06" w:rsidR="00016183" w:rsidRPr="00770A87" w:rsidRDefault="00016183" w:rsidP="00061E33">
      <w:r w:rsidRPr="00770A87">
        <w:t xml:space="preserve">Measuring the profitability was important for budgeting the capital in potential investments for possible clients, which is why the IRR was incorporated into the Solar Solution. The syntax and function to solve for IRR in MATLAB code is “Return = irr(CashFlow)”. This function is not included in most MATLAB versions, so it was coded manually, but the upshot is the compatibility </w:t>
      </w:r>
      <w:r w:rsidR="009562DA">
        <w:t>across all editions. The equation (3-12)</w:t>
      </w:r>
      <w:r w:rsidRPr="00770A87">
        <w:t xml:space="preserve"> which</w:t>
      </w:r>
      <w:r w:rsidR="009562DA">
        <w:t xml:space="preserve"> was coded was outlined in the Methodology</w:t>
      </w:r>
      <w:r w:rsidRPr="00770A87">
        <w:t xml:space="preserve">. </w:t>
      </w:r>
      <w:r w:rsidRPr="00770A87">
        <w:rPr>
          <w:rStyle w:val="tgc"/>
        </w:rPr>
        <w:t>In brief, the IRR is the discount rate that makes the NPV of all cash flows from a particular project equal to zero.</w:t>
      </w:r>
      <w:r w:rsidRPr="00770A87">
        <w:t xml:space="preserve"> </w:t>
      </w:r>
    </w:p>
    <w:p w14:paraId="39A60A10" w14:textId="77777777" w:rsidR="00016183" w:rsidRPr="00770A87" w:rsidRDefault="00016183" w:rsidP="00061E33"/>
    <w:p w14:paraId="2438D9A8" w14:textId="77777777" w:rsidR="00BF72D7" w:rsidRDefault="00016183" w:rsidP="00061E33">
      <w:r w:rsidRPr="00770A87">
        <w:t>Through simulations the Solar Solution yielded for Townsville, Darwin and Hobart an IRR of 4.5967%</w:t>
      </w:r>
    </w:p>
    <w:p w14:paraId="31DCCD33" w14:textId="3402C7DE" w:rsidR="00016183" w:rsidRPr="00770A87" w:rsidRDefault="00016183" w:rsidP="00061E33">
      <w:r w:rsidRPr="00770A87">
        <w:t xml:space="preserve">, 5.3334%, and 2.132%. Remembering that the IRR is often defined as the theoretical discount rate at which the NPV of a cash flow stream becomes zero, and that the discount rate assumed </w:t>
      </w:r>
      <w:r w:rsidRPr="00770A87">
        <w:lastRenderedPageBreak/>
        <w:t xml:space="preserve">in this paper was 4%, the values from 2.1-5.3% are realistic. This is within </w:t>
      </w:r>
      <m:oMath>
        <m:r>
          <w:rPr>
            <w:rFonts w:ascii="Cambria Math" w:hAnsi="Cambria Math"/>
          </w:rPr>
          <m:t>±</m:t>
        </m:r>
      </m:oMath>
      <w:r w:rsidRPr="00770A87">
        <w:t xml:space="preserve"> 2% of the assumed value, and validates the supposition. </w:t>
      </w:r>
    </w:p>
    <w:p w14:paraId="7EB8D8A4" w14:textId="77777777" w:rsidR="00016183" w:rsidRPr="00770A87" w:rsidRDefault="00016183" w:rsidP="00061E33"/>
    <w:p w14:paraId="145C17D9" w14:textId="77777777" w:rsidR="00016183" w:rsidRPr="00770A87" w:rsidRDefault="00016183" w:rsidP="00061E33">
      <w:r w:rsidRPr="00770A87">
        <w:t>The discounted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discounted ROI, and not Simple ROI and the accumulation of the net savings (NS), was due to deciding the time value of money was crucial for accuracy. The change in value of money is important and by not accounting for potential shifts can lead to disingenuous data and results. If a Simple ROI approach was undertaken, then the values would have been positive.</w:t>
      </w:r>
    </w:p>
    <w:p w14:paraId="2C0B9482" w14:textId="2E3A27A1" w:rsidR="00016183" w:rsidRPr="00770A87" w:rsidRDefault="00016183" w:rsidP="00EE2C2D">
      <w:pPr>
        <w:pStyle w:val="Heading2"/>
      </w:pPr>
      <w:bookmarkStart w:id="567" w:name="_Toc494733027"/>
      <w:bookmarkStart w:id="568" w:name="_Toc494793423"/>
      <w:bookmarkEnd w:id="566"/>
      <w:r w:rsidRPr="00770A87">
        <w:t>Assumptions</w:t>
      </w:r>
      <w:bookmarkEnd w:id="567"/>
      <w:bookmarkEnd w:id="568"/>
      <w:r w:rsidRPr="00770A87">
        <w:t xml:space="preserve"> </w:t>
      </w:r>
    </w:p>
    <w:p w14:paraId="534D0D4D" w14:textId="1B545612" w:rsidR="00016183" w:rsidRPr="00770A87" w:rsidRDefault="00016183" w:rsidP="00061E33">
      <w:r w:rsidRPr="00770A87">
        <w:t xml:space="preserve">As mentioned previously in the </w:t>
      </w:r>
      <w:r w:rsidRPr="00770A87">
        <w:fldChar w:fldCharType="begin"/>
      </w:r>
      <w:r w:rsidRPr="00770A87">
        <w:instrText xml:space="preserve"> REF _Ref492832841 \w \h  \* MERGEFORMAT </w:instrText>
      </w:r>
      <w:r w:rsidRPr="00770A87">
        <w:fldChar w:fldCharType="separate"/>
      </w:r>
      <w:r w:rsidR="00501050">
        <w:t>6.3</w:t>
      </w:r>
      <w:r w:rsidRPr="00770A87">
        <w:fldChar w:fldCharType="end"/>
      </w:r>
      <w:r w:rsidRPr="00770A87">
        <w:t xml:space="preserve"> </w:t>
      </w:r>
      <w:r w:rsidRPr="00770A87">
        <w:fldChar w:fldCharType="begin"/>
      </w:r>
      <w:r w:rsidRPr="00770A87">
        <w:instrText xml:space="preserve"> REF _Ref492832841 \h  \* MERGEFORMAT </w:instrText>
      </w:r>
      <w:r w:rsidRPr="00770A87">
        <w:fldChar w:fldCharType="separate"/>
      </w:r>
      <w:r w:rsidR="00501050" w:rsidRPr="00770A87">
        <w:t>Economic Payback Potential</w:t>
      </w:r>
      <w:r w:rsidRPr="00770A87">
        <w:fldChar w:fldCharType="end"/>
      </w:r>
      <w:r w:rsidRPr="00770A87">
        <w:t xml:space="preserve"> section, the values for the discount rate, mortgage rates and inflation rate were assumed. The inflation rate was set to 3%, the mortgage rate was 1%, 3.5% and 6%, and the discount rate was 4%. </w:t>
      </w:r>
    </w:p>
    <w:p w14:paraId="4E042727" w14:textId="77777777" w:rsidR="00016183" w:rsidRPr="00770A87" w:rsidRDefault="00016183" w:rsidP="00061E33"/>
    <w:p w14:paraId="105ED764" w14:textId="77777777" w:rsidR="00016183" w:rsidRPr="00770A87" w:rsidRDefault="00016183" w:rsidP="00061E33">
      <w:r w:rsidRPr="00770A87">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2179D11A" w14:textId="77777777" w:rsidR="00016183" w:rsidRPr="00770A87" w:rsidRDefault="00016183" w:rsidP="00061E33"/>
    <w:p w14:paraId="595787A5" w14:textId="0CED76CC" w:rsidR="00016183" w:rsidRPr="00770A87" w:rsidRDefault="00016183" w:rsidP="00061E33">
      <w:r w:rsidRPr="00770A87">
        <w:t xml:space="preserve">Lifetime expectancy for the solar system was set at 20 years for the simulations but the Solar Solution could be changed to 25 years. This assumption was derived from </w:t>
      </w:r>
      <w:r w:rsidRPr="00770A87">
        <w:fldChar w:fldCharType="begin"/>
      </w:r>
      <w:r w:rsidRPr="00770A87">
        <w:instrText xml:space="preserve"> REF _Ref492834849 \r \h  \* MERGEFORMAT </w:instrText>
      </w:r>
      <w:r w:rsidRPr="00770A87">
        <w:fldChar w:fldCharType="separate"/>
      </w:r>
      <w:r w:rsidR="00501050">
        <w:t>2.3.8</w:t>
      </w:r>
      <w:r w:rsidRPr="00770A87">
        <w:fldChar w:fldCharType="end"/>
      </w:r>
      <w:r w:rsidRPr="00770A87">
        <w:t xml:space="preserve"> </w:t>
      </w:r>
      <w:r w:rsidRPr="00770A87">
        <w:fldChar w:fldCharType="begin"/>
      </w:r>
      <w:r w:rsidRPr="00770A87">
        <w:instrText xml:space="preserve"> REF _Ref492834828 \h  \* MERGEFORMAT </w:instrText>
      </w:r>
      <w:r w:rsidRPr="00770A87">
        <w:fldChar w:fldCharType="separate"/>
      </w:r>
      <w:r w:rsidR="00501050" w:rsidRPr="00770A87">
        <w:t>Costs of PV</w:t>
      </w:r>
      <w:r w:rsidRPr="00770A87">
        <w:fldChar w:fldCharType="end"/>
      </w:r>
      <w:r w:rsidRPr="00770A87">
        <w:t xml:space="preserve"> from the Literature Review which stated that systems generally last 25 years. 20 years was deemed an acceptable assumption as the batteries were only guaranteed for 20 years, and thus, this incorporated an offset for PV operating degradation which was not included.</w:t>
      </w:r>
    </w:p>
    <w:p w14:paraId="0DFB9D6F" w14:textId="77777777" w:rsidR="00016183" w:rsidRPr="00770A87" w:rsidRDefault="00016183" w:rsidP="00061E33"/>
    <w:p w14:paraId="08D372A9" w14:textId="77777777" w:rsidR="00016183" w:rsidRPr="00770A87" w:rsidRDefault="00016183" w:rsidP="00061E33">
      <w:r w:rsidRPr="00770A87">
        <w:t>The tariff rate was arbitrarily assigned the value of 27.74 c/</w:t>
      </w:r>
      <w:bookmarkStart w:id="569" w:name="_Hlk493359006"/>
      <w:r w:rsidRPr="00770A87">
        <w:t>kWhr</w:t>
      </w:r>
      <w:bookmarkEnd w:id="569"/>
      <w:r w:rsidRPr="00770A87">
        <w:t xml:space="preserve"> as this was similar to Ergon Energy’s tariff 11 rate of 27.071 c/ kWhr. The solar feed-in rate was similarly based off Ergon Energy’s 7.448 c/kWhr at 7.774 c/kWhr. This rate was assumed to not change over the 20-year period which is not likely the case. This was why a small increase was combined into the rates.</w:t>
      </w:r>
    </w:p>
    <w:p w14:paraId="32E26DE0" w14:textId="77777777" w:rsidR="00016183" w:rsidRPr="00770A87" w:rsidRDefault="00016183" w:rsidP="00061E33"/>
    <w:p w14:paraId="339DF1DC" w14:textId="77777777" w:rsidR="00016183" w:rsidRPr="00770A87" w:rsidRDefault="00016183" w:rsidP="00061E33">
      <w:r w:rsidRPr="00770A87">
        <w:lastRenderedPageBreak/>
        <w:t>The assumption of the battery being replaced at 10 years was founded in the data sheet for the Telsa Powerwall 2 and the 10-year guarantee. This gives the customer a guarantee of 20 years for the assumed cost price of the batteries. The cost of the second battery was not discounted, inflated or trended for the tenth year, but instead assumed to be equal to the cost of the initial battery. This assumption was used in the ALCC. The decreasing cost of a battery was assumed to offset the inflation rate. The battery was assumed to be fully charge to its capacity at the end of each day.</w:t>
      </w:r>
    </w:p>
    <w:p w14:paraId="4D544356" w14:textId="77777777" w:rsidR="00016183" w:rsidRPr="00770A87" w:rsidRDefault="00016183" w:rsidP="00061E33"/>
    <w:p w14:paraId="34A81FD9" w14:textId="384B0464" w:rsidR="00016183" w:rsidRPr="00770A87" w:rsidRDefault="00016183" w:rsidP="00061E33">
      <w:r w:rsidRPr="00770A87">
        <w:t>Equal cash inflows for the calculation of the SPB period were assumed. The cash flows were not adjusted due to the difficulty in assuming the change in price of electricity rates, inflation, discount</w:t>
      </w:r>
      <w:r w:rsidR="009562DA">
        <w:t>,</w:t>
      </w:r>
      <w:r w:rsidRPr="00770A87">
        <w:t xml:space="preserve"> and future costs. Thus, the SPB was selected to minimise necessary assumptions and potential margins of error. </w:t>
      </w:r>
    </w:p>
    <w:p w14:paraId="30DA86FF" w14:textId="77777777" w:rsidR="00016183" w:rsidRPr="00770A87" w:rsidRDefault="00016183" w:rsidP="00061E33"/>
    <w:p w14:paraId="4A79C332" w14:textId="77777777" w:rsidR="00016183" w:rsidRPr="00770A87" w:rsidRDefault="00016183" w:rsidP="00061E33">
      <w:r w:rsidRPr="00770A87">
        <w:t>Whilst calculating the LCC for the project, several assumptions and trade-offs were made. The salvage cost of the PV/BES system were assumed to be equal to the degradation costs for the system; as the viability of the salvage of PV systems is not well established. The maintenance costs of PV and the battery were assumed to be equal to the recyclability costs. Figures for the salvage costs and recyclability costs are hard to estimate, which is why the trade-offs were opted over unreliable data. The degradation of the PV/BES system was factored into the unadjusted cost of the second battery, as a precautionary measure.</w:t>
      </w:r>
    </w:p>
    <w:p w14:paraId="3C4237D8" w14:textId="04EAA65A" w:rsidR="00016183" w:rsidRPr="00770A87" w:rsidRDefault="00016183" w:rsidP="00EE2C2D">
      <w:pPr>
        <w:pStyle w:val="Heading2"/>
      </w:pPr>
      <w:bookmarkStart w:id="570" w:name="_Toc494733028"/>
      <w:bookmarkStart w:id="571" w:name="_Toc494793424"/>
      <w:r w:rsidRPr="00770A87">
        <w:t>Limitations in MATLAB Modelling</w:t>
      </w:r>
      <w:bookmarkEnd w:id="570"/>
      <w:bookmarkEnd w:id="571"/>
    </w:p>
    <w:p w14:paraId="53653BC6" w14:textId="30906ACE" w:rsidR="00016183" w:rsidRPr="00770A87" w:rsidRDefault="00016183" w:rsidP="00061E33">
      <w:pPr>
        <w:pStyle w:val="NormalWeb"/>
      </w:pPr>
      <w:r w:rsidRPr="00770A87">
        <w:t>The Solar Solution has several limitations which could not be circumvented due to access restrictions, data, time</w:t>
      </w:r>
      <w:r w:rsidR="009562DA">
        <w:t>,</w:t>
      </w:r>
      <w:r w:rsidRPr="00770A87">
        <w:t xml:space="preserve"> and resource constraints. These limitations are highlighted in the following section. </w:t>
      </w:r>
    </w:p>
    <w:p w14:paraId="6DB300C1" w14:textId="77777777" w:rsidR="00016183" w:rsidRPr="00770A87" w:rsidRDefault="00016183" w:rsidP="00061E33">
      <w:pPr>
        <w:pStyle w:val="NormalWeb"/>
      </w:pPr>
    </w:p>
    <w:p w14:paraId="0730E68D" w14:textId="77777777" w:rsidR="00016183" w:rsidRPr="00770A87" w:rsidRDefault="00016183" w:rsidP="00061E33">
      <w:pPr>
        <w:pStyle w:val="NormalWeb"/>
      </w:pPr>
      <w:r w:rsidRPr="00770A87">
        <w:t xml:space="preserve">The data which was used from NASA </w:t>
      </w:r>
      <w:r w:rsidRPr="00770A87">
        <w:fldChar w:fldCharType="begin"/>
      </w:r>
      <w:r w:rsidRPr="00770A87">
        <w:instrText xml:space="preserve"> ADDIN EN.CITE &lt;EndNote&gt;&lt;Cite&gt;&lt;Author&gt;NASA&lt;/Author&gt;&lt;Year&gt;2017&lt;/Year&gt;&lt;RecNum&gt;179&lt;/RecNum&gt;&lt;DisplayText&gt;[106]&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Pr="00770A87">
        <w:fldChar w:fldCharType="separate"/>
      </w:r>
      <w:r w:rsidRPr="00770A87">
        <w:t>[106]</w:t>
      </w:r>
      <w:r w:rsidRPr="00770A87">
        <w:fldChar w:fldCharType="end"/>
      </w:r>
      <w:r w:rsidRPr="00770A87">
        <w:t xml:space="preserve"> for the PSH is not an updating resource. The data is static and saved in a.mat file. If the data were updated then the Solar Solution would not have access and lose accuracy. A solution would be to have the Solar Solution continually updating periodically. This solution would be applicable to the daily usag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This data is subject to the same static nature as the NASA data; a similar solution would be recommended. </w:t>
      </w:r>
    </w:p>
    <w:p w14:paraId="7A095B34" w14:textId="77777777" w:rsidR="00016183" w:rsidRPr="00770A87" w:rsidRDefault="00016183" w:rsidP="00061E33">
      <w:pPr>
        <w:pStyle w:val="NormalWeb"/>
      </w:pPr>
    </w:p>
    <w:p w14:paraId="53FCCBA2" w14:textId="77777777" w:rsidR="00016183" w:rsidRPr="00770A87" w:rsidRDefault="00016183" w:rsidP="00061E33">
      <w:pPr>
        <w:pStyle w:val="NormalWeb"/>
        <w:rPr>
          <w:lang w:eastAsia="en-GB"/>
        </w:rPr>
      </w:pPr>
      <w:r w:rsidRPr="00770A87">
        <w:t xml:space="preserve">The data from the Australian Government </w:t>
      </w:r>
      <w:r w:rsidRPr="00770A87">
        <w:fldChar w:fldCharType="begin"/>
      </w:r>
      <w:r w:rsidRPr="00770A87">
        <w:instrText xml:space="preserve"> ADDIN EN.CITE &lt;EndNote&gt;&lt;Cite&gt;&lt;Author&gt;Government&lt;/Author&gt;&lt;Year&gt;2017&lt;/Year&gt;&lt;RecNum&gt;91&lt;/RecNum&gt;&lt;DisplayText&gt;[89]&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Pr="00770A87">
        <w:fldChar w:fldCharType="separate"/>
      </w:r>
      <w:r w:rsidRPr="00770A87">
        <w:t>[89]</w:t>
      </w:r>
      <w:r w:rsidRPr="00770A87">
        <w:fldChar w:fldCharType="end"/>
      </w:r>
      <w:r w:rsidRPr="00770A87">
        <w:t xml:space="preserve"> did not benchmark data for gas mains in many locations. This is not an issue with the Solar Solution but access to reliable data for gas connected residential households around Australia was non-existent. </w:t>
      </w:r>
      <w:r w:rsidRPr="00770A87">
        <w:rPr>
          <w:lang w:eastAsia="en-GB"/>
        </w:rPr>
        <w:t xml:space="preserve">Access to the most recent </w:t>
      </w:r>
      <w:r w:rsidRPr="00770A87">
        <w:rPr>
          <w:lang w:eastAsia="en-GB"/>
        </w:rPr>
        <w:lastRenderedPageBreak/>
        <w:t xml:space="preserve">data for irradiance, prices, efficiencies and sizes may be an issue and will affect the outcomes associated with the </w:t>
      </w:r>
      <w:r w:rsidRPr="00770A87">
        <w:t>Solar Solution</w:t>
      </w:r>
      <w:r w:rsidRPr="00770A87">
        <w:rPr>
          <w:lang w:eastAsia="en-GB"/>
        </w:rPr>
        <w:t>.</w:t>
      </w:r>
    </w:p>
    <w:p w14:paraId="241CD581" w14:textId="77777777" w:rsidR="00016183" w:rsidRPr="00770A87" w:rsidRDefault="00016183" w:rsidP="00061E33">
      <w:pPr>
        <w:pStyle w:val="NormalWeb"/>
      </w:pPr>
    </w:p>
    <w:p w14:paraId="01376C91" w14:textId="77777777" w:rsidR="00016183" w:rsidRPr="00770A87" w:rsidRDefault="00016183" w:rsidP="00061E33">
      <w:pPr>
        <w:pStyle w:val="NormalWeb"/>
      </w:pPr>
      <w:r w:rsidRPr="00770A87">
        <w:t>Accuracy is important for all estimations and by using a set tariff rate for each location it was affected. By tailoring the input data to each location, energy supplier and tariff, an enhanced estimation would be affected. This set tariff rate would allow the amount entered in the bill entry prompt to accurately back calculate the average usage.</w:t>
      </w:r>
    </w:p>
    <w:p w14:paraId="464C9AB7" w14:textId="77777777" w:rsidR="00016183" w:rsidRPr="00770A87" w:rsidRDefault="00016183" w:rsidP="00061E33">
      <w:pPr>
        <w:pStyle w:val="NormalWeb"/>
      </w:pPr>
    </w:p>
    <w:p w14:paraId="03D8467C" w14:textId="77777777" w:rsidR="00016183" w:rsidRPr="00770A87" w:rsidRDefault="00016183" w:rsidP="00061E33">
      <w:pPr>
        <w:pStyle w:val="NormalWeb"/>
      </w:pPr>
      <w:r w:rsidRPr="00770A87">
        <w:t>Although tailoring each location for the energy provider would render estimations improved, the reality is that the Solar Solution only works with flat-rate tariffs. If all rates could be used for time of use, block tariffs and fixed daily ‘supply charges’ or electricity retailer discounts (e.g. ‘pay on time’ and ‘direct debit’ discounts) then the Solar Solution would have a reduced margin of error.</w:t>
      </w:r>
    </w:p>
    <w:p w14:paraId="1B14C67C" w14:textId="77777777" w:rsidR="00016183" w:rsidRPr="00770A87" w:rsidRDefault="00016183" w:rsidP="00061E33">
      <w:pPr>
        <w:pStyle w:val="NormalWeb"/>
      </w:pPr>
    </w:p>
    <w:p w14:paraId="070F48CF" w14:textId="77777777" w:rsidR="00016183" w:rsidRPr="00770A87" w:rsidRDefault="00016183" w:rsidP="00061E33">
      <w:pPr>
        <w:pStyle w:val="NormalWeb"/>
      </w:pPr>
      <w:r w:rsidRPr="00770A87">
        <w:t xml:space="preserve">Load profiling of households is a method to predict the expenditure of electricity during the day. The Solar Solution currently only judges the electricity used daily by the amount entered by the user. If several scenarios were predicated (e.g. peak at night, peak at morning, double peak or constant) then perhaps the accuracy could be improved. </w:t>
      </w:r>
    </w:p>
    <w:p w14:paraId="7068E4CB" w14:textId="77777777" w:rsidR="00016183" w:rsidRPr="00770A87" w:rsidRDefault="00016183" w:rsidP="00061E33">
      <w:pPr>
        <w:pStyle w:val="NormalWeb"/>
      </w:pPr>
    </w:p>
    <w:p w14:paraId="031E3769" w14:textId="77777777" w:rsidR="00016183" w:rsidRPr="00770A87" w:rsidRDefault="00016183" w:rsidP="00061E33">
      <w:pPr>
        <w:pStyle w:val="NormalWeb"/>
      </w:pPr>
      <w:r w:rsidRPr="00770A87">
        <w:t>Despite this study only using a northern orientation for each location, the Solar Solution did not possess the ability to use arrays with differing orientations. This was partly due to the data supplied from NASA, which was north-orientated. The Literature Review (Section 2.3) examined the lack of information for differing orientations and their effects on PV performance.</w:t>
      </w:r>
    </w:p>
    <w:p w14:paraId="39406DC5" w14:textId="77777777" w:rsidR="00016183" w:rsidRPr="00770A87" w:rsidRDefault="00016183" w:rsidP="00061E33">
      <w:pPr>
        <w:pStyle w:val="NormalWeb"/>
      </w:pPr>
    </w:p>
    <w:p w14:paraId="77BFE200" w14:textId="77777777" w:rsidR="00016183" w:rsidRPr="00770A87" w:rsidRDefault="00016183" w:rsidP="00061E33">
      <w:pPr>
        <w:pStyle w:val="NormalWeb"/>
      </w:pPr>
      <w:r w:rsidRPr="00770A87">
        <w:t>Dual arrays were capable of being entered into the Solar Solution, but as mentioned above the ability to have different orientations was not possible; if two arrays were installed in a household then the total combined kilowattage would be used for the sizing, e.g. two 2.5 kW arrays would be combined to a 5kW system. This is only a true approximation if they were both orientated true north.</w:t>
      </w:r>
    </w:p>
    <w:p w14:paraId="174E1D21" w14:textId="77777777" w:rsidR="00016183" w:rsidRPr="00770A87" w:rsidRDefault="00016183" w:rsidP="00061E33">
      <w:pPr>
        <w:pStyle w:val="NormalWeb"/>
      </w:pPr>
    </w:p>
    <w:p w14:paraId="2AC029AC" w14:textId="77777777" w:rsidR="00016183" w:rsidRPr="00770A87" w:rsidRDefault="00016183" w:rsidP="00061E33">
      <w:pPr>
        <w:pStyle w:val="NormalWeb"/>
      </w:pPr>
      <w:r w:rsidRPr="00770A87">
        <w:t>A linear approximation was used to calculate the PSH from the NASA data for households with differing roof tilt angles. This approximation may not be entirely valid as it is mapping a degree based value to a linear value. Although not entirely correct, the net result of error would be negligible as the optimum tilt angles are recorded in the NASA data.</w:t>
      </w:r>
    </w:p>
    <w:p w14:paraId="290B652E" w14:textId="51681749" w:rsidR="00016183" w:rsidRPr="00770A87" w:rsidRDefault="00016183" w:rsidP="00EE2C2D">
      <w:pPr>
        <w:pStyle w:val="Heading2"/>
      </w:pPr>
      <w:bookmarkStart w:id="572" w:name="_Toc494733029"/>
      <w:bookmarkStart w:id="573" w:name="_Toc494793425"/>
      <w:r w:rsidRPr="00770A87">
        <w:lastRenderedPageBreak/>
        <w:t>Solar Solution Comparison Table</w:t>
      </w:r>
      <w:bookmarkEnd w:id="572"/>
      <w:bookmarkEnd w:id="573"/>
    </w:p>
    <w:p w14:paraId="35356A4E" w14:textId="77777777" w:rsidR="00016183" w:rsidRPr="00770A87" w:rsidRDefault="00016183" w:rsidP="00061E33">
      <w:pPr>
        <w:rPr>
          <w:lang w:eastAsia="en-GB"/>
        </w:rPr>
      </w:pPr>
    </w:p>
    <w:p w14:paraId="5D3C0EF2" w14:textId="266E324D" w:rsidR="00F51F9F" w:rsidRDefault="008523B5" w:rsidP="00061E33">
      <w:pPr>
        <w:rPr>
          <w:lang w:eastAsia="en-GB"/>
        </w:rPr>
      </w:pPr>
      <w:r>
        <w:rPr>
          <w:lang w:eastAsia="en-GB"/>
        </w:rPr>
        <w:t>Table 6-2</w:t>
      </w:r>
      <w:r w:rsidR="00016183" w:rsidRPr="00770A87">
        <w:rPr>
          <w:lang w:eastAsia="en-GB"/>
        </w:rPr>
        <w:t xml:space="preserve"> is a comparison of the Solar Solution to other solar sizing software which is currently on the market. The table displays the Solar Solution (blue), the Solar Choice (green), the Solar Power Calculator (red) and the Solar Savings (orange). The left column lists allowable inputs to the programs and the ticks indicate if the program has the capacity to facilitate the input parameter.</w:t>
      </w:r>
    </w:p>
    <w:p w14:paraId="405A73F8" w14:textId="35EAAE6B" w:rsidR="008663B7" w:rsidRPr="00770A87" w:rsidRDefault="008663B7" w:rsidP="00061E33">
      <w:pPr>
        <w:rPr>
          <w:lang w:eastAsia="en-GB"/>
        </w:rPr>
      </w:pPr>
      <w:r w:rsidRPr="00770A87">
        <w:rPr>
          <w:noProof/>
          <w:lang w:eastAsia="en-AU"/>
        </w:rPr>
        <mc:AlternateContent>
          <mc:Choice Requires="wpg">
            <w:drawing>
              <wp:anchor distT="0" distB="0" distL="114300" distR="114300" simplePos="0" relativeHeight="251658241" behindDoc="0" locked="0" layoutInCell="1" allowOverlap="1" wp14:anchorId="7899B021" wp14:editId="6DCB802E">
                <wp:simplePos x="0" y="0"/>
                <wp:positionH relativeFrom="margin">
                  <wp:align>left</wp:align>
                </wp:positionH>
                <wp:positionV relativeFrom="paragraph">
                  <wp:posOffset>395605</wp:posOffset>
                </wp:positionV>
                <wp:extent cx="5237480" cy="5044440"/>
                <wp:effectExtent l="0" t="0" r="1270" b="3810"/>
                <wp:wrapSquare wrapText="bothSides"/>
                <wp:docPr id="7279" name="Group 7279"/>
                <wp:cNvGraphicFramePr/>
                <a:graphic xmlns:a="http://schemas.openxmlformats.org/drawingml/2006/main">
                  <a:graphicData uri="http://schemas.microsoft.com/office/word/2010/wordprocessingGroup">
                    <wpg:wgp>
                      <wpg:cNvGrpSpPr/>
                      <wpg:grpSpPr>
                        <a:xfrm>
                          <a:off x="0" y="0"/>
                          <a:ext cx="5237480" cy="5044440"/>
                          <a:chOff x="-10632" y="191386"/>
                          <a:chExt cx="5248747" cy="5404869"/>
                        </a:xfrm>
                      </wpg:grpSpPr>
                      <pic:pic xmlns:pic="http://schemas.openxmlformats.org/drawingml/2006/picture">
                        <pic:nvPicPr>
                          <pic:cNvPr id="5" name="Picture 5"/>
                          <pic:cNvPicPr>
                            <a:picLocks noChangeAspect="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457200"/>
                            <a:ext cx="5238115" cy="5139055"/>
                          </a:xfrm>
                          <a:prstGeom prst="rect">
                            <a:avLst/>
                          </a:prstGeom>
                          <a:noFill/>
                        </pic:spPr>
                      </pic:pic>
                      <wps:wsp>
                        <wps:cNvPr id="7278" name="Text Box 7278"/>
                        <wps:cNvSpPr txBox="1"/>
                        <wps:spPr>
                          <a:xfrm>
                            <a:off x="-10632" y="191386"/>
                            <a:ext cx="5238115" cy="244549"/>
                          </a:xfrm>
                          <a:prstGeom prst="rect">
                            <a:avLst/>
                          </a:prstGeom>
                          <a:solidFill>
                            <a:prstClr val="white"/>
                          </a:solidFill>
                          <a:ln>
                            <a:noFill/>
                          </a:ln>
                          <a:effectLst/>
                        </wps:spPr>
                        <wps:txbx>
                          <w:txbxContent>
                            <w:p w14:paraId="724E5E84" w14:textId="534022E7" w:rsidR="00D47419" w:rsidRPr="0047679B" w:rsidRDefault="00D47419" w:rsidP="00061E33">
                              <w:pPr>
                                <w:pStyle w:val="TablesCap"/>
                                <w:rPr>
                                  <w:noProof/>
                                  <w:szCs w:val="24"/>
                                </w:rPr>
                              </w:pPr>
                              <w:bookmarkStart w:id="574" w:name="_Ref494625183"/>
                              <w:bookmarkStart w:id="575" w:name="_Toc494733055"/>
                              <w:bookmarkStart w:id="576" w:name="_Toc494793043"/>
                              <w:r>
                                <w:t xml:space="preserve">Table </w:t>
                              </w:r>
                              <w:fldSimple w:instr=" STYLEREF 1 \s ">
                                <w:r>
                                  <w:rPr>
                                    <w:noProof/>
                                  </w:rPr>
                                  <w:t>6</w:t>
                                </w:r>
                              </w:fldSimple>
                              <w:r>
                                <w:noBreakHyphen/>
                              </w:r>
                              <w:fldSimple w:instr=" SEQ Table \* ARABIC \s 1 ">
                                <w:r>
                                  <w:rPr>
                                    <w:noProof/>
                                  </w:rPr>
                                  <w:t>2</w:t>
                                </w:r>
                              </w:fldSimple>
                              <w:r>
                                <w:t xml:space="preserve"> - Solar Solution Comparison</w:t>
                              </w:r>
                              <w:bookmarkEnd w:id="574"/>
                              <w:bookmarkEnd w:id="575"/>
                              <w:bookmarkEnd w:id="5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9B021" id="Group 7279" o:spid="_x0000_s1236" style="position:absolute;left:0;text-align:left;margin-left:0;margin-top:31.15pt;width:412.4pt;height:397.2pt;z-index:251658241;mso-position-horizontal:left;mso-position-horizontal-relative:margin;mso-position-vertical-relative:text;mso-width-relative:margin;mso-height-relative:margin" coordorigin="-106,1913" coordsize="52487,5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">
                <v:shape id="Picture 5" o:spid="_x0000_s1237" type="#_x0000_t75" style="position:absolute;top:4572;width:52381;height:51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4" o:title=""/>
                </v:shape>
                <v:shape id="Text Box 7278" o:spid="_x0000_s1238" type="#_x0000_t202" style="position:absolute;left:-106;top:1913;width:52380;height:2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" stroked="f">
                  <v:textbox inset="0,0,0,0">
                    <w:txbxContent>
                      <w:p w14:paraId="724E5E84" w14:textId="534022E7" w:rsidR="00D47419" w:rsidRPr="0047679B" w:rsidRDefault="00D47419" w:rsidP="00061E33">
                        <w:pPr>
                          <w:pStyle w:val="TablesCap"/>
                          <w:rPr>
                            <w:noProof/>
                            <w:szCs w:val="24"/>
                          </w:rPr>
                        </w:pPr>
                        <w:bookmarkStart w:id="577" w:name="_Ref494625183"/>
                        <w:bookmarkStart w:id="578" w:name="_Toc494733055"/>
                        <w:bookmarkStart w:id="579" w:name="_Toc494793043"/>
                        <w:r>
                          <w:t xml:space="preserve">Table </w:t>
                        </w:r>
                        <w:fldSimple w:instr=" STYLEREF 1 \s ">
                          <w:r>
                            <w:rPr>
                              <w:noProof/>
                            </w:rPr>
                            <w:t>6</w:t>
                          </w:r>
                        </w:fldSimple>
                        <w:r>
                          <w:noBreakHyphen/>
                        </w:r>
                        <w:fldSimple w:instr=" SEQ Table \* ARABIC \s 1 ">
                          <w:r>
                            <w:rPr>
                              <w:noProof/>
                            </w:rPr>
                            <w:t>2</w:t>
                          </w:r>
                        </w:fldSimple>
                        <w:r>
                          <w:t xml:space="preserve"> - Solar Solution Comparison</w:t>
                        </w:r>
                        <w:bookmarkEnd w:id="577"/>
                        <w:bookmarkEnd w:id="578"/>
                        <w:bookmarkEnd w:id="579"/>
                      </w:p>
                    </w:txbxContent>
                  </v:textbox>
                </v:shape>
                <w10:wrap type="square" anchorx="margin"/>
              </v:group>
            </w:pict>
          </mc:Fallback>
        </mc:AlternateContent>
      </w:r>
    </w:p>
    <w:p w14:paraId="4EF81F4F" w14:textId="77777777" w:rsidR="00F51F9F" w:rsidRPr="00770A87" w:rsidRDefault="00F51F9F" w:rsidP="00061E33">
      <w:pPr>
        <w:rPr>
          <w:lang w:eastAsia="en-GB"/>
        </w:rPr>
      </w:pPr>
    </w:p>
    <w:p w14:paraId="237B83AE" w14:textId="77777777" w:rsidR="00F51F9F" w:rsidRPr="00770A87" w:rsidRDefault="00F51F9F" w:rsidP="00061E33">
      <w:pPr>
        <w:rPr>
          <w:lang w:eastAsia="en-GB"/>
        </w:rPr>
      </w:pPr>
    </w:p>
    <w:p w14:paraId="4D51F89D" w14:textId="2ED68AC9" w:rsidR="00F51F9F" w:rsidRPr="00770A87" w:rsidRDefault="00F51F9F" w:rsidP="00061E33">
      <w:pPr>
        <w:rPr>
          <w:lang w:eastAsia="en-GB"/>
        </w:rPr>
        <w:sectPr w:rsidR="00F51F9F" w:rsidRPr="00770A87" w:rsidSect="00061E33">
          <w:endnotePr>
            <w:numRestart w:val="eachSect"/>
          </w:endnotePr>
          <w:pgSz w:w="11906" w:h="16838" w:code="9"/>
          <w:pgMar w:top="1418" w:right="1418" w:bottom="1418" w:left="2268" w:header="709" w:footer="709" w:gutter="0"/>
          <w:cols w:space="708"/>
          <w:docGrid w:linePitch="360"/>
        </w:sectPr>
      </w:pPr>
    </w:p>
    <w:p w14:paraId="6416473C" w14:textId="4FE1C8E5" w:rsidR="00016183" w:rsidRPr="00770A87" w:rsidRDefault="00016183" w:rsidP="00EE2C2D">
      <w:pPr>
        <w:pStyle w:val="Heading1"/>
      </w:pPr>
      <w:bookmarkStart w:id="580" w:name="_Toc494733030"/>
      <w:bookmarkStart w:id="581" w:name="_Toc494793426"/>
      <w:r w:rsidRPr="00770A87">
        <w:lastRenderedPageBreak/>
        <w:t>CONCLUSIONS &amp; RECOMMENDATIONS</w:t>
      </w:r>
      <w:bookmarkEnd w:id="580"/>
      <w:bookmarkEnd w:id="581"/>
      <w:r w:rsidRPr="00770A87">
        <w:t xml:space="preserve"> </w:t>
      </w:r>
    </w:p>
    <w:p w14:paraId="45B7A329" w14:textId="6097C338" w:rsidR="00016183" w:rsidRPr="00770A87" w:rsidRDefault="00016183" w:rsidP="00EE2C2D">
      <w:pPr>
        <w:pStyle w:val="Heading2"/>
      </w:pPr>
      <w:bookmarkStart w:id="582" w:name="_Toc494733031"/>
      <w:bookmarkStart w:id="583" w:name="_Toc494793427"/>
      <w:r w:rsidRPr="00770A87">
        <w:t>Conclusions</w:t>
      </w:r>
      <w:bookmarkEnd w:id="582"/>
      <w:bookmarkEnd w:id="583"/>
    </w:p>
    <w:p w14:paraId="30FB37FC" w14:textId="77777777" w:rsidR="00016183" w:rsidRPr="00770A87" w:rsidRDefault="00016183" w:rsidP="00061E33">
      <w:r w:rsidRPr="00770A87">
        <w:rPr>
          <w:lang w:eastAsia="en-GB"/>
        </w:rPr>
        <w:t xml:space="preserve">The optimisation and estimation of </w:t>
      </w:r>
      <w:r w:rsidRPr="00770A87">
        <w:t xml:space="preserve">solar photovoltaic and storage for domestic use was investigated in this thesis; through the creation of a GUI in the workspace of MATLAB and proceeding analysis of output data through extensive simulation. It has successfully created a modelling program both for production and economic output from PV/BES systems. The economic analysis included life cycle costing and cost of electricity, to provide a readily comparable figure. Whilst solar calculation programs have been created previously, no program hosts the features which are utilised in the Solar Solution. </w:t>
      </w:r>
    </w:p>
    <w:p w14:paraId="309F7B17" w14:textId="77777777" w:rsidR="00016183" w:rsidRPr="00770A87" w:rsidRDefault="00016183" w:rsidP="00061E33"/>
    <w:p w14:paraId="7141F233" w14:textId="77777777" w:rsidR="00016183" w:rsidRPr="00770A87" w:rsidRDefault="00016183" w:rsidP="00061E33">
      <w:r w:rsidRPr="00770A87">
        <w:t xml:space="preserve">The primary focus of this work was on creating a model which compiles recent data, existing theories, trends, and methods, and incorporating them into a syntax in the modelling workspace of MATLAB. To achieve this objective, it was necessary to analyse every variable which affects PV/BES systems. In so far, it was necessary to set certain parameters at values deemed reasonable in accordance with the literature. Thus, the Solar Solution with its features and parameters was tested and analysed by the selection of several locations with varying latitudes throughout Australia. The selected sites of assessment were Townsville, Darwin, and Hobart. </w:t>
      </w:r>
    </w:p>
    <w:p w14:paraId="09F58E5C" w14:textId="77777777" w:rsidR="00016183" w:rsidRPr="00770A87" w:rsidRDefault="00016183" w:rsidP="00061E33"/>
    <w:p w14:paraId="2C630E67" w14:textId="77777777" w:rsidR="00016183" w:rsidRPr="00770A87" w:rsidRDefault="00016183" w:rsidP="00061E33">
      <w:pPr>
        <w:rPr>
          <w:lang w:eastAsia="en-GB"/>
        </w:rPr>
      </w:pPr>
      <w:r w:rsidRPr="00770A87">
        <w:rPr>
          <w:lang w:eastAsia="en-GB"/>
        </w:rPr>
        <w:t>Based on the simulation results obtained and analysis conducted, the following conclusions can be drawn:</w:t>
      </w:r>
    </w:p>
    <w:p w14:paraId="6F2C5AFC" w14:textId="77777777" w:rsidR="00016183" w:rsidRPr="00770A87" w:rsidRDefault="00016183" w:rsidP="00061E33">
      <w:pPr>
        <w:pStyle w:val="ListParagraph"/>
        <w:numPr>
          <w:ilvl w:val="0"/>
          <w:numId w:val="22"/>
        </w:numPr>
      </w:pPr>
      <w:r w:rsidRPr="00770A87">
        <w:t xml:space="preserve">Based on the results from the output data of the Solar Solution, it was shown that due to the lower latitudes receiving higher PSH, the kWhr production per day for a given PV system was increased. </w:t>
      </w:r>
    </w:p>
    <w:p w14:paraId="13AB6006" w14:textId="77777777" w:rsidR="00016183" w:rsidRPr="00770A87" w:rsidRDefault="00016183" w:rsidP="00061E33">
      <w:pPr>
        <w:pStyle w:val="ListParagraph"/>
        <w:numPr>
          <w:ilvl w:val="0"/>
          <w:numId w:val="22"/>
        </w:numPr>
      </w:pPr>
      <w:r w:rsidRPr="00770A87">
        <w:rPr>
          <w:lang w:eastAsia="en-GB"/>
        </w:rPr>
        <w:t xml:space="preserve">It was found that data for domestic residential households for </w:t>
      </w:r>
      <w:r w:rsidRPr="00770A87">
        <w:t>kWhr</w:t>
      </w:r>
      <w:r w:rsidRPr="00770A87">
        <w:rPr>
          <w:lang w:eastAsia="en-GB"/>
        </w:rPr>
        <w:t xml:space="preserve"> usage, namely gas connected configurations, was not sufficient.</w:t>
      </w:r>
    </w:p>
    <w:p w14:paraId="308F7E01" w14:textId="77777777" w:rsidR="00016183" w:rsidRPr="00770A87" w:rsidRDefault="00016183" w:rsidP="00061E33">
      <w:pPr>
        <w:pStyle w:val="ListParagraph"/>
        <w:numPr>
          <w:ilvl w:val="0"/>
          <w:numId w:val="22"/>
        </w:numPr>
      </w:pPr>
      <w:r w:rsidRPr="00770A87">
        <w:t xml:space="preserve">Households with combined installation of PV/BES in each location produced a reduced cost of electricity per kWhr with respect to the Australian benchmark cost. </w:t>
      </w:r>
    </w:p>
    <w:p w14:paraId="0BE1AC35" w14:textId="77777777" w:rsidR="00016183" w:rsidRPr="00770A87" w:rsidRDefault="00016183" w:rsidP="00061E33">
      <w:pPr>
        <w:pStyle w:val="ListParagraph"/>
        <w:numPr>
          <w:ilvl w:val="0"/>
          <w:numId w:val="22"/>
        </w:numPr>
      </w:pPr>
      <w:r w:rsidRPr="00770A87">
        <w:t>A Darwin residence supplied with the sizing specified in this document of PV/BES was found to be self-supportive - without the importation of electricity from the grid.</w:t>
      </w:r>
    </w:p>
    <w:p w14:paraId="6B981770" w14:textId="77777777" w:rsidR="00016183" w:rsidRPr="00770A87" w:rsidRDefault="00016183" w:rsidP="00061E33">
      <w:pPr>
        <w:pStyle w:val="ListParagraph"/>
        <w:numPr>
          <w:ilvl w:val="0"/>
          <w:numId w:val="22"/>
        </w:numPr>
      </w:pPr>
      <w:r w:rsidRPr="00770A87">
        <w:lastRenderedPageBreak/>
        <w:t>The annual payment costs of a PV/BES system were found to be economically feasible in the mortgage climate rates of optimistic and likely, while the pessimistic figures were viable in most situations with a lower latitude.</w:t>
      </w:r>
    </w:p>
    <w:p w14:paraId="44C807A4" w14:textId="77777777" w:rsidR="00016183" w:rsidRPr="00770A87" w:rsidRDefault="00016183" w:rsidP="00061E33">
      <w:pPr>
        <w:pStyle w:val="ListParagraph"/>
        <w:numPr>
          <w:ilvl w:val="0"/>
          <w:numId w:val="22"/>
        </w:numPr>
      </w:pPr>
      <w:r w:rsidRPr="00770A87">
        <w:t>All simple payback periods were within the lifetime of the projects and net savings were substantial compared to investment cost.</w:t>
      </w:r>
    </w:p>
    <w:p w14:paraId="48DA0468" w14:textId="77777777" w:rsidR="00016183" w:rsidRPr="00770A87" w:rsidRDefault="00016183" w:rsidP="00061E33">
      <w:pPr>
        <w:pStyle w:val="ListParagraph"/>
        <w:numPr>
          <w:ilvl w:val="0"/>
          <w:numId w:val="22"/>
        </w:numPr>
      </w:pPr>
      <w:r w:rsidRPr="00770A87">
        <w:t>Discounted return on investment yields were calculated at negative integer values, due to the methodology used in assuming a higher discount rate against lower inflation rates.</w:t>
      </w:r>
    </w:p>
    <w:p w14:paraId="6EE7DDD9" w14:textId="77777777" w:rsidR="00016183" w:rsidRPr="00770A87" w:rsidRDefault="00016183" w:rsidP="00061E33">
      <w:pPr>
        <w:pStyle w:val="ListParagraph"/>
        <w:numPr>
          <w:ilvl w:val="0"/>
          <w:numId w:val="22"/>
        </w:numPr>
      </w:pPr>
      <w:r w:rsidRPr="00770A87">
        <w:t>Whilst syntax and programming capability in the MATLAB workspace allows mathematical freedom, it was found aesthetics and time consumption were a disadvantage of using this style of coding language.</w:t>
      </w:r>
    </w:p>
    <w:p w14:paraId="5036C664" w14:textId="77777777" w:rsidR="00016183" w:rsidRPr="00770A87" w:rsidRDefault="00016183" w:rsidP="00061E33">
      <w:pPr>
        <w:rPr>
          <w:lang w:eastAsia="en-GB"/>
        </w:rPr>
      </w:pPr>
      <w:r w:rsidRPr="00770A87">
        <w:t xml:space="preserve">Excitement for the economic and production capabilities of PV/BES technologies is rapidly growing throughout Australia. This paper has validated the potential for export and self-production capacity for locations of low latitudes in Australia and the ability of the Solar Solution to size PV/BES installations. The transmission of solar electricity from lower latitudes in Australia is both technically and economically feasible over the next 40 years using PV/BES systems. </w:t>
      </w:r>
    </w:p>
    <w:p w14:paraId="6065CE35" w14:textId="20192164" w:rsidR="00016183" w:rsidRPr="00770A87" w:rsidRDefault="00016183" w:rsidP="00EE2C2D">
      <w:pPr>
        <w:pStyle w:val="Heading2"/>
      </w:pPr>
      <w:bookmarkStart w:id="584" w:name="_Toc494733032"/>
      <w:bookmarkStart w:id="585" w:name="_Toc494793428"/>
      <w:r w:rsidRPr="00770A87">
        <w:t>Recommendations for Further Research</w:t>
      </w:r>
      <w:bookmarkEnd w:id="584"/>
      <w:bookmarkEnd w:id="585"/>
    </w:p>
    <w:p w14:paraId="3CA4A5F7" w14:textId="77777777" w:rsidR="00016183" w:rsidRPr="00770A87" w:rsidRDefault="00016183" w:rsidP="00061E33">
      <w:r w:rsidRPr="00770A87">
        <w:t>There is opportunity to further expand on the results of this thesis. The current code and modelling can be refined and expanded in both scope and resource. Limitations and assumptions of the Solar Solution were mentioned in the preceding sections. Hitherto, if further research were to be conducted on solar photovoltaic and storage for domestic use and principally, the simulation and estimation of cost and production; the following recommendations should be considered:</w:t>
      </w:r>
    </w:p>
    <w:p w14:paraId="26CEA39D" w14:textId="77777777" w:rsidR="00016183" w:rsidRPr="00770A87" w:rsidRDefault="00016183" w:rsidP="00061E33">
      <w:pPr>
        <w:pStyle w:val="Bullet"/>
      </w:pPr>
      <w:r w:rsidRPr="00770A87">
        <w:t>Further testing and debugging of the Solar Solution should be performed for all scenarios for every combination to try and find issues which can be rectified.</w:t>
      </w:r>
    </w:p>
    <w:p w14:paraId="60677E3F" w14:textId="77777777" w:rsidR="00016183" w:rsidRPr="00770A87" w:rsidRDefault="00016183" w:rsidP="00061E33">
      <w:pPr>
        <w:pStyle w:val="Bullet"/>
      </w:pPr>
      <w:r w:rsidRPr="00770A87">
        <w:t xml:space="preserve">Different orientations should be allowed as input parameters both for a primary, primary-auxiliary combo, or dual combination of arrays. </w:t>
      </w:r>
    </w:p>
    <w:p w14:paraId="7D632A46" w14:textId="77777777" w:rsidR="00016183" w:rsidRPr="00770A87" w:rsidRDefault="00016183" w:rsidP="00061E33">
      <w:pPr>
        <w:pStyle w:val="Bullet"/>
      </w:pPr>
      <w:r w:rsidRPr="00770A87">
        <w:t>Studies on salvage, maintenance and recycle costs in QLD need to be established.</w:t>
      </w:r>
    </w:p>
    <w:p w14:paraId="6059B524" w14:textId="77777777" w:rsidR="00016183" w:rsidRPr="00770A87" w:rsidRDefault="00016183" w:rsidP="00061E33">
      <w:pPr>
        <w:pStyle w:val="Bullet"/>
      </w:pPr>
      <w:r w:rsidRPr="00770A87">
        <w:t>Benchmark data for households throughout Australia is not well known and needs to be accrued.</w:t>
      </w:r>
    </w:p>
    <w:p w14:paraId="6C870DB4" w14:textId="77777777" w:rsidR="00016183" w:rsidRPr="00770A87" w:rsidRDefault="00016183" w:rsidP="00061E33">
      <w:pPr>
        <w:pStyle w:val="Bullet"/>
      </w:pPr>
      <w:r w:rsidRPr="00770A87">
        <w:lastRenderedPageBreak/>
        <w:t>Carbon offset calculations and indication.</w:t>
      </w:r>
    </w:p>
    <w:p w14:paraId="14259440" w14:textId="77777777" w:rsidR="00016183" w:rsidRPr="00770A87" w:rsidRDefault="00016183" w:rsidP="00061E33">
      <w:pPr>
        <w:pStyle w:val="Bullet"/>
      </w:pPr>
      <w:r w:rsidRPr="00770A87">
        <w:t>Creation of three modes or options for the user is recommended to be included in the Solar Solution:</w:t>
      </w:r>
    </w:p>
    <w:p w14:paraId="00B5176C" w14:textId="77777777" w:rsidR="00016183" w:rsidRPr="00770A87" w:rsidRDefault="00016183" w:rsidP="00061E33">
      <w:pPr>
        <w:pStyle w:val="BulletRecommend"/>
      </w:pPr>
      <w:r w:rsidRPr="00770A87">
        <w:t xml:space="preserve">Market Entry – Maximum Return </w:t>
      </w:r>
    </w:p>
    <w:p w14:paraId="3E50383E" w14:textId="77777777" w:rsidR="00016183" w:rsidRPr="00770A87" w:rsidRDefault="00016183" w:rsidP="00061E33">
      <w:pPr>
        <w:pStyle w:val="Bulletno"/>
      </w:pPr>
      <w:r w:rsidRPr="00770A87">
        <w:t>The Market Entry option is effectively an enticer or market entry for persons whose sole incentive is an investment with maximised returns. This will evaluate the cheapest installation costs and equipment.</w:t>
      </w:r>
    </w:p>
    <w:p w14:paraId="268A6A3C" w14:textId="77777777" w:rsidR="00016183" w:rsidRPr="00770A87" w:rsidRDefault="00016183" w:rsidP="00061E33">
      <w:pPr>
        <w:pStyle w:val="BulletRecommend"/>
      </w:pPr>
      <w:r w:rsidRPr="00770A87">
        <w:t xml:space="preserve">Incentivised Grid Stabilisation Scheme </w:t>
      </w:r>
    </w:p>
    <w:p w14:paraId="271A3838" w14:textId="77777777" w:rsidR="00016183" w:rsidRPr="00770A87" w:rsidRDefault="00016183" w:rsidP="00061E33">
      <w:pPr>
        <w:pStyle w:val="Bulletno"/>
      </w:pPr>
      <w:r w:rsidRPr="00770A87">
        <w:t>The second option is the grid stabilisation scheme which will be proposed to energy suppliers and at a governmental level for prospective budget or backing. The underlying goal of this recommendation is to provide a sound basis for a proposal to the Government and energy suppliers for the funding of rebates for consumers. This is an acceptable proposition for QLD, since as of the 1</w:t>
      </w:r>
      <w:r w:rsidRPr="00770A87">
        <w:rPr>
          <w:vertAlign w:val="superscript"/>
        </w:rPr>
        <w:t>st</w:t>
      </w:r>
      <w:r w:rsidRPr="00770A87">
        <w:t xml:space="preserve"> of July, 2016, Adelaide; SA have in effect a rebate of 50% of the installed system cost for BES systems </w:t>
      </w:r>
      <w:r w:rsidRPr="00770A87">
        <w:fldChar w:fldCharType="begin"/>
      </w:r>
      <w:r w:rsidRPr="00770A87">
        <w:instrText xml:space="preserve"> ADDIN EN.CITE &lt;EndNote&gt;&lt;Cite&gt;&lt;Author&gt;Council&lt;/Author&gt;&lt;Year&gt;2017&lt;/Year&gt;&lt;RecNum&gt;106&lt;/RecNum&gt;&lt;DisplayText&gt;[6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770A87">
        <w:fldChar w:fldCharType="separate"/>
      </w:r>
      <w:r w:rsidRPr="00770A87">
        <w:t>[65]</w:t>
      </w:r>
      <w:r w:rsidRPr="00770A87">
        <w:fldChar w:fldCharType="end"/>
      </w:r>
      <w:r w:rsidRPr="00770A87">
        <w:t xml:space="preserve">. </w:t>
      </w:r>
    </w:p>
    <w:p w14:paraId="33EB8D91" w14:textId="77777777" w:rsidR="00016183" w:rsidRPr="00770A87" w:rsidRDefault="00016183" w:rsidP="00061E33">
      <w:pPr>
        <w:pStyle w:val="BulletRecommend"/>
      </w:pPr>
      <w:r w:rsidRPr="00770A87">
        <w:t>Three Day – Standalone Grid Autonomy</w:t>
      </w:r>
    </w:p>
    <w:p w14:paraId="6EA2C99E" w14:textId="77777777" w:rsidR="00016183" w:rsidRPr="00770A87" w:rsidRDefault="00016183" w:rsidP="00061E33">
      <w:pPr>
        <w:pStyle w:val="Bulletno"/>
      </w:pPr>
      <w:r w:rsidRPr="00770A87">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and remote small low power operations which are entirely run on renewable energy. The days of autonomy for each installation should be displayed.</w:t>
      </w:r>
    </w:p>
    <w:p w14:paraId="6890DB59" w14:textId="151AF1D1" w:rsidR="00016183" w:rsidRPr="00770A87" w:rsidRDefault="00016183" w:rsidP="00061E33">
      <w:pPr>
        <w:pStyle w:val="Bulletno"/>
      </w:pPr>
      <w:r w:rsidRPr="00770A87">
        <w:br/>
      </w:r>
    </w:p>
    <w:p w14:paraId="5B83E852" w14:textId="77777777" w:rsidR="005E106F" w:rsidRPr="00770A87" w:rsidRDefault="005E106F" w:rsidP="00061E33">
      <w:pPr>
        <w:pStyle w:val="Bulletno"/>
      </w:pPr>
    </w:p>
    <w:p w14:paraId="267E7347" w14:textId="4AAD2267" w:rsidR="005E106F" w:rsidRPr="00770A87" w:rsidRDefault="005E106F" w:rsidP="00061E33">
      <w:pPr>
        <w:pStyle w:val="Bulletno"/>
        <w:sectPr w:rsidR="005E106F" w:rsidRPr="00770A87" w:rsidSect="00061E33">
          <w:headerReference w:type="default" r:id="rId235"/>
          <w:endnotePr>
            <w:numRestart w:val="eachSect"/>
          </w:endnotePr>
          <w:pgSz w:w="11906" w:h="16838" w:code="9"/>
          <w:pgMar w:top="1418" w:right="1418" w:bottom="1418" w:left="2268" w:header="709" w:footer="709" w:gutter="0"/>
          <w:cols w:space="708"/>
          <w:docGrid w:linePitch="360"/>
        </w:sectPr>
      </w:pPr>
    </w:p>
    <w:p w14:paraId="183BD474" w14:textId="77777777" w:rsidR="00016183" w:rsidRPr="00770A87" w:rsidRDefault="00016183" w:rsidP="00EE2C2D">
      <w:pPr>
        <w:pStyle w:val="Heading1"/>
        <w:numPr>
          <w:ilvl w:val="0"/>
          <w:numId w:val="0"/>
        </w:numPr>
        <w:ind w:left="20"/>
      </w:pPr>
      <w:bookmarkStart w:id="586" w:name="_Toc201479955"/>
      <w:bookmarkStart w:id="587" w:name="_Toc209836639"/>
      <w:bookmarkStart w:id="588" w:name="_Toc209836865"/>
      <w:bookmarkStart w:id="589" w:name="_Toc209873188"/>
      <w:bookmarkStart w:id="590" w:name="_Toc494733033"/>
      <w:bookmarkStart w:id="591" w:name="_Toc494793429"/>
      <w:bookmarkStart w:id="592" w:name="_Toc366746158"/>
      <w:bookmarkStart w:id="593" w:name="_Toc382474430"/>
      <w:r w:rsidRPr="00770A87">
        <w:lastRenderedPageBreak/>
        <w:t>REFERENCES</w:t>
      </w:r>
      <w:bookmarkEnd w:id="586"/>
      <w:bookmarkEnd w:id="587"/>
      <w:bookmarkEnd w:id="588"/>
      <w:bookmarkEnd w:id="589"/>
      <w:bookmarkEnd w:id="590"/>
      <w:bookmarkEnd w:id="591"/>
    </w:p>
    <w:p w14:paraId="4A5227ED" w14:textId="77777777" w:rsidR="00016183" w:rsidRPr="00770A87" w:rsidRDefault="00016183" w:rsidP="00061E33">
      <w:pPr>
        <w:pStyle w:val="EndNoteBibliography"/>
      </w:pPr>
      <w:r w:rsidRPr="00770A87">
        <w:fldChar w:fldCharType="begin"/>
      </w:r>
      <w:r w:rsidRPr="00770A87">
        <w:instrText xml:space="preserve"> ADDIN EN.REFLIST </w:instrText>
      </w:r>
      <w:r w:rsidRPr="00770A87">
        <w:fldChar w:fldCharType="separate"/>
      </w:r>
      <w:r w:rsidRPr="00770A87">
        <w:t>[1]</w:t>
      </w:r>
      <w:r w:rsidRPr="00770A87">
        <w:tab/>
        <w:t xml:space="preserve">L. Rekha, M. M. Vijayalakshmi, and E. Natarajan, "Photovoltaic thermal hybrid solar system for residential applications," </w:t>
      </w:r>
      <w:r w:rsidRPr="00770A87">
        <w:rPr>
          <w:i/>
        </w:rPr>
        <w:t xml:space="preserve">Energy Sources, Part A: Recovery, Utilization, and Environmental Effects, </w:t>
      </w:r>
      <w:r w:rsidRPr="00770A87">
        <w:t>vol. 38, no. 7, pp. 951-959, 2016/04/02 2016.</w:t>
      </w:r>
    </w:p>
    <w:p w14:paraId="4CD29B5E" w14:textId="77777777" w:rsidR="00016183" w:rsidRPr="00770A87" w:rsidRDefault="00016183" w:rsidP="00061E33">
      <w:pPr>
        <w:pStyle w:val="EndNoteBibliography"/>
      </w:pPr>
      <w:r w:rsidRPr="00770A87">
        <w:t>[2]</w:t>
      </w:r>
      <w:r w:rsidRPr="00770A87">
        <w:tab/>
        <w:t xml:space="preserve">S. Shafiee and E. Topal, "When will fossil fuel reserves be diminished?," </w:t>
      </w:r>
      <w:r w:rsidRPr="00770A87">
        <w:rPr>
          <w:i/>
        </w:rPr>
        <w:t xml:space="preserve">Energy Policy, </w:t>
      </w:r>
      <w:r w:rsidRPr="00770A87">
        <w:t>vol. 37, no. 1, pp. 181-189, 1// 2009.</w:t>
      </w:r>
    </w:p>
    <w:p w14:paraId="469F510C" w14:textId="77777777" w:rsidR="00016183" w:rsidRPr="00770A87" w:rsidRDefault="00016183" w:rsidP="00061E33">
      <w:pPr>
        <w:pStyle w:val="EndNoteBibliography"/>
      </w:pPr>
      <w:r w:rsidRPr="00770A87">
        <w:t>[3]</w:t>
      </w:r>
      <w:r w:rsidRPr="00770A87">
        <w:tab/>
        <w:t xml:space="preserve">J. E. Cohen, "Human Population: The Next Half Century," </w:t>
      </w:r>
      <w:r w:rsidRPr="00770A87">
        <w:rPr>
          <w:i/>
        </w:rPr>
        <w:t xml:space="preserve">Science, </w:t>
      </w:r>
      <w:r w:rsidRPr="00770A87">
        <w:t>vol. 302, no. 5648, pp. 1172-1175, 2003.</w:t>
      </w:r>
    </w:p>
    <w:p w14:paraId="68F5026A" w14:textId="77777777" w:rsidR="00016183" w:rsidRPr="00770A87" w:rsidRDefault="00016183" w:rsidP="00061E33">
      <w:pPr>
        <w:pStyle w:val="EndNoteBibliography"/>
      </w:pPr>
      <w:r w:rsidRPr="00770A87">
        <w:t>[4]</w:t>
      </w:r>
      <w:r w:rsidRPr="00770A87">
        <w:tab/>
        <w:t xml:space="preserve">G. J. Abel, B. Barakat, K. Samir, and W. Lutz, "Meeting the Sustainable Development Goals leads to lower world population growth," </w:t>
      </w:r>
      <w:r w:rsidRPr="00770A87">
        <w:rPr>
          <w:i/>
        </w:rPr>
        <w:t xml:space="preserve">Proceedings of the National Academy of Sciences, </w:t>
      </w:r>
      <w:r w:rsidRPr="00770A87">
        <w:t>vol. 113, no. 50, pp. 14294-14299, 2016.</w:t>
      </w:r>
    </w:p>
    <w:p w14:paraId="1A6A7A2C" w14:textId="77777777" w:rsidR="00016183" w:rsidRPr="00770A87" w:rsidRDefault="00016183" w:rsidP="00061E33">
      <w:pPr>
        <w:pStyle w:val="EndNoteBibliography"/>
      </w:pPr>
      <w:r w:rsidRPr="00770A87">
        <w:t>[5]</w:t>
      </w:r>
      <w:r w:rsidRPr="00770A87">
        <w:tab/>
        <w:t xml:space="preserve">T. M. Razykov, C. S. Ferekides, D. Morel, E. Stefanakos, H. S. Ullal, and H. M. Upadhyaya, "Solar photovoltaic electricity: Current status and future prospects," </w:t>
      </w:r>
      <w:r w:rsidRPr="00770A87">
        <w:rPr>
          <w:i/>
        </w:rPr>
        <w:t xml:space="preserve">Solar Energy, </w:t>
      </w:r>
      <w:r w:rsidRPr="00770A87">
        <w:t>vol. 85, no. 8, pp. 1580-1608, 8// 2011.</w:t>
      </w:r>
    </w:p>
    <w:p w14:paraId="01DD9F6A" w14:textId="77777777" w:rsidR="00016183" w:rsidRPr="00770A87" w:rsidRDefault="00016183" w:rsidP="00061E33">
      <w:pPr>
        <w:pStyle w:val="EndNoteBibliography"/>
      </w:pPr>
      <w:r w:rsidRPr="00770A87">
        <w:t>[6]</w:t>
      </w:r>
      <w:r w:rsidRPr="00770A87">
        <w:tab/>
        <w:t xml:space="preserve">N. Kannan and D. Vakeesan, "Solar energy for future world: - A review," </w:t>
      </w:r>
      <w:r w:rsidRPr="00770A87">
        <w:rPr>
          <w:i/>
        </w:rPr>
        <w:t xml:space="preserve">Renewable and Sustainable Energy Reviews, </w:t>
      </w:r>
      <w:r w:rsidRPr="00770A87">
        <w:t>vol. 62, pp. 1092-1105, 9// 2016.</w:t>
      </w:r>
    </w:p>
    <w:p w14:paraId="2E39462E" w14:textId="77777777" w:rsidR="00016183" w:rsidRPr="00770A87" w:rsidRDefault="00016183" w:rsidP="00061E33">
      <w:pPr>
        <w:pStyle w:val="EndNoteBibliography"/>
      </w:pPr>
      <w:r w:rsidRPr="00770A87">
        <w:t>[7]</w:t>
      </w:r>
      <w:r w:rsidRPr="00770A87">
        <w:tab/>
        <w:t xml:space="preserve">A. Zahedi, "Developing a method to accurately estimate the electricity cost of grid-connected solar PV in Bangkok," in </w:t>
      </w:r>
      <w:r w:rsidRPr="00770A87">
        <w:rPr>
          <w:i/>
        </w:rPr>
        <w:t>2014 International Conference and Utility Exhibition on Green Energy for Sustainable Development (ICUE)</w:t>
      </w:r>
      <w:r w:rsidRPr="00770A87">
        <w:t>, 2014, pp. 1-4.</w:t>
      </w:r>
    </w:p>
    <w:p w14:paraId="66460DAE" w14:textId="77777777" w:rsidR="00016183" w:rsidRPr="00770A87" w:rsidRDefault="00016183" w:rsidP="00061E33">
      <w:pPr>
        <w:pStyle w:val="EndNoteBibliography"/>
      </w:pPr>
      <w:r w:rsidRPr="00770A87">
        <w:t>[8]</w:t>
      </w:r>
      <w:r w:rsidRPr="00770A87">
        <w:tab/>
        <w:t xml:space="preserve">S. V. Valentine, "Understanding the variability of wind power costs," </w:t>
      </w:r>
      <w:r w:rsidRPr="00770A87">
        <w:rPr>
          <w:i/>
        </w:rPr>
        <w:t xml:space="preserve">Renewable and Sustainable Energy Reviews, </w:t>
      </w:r>
      <w:r w:rsidRPr="00770A87">
        <w:t>vol. 15, no. 8, pp. 3632-3639, 10// 2011.</w:t>
      </w:r>
    </w:p>
    <w:p w14:paraId="2887BB2E" w14:textId="77777777" w:rsidR="00016183" w:rsidRPr="00770A87" w:rsidRDefault="00016183" w:rsidP="00061E33">
      <w:pPr>
        <w:pStyle w:val="EndNoteBibliography"/>
      </w:pPr>
      <w:r w:rsidRPr="00770A87">
        <w:t>[9]</w:t>
      </w:r>
      <w:r w:rsidRPr="00770A87">
        <w:tab/>
        <w:t xml:space="preserve">Y. Li and C. Liu, "Estimating solar energy potentials on pitched roofs," </w:t>
      </w:r>
      <w:r w:rsidRPr="00770A87">
        <w:rPr>
          <w:i/>
        </w:rPr>
        <w:t xml:space="preserve">Energy and Buildings, </w:t>
      </w:r>
      <w:r w:rsidRPr="00770A87">
        <w:t>vol. 139, pp. 101-107, 3/15/ 2017.</w:t>
      </w:r>
    </w:p>
    <w:p w14:paraId="7A24ADEC" w14:textId="77777777" w:rsidR="00016183" w:rsidRPr="00770A87" w:rsidRDefault="00016183" w:rsidP="00061E33">
      <w:pPr>
        <w:pStyle w:val="EndNoteBibliography"/>
      </w:pPr>
      <w:r w:rsidRPr="00770A87">
        <w:t>[10]</w:t>
      </w:r>
      <w:r w:rsidRPr="00770A87">
        <w:tab/>
        <w:t xml:space="preserve">I. MacGill, "Electricity market design for facilitating the integration of wind energy: Experience and prospects with the Australian National Electricity Market," </w:t>
      </w:r>
      <w:r w:rsidRPr="00770A87">
        <w:rPr>
          <w:i/>
        </w:rPr>
        <w:t xml:space="preserve">Energy Policy, </w:t>
      </w:r>
      <w:r w:rsidRPr="00770A87">
        <w:t>vol. 38, no. 7, pp. 3180-3191, 7// 2010.</w:t>
      </w:r>
    </w:p>
    <w:p w14:paraId="6C312B3F" w14:textId="77777777" w:rsidR="00016183" w:rsidRPr="00770A87" w:rsidRDefault="00016183" w:rsidP="00061E33">
      <w:pPr>
        <w:pStyle w:val="EndNoteBibliography"/>
      </w:pPr>
      <w:r w:rsidRPr="00770A87">
        <w:t>[11]</w:t>
      </w:r>
      <w:r w:rsidRPr="00770A87">
        <w:tab/>
        <w:t xml:space="preserve">C. Ma, M. Polyakov, and R. Pandit, "Capitalisation of residential solar photovoltaic systems in Western Australia," </w:t>
      </w:r>
      <w:r w:rsidRPr="00770A87">
        <w:rPr>
          <w:i/>
        </w:rPr>
        <w:t xml:space="preserve">Australian Journal of Agricultural and Resource Economics, </w:t>
      </w:r>
      <w:r w:rsidRPr="00770A87">
        <w:t>vol. 60, no. 3, pp. 366-385, 2016.</w:t>
      </w:r>
    </w:p>
    <w:p w14:paraId="3554FB1C" w14:textId="77777777" w:rsidR="00016183" w:rsidRPr="00770A87" w:rsidRDefault="00016183" w:rsidP="00061E33">
      <w:pPr>
        <w:pStyle w:val="EndNoteBibliography"/>
      </w:pPr>
      <w:r w:rsidRPr="00770A87">
        <w:t>[12]</w:t>
      </w:r>
      <w:r w:rsidRPr="00770A87">
        <w:tab/>
        <w:t xml:space="preserve">P. Jahangiri and D. C. Aliprantis, "Distributed Volt/VAr Control by PV Inverters," </w:t>
      </w:r>
      <w:r w:rsidRPr="00770A87">
        <w:rPr>
          <w:i/>
        </w:rPr>
        <w:t xml:space="preserve">IEEE Transactions on Power Systems, </w:t>
      </w:r>
      <w:r w:rsidRPr="00770A87">
        <w:t>vol. 28, no. 3, pp. 3429-3439, 2013.</w:t>
      </w:r>
    </w:p>
    <w:p w14:paraId="18323851" w14:textId="77777777" w:rsidR="00016183" w:rsidRPr="00770A87" w:rsidRDefault="00016183" w:rsidP="00061E33">
      <w:pPr>
        <w:pStyle w:val="EndNoteBibliography"/>
      </w:pPr>
      <w:r w:rsidRPr="00770A87">
        <w:t>[13]</w:t>
      </w:r>
      <w:r w:rsidRPr="00770A87">
        <w:tab/>
        <w:t xml:space="preserve">A. Zahedi, "A review on feed-in tariff in Australia, what it is now and what it should be," </w:t>
      </w:r>
      <w:r w:rsidRPr="00770A87">
        <w:rPr>
          <w:i/>
        </w:rPr>
        <w:t xml:space="preserve">Renewable and Sustainable Energy Reviews, </w:t>
      </w:r>
      <w:r w:rsidRPr="00770A87">
        <w:t>vol. 14, no. 9, pp. 3252-3255, 12// 2010.</w:t>
      </w:r>
    </w:p>
    <w:p w14:paraId="59A7386B" w14:textId="77777777" w:rsidR="00016183" w:rsidRPr="00770A87" w:rsidRDefault="00016183" w:rsidP="00061E33">
      <w:pPr>
        <w:pStyle w:val="EndNoteBibliography"/>
      </w:pPr>
      <w:r w:rsidRPr="00770A87">
        <w:t>[14]</w:t>
      </w:r>
      <w:r w:rsidRPr="00770A87">
        <w:tab/>
        <w:t xml:space="preserve">J. v. Appen, M. Braun, and R. Estrella, "A framework for different storage use cases in distribution systems," in </w:t>
      </w:r>
      <w:r w:rsidRPr="00770A87">
        <w:rPr>
          <w:i/>
        </w:rPr>
        <w:t>CIRED 2012 Workshop: Integration of Renewables into the Distribution Grid</w:t>
      </w:r>
      <w:r w:rsidRPr="00770A87">
        <w:t>, 2012, pp. 1-4.</w:t>
      </w:r>
    </w:p>
    <w:p w14:paraId="7F2C3529" w14:textId="77777777" w:rsidR="00016183" w:rsidRPr="00770A87" w:rsidRDefault="00016183" w:rsidP="00061E33">
      <w:pPr>
        <w:pStyle w:val="EndNoteBibliography"/>
      </w:pPr>
      <w:r w:rsidRPr="00770A87">
        <w:t>[15]</w:t>
      </w:r>
      <w:r w:rsidRPr="00770A87">
        <w:tab/>
        <w:t xml:space="preserve">J. v. Appen, T. Stetz, M. Braun, and A. Schmiegel, "Local Voltage Control Strategies for PV Storage Systems in Distribution Grids," </w:t>
      </w:r>
      <w:r w:rsidRPr="00770A87">
        <w:rPr>
          <w:i/>
        </w:rPr>
        <w:t xml:space="preserve">IEEE Transactions on Smart Grid, </w:t>
      </w:r>
      <w:r w:rsidRPr="00770A87">
        <w:t>vol. 5, no. 2, pp. 1002-1009, 2014.</w:t>
      </w:r>
    </w:p>
    <w:p w14:paraId="5E00735C" w14:textId="77777777" w:rsidR="00016183" w:rsidRPr="00770A87" w:rsidRDefault="00016183" w:rsidP="00061E33">
      <w:pPr>
        <w:pStyle w:val="EndNoteBibliography"/>
      </w:pPr>
      <w:r w:rsidRPr="00770A87">
        <w:t>[16]</w:t>
      </w:r>
      <w:r w:rsidRPr="00770A87">
        <w:tab/>
        <w:t xml:space="preserve">J. D. Farmer and F. Lafond, "How predictable is technological progress?," </w:t>
      </w:r>
      <w:r w:rsidRPr="00770A87">
        <w:rPr>
          <w:i/>
        </w:rPr>
        <w:t xml:space="preserve">Research Policy, </w:t>
      </w:r>
      <w:r w:rsidRPr="00770A87">
        <w:t>vol. 45, no. 3, pp. 647-665, 4// 2016.</w:t>
      </w:r>
    </w:p>
    <w:p w14:paraId="525667DD" w14:textId="77777777" w:rsidR="00016183" w:rsidRPr="00770A87" w:rsidRDefault="00016183" w:rsidP="00061E33">
      <w:pPr>
        <w:pStyle w:val="EndNoteBibliography"/>
      </w:pPr>
      <w:r w:rsidRPr="00770A87">
        <w:t>[17]</w:t>
      </w:r>
      <w:r w:rsidRPr="00770A87">
        <w:tab/>
        <w:t xml:space="preserve">SavOnSolar. (2017, CA LIC #998752). </w:t>
      </w:r>
      <w:r w:rsidRPr="00770A87">
        <w:rPr>
          <w:i/>
        </w:rPr>
        <w:t xml:space="preserve">How Does Solar Power Work?  </w:t>
      </w:r>
      <w:r w:rsidRPr="00770A87">
        <w:t xml:space="preserve">[Website]. Available: </w:t>
      </w:r>
      <w:hyperlink r:id="rId236" w:history="1">
        <w:r w:rsidRPr="00770A87">
          <w:rPr>
            <w:rStyle w:val="Hyperlink"/>
            <w:color w:val="auto"/>
            <w:u w:val="none"/>
          </w:rPr>
          <w:t>http://savonsolar.com/how-solar-works/</w:t>
        </w:r>
      </w:hyperlink>
    </w:p>
    <w:p w14:paraId="57DB6226" w14:textId="77777777" w:rsidR="00016183" w:rsidRPr="00770A87" w:rsidRDefault="00016183" w:rsidP="00061E33">
      <w:pPr>
        <w:pStyle w:val="EndNoteBibliography"/>
      </w:pPr>
      <w:r w:rsidRPr="00770A87">
        <w:t>[18]</w:t>
      </w:r>
      <w:r w:rsidRPr="00770A87">
        <w:tab/>
        <w:t xml:space="preserve">M. Grätzel, "Photovoltaic and photoelectrochemical conversion of solar energy," </w:t>
      </w:r>
      <w:r w:rsidRPr="00770A87">
        <w:rPr>
          <w:i/>
        </w:rPr>
        <w:t xml:space="preserve">Philosophical Transactions of the Royal Society A: Mathematical, Physical and Engineering Sciences, </w:t>
      </w:r>
      <w:r w:rsidRPr="00770A87">
        <w:t>vol. 365, no. 1853, pp. 993-1005, 2007.</w:t>
      </w:r>
    </w:p>
    <w:p w14:paraId="165135FB" w14:textId="77777777" w:rsidR="00016183" w:rsidRPr="00770A87" w:rsidRDefault="00016183" w:rsidP="00061E33">
      <w:pPr>
        <w:pStyle w:val="EndNoteBibliography"/>
      </w:pPr>
      <w:r w:rsidRPr="00770A87">
        <w:t>[19]</w:t>
      </w:r>
      <w:r w:rsidRPr="00770A87">
        <w:tab/>
        <w:t xml:space="preserve">P. G. V. Sampaio and M. O. A. González, "Photovoltaic solar energy: Conceptual framework," </w:t>
      </w:r>
      <w:r w:rsidRPr="00770A87">
        <w:rPr>
          <w:i/>
        </w:rPr>
        <w:t xml:space="preserve">Renewable and Sustainable Energy Reviews, </w:t>
      </w:r>
      <w:r w:rsidRPr="00770A87">
        <w:t>vol. 74, pp. 590-601, 7// 2017.</w:t>
      </w:r>
    </w:p>
    <w:p w14:paraId="4490A06C" w14:textId="77777777" w:rsidR="00016183" w:rsidRPr="00770A87" w:rsidRDefault="00016183" w:rsidP="00061E33">
      <w:pPr>
        <w:pStyle w:val="EndNoteBibliography"/>
      </w:pPr>
      <w:r w:rsidRPr="00770A87">
        <w:lastRenderedPageBreak/>
        <w:t>[20]</w:t>
      </w:r>
      <w:r w:rsidRPr="00770A87">
        <w:tab/>
        <w:t xml:space="preserve">L. El Chaar, L. A. lamont, and N. El Zein, "Review of photovoltaic technologies," </w:t>
      </w:r>
      <w:r w:rsidRPr="00770A87">
        <w:rPr>
          <w:i/>
        </w:rPr>
        <w:t xml:space="preserve">Renewable and Sustainable Energy Reviews, </w:t>
      </w:r>
      <w:r w:rsidRPr="00770A87">
        <w:t>vol. 15, no. 5, pp. 2165-2175, 6// 2011.</w:t>
      </w:r>
    </w:p>
    <w:p w14:paraId="7B671896" w14:textId="77777777" w:rsidR="00016183" w:rsidRPr="00770A87" w:rsidRDefault="00016183" w:rsidP="00061E33">
      <w:pPr>
        <w:pStyle w:val="EndNoteBibliography"/>
      </w:pPr>
      <w:r w:rsidRPr="00770A87">
        <w:t>[21]</w:t>
      </w:r>
      <w:r w:rsidRPr="00770A87">
        <w:tab/>
        <w:t xml:space="preserve">S. Yilmaz, H. R. Ozcalik, S. Kesler, F. Dincer, and B. Yelmen, "The analysis of different PV power systems for the determination of optimal PV panels and system installation—A case study in Kahramanmaras, Turkey," </w:t>
      </w:r>
      <w:r w:rsidRPr="00770A87">
        <w:rPr>
          <w:i/>
        </w:rPr>
        <w:t xml:space="preserve">Renewable and Sustainable Energy Reviews, </w:t>
      </w:r>
      <w:r w:rsidRPr="00770A87">
        <w:t>vol. 52, pp. 1015-1024, 12// 2015.</w:t>
      </w:r>
    </w:p>
    <w:p w14:paraId="3D272C07" w14:textId="77777777" w:rsidR="00016183" w:rsidRPr="00770A87" w:rsidRDefault="00016183" w:rsidP="00061E33">
      <w:pPr>
        <w:pStyle w:val="EndNoteBibliography"/>
      </w:pPr>
      <w:r w:rsidRPr="00770A87">
        <w:t>[22]</w:t>
      </w:r>
      <w:r w:rsidRPr="00770A87">
        <w:tab/>
        <w:t xml:space="preserve">A. Park and P. Lappas, "Evaluating demand charge reduction for commercial-scale solar PV coupled with battery storage," </w:t>
      </w:r>
      <w:r w:rsidRPr="00770A87">
        <w:rPr>
          <w:i/>
        </w:rPr>
        <w:t xml:space="preserve">Renewable Energy, </w:t>
      </w:r>
      <w:r w:rsidRPr="00770A87">
        <w:t>vol. 108, pp. 523-532, 8// 2017.</w:t>
      </w:r>
    </w:p>
    <w:p w14:paraId="22D0D3FF" w14:textId="77777777" w:rsidR="00016183" w:rsidRPr="00770A87" w:rsidRDefault="00016183" w:rsidP="00061E33">
      <w:pPr>
        <w:pStyle w:val="EndNoteBibliography"/>
      </w:pPr>
      <w:r w:rsidRPr="00770A87">
        <w:t>[23]</w:t>
      </w:r>
      <w:r w:rsidRPr="00770A87">
        <w:tab/>
        <w:t xml:space="preserve">S. Voltaics. (2017, 9/16). </w:t>
      </w:r>
      <w:r w:rsidRPr="00770A87">
        <w:rPr>
          <w:i/>
        </w:rPr>
        <w:t>Standard Test Conditions</w:t>
      </w:r>
      <w:r w:rsidRPr="00770A87">
        <w:t xml:space="preserve">. Available: </w:t>
      </w:r>
      <w:hyperlink r:id="rId237" w:history="1">
        <w:r w:rsidRPr="00770A87">
          <w:rPr>
            <w:rStyle w:val="Hyperlink"/>
            <w:color w:val="auto"/>
            <w:u w:val="none"/>
          </w:rPr>
          <w:t>http://sinovoltaics.com/solar-basics/measuring-the-temperature-coefficients-of-a-pv-module/</w:t>
        </w:r>
      </w:hyperlink>
    </w:p>
    <w:p w14:paraId="4061B41B" w14:textId="77777777" w:rsidR="00016183" w:rsidRPr="00770A87" w:rsidRDefault="00016183" w:rsidP="00061E33">
      <w:pPr>
        <w:pStyle w:val="EndNoteBibliography"/>
      </w:pPr>
      <w:r w:rsidRPr="00770A87">
        <w:t>[24]</w:t>
      </w:r>
      <w:r w:rsidRPr="00770A87">
        <w:tab/>
        <w:t xml:space="preserve">H. Energy. (2017). </w:t>
      </w:r>
      <w:r w:rsidRPr="00770A87">
        <w:rPr>
          <w:i/>
        </w:rPr>
        <w:t>HOMER PRO</w:t>
      </w:r>
      <w:r w:rsidRPr="00770A87">
        <w:t xml:space="preserve">. Available: </w:t>
      </w:r>
      <w:hyperlink r:id="rId238" w:history="1">
        <w:r w:rsidRPr="00770A87">
          <w:rPr>
            <w:rStyle w:val="Hyperlink"/>
            <w:color w:val="auto"/>
            <w:u w:val="none"/>
          </w:rPr>
          <w:t>http://www.homerenergy.com/HOMER_pro.html</w:t>
        </w:r>
      </w:hyperlink>
    </w:p>
    <w:p w14:paraId="7F473ACF" w14:textId="77777777" w:rsidR="00016183" w:rsidRPr="00770A87" w:rsidRDefault="00016183" w:rsidP="00061E33">
      <w:pPr>
        <w:pStyle w:val="EndNoteBibliography"/>
      </w:pPr>
      <w:r w:rsidRPr="00770A87">
        <w:t>[25]</w:t>
      </w:r>
      <w:r w:rsidRPr="00770A87">
        <w:tab/>
        <w:t xml:space="preserve">D. L. King, J. A. Kratochvil, and W. E. Boyson, "Temperature coefficients for PV modules and arrays: measurement methods, difficulties, and results," presented at the Conference Record of the Twenty Sixth IEEE Photovoltaic Specialists Conference - 1997, Available: </w:t>
      </w:r>
      <w:hyperlink r:id="rId239" w:history="1">
        <w:r w:rsidRPr="00770A87">
          <w:rPr>
            <w:rStyle w:val="Hyperlink"/>
            <w:color w:val="auto"/>
            <w:u w:val="none"/>
          </w:rPr>
          <w:t>http://dx.doi.org/10.1109/pvsc.1997.654300</w:t>
        </w:r>
      </w:hyperlink>
    </w:p>
    <w:p w14:paraId="6AA81095" w14:textId="77777777" w:rsidR="00016183" w:rsidRPr="00770A87" w:rsidRDefault="00016183" w:rsidP="00061E33">
      <w:pPr>
        <w:pStyle w:val="EndNoteBibliography"/>
      </w:pPr>
      <w:r w:rsidRPr="00770A87">
        <w:t>[26]</w:t>
      </w:r>
      <w:r w:rsidRPr="00770A87">
        <w:tab/>
        <w:t>Deloitte, "US Solar Power Growth through 2040 Exponential or inconsequential?," September 2015 2015.</w:t>
      </w:r>
    </w:p>
    <w:p w14:paraId="4C9107DC" w14:textId="77777777" w:rsidR="00016183" w:rsidRPr="00770A87" w:rsidRDefault="00016183" w:rsidP="00061E33">
      <w:pPr>
        <w:pStyle w:val="EndNoteBibliography"/>
      </w:pPr>
      <w:r w:rsidRPr="00770A87">
        <w:t>[27]</w:t>
      </w:r>
      <w:r w:rsidRPr="00770A87">
        <w:tab/>
        <w:t>C. E. Council, "Clean Energy Australia Report 2015," 2015. Printed by Complete Colour Printing.</w:t>
      </w:r>
    </w:p>
    <w:p w14:paraId="72E753B1" w14:textId="77777777" w:rsidR="00016183" w:rsidRPr="00770A87" w:rsidRDefault="00016183" w:rsidP="00061E33">
      <w:pPr>
        <w:pStyle w:val="EndNoteBibliography"/>
      </w:pPr>
      <w:r w:rsidRPr="00770A87">
        <w:t>[28]</w:t>
      </w:r>
      <w:r w:rsidRPr="00770A87">
        <w:tab/>
        <w:t>REN21, "Renewables 2016 Global Status Report," no. REN21. 2016., 2016 2016.</w:t>
      </w:r>
    </w:p>
    <w:p w14:paraId="2F82A629" w14:textId="77777777" w:rsidR="00016183" w:rsidRPr="00770A87" w:rsidRDefault="00016183" w:rsidP="00061E33">
      <w:pPr>
        <w:pStyle w:val="EndNoteBibliography"/>
      </w:pPr>
      <w:r w:rsidRPr="00770A87">
        <w:t>[29]</w:t>
      </w:r>
      <w:r w:rsidRPr="00770A87">
        <w:tab/>
        <w:t xml:space="preserve">I. Güney, N. Onat, and G. Koçyiğit, "Cost calculation algorithm for stand-alone photovoltaic systems," </w:t>
      </w:r>
      <w:r w:rsidRPr="00770A87">
        <w:rPr>
          <w:i/>
        </w:rPr>
        <w:t xml:space="preserve">WSEAS Transactions on Systems, </w:t>
      </w:r>
      <w:r w:rsidRPr="00770A87">
        <w:t>vol. 8, no. 7, pp. 835-844, 2009.</w:t>
      </w:r>
    </w:p>
    <w:p w14:paraId="422D4C49" w14:textId="77777777" w:rsidR="00016183" w:rsidRPr="00770A87" w:rsidRDefault="00016183" w:rsidP="00061E33">
      <w:pPr>
        <w:pStyle w:val="EndNoteBibliography"/>
      </w:pPr>
      <w:r w:rsidRPr="00770A87">
        <w:t>[30]</w:t>
      </w:r>
      <w:r w:rsidRPr="00770A87">
        <w:tab/>
        <w:t>I. T. R. f. Photovoltaic, "International Technology Roadmap for Photovoltaic (ITRPV) 2014 Results," 2015.</w:t>
      </w:r>
    </w:p>
    <w:p w14:paraId="5ED45ABE" w14:textId="77777777" w:rsidR="00016183" w:rsidRPr="00770A87" w:rsidRDefault="00016183" w:rsidP="00061E33">
      <w:pPr>
        <w:pStyle w:val="EndNoteBibliography"/>
      </w:pPr>
      <w:r w:rsidRPr="00770A87">
        <w:t>[31]</w:t>
      </w:r>
      <w:r w:rsidRPr="00770A87">
        <w:tab/>
        <w:t xml:space="preserve">M. A. Green, K. Emery, Y. Hishikawa, W. Warta, and E. D. Dunlop, "Solar cell efficiency tables (Version 45)," </w:t>
      </w:r>
      <w:r w:rsidRPr="00770A87">
        <w:rPr>
          <w:i/>
        </w:rPr>
        <w:t xml:space="preserve">Progress in Photovoltaics: Research and Applications, </w:t>
      </w:r>
      <w:r w:rsidRPr="00770A87">
        <w:t>vol. 23, no. 1, pp. 1-9, 2015.</w:t>
      </w:r>
    </w:p>
    <w:p w14:paraId="13AA1D24" w14:textId="77777777" w:rsidR="00016183" w:rsidRPr="00770A87" w:rsidRDefault="00016183" w:rsidP="00061E33">
      <w:pPr>
        <w:pStyle w:val="EndNoteBibliography"/>
      </w:pPr>
      <w:r w:rsidRPr="00770A87">
        <w:t>[32]</w:t>
      </w:r>
      <w:r w:rsidRPr="00770A87">
        <w:tab/>
        <w:t xml:space="preserve">V. Sharma and S. S. Chandel, "Performance and degradation analysis for long term reliability of solar photovoltaic systems: A review," </w:t>
      </w:r>
      <w:r w:rsidRPr="00770A87">
        <w:rPr>
          <w:i/>
        </w:rPr>
        <w:t xml:space="preserve">Renewable and Sustainable Energy Reviews, </w:t>
      </w:r>
      <w:r w:rsidRPr="00770A87">
        <w:t>vol. 27, pp. 753-767, 2013/11/01/ 2013.</w:t>
      </w:r>
    </w:p>
    <w:p w14:paraId="002CBA0F" w14:textId="77777777" w:rsidR="00016183" w:rsidRPr="00770A87" w:rsidRDefault="00016183" w:rsidP="00061E33">
      <w:pPr>
        <w:pStyle w:val="EndNoteBibliography"/>
      </w:pPr>
      <w:r w:rsidRPr="00770A87">
        <w:t>[33]</w:t>
      </w:r>
      <w:r w:rsidRPr="00770A87">
        <w:tab/>
        <w:t xml:space="preserve">E. L. Meyer and E. E. v. Dyk, "Assessing the reliability and degradation of photovoltaic module performance parameters," </w:t>
      </w:r>
      <w:r w:rsidRPr="00770A87">
        <w:rPr>
          <w:i/>
        </w:rPr>
        <w:t xml:space="preserve">IEEE Transactions on Reliability, </w:t>
      </w:r>
      <w:r w:rsidRPr="00770A87">
        <w:t>vol. 53, no. 1, pp. 83-92, 2004.</w:t>
      </w:r>
    </w:p>
    <w:p w14:paraId="4EEA8BF8" w14:textId="77777777" w:rsidR="00016183" w:rsidRPr="00770A87" w:rsidRDefault="00016183" w:rsidP="00061E33">
      <w:pPr>
        <w:pStyle w:val="EndNoteBibliography"/>
      </w:pPr>
      <w:r w:rsidRPr="00770A87">
        <w:t>[34]</w:t>
      </w:r>
      <w:r w:rsidRPr="00770A87">
        <w:tab/>
        <w:t xml:space="preserve">D. C. Jordan and S. R. Kurtz, "Photovoltaic degradation rates—an analytical review," </w:t>
      </w:r>
      <w:r w:rsidRPr="00770A87">
        <w:rPr>
          <w:i/>
        </w:rPr>
        <w:t xml:space="preserve">Progress in photovoltaics: Research and Applications, </w:t>
      </w:r>
      <w:r w:rsidRPr="00770A87">
        <w:t>vol. 21, no. 1, pp. 12-29, 2013.</w:t>
      </w:r>
    </w:p>
    <w:p w14:paraId="17087D9E" w14:textId="77777777" w:rsidR="00016183" w:rsidRPr="00770A87" w:rsidRDefault="00016183" w:rsidP="00061E33">
      <w:pPr>
        <w:pStyle w:val="EndNoteBibliography"/>
      </w:pPr>
      <w:r w:rsidRPr="00770A87">
        <w:t>[35]</w:t>
      </w:r>
      <w:r w:rsidRPr="00770A87">
        <w:tab/>
        <w:t xml:space="preserve">Ö. Özden, Y. Duru, S. Zengin, and M. Boztepe, "Design and implementation of programmable PV simulator," in </w:t>
      </w:r>
      <w:r w:rsidRPr="00770A87">
        <w:rPr>
          <w:i/>
        </w:rPr>
        <w:t>Fundamentals of Electrical Engineering (ISFEE), 2016 International Symposium on</w:t>
      </w:r>
      <w:r w:rsidRPr="00770A87">
        <w:t>, 2016, pp. 1-5: IEEE.</w:t>
      </w:r>
    </w:p>
    <w:p w14:paraId="3BC7D411" w14:textId="77777777" w:rsidR="00016183" w:rsidRPr="00770A87" w:rsidRDefault="00016183" w:rsidP="00061E33">
      <w:pPr>
        <w:pStyle w:val="EndNoteBibliography"/>
      </w:pPr>
      <w:r w:rsidRPr="00770A87">
        <w:t>[36]</w:t>
      </w:r>
      <w:r w:rsidRPr="00770A87">
        <w:tab/>
        <w:t xml:space="preserve">S. Silvestre, A. Boronat, and A. Chouder, "Study of bypass diodes configuration on PV modules," </w:t>
      </w:r>
      <w:r w:rsidRPr="00770A87">
        <w:rPr>
          <w:i/>
        </w:rPr>
        <w:t xml:space="preserve">Applied Energy, </w:t>
      </w:r>
      <w:r w:rsidRPr="00770A87">
        <w:t>vol. 86, no. 9, pp. 1632-1640, 2009.</w:t>
      </w:r>
    </w:p>
    <w:p w14:paraId="7C1F5675" w14:textId="77777777" w:rsidR="00016183" w:rsidRPr="00770A87" w:rsidRDefault="00016183" w:rsidP="00061E33">
      <w:pPr>
        <w:pStyle w:val="EndNoteBibliography"/>
      </w:pPr>
      <w:r w:rsidRPr="00770A87">
        <w:t>[37]</w:t>
      </w:r>
      <w:r w:rsidRPr="00770A87">
        <w:tab/>
        <w:t xml:space="preserve">R. Baetens, R. De Coninck, L. Helsen, and D. Saelens, "The impact of domestic load profiles on the grid-interaction of building integrated photovoltaic (BIPV) systems in extremely low-energy dwellings," in </w:t>
      </w:r>
      <w:r w:rsidRPr="00770A87">
        <w:rPr>
          <w:i/>
        </w:rPr>
        <w:t>Zero Emission Buildings</w:t>
      </w:r>
      <w:r w:rsidRPr="00770A87">
        <w:t>, 2010, pp. 3-14.</w:t>
      </w:r>
    </w:p>
    <w:p w14:paraId="5944AEE1" w14:textId="77777777" w:rsidR="00016183" w:rsidRPr="00770A87" w:rsidRDefault="00016183" w:rsidP="00061E33">
      <w:pPr>
        <w:pStyle w:val="EndNoteBibliography"/>
      </w:pPr>
      <w:r w:rsidRPr="00770A87">
        <w:t>[38]</w:t>
      </w:r>
      <w:r w:rsidRPr="00770A87">
        <w:tab/>
        <w:t xml:space="preserve">R. Barrios and F. Dios, "Exponentiated Weibull model for the irradiance probability density function of a laser beam propagating through atmospheric turbulence," </w:t>
      </w:r>
      <w:r w:rsidRPr="00770A87">
        <w:rPr>
          <w:i/>
        </w:rPr>
        <w:t xml:space="preserve">Optics &amp; Laser Technology, </w:t>
      </w:r>
      <w:r w:rsidRPr="00770A87">
        <w:t>vol. 45, pp. 13-20, 2// 2013.</w:t>
      </w:r>
    </w:p>
    <w:p w14:paraId="3AF5C8A0" w14:textId="77777777" w:rsidR="00016183" w:rsidRPr="00770A87" w:rsidRDefault="00016183" w:rsidP="00061E33">
      <w:pPr>
        <w:pStyle w:val="EndNoteBibliography"/>
      </w:pPr>
      <w:r w:rsidRPr="00770A87">
        <w:t>[39]</w:t>
      </w:r>
      <w:r w:rsidRPr="00770A87">
        <w:tab/>
        <w:t xml:space="preserve">B. S. Borowy and Z. M. Salameh, "Methodology for optimally sizing the combination of a battery bank and PV array in a wind/PV hybrid system," </w:t>
      </w:r>
      <w:r w:rsidRPr="00770A87">
        <w:rPr>
          <w:i/>
        </w:rPr>
        <w:t xml:space="preserve">IEEE Transactions on Energy Conversion, </w:t>
      </w:r>
      <w:r w:rsidRPr="00770A87">
        <w:t>vol. 11, no. 2, pp. 367-375, 1996.</w:t>
      </w:r>
    </w:p>
    <w:p w14:paraId="021E88A2" w14:textId="77777777" w:rsidR="00016183" w:rsidRPr="00770A87" w:rsidRDefault="00016183" w:rsidP="00061E33">
      <w:pPr>
        <w:pStyle w:val="EndNoteBibliography"/>
      </w:pPr>
      <w:r w:rsidRPr="00770A87">
        <w:lastRenderedPageBreak/>
        <w:t>[40]</w:t>
      </w:r>
      <w:r w:rsidRPr="00770A87">
        <w:tab/>
        <w:t xml:space="preserve">A. Zahedi, "Economic Aspects of energy systems, calculations of system's capital and electricty cost considering time value of money. (LECTURE NOTES)," </w:t>
      </w:r>
      <w:r w:rsidRPr="00770A87">
        <w:rPr>
          <w:i/>
        </w:rPr>
        <w:t xml:space="preserve">Lectures, </w:t>
      </w:r>
      <w:r w:rsidRPr="00770A87">
        <w:t>2013.</w:t>
      </w:r>
    </w:p>
    <w:p w14:paraId="686C4E8B" w14:textId="77777777" w:rsidR="00016183" w:rsidRPr="00770A87" w:rsidRDefault="00016183" w:rsidP="00061E33">
      <w:pPr>
        <w:pStyle w:val="EndNoteBibliography"/>
      </w:pPr>
      <w:r w:rsidRPr="00770A87">
        <w:t>[41]</w:t>
      </w:r>
      <w:r w:rsidRPr="00770A87">
        <w:tab/>
        <w:t xml:space="preserve">T. D. Mai, S. De Breucker, K. Baert, and J. Driesen, "Reconfigurable emulator for photovoltaic modules under static partial shading conditions," </w:t>
      </w:r>
      <w:r w:rsidRPr="00770A87">
        <w:rPr>
          <w:i/>
        </w:rPr>
        <w:t xml:space="preserve">Solar Energy, </w:t>
      </w:r>
      <w:r w:rsidRPr="00770A87">
        <w:t>vol. 141, pp. 256-265, 1/1/ 2017.</w:t>
      </w:r>
    </w:p>
    <w:p w14:paraId="1E0E2456" w14:textId="77777777" w:rsidR="00016183" w:rsidRPr="00770A87" w:rsidRDefault="00016183" w:rsidP="00061E33">
      <w:pPr>
        <w:pStyle w:val="EndNoteBibliography"/>
      </w:pPr>
      <w:r w:rsidRPr="00770A87">
        <w:t>[42]</w:t>
      </w:r>
      <w:r w:rsidRPr="00770A87">
        <w:tab/>
        <w:t xml:space="preserve">M. C. Alonso-García, J. M. Ruiz, and F. Chenlo, "Experimental study of mismatch and shading effects in the I–V characteristic of a photovoltaic module," </w:t>
      </w:r>
      <w:r w:rsidRPr="00770A87">
        <w:rPr>
          <w:i/>
        </w:rPr>
        <w:t xml:space="preserve">Solar Energy Materials and Solar Cells, </w:t>
      </w:r>
      <w:r w:rsidRPr="00770A87">
        <w:t>vol. 90, no. 3, pp. 329-340, 2/15/ 2006.</w:t>
      </w:r>
    </w:p>
    <w:p w14:paraId="1F94A8B2" w14:textId="77777777" w:rsidR="00016183" w:rsidRPr="00770A87" w:rsidRDefault="00016183" w:rsidP="00061E33">
      <w:pPr>
        <w:pStyle w:val="EndNoteBibliography"/>
      </w:pPr>
      <w:r w:rsidRPr="00770A87">
        <w:t>[43]</w:t>
      </w:r>
      <w:r w:rsidRPr="00770A87">
        <w:tab/>
        <w:t xml:space="preserve">S. S. Mohammed, D. Devaraj, and T. I. Ahamed, "Modeling, simulation and analysis of photovoltaic modules under partially shaded conditions," </w:t>
      </w:r>
      <w:r w:rsidRPr="00770A87">
        <w:rPr>
          <w:i/>
        </w:rPr>
        <w:t xml:space="preserve">Indian Journal of Science and Technology, </w:t>
      </w:r>
      <w:r w:rsidRPr="00770A87">
        <w:t>vol. 9, no. 16, 2016.</w:t>
      </w:r>
    </w:p>
    <w:p w14:paraId="25188A02" w14:textId="77777777" w:rsidR="00016183" w:rsidRPr="00770A87" w:rsidRDefault="00016183" w:rsidP="00061E33">
      <w:pPr>
        <w:pStyle w:val="EndNoteBibliography"/>
      </w:pPr>
      <w:r w:rsidRPr="00770A87">
        <w:t>[44]</w:t>
      </w:r>
      <w:r w:rsidRPr="00770A87">
        <w:tab/>
        <w:t xml:space="preserve">M. Q. Duong, K. H. Le, T. S. Dinh, M. Mussetta, and G. N. Sava, "Effects of bypass diode configurations on solar photovoltaic modules suffering from shading phenomenon," in </w:t>
      </w:r>
      <w:r w:rsidRPr="00770A87">
        <w:rPr>
          <w:i/>
        </w:rPr>
        <w:t>2017 10th International Symposium on Advanced Topics in Electrical Engineering (ATEE)</w:t>
      </w:r>
      <w:r w:rsidRPr="00770A87">
        <w:t>, 2017, pp. 731-735.</w:t>
      </w:r>
    </w:p>
    <w:p w14:paraId="3973444C" w14:textId="77777777" w:rsidR="00016183" w:rsidRPr="00770A87" w:rsidRDefault="00016183" w:rsidP="00061E33">
      <w:pPr>
        <w:pStyle w:val="EndNoteBibliography"/>
      </w:pPr>
      <w:r w:rsidRPr="00770A87">
        <w:t>[45]</w:t>
      </w:r>
      <w:r w:rsidRPr="00770A87">
        <w:tab/>
        <w:t xml:space="preserve">W. Herrmann, W. Wiesner, and W. Vaassen, "Hot spot investigations on PV modules-new concepts for a test standard and consequences for module design with respect to bypass diodes," in </w:t>
      </w:r>
      <w:r w:rsidRPr="00770A87">
        <w:rPr>
          <w:i/>
        </w:rPr>
        <w:t>Photovoltaic Specialists Conference, 1997., Conference Record of the Twenty-Sixth IEEE</w:t>
      </w:r>
      <w:r w:rsidRPr="00770A87">
        <w:t>, 1997, pp. 1129-1132: IEEE.</w:t>
      </w:r>
    </w:p>
    <w:p w14:paraId="160FDBB9" w14:textId="77777777" w:rsidR="00016183" w:rsidRPr="00770A87" w:rsidRDefault="00016183" w:rsidP="00061E33">
      <w:pPr>
        <w:pStyle w:val="EndNoteBibliography"/>
      </w:pPr>
      <w:r w:rsidRPr="00770A87">
        <w:t>[46]</w:t>
      </w:r>
      <w:r w:rsidRPr="00770A87">
        <w:tab/>
        <w:t>I. AspenCore, "Bypass Diodes in Solar," Electronic Tutorials 2017. AspenCore, Inc</w:t>
      </w:r>
    </w:p>
    <w:p w14:paraId="796CFFF3" w14:textId="77777777" w:rsidR="00016183" w:rsidRPr="00770A87" w:rsidRDefault="00016183" w:rsidP="00061E33">
      <w:pPr>
        <w:pStyle w:val="EndNoteBibliography"/>
      </w:pPr>
      <w:r w:rsidRPr="00770A87">
        <w:t>[47]</w:t>
      </w:r>
      <w:r w:rsidRPr="00770A87">
        <w:tab/>
        <w:t xml:space="preserve">H. Jiang, L. Lu, and K. Sun, "Experimental investigation of the impact of airborne dust deposition on the performance of solar photovoltaic (PV) modules," </w:t>
      </w:r>
      <w:r w:rsidRPr="00770A87">
        <w:rPr>
          <w:i/>
        </w:rPr>
        <w:t xml:space="preserve">Atmospheric Environment, </w:t>
      </w:r>
      <w:r w:rsidRPr="00770A87">
        <w:t>vol. 45, no. 25, pp. 4299-4304, 2011/08/01/ 2011.</w:t>
      </w:r>
    </w:p>
    <w:p w14:paraId="65A412DF" w14:textId="77777777" w:rsidR="00016183" w:rsidRPr="00770A87" w:rsidRDefault="00016183" w:rsidP="00061E33">
      <w:pPr>
        <w:pStyle w:val="EndNoteBibliography"/>
      </w:pPr>
      <w:r w:rsidRPr="00770A87">
        <w:t>[48]</w:t>
      </w:r>
      <w:r w:rsidRPr="00770A87">
        <w:tab/>
        <w:t xml:space="preserve">M. Mani and R. Pillai, "Impact of dust on solar photovoltaic (PV) performance: Research status, challenges and recommendations," </w:t>
      </w:r>
      <w:r w:rsidRPr="00770A87">
        <w:rPr>
          <w:i/>
        </w:rPr>
        <w:t xml:space="preserve">Renewable and Sustainable Energy Reviews, </w:t>
      </w:r>
      <w:r w:rsidRPr="00770A87">
        <w:t>vol. 14, no. 9, pp. 3124-3131, 2010/12/01/ 2010.</w:t>
      </w:r>
    </w:p>
    <w:p w14:paraId="6274F01E" w14:textId="77777777" w:rsidR="00016183" w:rsidRPr="00770A87" w:rsidRDefault="00016183" w:rsidP="00061E33">
      <w:pPr>
        <w:pStyle w:val="EndNoteBibliography"/>
      </w:pPr>
      <w:r w:rsidRPr="00770A87">
        <w:t>[49]</w:t>
      </w:r>
      <w:r w:rsidRPr="00770A87">
        <w:tab/>
        <w:t>A. Government, "Average Solar Usage and Generation Statistics," 2017.</w:t>
      </w:r>
    </w:p>
    <w:p w14:paraId="3B2C9972" w14:textId="77777777" w:rsidR="00016183" w:rsidRPr="00770A87" w:rsidRDefault="00016183" w:rsidP="00061E33">
      <w:pPr>
        <w:pStyle w:val="EndNoteBibliography"/>
      </w:pPr>
      <w:r w:rsidRPr="00770A87">
        <w:t>[50]</w:t>
      </w:r>
      <w:r w:rsidRPr="00770A87">
        <w:tab/>
        <w:t xml:space="preserve">S. Kumar and G. N. Tiwari, "Life cycle cost analysis of single slope hybrid (PV/T) active solar still," </w:t>
      </w:r>
      <w:r w:rsidRPr="00770A87">
        <w:rPr>
          <w:i/>
        </w:rPr>
        <w:t xml:space="preserve">Applied Energy, </w:t>
      </w:r>
      <w:r w:rsidRPr="00770A87">
        <w:t>vol. 86, no. 10, pp. 1995-2004, 2009/10/01/ 2009.</w:t>
      </w:r>
    </w:p>
    <w:p w14:paraId="39078F7E" w14:textId="77777777" w:rsidR="00016183" w:rsidRPr="00770A87" w:rsidRDefault="00016183" w:rsidP="00061E33">
      <w:pPr>
        <w:pStyle w:val="EndNoteBibliography"/>
      </w:pPr>
      <w:r w:rsidRPr="00770A87">
        <w:t>[51]</w:t>
      </w:r>
      <w:r w:rsidRPr="00770A87">
        <w:tab/>
        <w:t xml:space="preserve">J. McCabe, "Salvage Value of Photovoltaic Systems," in </w:t>
      </w:r>
      <w:r w:rsidRPr="00770A87">
        <w:rPr>
          <w:i/>
        </w:rPr>
        <w:t>World Renewable Energy Forum. Littleton, CO</w:t>
      </w:r>
      <w:r w:rsidRPr="00770A87">
        <w:t>, 2011.</w:t>
      </w:r>
    </w:p>
    <w:p w14:paraId="7218AFE2" w14:textId="77777777" w:rsidR="00016183" w:rsidRPr="00770A87" w:rsidRDefault="00016183" w:rsidP="00061E33">
      <w:pPr>
        <w:pStyle w:val="EndNoteBibliography"/>
      </w:pPr>
      <w:r w:rsidRPr="00770A87">
        <w:t>[52]</w:t>
      </w:r>
      <w:r w:rsidRPr="00770A87">
        <w:tab/>
        <w:t xml:space="preserve">C. Rajoria, S. Agrawal, A. K. Dash, G. Tiwari, and M. Sodha, "A newer approach on cash flow diagram to investigate the effect of energy payback time and earned carbon credits on life cycle cost of different photovoltaic thermal array systems," </w:t>
      </w:r>
      <w:r w:rsidRPr="00770A87">
        <w:rPr>
          <w:i/>
        </w:rPr>
        <w:t xml:space="preserve">Solar Energy, </w:t>
      </w:r>
      <w:r w:rsidRPr="00770A87">
        <w:t>vol. 124, pp. 254-267, 2016.</w:t>
      </w:r>
    </w:p>
    <w:p w14:paraId="38206C82" w14:textId="77777777" w:rsidR="00016183" w:rsidRPr="00770A87" w:rsidRDefault="00016183" w:rsidP="00061E33">
      <w:pPr>
        <w:pStyle w:val="EndNoteBibliography"/>
      </w:pPr>
      <w:r w:rsidRPr="00770A87">
        <w:t>[53]</w:t>
      </w:r>
      <w:r w:rsidRPr="00770A87">
        <w:tab/>
        <w:t xml:space="preserve">K. Knapp and T. Jester, "Empirical investigation of the energy payback time for photovoltaic modules," </w:t>
      </w:r>
      <w:r w:rsidRPr="00770A87">
        <w:rPr>
          <w:i/>
        </w:rPr>
        <w:t xml:space="preserve">Solar Energy, </w:t>
      </w:r>
      <w:r w:rsidRPr="00770A87">
        <w:t>vol. 71, no. 3, pp. 165-172, 2001.</w:t>
      </w:r>
    </w:p>
    <w:p w14:paraId="4EEF975C" w14:textId="77777777" w:rsidR="00016183" w:rsidRPr="00770A87" w:rsidRDefault="00016183" w:rsidP="00061E33">
      <w:pPr>
        <w:pStyle w:val="EndNoteBibliography"/>
      </w:pPr>
      <w:r w:rsidRPr="00770A87">
        <w:t>[54]</w:t>
      </w:r>
      <w:r w:rsidRPr="00770A87">
        <w:tab/>
        <w:t xml:space="preserve">E. A. Alsema, "Energy pay-back time and CO2 emissions of PV systems," </w:t>
      </w:r>
      <w:r w:rsidRPr="00770A87">
        <w:rPr>
          <w:i/>
        </w:rPr>
        <w:t xml:space="preserve">Progress in Photovoltaics: Research and Applications, </w:t>
      </w:r>
      <w:r w:rsidRPr="00770A87">
        <w:t>vol. 8, no. 1, pp. 17-25, 2000.</w:t>
      </w:r>
    </w:p>
    <w:p w14:paraId="588E7FFC" w14:textId="77777777" w:rsidR="00016183" w:rsidRPr="00770A87" w:rsidRDefault="00016183" w:rsidP="00061E33">
      <w:pPr>
        <w:pStyle w:val="EndNoteBibliography"/>
      </w:pPr>
      <w:r w:rsidRPr="00770A87">
        <w:t>[55]</w:t>
      </w:r>
      <w:r w:rsidRPr="00770A87">
        <w:tab/>
        <w:t xml:space="preserve">A. Ganguly and D. N. Basu, "Analysis of a solar photovoltaic-assisted absorption refrigeration system for domestic air conditioning," </w:t>
      </w:r>
      <w:r w:rsidRPr="00770A87">
        <w:rPr>
          <w:i/>
        </w:rPr>
        <w:t xml:space="preserve">International Journal of Green Energy, </w:t>
      </w:r>
      <w:r w:rsidRPr="00770A87">
        <w:t>vol. 13, no. 6, pp. 585-594, 2016/05/02 2016.</w:t>
      </w:r>
    </w:p>
    <w:p w14:paraId="6DD0BF09" w14:textId="77777777" w:rsidR="00016183" w:rsidRPr="00770A87" w:rsidRDefault="00016183" w:rsidP="00061E33">
      <w:pPr>
        <w:pStyle w:val="EndNoteBibliography"/>
      </w:pPr>
      <w:r w:rsidRPr="00770A87">
        <w:t>[56]</w:t>
      </w:r>
      <w:r w:rsidRPr="00770A87">
        <w:tab/>
        <w:t>G. Peharz and F. Dimroth, "Energy payback time of the high</w:t>
      </w:r>
      <w:r w:rsidRPr="00770A87">
        <w:rPr>
          <w:rFonts w:ascii="Cambria Math" w:hAnsi="Cambria Math" w:cs="Cambria Math"/>
        </w:rPr>
        <w:t>‐</w:t>
      </w:r>
      <w:r w:rsidRPr="00770A87">
        <w:t xml:space="preserve">concentration PV system FLATCON®," </w:t>
      </w:r>
      <w:r w:rsidRPr="00770A87">
        <w:rPr>
          <w:i/>
        </w:rPr>
        <w:t xml:space="preserve">Progress in Photovoltaics: Research and Applications, </w:t>
      </w:r>
      <w:r w:rsidRPr="00770A87">
        <w:t>vol. 13, no. 7, pp. 627-634, 2005.</w:t>
      </w:r>
    </w:p>
    <w:p w14:paraId="7C3DA9F6" w14:textId="77777777" w:rsidR="00016183" w:rsidRPr="00770A87" w:rsidRDefault="00016183" w:rsidP="00061E33">
      <w:pPr>
        <w:pStyle w:val="EndNoteBibliography"/>
      </w:pPr>
      <w:r w:rsidRPr="00770A87">
        <w:t>[57]</w:t>
      </w:r>
      <w:r w:rsidRPr="00770A87">
        <w:tab/>
        <w:t xml:space="preserve">S. Jain and V. Agarwal, "A Single-Stage Grid Connected Inverter Topology for Solar PV Systems With Maximum Power Point Tracking," </w:t>
      </w:r>
      <w:r w:rsidRPr="00770A87">
        <w:rPr>
          <w:i/>
        </w:rPr>
        <w:t xml:space="preserve">IEEE Transactions on Power Electronics, </w:t>
      </w:r>
      <w:r w:rsidRPr="00770A87">
        <w:t>vol. 22, no. 5, pp. 1928-1940, 2007.</w:t>
      </w:r>
    </w:p>
    <w:p w14:paraId="64AE3F92" w14:textId="77777777" w:rsidR="00016183" w:rsidRPr="00770A87" w:rsidRDefault="00016183" w:rsidP="00061E33">
      <w:pPr>
        <w:pStyle w:val="EndNoteBibliography"/>
      </w:pPr>
      <w:r w:rsidRPr="00770A87">
        <w:t>[58]</w:t>
      </w:r>
      <w:r w:rsidRPr="00770A87">
        <w:tab/>
        <w:t>M. Solar, "Schematic and Operation of an Inverter," 2017.</w:t>
      </w:r>
    </w:p>
    <w:p w14:paraId="0BC9B1F6" w14:textId="77777777" w:rsidR="00016183" w:rsidRPr="00770A87" w:rsidRDefault="00016183" w:rsidP="00061E33">
      <w:pPr>
        <w:pStyle w:val="EndNoteBibliography"/>
      </w:pPr>
      <w:r w:rsidRPr="00770A87">
        <w:t>[59]</w:t>
      </w:r>
      <w:r w:rsidRPr="00770A87">
        <w:tab/>
        <w:t xml:space="preserve">L. Aarniovuori, A. Kosonen, P. Sillanpää, and M. Niemelä, "High-Power Solar Inverter Efficiency Measurements by Calorimetric and Electric Methods," </w:t>
      </w:r>
      <w:r w:rsidRPr="00770A87">
        <w:rPr>
          <w:i/>
        </w:rPr>
        <w:t xml:space="preserve">IEEE Transactions on Power Electronics, </w:t>
      </w:r>
      <w:r w:rsidRPr="00770A87">
        <w:t>vol. 28, no. 6, pp. 2798-2805, 2013.</w:t>
      </w:r>
    </w:p>
    <w:p w14:paraId="53BCEFC0" w14:textId="77777777" w:rsidR="00016183" w:rsidRPr="00770A87" w:rsidRDefault="00016183" w:rsidP="00061E33">
      <w:pPr>
        <w:pStyle w:val="EndNoteBibliography"/>
      </w:pPr>
      <w:r w:rsidRPr="00770A87">
        <w:lastRenderedPageBreak/>
        <w:t>[60]</w:t>
      </w:r>
      <w:r w:rsidRPr="00770A87">
        <w:tab/>
        <w:t xml:space="preserve">A. J. Carr and T. L. Pryor, "A comparison of the performance of different PV module types in temperate climates," </w:t>
      </w:r>
      <w:r w:rsidRPr="00770A87">
        <w:rPr>
          <w:i/>
        </w:rPr>
        <w:t xml:space="preserve">Solar Energy, </w:t>
      </w:r>
      <w:r w:rsidRPr="00770A87">
        <w:t>vol. 76, no. 1, pp. 285-294, 2004/01/01/ 2004.</w:t>
      </w:r>
    </w:p>
    <w:p w14:paraId="12467A3C" w14:textId="77777777" w:rsidR="00016183" w:rsidRPr="00770A87" w:rsidRDefault="00016183" w:rsidP="00061E33">
      <w:pPr>
        <w:pStyle w:val="EndNoteBibliography"/>
      </w:pPr>
      <w:r w:rsidRPr="00770A87">
        <w:t>[61]</w:t>
      </w:r>
      <w:r w:rsidRPr="00770A87">
        <w:tab/>
        <w:t>A. N. Z. Standard, "Grid connection of energy systems via inverters, Part 1: Installation requirements," p. 12, 2016, Art. no. 1. SAI Global Limited</w:t>
      </w:r>
    </w:p>
    <w:p w14:paraId="34CC0F56" w14:textId="77777777" w:rsidR="00016183" w:rsidRPr="00770A87" w:rsidRDefault="00016183" w:rsidP="00061E33">
      <w:pPr>
        <w:pStyle w:val="EndNoteBibliography"/>
      </w:pPr>
      <w:r w:rsidRPr="00770A87">
        <w:t>[62]</w:t>
      </w:r>
      <w:r w:rsidRPr="00770A87">
        <w:tab/>
        <w:t xml:space="preserve">H. Kirchsteiger, P. Rechberger, and G. Steinmaurer, "Cost-optimal Control of Photovoltaic Systems with Battery Storage under Variable Electricity Tariffs," </w:t>
      </w:r>
      <w:r w:rsidRPr="00770A87">
        <w:rPr>
          <w:i/>
        </w:rPr>
        <w:t xml:space="preserve">e &amp; i Elektrotechnik und Informationstechnik, </w:t>
      </w:r>
      <w:r w:rsidRPr="00770A87">
        <w:t>journal article vol. 133, no. 8, pp. 371-380, 2016.</w:t>
      </w:r>
    </w:p>
    <w:p w14:paraId="13753148" w14:textId="77777777" w:rsidR="00016183" w:rsidRPr="00770A87" w:rsidRDefault="00016183" w:rsidP="00061E33">
      <w:pPr>
        <w:pStyle w:val="EndNoteBibliography"/>
      </w:pPr>
      <w:r w:rsidRPr="00770A87">
        <w:t>[63]</w:t>
      </w:r>
      <w:r w:rsidRPr="00770A87">
        <w:tab/>
        <w:t xml:space="preserve">M. Energy. (2017, 3). </w:t>
      </w:r>
      <w:r w:rsidRPr="00770A87">
        <w:rPr>
          <w:i/>
        </w:rPr>
        <w:t>Energy future: Understanding your load profile</w:t>
      </w:r>
      <w:r w:rsidRPr="00770A87">
        <w:t xml:space="preserve">. Available: </w:t>
      </w:r>
      <w:hyperlink r:id="rId240" w:history="1">
        <w:r w:rsidRPr="00770A87">
          <w:rPr>
            <w:rStyle w:val="Hyperlink"/>
            <w:color w:val="auto"/>
            <w:u w:val="none"/>
          </w:rPr>
          <w:t>https://www.mojopower.com.au/blogs-energy-future-understanding-your-load-profile/</w:t>
        </w:r>
      </w:hyperlink>
    </w:p>
    <w:p w14:paraId="11F0653C" w14:textId="77777777" w:rsidR="00016183" w:rsidRPr="00770A87" w:rsidRDefault="00016183" w:rsidP="00061E33">
      <w:pPr>
        <w:pStyle w:val="EndNoteBibliography"/>
      </w:pPr>
      <w:r w:rsidRPr="00770A87">
        <w:t>[64]</w:t>
      </w:r>
      <w:r w:rsidRPr="00770A87">
        <w:tab/>
        <w:t xml:space="preserve">C. J. Rydh and B. A. Sandén, "Energy analysis of batteries in photovoltaic systems. Part II: Energy return factors and overall battery efficiencies," </w:t>
      </w:r>
      <w:r w:rsidRPr="00770A87">
        <w:rPr>
          <w:i/>
        </w:rPr>
        <w:t xml:space="preserve">Energy Conversion and Management, </w:t>
      </w:r>
      <w:r w:rsidRPr="00770A87">
        <w:t>vol. 46, no. 11–12, pp. 1980-2000, 7// 2005.</w:t>
      </w:r>
    </w:p>
    <w:p w14:paraId="4E686C9D" w14:textId="77777777" w:rsidR="00016183" w:rsidRPr="00770A87" w:rsidRDefault="00016183" w:rsidP="00061E33">
      <w:pPr>
        <w:pStyle w:val="EndNoteBibliography"/>
      </w:pPr>
      <w:r w:rsidRPr="00770A87">
        <w:t>[65]</w:t>
      </w:r>
      <w:r w:rsidRPr="00770A87">
        <w:tab/>
        <w:t>A. C. Council, "Sustainability Incentives Scheme," 2017.</w:t>
      </w:r>
    </w:p>
    <w:p w14:paraId="171B9742" w14:textId="77777777" w:rsidR="00016183" w:rsidRPr="00770A87" w:rsidRDefault="00016183" w:rsidP="00061E33">
      <w:pPr>
        <w:pStyle w:val="EndNoteBibliography"/>
      </w:pPr>
      <w:r w:rsidRPr="00770A87">
        <w:t>[66]</w:t>
      </w:r>
      <w:r w:rsidRPr="00770A87">
        <w:tab/>
        <w:t xml:space="preserve">J. H. Teng, S. W. Luan, D. J. Lee, and Y. Q. Huang, "Optimal Charging/Discharging Scheduling of Battery Storage Systems for Distribution Systems Interconnected With Sizeable PV Generation Systems," </w:t>
      </w:r>
      <w:r w:rsidRPr="00770A87">
        <w:rPr>
          <w:i/>
        </w:rPr>
        <w:t xml:space="preserve">IEEE Transactions on Power Systems, </w:t>
      </w:r>
      <w:r w:rsidRPr="00770A87">
        <w:t>vol. 28, no. 2, pp. 1425-1433, 2013.</w:t>
      </w:r>
    </w:p>
    <w:p w14:paraId="188678C0" w14:textId="77777777" w:rsidR="00016183" w:rsidRPr="00770A87" w:rsidRDefault="00016183" w:rsidP="00061E33">
      <w:pPr>
        <w:pStyle w:val="EndNoteBibliography"/>
      </w:pPr>
      <w:r w:rsidRPr="00770A87">
        <w:t>[67]</w:t>
      </w:r>
      <w:r w:rsidRPr="00770A87">
        <w:tab/>
        <w:t xml:space="preserve">W. X. Shen, "Optimally sizing of solar array and battery in a standalone photovoltaic system in Malaysia," </w:t>
      </w:r>
      <w:r w:rsidRPr="00770A87">
        <w:rPr>
          <w:i/>
        </w:rPr>
        <w:t xml:space="preserve">Renewable Energy, </w:t>
      </w:r>
      <w:r w:rsidRPr="00770A87">
        <w:t>vol. 34, no. 1, pp. 348-352, 1// 2009.</w:t>
      </w:r>
    </w:p>
    <w:p w14:paraId="79D312F2" w14:textId="77777777" w:rsidR="00016183" w:rsidRPr="00770A87" w:rsidRDefault="00016183" w:rsidP="00061E33">
      <w:pPr>
        <w:pStyle w:val="EndNoteBibliography"/>
      </w:pPr>
      <w:r w:rsidRPr="00770A87">
        <w:t>[68]</w:t>
      </w:r>
      <w:r w:rsidRPr="00770A87">
        <w:tab/>
        <w:t xml:space="preserve">K. S. Ng, C.-S. Moo, Y.-P. Chen, and Y.-C. Hsieh, "Enhanced coulomb counting method for estimating state-of-charge and state-of-health of lithium-ion batteries," </w:t>
      </w:r>
      <w:r w:rsidRPr="00770A87">
        <w:rPr>
          <w:i/>
        </w:rPr>
        <w:t xml:space="preserve">Applied Energy, </w:t>
      </w:r>
      <w:r w:rsidRPr="00770A87">
        <w:t>vol. 86, no. 9, pp. 1506-1511, 9// 2009.</w:t>
      </w:r>
    </w:p>
    <w:p w14:paraId="318ACCC5" w14:textId="77777777" w:rsidR="00016183" w:rsidRPr="00770A87" w:rsidRDefault="00016183" w:rsidP="00061E33">
      <w:pPr>
        <w:pStyle w:val="EndNoteBibliography"/>
      </w:pPr>
      <w:r w:rsidRPr="00770A87">
        <w:t>[69]</w:t>
      </w:r>
      <w:r w:rsidRPr="00770A87">
        <w:tab/>
        <w:t xml:space="preserve">M. Muselli, G. Notton, P. Poggi, and A. Louche, "PV-hybrid power systems sizing incorporating battery storage: an analysis via simulation calculations," </w:t>
      </w:r>
      <w:r w:rsidRPr="00770A87">
        <w:rPr>
          <w:i/>
        </w:rPr>
        <w:t xml:space="preserve">Renewable Energy, </w:t>
      </w:r>
      <w:r w:rsidRPr="00770A87">
        <w:t>vol. 20, no. 1, pp. 1-7, 5// 2000.</w:t>
      </w:r>
    </w:p>
    <w:p w14:paraId="34DE68F9" w14:textId="77777777" w:rsidR="00016183" w:rsidRPr="00770A87" w:rsidRDefault="00016183" w:rsidP="00061E33">
      <w:pPr>
        <w:pStyle w:val="EndNoteBibliography"/>
      </w:pPr>
      <w:r w:rsidRPr="00770A87">
        <w:t>[70]</w:t>
      </w:r>
      <w:r w:rsidRPr="00770A87">
        <w:tab/>
        <w:t>R. L. McKenzie</w:t>
      </w:r>
      <w:r w:rsidRPr="00770A87">
        <w:rPr>
          <w:i/>
        </w:rPr>
        <w:t xml:space="preserve"> et al.</w:t>
      </w:r>
      <w:r w:rsidRPr="00770A87">
        <w:t xml:space="preserve">, "First southern hemisphere intercomparison of measured solar UV spectra," </w:t>
      </w:r>
      <w:r w:rsidRPr="00770A87">
        <w:rPr>
          <w:i/>
        </w:rPr>
        <w:t xml:space="preserve">Geophysical Research Letters, </w:t>
      </w:r>
      <w:r w:rsidRPr="00770A87">
        <w:t>vol. 20, no. 20, pp. 2223-2226, 1993.</w:t>
      </w:r>
    </w:p>
    <w:p w14:paraId="536DF644" w14:textId="77777777" w:rsidR="00016183" w:rsidRPr="00770A87" w:rsidRDefault="00016183" w:rsidP="00061E33">
      <w:pPr>
        <w:pStyle w:val="EndNoteBibliography"/>
      </w:pPr>
      <w:r w:rsidRPr="00770A87">
        <w:t>[71]</w:t>
      </w:r>
      <w:r w:rsidRPr="00770A87">
        <w:tab/>
        <w:t xml:space="preserve">A. B. o. M. (BOM). (2017). </w:t>
      </w:r>
      <w:r w:rsidRPr="00770A87">
        <w:rPr>
          <w:i/>
        </w:rPr>
        <w:t>Average Solar Radiation for Australia</w:t>
      </w:r>
      <w:r w:rsidRPr="00770A87">
        <w:t xml:space="preserve">. Available: </w:t>
      </w:r>
      <w:hyperlink r:id="rId241" w:history="1">
        <w:r w:rsidRPr="00770A87">
          <w:rPr>
            <w:rStyle w:val="Hyperlink"/>
            <w:color w:val="auto"/>
            <w:u w:val="none"/>
          </w:rPr>
          <w:t>http://www.bom.gov.au/climate/averages/climatology/solar_radiation/IDCJCM0019_solar_exposure.shtml</w:t>
        </w:r>
      </w:hyperlink>
      <w:r w:rsidRPr="00770A87">
        <w:t>.</w:t>
      </w:r>
    </w:p>
    <w:p w14:paraId="3C8D786D" w14:textId="77777777" w:rsidR="00016183" w:rsidRPr="00770A87" w:rsidRDefault="00016183" w:rsidP="00061E33">
      <w:pPr>
        <w:pStyle w:val="EndNoteBibliography"/>
      </w:pPr>
      <w:r w:rsidRPr="00770A87">
        <w:t>[72]</w:t>
      </w:r>
      <w:r w:rsidRPr="00770A87">
        <w:tab/>
        <w:t xml:space="preserve">A. Zahedi, "Australian renewable energy progress," </w:t>
      </w:r>
      <w:r w:rsidRPr="00770A87">
        <w:rPr>
          <w:i/>
        </w:rPr>
        <w:t xml:space="preserve">Renewable and Sustainable Energy Reviews, </w:t>
      </w:r>
      <w:r w:rsidRPr="00770A87">
        <w:t>vol. 14, no. 8, pp. 2208-2213, 10// 2010.</w:t>
      </w:r>
    </w:p>
    <w:p w14:paraId="1A51D2C1" w14:textId="77777777" w:rsidR="00016183" w:rsidRPr="00770A87" w:rsidRDefault="00016183" w:rsidP="00061E33">
      <w:pPr>
        <w:pStyle w:val="EndNoteBibliography"/>
      </w:pPr>
      <w:r w:rsidRPr="00770A87">
        <w:t>[73]</w:t>
      </w:r>
      <w:r w:rsidRPr="00770A87">
        <w:tab/>
        <w:t xml:space="preserve">G. Bernhard, B. Mayer, G. Seckmeyer, and A. Moise, "Measurements of spectral solar UV irradiance in tropical-Australia," </w:t>
      </w:r>
      <w:r w:rsidRPr="00770A87">
        <w:rPr>
          <w:i/>
        </w:rPr>
        <w:t xml:space="preserve">JOURNAL OF GEOPHYSICAL RESEARCH-ALL SERIES-, </w:t>
      </w:r>
      <w:r w:rsidRPr="00770A87">
        <w:t>vol. 102, pp. 8719-8730, 1997.</w:t>
      </w:r>
    </w:p>
    <w:p w14:paraId="500EF1D5" w14:textId="77777777" w:rsidR="00016183" w:rsidRPr="00770A87" w:rsidRDefault="00016183" w:rsidP="00061E33">
      <w:pPr>
        <w:pStyle w:val="EndNoteBibliography"/>
      </w:pPr>
      <w:r w:rsidRPr="00770A87">
        <w:t>[74]</w:t>
      </w:r>
      <w:r w:rsidRPr="00770A87">
        <w:tab/>
        <w:t xml:space="preserve">K. Ulgen, "Optimum Tilt Angle for Solar Collectors," </w:t>
      </w:r>
      <w:r w:rsidRPr="00770A87">
        <w:rPr>
          <w:i/>
        </w:rPr>
        <w:t xml:space="preserve">Energy Sources, Part A: Recovery, Utilization, and Environmental Effects, </w:t>
      </w:r>
      <w:r w:rsidRPr="00770A87">
        <w:t>vol. 28, no. 13, pp. 1171-1180, 2006/09/01 2006.</w:t>
      </w:r>
    </w:p>
    <w:p w14:paraId="6860494D" w14:textId="77777777" w:rsidR="00016183" w:rsidRPr="00770A87" w:rsidRDefault="00016183" w:rsidP="00061E33">
      <w:pPr>
        <w:pStyle w:val="EndNoteBibliography"/>
      </w:pPr>
      <w:r w:rsidRPr="00770A87">
        <w:t>[75]</w:t>
      </w:r>
      <w:r w:rsidRPr="00770A87">
        <w:tab/>
        <w:t xml:space="preserve">C. L. Cheng, C. S. Sanchez Jimenez, and M.-C. Lee, "Research of BIPV optimal tilted angle, use of latitude concept for south orientated plans," </w:t>
      </w:r>
      <w:r w:rsidRPr="00770A87">
        <w:rPr>
          <w:i/>
        </w:rPr>
        <w:t xml:space="preserve">Renewable Energy, </w:t>
      </w:r>
      <w:r w:rsidRPr="00770A87">
        <w:t>vol. 34, no. 6, pp. 1644-1650, 2009/06/01/ 2009.</w:t>
      </w:r>
    </w:p>
    <w:p w14:paraId="50E8EF68" w14:textId="77777777" w:rsidR="00016183" w:rsidRPr="00770A87" w:rsidRDefault="00016183" w:rsidP="00061E33">
      <w:pPr>
        <w:pStyle w:val="EndNoteBibliography"/>
      </w:pPr>
      <w:r w:rsidRPr="00770A87">
        <w:t>[76]</w:t>
      </w:r>
      <w:r w:rsidRPr="00770A87">
        <w:tab/>
        <w:t xml:space="preserve">M. Kacira, M. Simsek, Y. Babur, and S. Demirkol, "Determining optimum tilt angles and orientations of photovoltaic panels in Sanliurfa, Turkey," </w:t>
      </w:r>
      <w:r w:rsidRPr="00770A87">
        <w:rPr>
          <w:i/>
        </w:rPr>
        <w:t xml:space="preserve">Renewable energy, </w:t>
      </w:r>
      <w:r w:rsidRPr="00770A87">
        <w:t>vol. 29, no. 8, pp. 1265-1275, 2004.</w:t>
      </w:r>
    </w:p>
    <w:p w14:paraId="133539DB" w14:textId="77777777" w:rsidR="00016183" w:rsidRPr="00770A87" w:rsidRDefault="00016183" w:rsidP="00061E33">
      <w:pPr>
        <w:pStyle w:val="EndNoteBibliography"/>
      </w:pPr>
      <w:r w:rsidRPr="00770A87">
        <w:t>[77]</w:t>
      </w:r>
      <w:r w:rsidRPr="00770A87">
        <w:tab/>
        <w:t xml:space="preserve">R. Perez and S. Coleman, "PV module angles," </w:t>
      </w:r>
      <w:r w:rsidRPr="00770A87">
        <w:rPr>
          <w:i/>
        </w:rPr>
        <w:t xml:space="preserve">Home Power, </w:t>
      </w:r>
      <w:r w:rsidRPr="00770A87">
        <w:t>vol. 36, pp. 14-16, 1993.</w:t>
      </w:r>
    </w:p>
    <w:p w14:paraId="7BF94E90" w14:textId="77777777" w:rsidR="00016183" w:rsidRPr="00770A87" w:rsidRDefault="00016183" w:rsidP="00061E33">
      <w:pPr>
        <w:pStyle w:val="EndNoteBibliography"/>
      </w:pPr>
      <w:r w:rsidRPr="00770A87">
        <w:t>[78]</w:t>
      </w:r>
      <w:r w:rsidRPr="00770A87">
        <w:tab/>
        <w:t xml:space="preserve">J. D. Mondol, Y. G. Yohanis, and B. Norton, "The impact of array inclination and orientation on the performance of a grid-connected photovoltaic system," </w:t>
      </w:r>
      <w:r w:rsidRPr="00770A87">
        <w:rPr>
          <w:i/>
        </w:rPr>
        <w:t xml:space="preserve">Renewable Energy, </w:t>
      </w:r>
      <w:r w:rsidRPr="00770A87">
        <w:t>vol. 32, no. 1, pp. 118-140, 2007/01/01/ 2007.</w:t>
      </w:r>
    </w:p>
    <w:p w14:paraId="2647D982" w14:textId="77777777" w:rsidR="00016183" w:rsidRPr="00770A87" w:rsidRDefault="00016183" w:rsidP="00061E33">
      <w:pPr>
        <w:pStyle w:val="EndNoteBibliography"/>
      </w:pPr>
      <w:r w:rsidRPr="00770A87">
        <w:t>[79]</w:t>
      </w:r>
      <w:r w:rsidRPr="00770A87">
        <w:tab/>
        <w:t xml:space="preserve">A. E. M. Operator. (2017). </w:t>
      </w:r>
      <w:r w:rsidRPr="00770A87">
        <w:rPr>
          <w:i/>
        </w:rPr>
        <w:t>National Electricity Market (NEM)</w:t>
      </w:r>
      <w:r w:rsidRPr="00770A87">
        <w:t xml:space="preserve">. Available: </w:t>
      </w:r>
      <w:hyperlink r:id="rId242" w:history="1">
        <w:r w:rsidRPr="00770A87">
          <w:rPr>
            <w:rStyle w:val="Hyperlink"/>
            <w:color w:val="auto"/>
            <w:u w:val="none"/>
          </w:rPr>
          <w:t>https://www.aemo.com.au/About-AEMO</w:t>
        </w:r>
      </w:hyperlink>
    </w:p>
    <w:p w14:paraId="2D7018FC" w14:textId="77777777" w:rsidR="00016183" w:rsidRPr="00770A87" w:rsidRDefault="00016183" w:rsidP="00061E33">
      <w:pPr>
        <w:pStyle w:val="EndNoteBibliography"/>
      </w:pPr>
      <w:r w:rsidRPr="00770A87">
        <w:t>[80]</w:t>
      </w:r>
      <w:r w:rsidRPr="00770A87">
        <w:tab/>
        <w:t>E. Energy, "An Overview Our Regulatory Proposal," 2015.</w:t>
      </w:r>
    </w:p>
    <w:p w14:paraId="407B3D56" w14:textId="77777777" w:rsidR="00016183" w:rsidRPr="00770A87" w:rsidRDefault="00016183" w:rsidP="00061E33">
      <w:pPr>
        <w:pStyle w:val="EndNoteBibliography"/>
      </w:pPr>
      <w:r w:rsidRPr="00770A87">
        <w:lastRenderedPageBreak/>
        <w:t>[81]</w:t>
      </w:r>
      <w:r w:rsidRPr="00770A87">
        <w:tab/>
        <w:t xml:space="preserve">I. Richardson, M. Thomson, D. Infield, and C. Clifford, "Domestic electricity use: A high-resolution energy demand model," </w:t>
      </w:r>
      <w:r w:rsidRPr="00770A87">
        <w:rPr>
          <w:i/>
        </w:rPr>
        <w:t xml:space="preserve">Energy and Buildings, </w:t>
      </w:r>
      <w:r w:rsidRPr="00770A87">
        <w:t>vol. 42, no. 10, pp. 1878-1887, 10// 2010.</w:t>
      </w:r>
    </w:p>
    <w:p w14:paraId="52ECD226" w14:textId="77777777" w:rsidR="00016183" w:rsidRPr="00770A87" w:rsidRDefault="00016183" w:rsidP="00061E33">
      <w:pPr>
        <w:pStyle w:val="EndNoteBibliography"/>
      </w:pPr>
      <w:r w:rsidRPr="00770A87">
        <w:t>[82]</w:t>
      </w:r>
      <w:r w:rsidRPr="00770A87">
        <w:tab/>
        <w:t xml:space="preserve">W. Hoffmann, "PV solar electricity industry: Market growth and perspective," </w:t>
      </w:r>
      <w:r w:rsidRPr="00770A87">
        <w:rPr>
          <w:i/>
        </w:rPr>
        <w:t xml:space="preserve">Solar Energy Materials and Solar Cells, </w:t>
      </w:r>
      <w:r w:rsidRPr="00770A87">
        <w:t>vol. 90, no. 18–19, pp. 3285-3311, 11/23/ 2006.</w:t>
      </w:r>
    </w:p>
    <w:p w14:paraId="6246E7B3" w14:textId="77777777" w:rsidR="00016183" w:rsidRPr="00770A87" w:rsidRDefault="00016183" w:rsidP="00061E33">
      <w:pPr>
        <w:pStyle w:val="EndNoteBibliography"/>
      </w:pPr>
      <w:r w:rsidRPr="00770A87">
        <w:t>[83]</w:t>
      </w:r>
      <w:r w:rsidRPr="00770A87">
        <w:tab/>
        <w:t xml:space="preserve">S. Choice. (2017). </w:t>
      </w:r>
      <w:r w:rsidRPr="00770A87">
        <w:rPr>
          <w:i/>
        </w:rPr>
        <w:t>Can you go off grid</w:t>
      </w:r>
      <w:r w:rsidRPr="00770A87">
        <w:t xml:space="preserve">. Available: </w:t>
      </w:r>
      <w:hyperlink r:id="rId243" w:history="1">
        <w:r w:rsidRPr="00770A87">
          <w:rPr>
            <w:rStyle w:val="Hyperlink"/>
            <w:color w:val="auto"/>
            <w:u w:val="none"/>
          </w:rPr>
          <w:t>https://www.solarchoice.net.au/blog/can-you-go-off-grid-solar-energy-storage</w:t>
        </w:r>
      </w:hyperlink>
    </w:p>
    <w:p w14:paraId="5533AD72" w14:textId="77777777" w:rsidR="00016183" w:rsidRPr="00770A87" w:rsidRDefault="00016183" w:rsidP="00061E33">
      <w:pPr>
        <w:pStyle w:val="EndNoteBibliography"/>
      </w:pPr>
      <w:r w:rsidRPr="00770A87">
        <w:t>[84]</w:t>
      </w:r>
      <w:r w:rsidRPr="00770A87">
        <w:tab/>
        <w:t>E. Energy, "Solar Inquiry Submission Report," 2017.</w:t>
      </w:r>
    </w:p>
    <w:p w14:paraId="3A91CC13" w14:textId="77777777" w:rsidR="00016183" w:rsidRPr="00770A87" w:rsidRDefault="00016183" w:rsidP="00061E33">
      <w:pPr>
        <w:pStyle w:val="EndNoteBibliography"/>
      </w:pPr>
      <w:r w:rsidRPr="00770A87">
        <w:t>[85]</w:t>
      </w:r>
      <w:r w:rsidRPr="00770A87">
        <w:tab/>
        <w:t>E. Energy, "Energy Price Fact Sheet," 2017.</w:t>
      </w:r>
    </w:p>
    <w:p w14:paraId="064ED0B1" w14:textId="77777777" w:rsidR="00016183" w:rsidRPr="00770A87" w:rsidRDefault="00016183" w:rsidP="00061E33">
      <w:pPr>
        <w:pStyle w:val="EndNoteBibliography"/>
      </w:pPr>
      <w:r w:rsidRPr="00770A87">
        <w:t>[86]</w:t>
      </w:r>
      <w:r w:rsidRPr="00770A87">
        <w:tab/>
        <w:t>A. Government, "Queensland Solar Bonus Scheme," 2015.</w:t>
      </w:r>
    </w:p>
    <w:p w14:paraId="18A8DD56" w14:textId="77777777" w:rsidR="00016183" w:rsidRPr="00770A87" w:rsidRDefault="00016183" w:rsidP="00061E33">
      <w:pPr>
        <w:pStyle w:val="EndNoteBibliography"/>
      </w:pPr>
      <w:r w:rsidRPr="00770A87">
        <w:t>[87]</w:t>
      </w:r>
      <w:r w:rsidRPr="00770A87">
        <w:tab/>
        <w:t xml:space="preserve">R. Yao and K. Steemers, "A method of formulating energy load profile for domestic buildings in the UK," </w:t>
      </w:r>
      <w:r w:rsidRPr="00770A87">
        <w:rPr>
          <w:i/>
        </w:rPr>
        <w:t xml:space="preserve">Energy and Buildings, </w:t>
      </w:r>
      <w:r w:rsidRPr="00770A87">
        <w:t>vol. 37, no. 6, pp. 663-671, 6// 2005.</w:t>
      </w:r>
    </w:p>
    <w:p w14:paraId="213FE737" w14:textId="77777777" w:rsidR="00016183" w:rsidRPr="00770A87" w:rsidRDefault="00016183" w:rsidP="00061E33">
      <w:pPr>
        <w:pStyle w:val="EndNoteBibliography"/>
      </w:pPr>
      <w:r w:rsidRPr="00770A87">
        <w:t>[88]</w:t>
      </w:r>
      <w:r w:rsidRPr="00770A87">
        <w:tab/>
        <w:t xml:space="preserve">E. Energy. (2017). </w:t>
      </w:r>
      <w:r w:rsidRPr="00770A87">
        <w:rPr>
          <w:i/>
        </w:rPr>
        <w:t>Talking Energy</w:t>
      </w:r>
      <w:r w:rsidRPr="00770A87">
        <w:t xml:space="preserve">. Available: </w:t>
      </w:r>
      <w:hyperlink r:id="rId244" w:history="1">
        <w:r w:rsidRPr="00770A87">
          <w:rPr>
            <w:rStyle w:val="Hyperlink"/>
            <w:color w:val="auto"/>
            <w:u w:val="none"/>
          </w:rPr>
          <w:t>https://www.ergon.com.au/about-us/news-hub/talking-energy/electricity-industry/consumption-vs-price</w:t>
        </w:r>
      </w:hyperlink>
    </w:p>
    <w:p w14:paraId="2B95DA96" w14:textId="77777777" w:rsidR="00016183" w:rsidRPr="00770A87" w:rsidRDefault="00016183" w:rsidP="00061E33">
      <w:pPr>
        <w:pStyle w:val="EndNoteBibliography"/>
      </w:pPr>
      <w:r w:rsidRPr="00770A87">
        <w:t>[89]</w:t>
      </w:r>
      <w:r w:rsidRPr="00770A87">
        <w:tab/>
        <w:t>A. Government, "Energy Made Easy," 2017.</w:t>
      </w:r>
    </w:p>
    <w:p w14:paraId="2EEF6969" w14:textId="77777777" w:rsidR="00016183" w:rsidRPr="00770A87" w:rsidRDefault="00016183" w:rsidP="00061E33">
      <w:pPr>
        <w:pStyle w:val="EndNoteBibliography"/>
      </w:pPr>
      <w:r w:rsidRPr="00770A87">
        <w:t>[90]</w:t>
      </w:r>
      <w:r w:rsidRPr="00770A87">
        <w:tab/>
        <w:t xml:space="preserve">J. Faxas-Guzmán, R. García-Valverde, L. Serrano-Luján, and A. Urbina, "Priority load control algorithm for optimal energy management in stand-alone photovoltaic systems," </w:t>
      </w:r>
      <w:r w:rsidRPr="00770A87">
        <w:rPr>
          <w:i/>
        </w:rPr>
        <w:t xml:space="preserve">Renewable Energy, </w:t>
      </w:r>
      <w:r w:rsidRPr="00770A87">
        <w:t>vol. 68, pp. 156-162, 8// 2014.</w:t>
      </w:r>
    </w:p>
    <w:p w14:paraId="31ABAE79" w14:textId="77777777" w:rsidR="00016183" w:rsidRPr="00770A87" w:rsidRDefault="00016183" w:rsidP="00061E33">
      <w:pPr>
        <w:pStyle w:val="EndNoteBibliography"/>
      </w:pPr>
      <w:r w:rsidRPr="00770A87">
        <w:t>[91]</w:t>
      </w:r>
      <w:r w:rsidRPr="00770A87">
        <w:tab/>
        <w:t>M. Castillo-Cagigal</w:t>
      </w:r>
      <w:r w:rsidRPr="00770A87">
        <w:rPr>
          <w:i/>
        </w:rPr>
        <w:t xml:space="preserve"> et al.</w:t>
      </w:r>
      <w:r w:rsidRPr="00770A87">
        <w:t xml:space="preserve">, "PV self-consumption optimization with storage and Active DSM for the residential sector," </w:t>
      </w:r>
      <w:r w:rsidRPr="00770A87">
        <w:rPr>
          <w:i/>
        </w:rPr>
        <w:t xml:space="preserve">Solar Energy, </w:t>
      </w:r>
      <w:r w:rsidRPr="00770A87">
        <w:t>vol. 85, no. 9, pp. 2338-2348, 9// 2011.</w:t>
      </w:r>
    </w:p>
    <w:p w14:paraId="22511CD1" w14:textId="77777777" w:rsidR="00016183" w:rsidRPr="00770A87" w:rsidRDefault="00016183" w:rsidP="00061E33">
      <w:pPr>
        <w:pStyle w:val="EndNoteBibliography"/>
      </w:pPr>
      <w:r w:rsidRPr="00770A87">
        <w:t>[92]</w:t>
      </w:r>
      <w:r w:rsidRPr="00770A87">
        <w:tab/>
        <w:t xml:space="preserve">S. Calculator. (2017, 9/9). </w:t>
      </w:r>
      <w:r w:rsidRPr="00770A87">
        <w:rPr>
          <w:i/>
        </w:rPr>
        <w:t>Solar Calculator</w:t>
      </w:r>
      <w:r w:rsidRPr="00770A87">
        <w:t xml:space="preserve">. Available: </w:t>
      </w:r>
      <w:hyperlink r:id="rId245" w:history="1">
        <w:r w:rsidRPr="00770A87">
          <w:rPr>
            <w:rStyle w:val="Hyperlink"/>
            <w:color w:val="auto"/>
            <w:u w:val="none"/>
          </w:rPr>
          <w:t>https://solarcalculator.com.au/</w:t>
        </w:r>
      </w:hyperlink>
    </w:p>
    <w:p w14:paraId="1CCB54FF" w14:textId="77777777" w:rsidR="00016183" w:rsidRPr="00770A87" w:rsidRDefault="00016183" w:rsidP="00061E33">
      <w:pPr>
        <w:pStyle w:val="EndNoteBibliography"/>
      </w:pPr>
      <w:r w:rsidRPr="00770A87">
        <w:t>[93]</w:t>
      </w:r>
      <w:r w:rsidRPr="00770A87">
        <w:tab/>
        <w:t xml:space="preserve">T. Q. Company. (2017, 2/10). </w:t>
      </w:r>
      <w:r w:rsidRPr="00770A87">
        <w:rPr>
          <w:i/>
        </w:rPr>
        <w:t>Solar Savings Calculator</w:t>
      </w:r>
      <w:r w:rsidRPr="00770A87">
        <w:t xml:space="preserve">. Available: </w:t>
      </w:r>
      <w:hyperlink r:id="rId246" w:history="1">
        <w:r w:rsidRPr="00770A87">
          <w:rPr>
            <w:rStyle w:val="Hyperlink"/>
            <w:color w:val="auto"/>
            <w:u w:val="none"/>
          </w:rPr>
          <w:t>https://www.solarmarket.com.au/solar-savings-calculator/</w:t>
        </w:r>
      </w:hyperlink>
    </w:p>
    <w:p w14:paraId="3F8870A9" w14:textId="77777777" w:rsidR="00016183" w:rsidRPr="00770A87" w:rsidRDefault="00016183" w:rsidP="00061E33">
      <w:pPr>
        <w:pStyle w:val="EndNoteBibliography"/>
      </w:pPr>
      <w:r w:rsidRPr="00770A87">
        <w:t>[94]</w:t>
      </w:r>
      <w:r w:rsidRPr="00770A87">
        <w:tab/>
        <w:t xml:space="preserve">H. Yang, W. Zhou, L. Lu, and Z. Fang, "Optimal sizing method for stand-alone hybrid solar–wind system with LPSP technology by using genetic algorithm," </w:t>
      </w:r>
      <w:r w:rsidRPr="00770A87">
        <w:rPr>
          <w:i/>
        </w:rPr>
        <w:t xml:space="preserve">Solar Energy, </w:t>
      </w:r>
      <w:r w:rsidRPr="00770A87">
        <w:t>vol. 82, no. 4, pp. 354-367, 4// 2008.</w:t>
      </w:r>
    </w:p>
    <w:p w14:paraId="7056DBCF" w14:textId="77777777" w:rsidR="00016183" w:rsidRPr="00770A87" w:rsidRDefault="00016183" w:rsidP="00061E33">
      <w:pPr>
        <w:pStyle w:val="EndNoteBibliography"/>
      </w:pPr>
      <w:r w:rsidRPr="00770A87">
        <w:t>[95]</w:t>
      </w:r>
      <w:r w:rsidRPr="00770A87">
        <w:tab/>
        <w:t xml:space="preserve">J. A. Jardini, C. M. V. Tahan, M. R. Gouvea, S. U. Ahn, and F. M. Figueiredo, "Daily load profiles for residential, commercial and industrial low voltage consumers," </w:t>
      </w:r>
      <w:r w:rsidRPr="00770A87">
        <w:rPr>
          <w:i/>
        </w:rPr>
        <w:t xml:space="preserve">IEEE Transactions on Power Delivery, </w:t>
      </w:r>
      <w:r w:rsidRPr="00770A87">
        <w:t>vol. 15, no. 1, pp. 375-380, 2000.</w:t>
      </w:r>
    </w:p>
    <w:p w14:paraId="4F3B7AED" w14:textId="77777777" w:rsidR="00016183" w:rsidRPr="00770A87" w:rsidRDefault="00016183" w:rsidP="00061E33">
      <w:pPr>
        <w:pStyle w:val="EndNoteBibliography"/>
      </w:pPr>
      <w:r w:rsidRPr="00770A87">
        <w:t>[96]</w:t>
      </w:r>
      <w:r w:rsidRPr="00770A87">
        <w:tab/>
        <w:t xml:space="preserve">R. Tonkoski, D. Turcotte, and T. H. M. E.-. Fouly, "Impact of High PV Penetration on Voltage Profiles in Residential Neighborhoods," </w:t>
      </w:r>
      <w:r w:rsidRPr="00770A87">
        <w:rPr>
          <w:i/>
        </w:rPr>
        <w:t xml:space="preserve">IEEE Transactions on Sustainable Energy, </w:t>
      </w:r>
      <w:r w:rsidRPr="00770A87">
        <w:t>vol. 3, no. 3, pp. 518-527, 2012.</w:t>
      </w:r>
    </w:p>
    <w:p w14:paraId="37E7B123" w14:textId="77777777" w:rsidR="00016183" w:rsidRPr="00770A87" w:rsidRDefault="00016183" w:rsidP="00061E33">
      <w:pPr>
        <w:pStyle w:val="EndNoteBibliography"/>
      </w:pPr>
      <w:r w:rsidRPr="00770A87">
        <w:t>[97]</w:t>
      </w:r>
      <w:r w:rsidRPr="00770A87">
        <w:tab/>
        <w:t xml:space="preserve">J. V. Paatero and P. D. Lund, "A model for generating household electricity load profiles," </w:t>
      </w:r>
      <w:r w:rsidRPr="00770A87">
        <w:rPr>
          <w:i/>
        </w:rPr>
        <w:t xml:space="preserve">International Journal of Energy Research, </w:t>
      </w:r>
      <w:r w:rsidRPr="00770A87">
        <w:t>vol. 30, no. 5, pp. 273-290, 2006.</w:t>
      </w:r>
    </w:p>
    <w:p w14:paraId="4E8359CA" w14:textId="77777777" w:rsidR="00016183" w:rsidRPr="00770A87" w:rsidRDefault="00016183" w:rsidP="00061E33">
      <w:pPr>
        <w:pStyle w:val="EndNoteBibliography"/>
      </w:pPr>
      <w:r w:rsidRPr="00770A87">
        <w:t>[98]</w:t>
      </w:r>
      <w:r w:rsidRPr="00770A87">
        <w:tab/>
        <w:t xml:space="preserve">M. Hazami, A. Riahi, F. Mehdaoui, O. Nouicer, and A. Farhat, "Energetic and exergetic performances analysis of a PV/T (photovoltaic thermal) solar system tested and simulated under to Tunisian (North Africa) climatic conditions," </w:t>
      </w:r>
      <w:r w:rsidRPr="00770A87">
        <w:rPr>
          <w:i/>
        </w:rPr>
        <w:t xml:space="preserve">Energy, </w:t>
      </w:r>
      <w:r w:rsidRPr="00770A87">
        <w:t>vol. 107, pp. 78-94, 7/15/ 2016.</w:t>
      </w:r>
    </w:p>
    <w:p w14:paraId="20187E90" w14:textId="77777777" w:rsidR="00016183" w:rsidRPr="00770A87" w:rsidRDefault="00016183" w:rsidP="00061E33">
      <w:pPr>
        <w:pStyle w:val="EndNoteBibliography"/>
      </w:pPr>
      <w:r w:rsidRPr="00770A87">
        <w:t>[99]</w:t>
      </w:r>
      <w:r w:rsidRPr="00770A87">
        <w:tab/>
        <w:t xml:space="preserve">S. Edalati, M. Ameri, and M. Iranmanesh, "Comparative performance investigation of mono- and poly-crystalline silicon photovoltaic modules for use in grid-connected photovoltaic systems in dry climates," </w:t>
      </w:r>
      <w:r w:rsidRPr="00770A87">
        <w:rPr>
          <w:i/>
        </w:rPr>
        <w:t xml:space="preserve">Applied Energy, </w:t>
      </w:r>
      <w:r w:rsidRPr="00770A87">
        <w:t>vol. 160, pp. 255-265, 12/15/ 2015.</w:t>
      </w:r>
    </w:p>
    <w:p w14:paraId="66BC2E88" w14:textId="77777777" w:rsidR="00016183" w:rsidRPr="00770A87" w:rsidRDefault="00016183" w:rsidP="00061E33">
      <w:pPr>
        <w:pStyle w:val="EndNoteBibliography"/>
      </w:pPr>
      <w:r w:rsidRPr="00770A87">
        <w:t>[100]</w:t>
      </w:r>
      <w:r w:rsidRPr="00770A87">
        <w:tab/>
        <w:t>Y. Kandatsu, "DC/AC inverter controller for solar cell, including maximum power point tracking function," ed: Google Patents, 1993.</w:t>
      </w:r>
    </w:p>
    <w:p w14:paraId="5C51F78A" w14:textId="77777777" w:rsidR="00016183" w:rsidRPr="00770A87" w:rsidRDefault="00016183" w:rsidP="00061E33">
      <w:pPr>
        <w:pStyle w:val="EndNoteBibliography"/>
      </w:pPr>
      <w:r w:rsidRPr="00770A87">
        <w:t>[101]</w:t>
      </w:r>
      <w:r w:rsidRPr="00770A87">
        <w:tab/>
        <w:t xml:space="preserve">A. Zahedi, "Development of an economical model to determine an appropriate feed-in tariff for grid-connected solar PV electricity in all states of Australia," </w:t>
      </w:r>
      <w:r w:rsidRPr="00770A87">
        <w:rPr>
          <w:i/>
        </w:rPr>
        <w:t xml:space="preserve">Renewable and Sustainable Energy Reviews, </w:t>
      </w:r>
      <w:r w:rsidRPr="00770A87">
        <w:t>vol. 13, no. 4, pp. 871-878, 5// 2009.</w:t>
      </w:r>
    </w:p>
    <w:p w14:paraId="4F9244B2" w14:textId="77777777" w:rsidR="00016183" w:rsidRPr="00770A87" w:rsidRDefault="00016183" w:rsidP="00061E33">
      <w:pPr>
        <w:pStyle w:val="EndNoteBibliography"/>
      </w:pPr>
      <w:r w:rsidRPr="00770A87">
        <w:t>[102]</w:t>
      </w:r>
      <w:r w:rsidRPr="00770A87">
        <w:tab/>
        <w:t xml:space="preserve">G. De Feo, M. Forni, F. Petito, and C. Renno, "Life cycle assessment and economic analysis of a low concentrating photovoltaic system," </w:t>
      </w:r>
      <w:r w:rsidRPr="00770A87">
        <w:rPr>
          <w:i/>
        </w:rPr>
        <w:t xml:space="preserve">Environmental Technology, </w:t>
      </w:r>
      <w:r w:rsidRPr="00770A87">
        <w:t>vol. 37, no. 19, pp. 2473-2482, 2016/10/01 2016.</w:t>
      </w:r>
    </w:p>
    <w:p w14:paraId="39623928" w14:textId="77777777" w:rsidR="00016183" w:rsidRPr="00770A87" w:rsidRDefault="00016183" w:rsidP="00061E33">
      <w:pPr>
        <w:pStyle w:val="EndNoteBibliography"/>
      </w:pPr>
      <w:r w:rsidRPr="00770A87">
        <w:t>[103]</w:t>
      </w:r>
      <w:r w:rsidRPr="00770A87">
        <w:tab/>
        <w:t xml:space="preserve">B. Andrew, L. Joachim, and N. Anna, "Asia Pacific Super Grid–Solar electricity generation, storage and distribution," </w:t>
      </w:r>
      <w:r w:rsidRPr="00770A87">
        <w:rPr>
          <w:i/>
        </w:rPr>
        <w:t xml:space="preserve">Green, </w:t>
      </w:r>
      <w:r w:rsidRPr="00770A87">
        <w:t>vol. 2, no. 4, pp. 189-202, 2012.</w:t>
      </w:r>
    </w:p>
    <w:p w14:paraId="08377ADE" w14:textId="77777777" w:rsidR="00016183" w:rsidRPr="00770A87" w:rsidRDefault="00016183" w:rsidP="00061E33">
      <w:pPr>
        <w:pStyle w:val="EndNoteBibliography"/>
      </w:pPr>
      <w:r w:rsidRPr="00770A87">
        <w:t>[104]</w:t>
      </w:r>
      <w:r w:rsidRPr="00770A87">
        <w:tab/>
        <w:t xml:space="preserve">LatLong. (2017, 8/8/17). </w:t>
      </w:r>
      <w:r w:rsidRPr="00770A87">
        <w:rPr>
          <w:i/>
        </w:rPr>
        <w:t>Latitude and Longitude Finder</w:t>
      </w:r>
      <w:r w:rsidRPr="00770A87">
        <w:t xml:space="preserve">. Available: </w:t>
      </w:r>
      <w:hyperlink r:id="rId247" w:history="1">
        <w:r w:rsidRPr="00770A87">
          <w:rPr>
            <w:rStyle w:val="Hyperlink"/>
            <w:color w:val="auto"/>
            <w:u w:val="none"/>
          </w:rPr>
          <w:t>http://www.latlong.net/</w:t>
        </w:r>
      </w:hyperlink>
    </w:p>
    <w:p w14:paraId="53714720" w14:textId="77777777" w:rsidR="00016183" w:rsidRPr="00770A87" w:rsidRDefault="00016183" w:rsidP="00061E33">
      <w:pPr>
        <w:pStyle w:val="EndNoteBibliography"/>
      </w:pPr>
      <w:r w:rsidRPr="00770A87">
        <w:lastRenderedPageBreak/>
        <w:t>[105]</w:t>
      </w:r>
      <w:r w:rsidRPr="00770A87">
        <w:tab/>
        <w:t xml:space="preserve">A. Government. (2017, 10/8/17). </w:t>
      </w:r>
      <w:r w:rsidRPr="00770A87">
        <w:rPr>
          <w:i/>
        </w:rPr>
        <w:t>Energy Sourcing For Domestic Households</w:t>
      </w:r>
      <w:r w:rsidRPr="00770A87">
        <w:t xml:space="preserve">. Available: </w:t>
      </w:r>
      <w:hyperlink r:id="rId248" w:history="1">
        <w:r w:rsidRPr="00770A87">
          <w:rPr>
            <w:rStyle w:val="Hyperlink"/>
            <w:color w:val="auto"/>
            <w:u w:val="none"/>
          </w:rPr>
          <w:t>https://www.energymadeeasy.gov.au/benchmark</w:t>
        </w:r>
      </w:hyperlink>
    </w:p>
    <w:p w14:paraId="3BC28478" w14:textId="77777777" w:rsidR="00016183" w:rsidRPr="00770A87" w:rsidRDefault="00016183" w:rsidP="00061E33">
      <w:pPr>
        <w:pStyle w:val="EndNoteBibliography"/>
      </w:pPr>
      <w:r w:rsidRPr="00770A87">
        <w:t>[106]</w:t>
      </w:r>
      <w:r w:rsidRPr="00770A87">
        <w:tab/>
        <w:t xml:space="preserve">NASA. (2017, 3/7/17). </w:t>
      </w:r>
      <w:r w:rsidRPr="00770A87">
        <w:rPr>
          <w:i/>
        </w:rPr>
        <w:t>Surface meteorology and Solar Energy</w:t>
      </w:r>
      <w:r w:rsidRPr="00770A87">
        <w:t xml:space="preserve">. Available: </w:t>
      </w:r>
      <w:hyperlink r:id="rId249" w:history="1">
        <w:r w:rsidRPr="00770A87">
          <w:rPr>
            <w:rStyle w:val="Hyperlink"/>
            <w:color w:val="auto"/>
            <w:u w:val="none"/>
          </w:rPr>
          <w:t>https://eosweb.larc.nasa.gov/cgi-bin/sse/sse.cgi?skip@larc.nasa.gov</w:t>
        </w:r>
      </w:hyperlink>
    </w:p>
    <w:p w14:paraId="3060D460" w14:textId="77777777" w:rsidR="00016183" w:rsidRPr="00770A87" w:rsidRDefault="00016183" w:rsidP="00061E33">
      <w:pPr>
        <w:pStyle w:val="EndNoteBibliography"/>
      </w:pPr>
      <w:r w:rsidRPr="00770A87">
        <w:t>[107]</w:t>
      </w:r>
      <w:r w:rsidRPr="00770A87">
        <w:tab/>
        <w:t xml:space="preserve">MathWorks. (2017, 3/3/17). </w:t>
      </w:r>
      <w:r w:rsidRPr="00770A87">
        <w:rPr>
          <w:i/>
        </w:rPr>
        <w:t>Matlab Help</w:t>
      </w:r>
      <w:r w:rsidRPr="00770A87">
        <w:t xml:space="preserve">. Available: </w:t>
      </w:r>
      <w:hyperlink r:id="rId250" w:history="1">
        <w:r w:rsidRPr="00770A87">
          <w:rPr>
            <w:rStyle w:val="Hyperlink"/>
            <w:color w:val="auto"/>
            <w:u w:val="none"/>
          </w:rPr>
          <w:t>https://au.mathworks.com/help/matlab/examples/creating-a-user-interface-with-tab-panels.html</w:t>
        </w:r>
      </w:hyperlink>
    </w:p>
    <w:p w14:paraId="0DC0261E" w14:textId="77777777" w:rsidR="00016183" w:rsidRPr="00770A87" w:rsidRDefault="00016183" w:rsidP="00061E33">
      <w:pPr>
        <w:pStyle w:val="EndNoteBibliography"/>
      </w:pPr>
      <w:r w:rsidRPr="00770A87">
        <w:t>[108]</w:t>
      </w:r>
      <w:r w:rsidRPr="00770A87">
        <w:tab/>
        <w:t>S. Rodrigues</w:t>
      </w:r>
      <w:r w:rsidRPr="00770A87">
        <w:rPr>
          <w:i/>
        </w:rPr>
        <w:t xml:space="preserve"> et al.</w:t>
      </w:r>
      <w:r w:rsidRPr="00770A87">
        <w:t xml:space="preserve">, "Economic feasibility analysis of small scale PV systems in different countries," </w:t>
      </w:r>
      <w:r w:rsidRPr="00770A87">
        <w:rPr>
          <w:i/>
        </w:rPr>
        <w:t xml:space="preserve">Solar Energy, </w:t>
      </w:r>
      <w:r w:rsidRPr="00770A87">
        <w:t>vol. 131, pp. 81-95, 6// 2016.</w:t>
      </w:r>
    </w:p>
    <w:p w14:paraId="1F830C11" w14:textId="77777777" w:rsidR="00016183" w:rsidRPr="00770A87" w:rsidRDefault="00016183" w:rsidP="00061E33">
      <w:pPr>
        <w:pStyle w:val="EndNoteBibliography"/>
      </w:pPr>
      <w:r w:rsidRPr="00770A87">
        <w:t>[109]</w:t>
      </w:r>
      <w:r w:rsidRPr="00770A87">
        <w:tab/>
        <w:t xml:space="preserve">A. Q. Jakhrani, A. K. Othman, A. R. H. Rigit, S. R. Samo, L. P. Ling, and R. Baini, "Cost estimation of a standalone photovoltaic power system in remote areas of Sarawak, Malaysia," (in English), </w:t>
      </w:r>
      <w:r w:rsidRPr="00770A87">
        <w:rPr>
          <w:i/>
        </w:rPr>
        <w:t xml:space="preserve">NED University Journal of Research, </w:t>
      </w:r>
      <w:r w:rsidRPr="00770A87">
        <w:t>Report p. 15+, 2012/01/01 2012.</w:t>
      </w:r>
    </w:p>
    <w:p w14:paraId="0172A060" w14:textId="77777777" w:rsidR="00016183" w:rsidRPr="00770A87" w:rsidRDefault="00016183" w:rsidP="00061E33">
      <w:pPr>
        <w:pStyle w:val="EndNoteBibliography"/>
      </w:pPr>
      <w:r w:rsidRPr="00770A87">
        <w:t>[110]</w:t>
      </w:r>
      <w:r w:rsidRPr="00770A87">
        <w:tab/>
        <w:t xml:space="preserve">A. Q. Jakhrani, A. R. H. Rigit, A. K. Othman, S. R. Samo, and S. A. Kamboh, "Life cycle cost analysis of a standalone PV system," in </w:t>
      </w:r>
      <w:r w:rsidRPr="00770A87">
        <w:rPr>
          <w:i/>
        </w:rPr>
        <w:t>2012 International Conference on Green and Ubiquitous Technology</w:t>
      </w:r>
      <w:r w:rsidRPr="00770A87">
        <w:t>, 2012, pp. 82-85.</w:t>
      </w:r>
    </w:p>
    <w:p w14:paraId="257F3F32" w14:textId="77777777" w:rsidR="00016183" w:rsidRPr="00770A87" w:rsidRDefault="00016183" w:rsidP="00061E33">
      <w:pPr>
        <w:pStyle w:val="EndNoteBibliography"/>
      </w:pPr>
      <w:r w:rsidRPr="00770A87">
        <w:t>[111]</w:t>
      </w:r>
      <w:r w:rsidRPr="00770A87">
        <w:tab/>
        <w:t>A. Zahedi, "Developing a Method to Accurately Estimate the Electricity Cost of Grid-Connected Solar PV in Doha."</w:t>
      </w:r>
    </w:p>
    <w:p w14:paraId="1DA81D1C" w14:textId="77777777" w:rsidR="00016183" w:rsidRPr="00770A87" w:rsidRDefault="00016183" w:rsidP="00061E33">
      <w:pPr>
        <w:pStyle w:val="EndNoteBibliography"/>
      </w:pPr>
      <w:r w:rsidRPr="00770A87">
        <w:t>[112]</w:t>
      </w:r>
      <w:r w:rsidRPr="00770A87">
        <w:tab/>
        <w:t xml:space="preserve">J. C. Hartman and I. C. Schafrick, "THE RELEVANT INTERNAL RATE OF RETURN," </w:t>
      </w:r>
      <w:r w:rsidRPr="00770A87">
        <w:rPr>
          <w:i/>
        </w:rPr>
        <w:t xml:space="preserve">The Engineering Economist, </w:t>
      </w:r>
      <w:r w:rsidRPr="00770A87">
        <w:t>vol. 49, no. 2, pp. 139-158, 2004/01/01 2004.</w:t>
      </w:r>
    </w:p>
    <w:p w14:paraId="55718623" w14:textId="77777777" w:rsidR="00016183" w:rsidRPr="00770A87" w:rsidRDefault="00016183" w:rsidP="00EE2C2D">
      <w:pPr>
        <w:pStyle w:val="Heading1"/>
        <w:numPr>
          <w:ilvl w:val="0"/>
          <w:numId w:val="0"/>
        </w:numPr>
        <w:ind w:left="20"/>
      </w:pPr>
      <w:r w:rsidRPr="00770A87">
        <w:lastRenderedPageBreak/>
        <w:fldChar w:fldCharType="end"/>
      </w:r>
      <w:bookmarkStart w:id="594" w:name="_Toc494733034"/>
      <w:bookmarkStart w:id="595" w:name="_Toc494793430"/>
      <w:r w:rsidRPr="00770A87">
        <w:t>APPENDICES</w:t>
      </w:r>
      <w:bookmarkEnd w:id="594"/>
      <w:bookmarkEnd w:id="595"/>
    </w:p>
    <w:p w14:paraId="787AA9AA" w14:textId="697A82B3" w:rsidR="00061E33" w:rsidRDefault="00016183">
      <w:pPr>
        <w:pStyle w:val="TableofFigures"/>
        <w:tabs>
          <w:tab w:val="right" w:leader="dot" w:pos="8210"/>
        </w:tabs>
        <w:rPr>
          <w:rFonts w:asciiTheme="minorHAnsi" w:eastAsiaTheme="minorEastAsia" w:hAnsiTheme="minorHAnsi" w:cstheme="minorBidi"/>
          <w:smallCaps w:val="0"/>
          <w:noProof/>
          <w:szCs w:val="22"/>
          <w:lang w:eastAsia="zh-CN"/>
        </w:rPr>
      </w:pPr>
      <w:r w:rsidRPr="00770A87">
        <w:fldChar w:fldCharType="begin"/>
      </w:r>
      <w:r w:rsidRPr="00770A87">
        <w:instrText xml:space="preserve"> TOC \h \z \t "Appendix Heading 1" \c </w:instrText>
      </w:r>
      <w:r w:rsidRPr="00770A87">
        <w:fldChar w:fldCharType="separate"/>
      </w:r>
      <w:hyperlink w:anchor="_Toc494793109" w:history="1">
        <w:r w:rsidR="00061E33" w:rsidRPr="006974FA">
          <w:rPr>
            <w:rStyle w:val="Hyperlink"/>
            <w:noProof/>
          </w:rPr>
          <w:t>Appendix A – Progress Gantt Chart</w:t>
        </w:r>
        <w:r w:rsidR="00061E33">
          <w:rPr>
            <w:noProof/>
            <w:webHidden/>
          </w:rPr>
          <w:tab/>
        </w:r>
        <w:r w:rsidR="00061E33">
          <w:rPr>
            <w:noProof/>
            <w:webHidden/>
          </w:rPr>
          <w:fldChar w:fldCharType="begin"/>
        </w:r>
        <w:r w:rsidR="00061E33">
          <w:rPr>
            <w:noProof/>
            <w:webHidden/>
          </w:rPr>
          <w:instrText xml:space="preserve"> PAGEREF _Toc494793109 \h </w:instrText>
        </w:r>
        <w:r w:rsidR="00061E33">
          <w:rPr>
            <w:noProof/>
            <w:webHidden/>
          </w:rPr>
        </w:r>
        <w:r w:rsidR="00061E33">
          <w:rPr>
            <w:noProof/>
            <w:webHidden/>
          </w:rPr>
          <w:fldChar w:fldCharType="separate"/>
        </w:r>
        <w:r w:rsidR="00501050">
          <w:rPr>
            <w:noProof/>
            <w:webHidden/>
          </w:rPr>
          <w:t>98</w:t>
        </w:r>
        <w:r w:rsidR="00061E33">
          <w:rPr>
            <w:noProof/>
            <w:webHidden/>
          </w:rPr>
          <w:fldChar w:fldCharType="end"/>
        </w:r>
      </w:hyperlink>
    </w:p>
    <w:p w14:paraId="14CBDA2B" w14:textId="232EC06D"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0" w:history="1">
        <w:r w:rsidR="00061E33" w:rsidRPr="006974FA">
          <w:rPr>
            <w:rStyle w:val="Hyperlink"/>
            <w:noProof/>
          </w:rPr>
          <w:t>Appendix B – Risk Assessment</w:t>
        </w:r>
        <w:r w:rsidR="00061E33">
          <w:rPr>
            <w:noProof/>
            <w:webHidden/>
          </w:rPr>
          <w:tab/>
        </w:r>
        <w:r w:rsidR="00061E33">
          <w:rPr>
            <w:noProof/>
            <w:webHidden/>
          </w:rPr>
          <w:fldChar w:fldCharType="begin"/>
        </w:r>
        <w:r w:rsidR="00061E33">
          <w:rPr>
            <w:noProof/>
            <w:webHidden/>
          </w:rPr>
          <w:instrText xml:space="preserve"> PAGEREF _Toc494793110 \h </w:instrText>
        </w:r>
        <w:r w:rsidR="00061E33">
          <w:rPr>
            <w:noProof/>
            <w:webHidden/>
          </w:rPr>
        </w:r>
        <w:r w:rsidR="00061E33">
          <w:rPr>
            <w:noProof/>
            <w:webHidden/>
          </w:rPr>
          <w:fldChar w:fldCharType="separate"/>
        </w:r>
        <w:r w:rsidR="00501050">
          <w:rPr>
            <w:noProof/>
            <w:webHidden/>
          </w:rPr>
          <w:t>99</w:t>
        </w:r>
        <w:r w:rsidR="00061E33">
          <w:rPr>
            <w:noProof/>
            <w:webHidden/>
          </w:rPr>
          <w:fldChar w:fldCharType="end"/>
        </w:r>
      </w:hyperlink>
    </w:p>
    <w:p w14:paraId="6B7D5D63" w14:textId="2ACDA864"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1" w:history="1">
        <w:r w:rsidR="00061E33" w:rsidRPr="006974FA">
          <w:rPr>
            <w:rStyle w:val="Hyperlink"/>
            <w:noProof/>
          </w:rPr>
          <w:t>Appendix C – Risk Assessment (Approval)</w:t>
        </w:r>
        <w:r w:rsidR="00061E33">
          <w:rPr>
            <w:noProof/>
            <w:webHidden/>
          </w:rPr>
          <w:tab/>
        </w:r>
        <w:r w:rsidR="00061E33">
          <w:rPr>
            <w:noProof/>
            <w:webHidden/>
          </w:rPr>
          <w:fldChar w:fldCharType="begin"/>
        </w:r>
        <w:r w:rsidR="00061E33">
          <w:rPr>
            <w:noProof/>
            <w:webHidden/>
          </w:rPr>
          <w:instrText xml:space="preserve"> PAGEREF _Toc494793111 \h </w:instrText>
        </w:r>
        <w:r w:rsidR="00061E33">
          <w:rPr>
            <w:noProof/>
            <w:webHidden/>
          </w:rPr>
        </w:r>
        <w:r w:rsidR="00061E33">
          <w:rPr>
            <w:noProof/>
            <w:webHidden/>
          </w:rPr>
          <w:fldChar w:fldCharType="separate"/>
        </w:r>
        <w:r w:rsidR="00501050">
          <w:rPr>
            <w:noProof/>
            <w:webHidden/>
          </w:rPr>
          <w:t>100</w:t>
        </w:r>
        <w:r w:rsidR="00061E33">
          <w:rPr>
            <w:noProof/>
            <w:webHidden/>
          </w:rPr>
          <w:fldChar w:fldCharType="end"/>
        </w:r>
      </w:hyperlink>
    </w:p>
    <w:p w14:paraId="4374A0E4" w14:textId="5B3BEE68"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2" w:history="1">
        <w:r w:rsidR="00061E33" w:rsidRPr="006974FA">
          <w:rPr>
            <w:rStyle w:val="Hyperlink"/>
            <w:noProof/>
          </w:rPr>
          <w:t>Appendix D – Program Overview</w:t>
        </w:r>
        <w:r w:rsidR="00061E33">
          <w:rPr>
            <w:noProof/>
            <w:webHidden/>
          </w:rPr>
          <w:tab/>
        </w:r>
        <w:r w:rsidR="00061E33">
          <w:rPr>
            <w:noProof/>
            <w:webHidden/>
          </w:rPr>
          <w:fldChar w:fldCharType="begin"/>
        </w:r>
        <w:r w:rsidR="00061E33">
          <w:rPr>
            <w:noProof/>
            <w:webHidden/>
          </w:rPr>
          <w:instrText xml:space="preserve"> PAGEREF _Toc494793112 \h </w:instrText>
        </w:r>
        <w:r w:rsidR="00061E33">
          <w:rPr>
            <w:noProof/>
            <w:webHidden/>
          </w:rPr>
        </w:r>
        <w:r w:rsidR="00061E33">
          <w:rPr>
            <w:noProof/>
            <w:webHidden/>
          </w:rPr>
          <w:fldChar w:fldCharType="separate"/>
        </w:r>
        <w:r w:rsidR="00501050">
          <w:rPr>
            <w:noProof/>
            <w:webHidden/>
          </w:rPr>
          <w:t>101</w:t>
        </w:r>
        <w:r w:rsidR="00061E33">
          <w:rPr>
            <w:noProof/>
            <w:webHidden/>
          </w:rPr>
          <w:fldChar w:fldCharType="end"/>
        </w:r>
      </w:hyperlink>
    </w:p>
    <w:p w14:paraId="6C4D2377" w14:textId="246B403F"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3" w:history="1">
        <w:r w:rsidR="00061E33" w:rsidRPr="006974FA">
          <w:rPr>
            <w:rStyle w:val="Hyperlink"/>
            <w:noProof/>
          </w:rPr>
          <w:t>Appendix E – Typical Installation Wiring of Inverter</w:t>
        </w:r>
        <w:r w:rsidR="00061E33">
          <w:rPr>
            <w:noProof/>
            <w:webHidden/>
          </w:rPr>
          <w:tab/>
        </w:r>
        <w:r w:rsidR="00061E33">
          <w:rPr>
            <w:noProof/>
            <w:webHidden/>
          </w:rPr>
          <w:fldChar w:fldCharType="begin"/>
        </w:r>
        <w:r w:rsidR="00061E33">
          <w:rPr>
            <w:noProof/>
            <w:webHidden/>
          </w:rPr>
          <w:instrText xml:space="preserve"> PAGEREF _Toc494793113 \h </w:instrText>
        </w:r>
        <w:r w:rsidR="00061E33">
          <w:rPr>
            <w:noProof/>
            <w:webHidden/>
          </w:rPr>
        </w:r>
        <w:r w:rsidR="00061E33">
          <w:rPr>
            <w:noProof/>
            <w:webHidden/>
          </w:rPr>
          <w:fldChar w:fldCharType="separate"/>
        </w:r>
        <w:r w:rsidR="00501050">
          <w:rPr>
            <w:noProof/>
            <w:webHidden/>
          </w:rPr>
          <w:t>102</w:t>
        </w:r>
        <w:r w:rsidR="00061E33">
          <w:rPr>
            <w:noProof/>
            <w:webHidden/>
          </w:rPr>
          <w:fldChar w:fldCharType="end"/>
        </w:r>
      </w:hyperlink>
    </w:p>
    <w:p w14:paraId="665687DC" w14:textId="479334AA"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4" w:history="1">
        <w:r w:rsidR="00061E33" w:rsidRPr="006974FA">
          <w:rPr>
            <w:rStyle w:val="Hyperlink"/>
            <w:noProof/>
          </w:rPr>
          <w:t>Appendix F – Project Code &amp; Title</w:t>
        </w:r>
        <w:r w:rsidR="00061E33">
          <w:rPr>
            <w:noProof/>
            <w:webHidden/>
          </w:rPr>
          <w:tab/>
        </w:r>
        <w:r w:rsidR="00061E33">
          <w:rPr>
            <w:noProof/>
            <w:webHidden/>
          </w:rPr>
          <w:fldChar w:fldCharType="begin"/>
        </w:r>
        <w:r w:rsidR="00061E33">
          <w:rPr>
            <w:noProof/>
            <w:webHidden/>
          </w:rPr>
          <w:instrText xml:space="preserve"> PAGEREF _Toc494793114 \h </w:instrText>
        </w:r>
        <w:r w:rsidR="00061E33">
          <w:rPr>
            <w:noProof/>
            <w:webHidden/>
          </w:rPr>
        </w:r>
        <w:r w:rsidR="00061E33">
          <w:rPr>
            <w:noProof/>
            <w:webHidden/>
          </w:rPr>
          <w:fldChar w:fldCharType="separate"/>
        </w:r>
        <w:r w:rsidR="00501050">
          <w:rPr>
            <w:noProof/>
            <w:webHidden/>
          </w:rPr>
          <w:t>103</w:t>
        </w:r>
        <w:r w:rsidR="00061E33">
          <w:rPr>
            <w:noProof/>
            <w:webHidden/>
          </w:rPr>
          <w:fldChar w:fldCharType="end"/>
        </w:r>
      </w:hyperlink>
    </w:p>
    <w:p w14:paraId="20A6F809" w14:textId="5553CF00"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5" w:history="1">
        <w:r w:rsidR="00061E33" w:rsidRPr="006974FA">
          <w:rPr>
            <w:rStyle w:val="Hyperlink"/>
            <w:noProof/>
          </w:rPr>
          <w:t>Appendix G – NASA Peak Sun Hour Data</w:t>
        </w:r>
        <w:r w:rsidR="00061E33">
          <w:rPr>
            <w:noProof/>
            <w:webHidden/>
          </w:rPr>
          <w:tab/>
        </w:r>
        <w:r w:rsidR="00061E33">
          <w:rPr>
            <w:noProof/>
            <w:webHidden/>
          </w:rPr>
          <w:fldChar w:fldCharType="begin"/>
        </w:r>
        <w:r w:rsidR="00061E33">
          <w:rPr>
            <w:noProof/>
            <w:webHidden/>
          </w:rPr>
          <w:instrText xml:space="preserve"> PAGEREF _Toc494793115 \h </w:instrText>
        </w:r>
        <w:r w:rsidR="00061E33">
          <w:rPr>
            <w:noProof/>
            <w:webHidden/>
          </w:rPr>
        </w:r>
        <w:r w:rsidR="00061E33">
          <w:rPr>
            <w:noProof/>
            <w:webHidden/>
          </w:rPr>
          <w:fldChar w:fldCharType="separate"/>
        </w:r>
        <w:r w:rsidR="00501050">
          <w:rPr>
            <w:noProof/>
            <w:webHidden/>
          </w:rPr>
          <w:t>104</w:t>
        </w:r>
        <w:r w:rsidR="00061E33">
          <w:rPr>
            <w:noProof/>
            <w:webHidden/>
          </w:rPr>
          <w:fldChar w:fldCharType="end"/>
        </w:r>
      </w:hyperlink>
    </w:p>
    <w:p w14:paraId="40864770" w14:textId="2A62FB1A"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6" w:history="1">
        <w:r w:rsidR="00061E33" w:rsidRPr="006974FA">
          <w:rPr>
            <w:rStyle w:val="Hyperlink"/>
            <w:noProof/>
          </w:rPr>
          <w:t>Appendix H – Energy Consumption Data</w:t>
        </w:r>
        <w:r w:rsidR="00061E33">
          <w:rPr>
            <w:noProof/>
            <w:webHidden/>
          </w:rPr>
          <w:tab/>
        </w:r>
        <w:r w:rsidR="00061E33">
          <w:rPr>
            <w:noProof/>
            <w:webHidden/>
          </w:rPr>
          <w:fldChar w:fldCharType="begin"/>
        </w:r>
        <w:r w:rsidR="00061E33">
          <w:rPr>
            <w:noProof/>
            <w:webHidden/>
          </w:rPr>
          <w:instrText xml:space="preserve"> PAGEREF _Toc494793116 \h </w:instrText>
        </w:r>
        <w:r w:rsidR="00061E33">
          <w:rPr>
            <w:noProof/>
            <w:webHidden/>
          </w:rPr>
        </w:r>
        <w:r w:rsidR="00061E33">
          <w:rPr>
            <w:noProof/>
            <w:webHidden/>
          </w:rPr>
          <w:fldChar w:fldCharType="separate"/>
        </w:r>
        <w:r w:rsidR="00501050">
          <w:rPr>
            <w:noProof/>
            <w:webHidden/>
          </w:rPr>
          <w:t>107</w:t>
        </w:r>
        <w:r w:rsidR="00061E33">
          <w:rPr>
            <w:noProof/>
            <w:webHidden/>
          </w:rPr>
          <w:fldChar w:fldCharType="end"/>
        </w:r>
      </w:hyperlink>
    </w:p>
    <w:p w14:paraId="7A6F692D" w14:textId="09E6D6B7" w:rsidR="00061E33" w:rsidRDefault="00D47419">
      <w:pPr>
        <w:pStyle w:val="TableofFigures"/>
        <w:tabs>
          <w:tab w:val="right" w:leader="dot" w:pos="8210"/>
        </w:tabs>
        <w:rPr>
          <w:rFonts w:asciiTheme="minorHAnsi" w:eastAsiaTheme="minorEastAsia" w:hAnsiTheme="minorHAnsi" w:cstheme="minorBidi"/>
          <w:smallCaps w:val="0"/>
          <w:noProof/>
          <w:szCs w:val="22"/>
          <w:lang w:eastAsia="zh-CN"/>
        </w:rPr>
      </w:pPr>
      <w:hyperlink w:anchor="_Toc494793117" w:history="1">
        <w:r w:rsidR="00061E33" w:rsidRPr="006974FA">
          <w:rPr>
            <w:rStyle w:val="Hyperlink"/>
            <w:noProof/>
          </w:rPr>
          <w:t>Appendix I – MATLAB Source Code</w:t>
        </w:r>
        <w:r w:rsidR="00061E33">
          <w:rPr>
            <w:noProof/>
            <w:webHidden/>
          </w:rPr>
          <w:tab/>
        </w:r>
        <w:r w:rsidR="00061E33">
          <w:rPr>
            <w:noProof/>
            <w:webHidden/>
          </w:rPr>
          <w:fldChar w:fldCharType="begin"/>
        </w:r>
        <w:r w:rsidR="00061E33">
          <w:rPr>
            <w:noProof/>
            <w:webHidden/>
          </w:rPr>
          <w:instrText xml:space="preserve"> PAGEREF _Toc494793117 \h </w:instrText>
        </w:r>
        <w:r w:rsidR="00061E33">
          <w:rPr>
            <w:noProof/>
            <w:webHidden/>
          </w:rPr>
        </w:r>
        <w:r w:rsidR="00061E33">
          <w:rPr>
            <w:noProof/>
            <w:webHidden/>
          </w:rPr>
          <w:fldChar w:fldCharType="separate"/>
        </w:r>
        <w:r w:rsidR="00501050">
          <w:rPr>
            <w:noProof/>
            <w:webHidden/>
          </w:rPr>
          <w:t>113</w:t>
        </w:r>
        <w:r w:rsidR="00061E33">
          <w:rPr>
            <w:noProof/>
            <w:webHidden/>
          </w:rPr>
          <w:fldChar w:fldCharType="end"/>
        </w:r>
      </w:hyperlink>
    </w:p>
    <w:p w14:paraId="4131A1FB" w14:textId="12DDCA37" w:rsidR="00016183" w:rsidRPr="00770A87" w:rsidRDefault="00016183" w:rsidP="00061E33">
      <w:r w:rsidRPr="00770A87">
        <w:fldChar w:fldCharType="end"/>
      </w:r>
    </w:p>
    <w:p w14:paraId="281FF54C" w14:textId="6F72B7C7" w:rsidR="00016183" w:rsidRPr="00770A87" w:rsidRDefault="00016183" w:rsidP="00D562E9">
      <w:pPr>
        <w:pStyle w:val="AppendixHeading1"/>
      </w:pPr>
      <w:bookmarkStart w:id="596" w:name="_Toc494733035"/>
      <w:bookmarkStart w:id="597" w:name="_Toc494733111"/>
      <w:bookmarkStart w:id="598" w:name="_Toc494793100"/>
      <w:bookmarkStart w:id="599" w:name="_Toc494793109"/>
      <w:bookmarkStart w:id="600" w:name="_Toc494793431"/>
      <w:r w:rsidRPr="00770A87">
        <w:rPr>
          <w:noProof/>
          <w:lang w:eastAsia="en-AU"/>
        </w:rPr>
        <w:lastRenderedPageBreak/>
        <w:drawing>
          <wp:anchor distT="0" distB="0" distL="114300" distR="114300" simplePos="0" relativeHeight="251658243" behindDoc="0" locked="0" layoutInCell="1" allowOverlap="1" wp14:anchorId="11570C9B" wp14:editId="33014392">
            <wp:simplePos x="0" y="0"/>
            <wp:positionH relativeFrom="column">
              <wp:posOffset>-1524000</wp:posOffset>
            </wp:positionH>
            <wp:positionV relativeFrom="paragraph">
              <wp:posOffset>2683510</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Pr="00770A87">
        <w:t xml:space="preserve">Appendix </w:t>
      </w:r>
      <w:bookmarkEnd w:id="592"/>
      <w:bookmarkEnd w:id="593"/>
      <w:r w:rsidRPr="00770A87">
        <w:t>A – Progress Gantt Chart</w:t>
      </w:r>
      <w:bookmarkEnd w:id="596"/>
      <w:bookmarkEnd w:id="597"/>
      <w:bookmarkEnd w:id="598"/>
      <w:bookmarkEnd w:id="599"/>
      <w:bookmarkEnd w:id="600"/>
    </w:p>
    <w:p w14:paraId="6D1239A7" w14:textId="77777777" w:rsidR="00016183" w:rsidRPr="00770A87" w:rsidRDefault="00016183" w:rsidP="00D562E9">
      <w:pPr>
        <w:pStyle w:val="AppendixHeading1"/>
      </w:pPr>
      <w:bookmarkStart w:id="601" w:name="_Toc494733036"/>
      <w:bookmarkStart w:id="602" w:name="_Toc494733112"/>
      <w:bookmarkStart w:id="603" w:name="_Toc494793101"/>
      <w:bookmarkStart w:id="604" w:name="_Toc494793110"/>
      <w:bookmarkStart w:id="605" w:name="_Toc494793432"/>
      <w:r w:rsidRPr="00770A87">
        <w:rPr>
          <w:noProof/>
          <w:lang w:eastAsia="en-AU"/>
        </w:rPr>
        <w:lastRenderedPageBreak/>
        <w:drawing>
          <wp:anchor distT="0" distB="0" distL="114300" distR="114300" simplePos="0" relativeHeight="251658244" behindDoc="0" locked="0" layoutInCell="1" allowOverlap="1" wp14:anchorId="1FD16A42" wp14:editId="528A1061">
            <wp:simplePos x="0" y="0"/>
            <wp:positionH relativeFrom="margin">
              <wp:posOffset>-1534160</wp:posOffset>
            </wp:positionH>
            <wp:positionV relativeFrom="paragraph">
              <wp:posOffset>1922145</wp:posOffset>
            </wp:positionV>
            <wp:extent cx="8294370" cy="5220335"/>
            <wp:effectExtent l="0" t="6033" r="5398" b="5397"/>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94370" cy="5220335"/>
                    </a:xfrm>
                    <a:prstGeom prst="rect">
                      <a:avLst/>
                    </a:prstGeom>
                  </pic:spPr>
                </pic:pic>
              </a:graphicData>
            </a:graphic>
            <wp14:sizeRelH relativeFrom="margin">
              <wp14:pctWidth>0</wp14:pctWidth>
            </wp14:sizeRelH>
            <wp14:sizeRelV relativeFrom="margin">
              <wp14:pctHeight>0</wp14:pctHeight>
            </wp14:sizeRelV>
          </wp:anchor>
        </w:drawing>
      </w:r>
      <w:r w:rsidRPr="00770A87">
        <w:t>Appendix B – Risk Assessment</w:t>
      </w:r>
      <w:bookmarkEnd w:id="601"/>
      <w:bookmarkEnd w:id="602"/>
      <w:bookmarkEnd w:id="603"/>
      <w:bookmarkEnd w:id="604"/>
      <w:bookmarkEnd w:id="605"/>
    </w:p>
    <w:p w14:paraId="6F3A9BB9" w14:textId="77777777" w:rsidR="00016183" w:rsidRPr="00770A87" w:rsidRDefault="00016183" w:rsidP="00D562E9">
      <w:pPr>
        <w:pStyle w:val="AppendixHeading1"/>
      </w:pPr>
      <w:bookmarkStart w:id="606" w:name="_Toc494733037"/>
      <w:bookmarkStart w:id="607" w:name="_Toc494733113"/>
      <w:bookmarkStart w:id="608" w:name="_Toc494793102"/>
      <w:bookmarkStart w:id="609" w:name="_Toc494793111"/>
      <w:bookmarkStart w:id="610" w:name="_Toc494793433"/>
      <w:r w:rsidRPr="00770A87">
        <w:rPr>
          <w:noProof/>
          <w:lang w:eastAsia="en-AU"/>
        </w:rPr>
        <w:lastRenderedPageBreak/>
        <w:drawing>
          <wp:anchor distT="0" distB="0" distL="114300" distR="114300" simplePos="0" relativeHeight="251658254" behindDoc="0" locked="0" layoutInCell="1" allowOverlap="1" wp14:anchorId="79CFE448" wp14:editId="15A33900">
            <wp:simplePos x="0" y="0"/>
            <wp:positionH relativeFrom="margin">
              <wp:align>right</wp:align>
            </wp:positionH>
            <wp:positionV relativeFrom="paragraph">
              <wp:posOffset>1605280</wp:posOffset>
            </wp:positionV>
            <wp:extent cx="7239000" cy="5223510"/>
            <wp:effectExtent l="0" t="1905"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extLst>
                        <a:ext uri="{28A0092B-C50C-407E-A947-70E740481C1C}">
                          <a14:useLocalDpi xmlns:a14="http://schemas.microsoft.com/office/drawing/2010/main" val="0"/>
                        </a:ext>
                      </a:extLst>
                    </a:blip>
                    <a:stretch>
                      <a:fillRect/>
                    </a:stretch>
                  </pic:blipFill>
                  <pic:spPr>
                    <a:xfrm rot="16200000">
                      <a:off x="0" y="0"/>
                      <a:ext cx="7239000" cy="5223510"/>
                    </a:xfrm>
                    <a:prstGeom prst="rect">
                      <a:avLst/>
                    </a:prstGeom>
                  </pic:spPr>
                </pic:pic>
              </a:graphicData>
            </a:graphic>
            <wp14:sizeRelH relativeFrom="margin">
              <wp14:pctWidth>0</wp14:pctWidth>
            </wp14:sizeRelH>
            <wp14:sizeRelV relativeFrom="margin">
              <wp14:pctHeight>0</wp14:pctHeight>
            </wp14:sizeRelV>
          </wp:anchor>
        </w:drawing>
      </w:r>
      <w:r w:rsidRPr="00770A87">
        <w:t>Appendix C – Risk Assessment (Approval)</w:t>
      </w:r>
      <w:bookmarkEnd w:id="606"/>
      <w:bookmarkEnd w:id="607"/>
      <w:bookmarkEnd w:id="608"/>
      <w:bookmarkEnd w:id="609"/>
      <w:bookmarkEnd w:id="610"/>
    </w:p>
    <w:p w14:paraId="36750351" w14:textId="77777777" w:rsidR="00016183" w:rsidRPr="00770A87" w:rsidRDefault="00016183" w:rsidP="00D562E9">
      <w:pPr>
        <w:pStyle w:val="AppendixHeading1"/>
      </w:pPr>
      <w:bookmarkStart w:id="611" w:name="_Toc494733038"/>
      <w:bookmarkStart w:id="612" w:name="_Toc494733114"/>
      <w:bookmarkStart w:id="613" w:name="_Toc494793103"/>
      <w:bookmarkStart w:id="614" w:name="_Toc494793112"/>
      <w:bookmarkStart w:id="615" w:name="_Toc494793434"/>
      <w:r w:rsidRPr="00770A87">
        <w:rPr>
          <w:noProof/>
          <w:lang w:eastAsia="en-AU"/>
        </w:rPr>
        <w:lastRenderedPageBreak/>
        <w:drawing>
          <wp:anchor distT="0" distB="0" distL="114300" distR="114300" simplePos="0" relativeHeight="251658247" behindDoc="0" locked="0" layoutInCell="1" allowOverlap="1" wp14:anchorId="379951F7" wp14:editId="31CE6DB9">
            <wp:simplePos x="0" y="0"/>
            <wp:positionH relativeFrom="page">
              <wp:posOffset>-205740</wp:posOffset>
            </wp:positionH>
            <wp:positionV relativeFrom="paragraph">
              <wp:posOffset>210121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D – Program Overview</w:t>
      </w:r>
      <w:bookmarkEnd w:id="611"/>
      <w:bookmarkEnd w:id="612"/>
      <w:bookmarkEnd w:id="613"/>
      <w:bookmarkEnd w:id="614"/>
      <w:bookmarkEnd w:id="615"/>
    </w:p>
    <w:p w14:paraId="07936BA0" w14:textId="6B7A7BB7" w:rsidR="00016183" w:rsidRPr="00770A87" w:rsidRDefault="00016183" w:rsidP="00D562E9">
      <w:pPr>
        <w:pStyle w:val="AppendixHeading1"/>
      </w:pPr>
      <w:bookmarkStart w:id="616" w:name="_Toc494733039"/>
      <w:bookmarkStart w:id="617" w:name="_Toc494733115"/>
      <w:bookmarkStart w:id="618" w:name="_Toc494793104"/>
      <w:bookmarkStart w:id="619" w:name="_Toc494793113"/>
      <w:bookmarkStart w:id="620" w:name="_Toc494793435"/>
      <w:r w:rsidRPr="00770A87">
        <w:rPr>
          <w:noProof/>
          <w:lang w:eastAsia="en-AU"/>
        </w:rPr>
        <w:lastRenderedPageBreak/>
        <w:drawing>
          <wp:anchor distT="0" distB="0" distL="114300" distR="114300" simplePos="0" relativeHeight="251658252" behindDoc="0" locked="0" layoutInCell="1" allowOverlap="1" wp14:anchorId="26E5DB1F" wp14:editId="575418F0">
            <wp:simplePos x="0" y="0"/>
            <wp:positionH relativeFrom="margin">
              <wp:posOffset>-1454150</wp:posOffset>
            </wp:positionH>
            <wp:positionV relativeFrom="paragraph">
              <wp:posOffset>2019935</wp:posOffset>
            </wp:positionV>
            <wp:extent cx="8043545" cy="5120640"/>
            <wp:effectExtent l="0" t="5397" r="9207" b="9208"/>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2131"/>
                    <a:stretch/>
                  </pic:blipFill>
                  <pic:spPr bwMode="auto">
                    <a:xfrm rot="16200000">
                      <a:off x="0" y="0"/>
                      <a:ext cx="8043545" cy="5120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0A87">
        <w:t>Appendix E – Typical Installation Wiring of Inverter</w:t>
      </w:r>
      <w:bookmarkEnd w:id="616"/>
      <w:bookmarkEnd w:id="617"/>
      <w:bookmarkEnd w:id="618"/>
      <w:bookmarkEnd w:id="619"/>
      <w:bookmarkEnd w:id="620"/>
    </w:p>
    <w:p w14:paraId="3D9489C1" w14:textId="3880B572" w:rsidR="00016183" w:rsidRPr="00770A87" w:rsidRDefault="00016183" w:rsidP="00D562E9">
      <w:pPr>
        <w:pStyle w:val="AppendixHeading1"/>
      </w:pPr>
      <w:bookmarkStart w:id="621" w:name="_Toc494733040"/>
      <w:bookmarkStart w:id="622" w:name="_Toc494733116"/>
      <w:bookmarkStart w:id="623" w:name="_Toc494793105"/>
      <w:bookmarkStart w:id="624" w:name="_Toc494793114"/>
      <w:bookmarkStart w:id="625" w:name="_Toc494793436"/>
      <w:r w:rsidRPr="00770A87">
        <w:lastRenderedPageBreak/>
        <w:t>Appendix F – Project Code &amp; Title</w:t>
      </w:r>
      <w:bookmarkEnd w:id="621"/>
      <w:bookmarkEnd w:id="622"/>
      <w:bookmarkEnd w:id="623"/>
      <w:bookmarkEnd w:id="624"/>
      <w:bookmarkEnd w:id="625"/>
    </w:p>
    <w:p w14:paraId="06758689" w14:textId="77777777" w:rsidR="00016183" w:rsidRPr="00770A87" w:rsidRDefault="00016183" w:rsidP="00061E33">
      <w:r w:rsidRPr="00770A87">
        <w:rPr>
          <w:noProof/>
          <w:lang w:eastAsia="en-AU"/>
        </w:rPr>
        <w:drawing>
          <wp:anchor distT="0" distB="0" distL="114300" distR="114300" simplePos="0" relativeHeight="251658250" behindDoc="0" locked="0" layoutInCell="1" allowOverlap="1" wp14:anchorId="2ACFB43B" wp14:editId="504D9B02">
            <wp:simplePos x="0" y="0"/>
            <wp:positionH relativeFrom="margin">
              <wp:align>right</wp:align>
            </wp:positionH>
            <wp:positionV relativeFrom="paragraph">
              <wp:posOffset>283210</wp:posOffset>
            </wp:positionV>
            <wp:extent cx="5418455"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5418455" cy="3126105"/>
                    </a:xfrm>
                    <a:prstGeom prst="rect">
                      <a:avLst/>
                    </a:prstGeom>
                  </pic:spPr>
                </pic:pic>
              </a:graphicData>
            </a:graphic>
            <wp14:sizeRelH relativeFrom="margin">
              <wp14:pctWidth>0</wp14:pctWidth>
            </wp14:sizeRelH>
            <wp14:sizeRelV relativeFrom="margin">
              <wp14:pctHeight>0</wp14:pctHeight>
            </wp14:sizeRelV>
          </wp:anchor>
        </w:drawing>
      </w:r>
    </w:p>
    <w:p w14:paraId="65B6EBF1" w14:textId="2A0B6458" w:rsidR="00016183" w:rsidRPr="00770A87" w:rsidRDefault="00016183" w:rsidP="00D562E9">
      <w:pPr>
        <w:pStyle w:val="AppendixHeading1"/>
      </w:pPr>
      <w:bookmarkStart w:id="626" w:name="_Toc494733041"/>
      <w:bookmarkStart w:id="627" w:name="_Toc494733117"/>
      <w:bookmarkStart w:id="628" w:name="_Toc494793106"/>
      <w:bookmarkStart w:id="629" w:name="_Toc494793115"/>
      <w:bookmarkStart w:id="630" w:name="_Toc494793437"/>
      <w:r w:rsidRPr="00770A87">
        <w:lastRenderedPageBreak/>
        <w:t>Appendix G – NASA Peak Sun Hour Data</w:t>
      </w:r>
      <w:bookmarkEnd w:id="626"/>
      <w:bookmarkEnd w:id="627"/>
      <w:bookmarkEnd w:id="628"/>
      <w:bookmarkEnd w:id="629"/>
      <w:bookmarkEnd w:id="630"/>
    </w:p>
    <w:p w14:paraId="358662E7" w14:textId="77777777" w:rsidR="00016183" w:rsidRPr="00770A87" w:rsidRDefault="00016183" w:rsidP="00061E33"/>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563"/>
        <w:gridCol w:w="372"/>
        <w:gridCol w:w="489"/>
        <w:gridCol w:w="489"/>
        <w:gridCol w:w="489"/>
        <w:gridCol w:w="489"/>
        <w:gridCol w:w="489"/>
        <w:gridCol w:w="489"/>
        <w:gridCol w:w="489"/>
        <w:gridCol w:w="489"/>
        <w:gridCol w:w="489"/>
        <w:gridCol w:w="489"/>
        <w:gridCol w:w="489"/>
        <w:gridCol w:w="489"/>
        <w:gridCol w:w="489"/>
      </w:tblGrid>
      <w:tr w:rsidR="00016183" w:rsidRPr="008426A0" w14:paraId="79A4EF60" w14:textId="77777777" w:rsidTr="008426A0">
        <w:trPr>
          <w:cantSplit/>
          <w:trHeight w:val="292"/>
        </w:trPr>
        <w:tc>
          <w:tcPr>
            <w:tcW w:w="1207" w:type="dxa"/>
            <w:shd w:val="clear" w:color="auto" w:fill="F2F2F2" w:themeFill="background1" w:themeFillShade="F2"/>
            <w:noWrap/>
            <w:vAlign w:val="center"/>
            <w:hideMark/>
          </w:tcPr>
          <w:p w14:paraId="7F8D1666" w14:textId="77777777" w:rsidR="00016183" w:rsidRPr="008426A0" w:rsidRDefault="00016183" w:rsidP="00061E33">
            <w:pPr>
              <w:rPr>
                <w:bCs/>
                <w:lang w:eastAsia="zh-CN"/>
              </w:rPr>
            </w:pPr>
            <w:r w:rsidRPr="008426A0">
              <w:rPr>
                <w:lang w:eastAsia="zh-CN"/>
              </w:rPr>
              <w:t>Townsville</w:t>
            </w:r>
          </w:p>
        </w:tc>
        <w:tc>
          <w:tcPr>
            <w:tcW w:w="563" w:type="dxa"/>
            <w:shd w:val="clear" w:color="auto" w:fill="F2F2F2" w:themeFill="background1" w:themeFillShade="F2"/>
            <w:vAlign w:val="center"/>
            <w:hideMark/>
          </w:tcPr>
          <w:p w14:paraId="62A14921"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607F5D6A" w14:textId="77777777" w:rsidR="00016183" w:rsidRPr="008426A0" w:rsidRDefault="00016183" w:rsidP="00061E33">
            <w:pPr>
              <w:rPr>
                <w:lang w:eastAsia="zh-CN"/>
              </w:rPr>
            </w:pPr>
            <w:r w:rsidRPr="008426A0">
              <w:rPr>
                <w:lang w:eastAsia="zh-CN"/>
              </w:rPr>
              <w:t>0</w:t>
            </w:r>
          </w:p>
        </w:tc>
        <w:tc>
          <w:tcPr>
            <w:tcW w:w="489" w:type="dxa"/>
            <w:noWrap/>
            <w:vAlign w:val="center"/>
            <w:hideMark/>
          </w:tcPr>
          <w:p w14:paraId="112F90F7" w14:textId="77777777" w:rsidR="00016183" w:rsidRPr="008426A0" w:rsidRDefault="00016183" w:rsidP="00061E33">
            <w:pPr>
              <w:rPr>
                <w:bCs/>
                <w:lang w:eastAsia="zh-CN"/>
              </w:rPr>
            </w:pPr>
            <w:r w:rsidRPr="008426A0">
              <w:rPr>
                <w:lang w:eastAsia="zh-CN"/>
              </w:rPr>
              <w:t>6.35</w:t>
            </w:r>
          </w:p>
        </w:tc>
        <w:tc>
          <w:tcPr>
            <w:tcW w:w="489" w:type="dxa"/>
            <w:noWrap/>
            <w:vAlign w:val="center"/>
            <w:hideMark/>
          </w:tcPr>
          <w:p w14:paraId="68D904F5" w14:textId="77777777" w:rsidR="00016183" w:rsidRPr="008426A0" w:rsidRDefault="00016183" w:rsidP="00061E33">
            <w:pPr>
              <w:rPr>
                <w:bCs/>
                <w:lang w:eastAsia="zh-CN"/>
              </w:rPr>
            </w:pPr>
            <w:r w:rsidRPr="008426A0">
              <w:rPr>
                <w:lang w:eastAsia="zh-CN"/>
              </w:rPr>
              <w:t>5.56</w:t>
            </w:r>
          </w:p>
        </w:tc>
        <w:tc>
          <w:tcPr>
            <w:tcW w:w="489" w:type="dxa"/>
            <w:noWrap/>
            <w:vAlign w:val="center"/>
            <w:hideMark/>
          </w:tcPr>
          <w:p w14:paraId="68A011CE" w14:textId="77777777" w:rsidR="00016183" w:rsidRPr="008426A0" w:rsidRDefault="00016183" w:rsidP="00061E33">
            <w:pPr>
              <w:rPr>
                <w:bCs/>
                <w:lang w:eastAsia="zh-CN"/>
              </w:rPr>
            </w:pPr>
            <w:r w:rsidRPr="008426A0">
              <w:rPr>
                <w:lang w:eastAsia="zh-CN"/>
              </w:rPr>
              <w:t>5.56</w:t>
            </w:r>
          </w:p>
        </w:tc>
        <w:tc>
          <w:tcPr>
            <w:tcW w:w="489" w:type="dxa"/>
            <w:noWrap/>
            <w:vAlign w:val="center"/>
            <w:hideMark/>
          </w:tcPr>
          <w:p w14:paraId="5FD7EDC4" w14:textId="77777777" w:rsidR="00016183" w:rsidRPr="008426A0" w:rsidRDefault="00016183" w:rsidP="00061E33">
            <w:pPr>
              <w:rPr>
                <w:bCs/>
                <w:lang w:eastAsia="zh-CN"/>
              </w:rPr>
            </w:pPr>
            <w:r w:rsidRPr="008426A0">
              <w:rPr>
                <w:lang w:eastAsia="zh-CN"/>
              </w:rPr>
              <w:t>4.79</w:t>
            </w:r>
          </w:p>
        </w:tc>
        <w:tc>
          <w:tcPr>
            <w:tcW w:w="489" w:type="dxa"/>
            <w:noWrap/>
            <w:vAlign w:val="center"/>
            <w:hideMark/>
          </w:tcPr>
          <w:p w14:paraId="79C9618D" w14:textId="77777777" w:rsidR="00016183" w:rsidRPr="008426A0" w:rsidRDefault="00016183" w:rsidP="00061E33">
            <w:pPr>
              <w:rPr>
                <w:bCs/>
                <w:lang w:eastAsia="zh-CN"/>
              </w:rPr>
            </w:pPr>
            <w:r w:rsidRPr="008426A0">
              <w:rPr>
                <w:lang w:eastAsia="zh-CN"/>
              </w:rPr>
              <w:t>4.27</w:t>
            </w:r>
          </w:p>
        </w:tc>
        <w:tc>
          <w:tcPr>
            <w:tcW w:w="489" w:type="dxa"/>
            <w:noWrap/>
            <w:vAlign w:val="center"/>
            <w:hideMark/>
          </w:tcPr>
          <w:p w14:paraId="3DB046E6" w14:textId="77777777" w:rsidR="00016183" w:rsidRPr="008426A0" w:rsidRDefault="00016183" w:rsidP="00061E33">
            <w:pPr>
              <w:rPr>
                <w:lang w:eastAsia="zh-CN"/>
              </w:rPr>
            </w:pPr>
            <w:r w:rsidRPr="008426A0">
              <w:rPr>
                <w:lang w:eastAsia="zh-CN"/>
              </w:rPr>
              <w:t>4.0</w:t>
            </w:r>
          </w:p>
        </w:tc>
        <w:tc>
          <w:tcPr>
            <w:tcW w:w="489" w:type="dxa"/>
            <w:noWrap/>
            <w:vAlign w:val="center"/>
            <w:hideMark/>
          </w:tcPr>
          <w:p w14:paraId="2E9CB5F4" w14:textId="77777777" w:rsidR="00016183" w:rsidRPr="008426A0" w:rsidRDefault="00016183" w:rsidP="00061E33">
            <w:pPr>
              <w:rPr>
                <w:bCs/>
                <w:lang w:eastAsia="zh-CN"/>
              </w:rPr>
            </w:pPr>
            <w:r w:rsidRPr="008426A0">
              <w:rPr>
                <w:lang w:eastAsia="zh-CN"/>
              </w:rPr>
              <w:t>4.39</w:t>
            </w:r>
          </w:p>
        </w:tc>
        <w:tc>
          <w:tcPr>
            <w:tcW w:w="489" w:type="dxa"/>
            <w:noWrap/>
            <w:vAlign w:val="center"/>
            <w:hideMark/>
          </w:tcPr>
          <w:p w14:paraId="4CFD27A8" w14:textId="77777777" w:rsidR="00016183" w:rsidRPr="008426A0" w:rsidRDefault="00016183" w:rsidP="00061E33">
            <w:pPr>
              <w:rPr>
                <w:bCs/>
                <w:lang w:eastAsia="zh-CN"/>
              </w:rPr>
            </w:pPr>
            <w:r w:rsidRPr="008426A0">
              <w:rPr>
                <w:lang w:eastAsia="zh-CN"/>
              </w:rPr>
              <w:t>5.13</w:t>
            </w:r>
          </w:p>
        </w:tc>
        <w:tc>
          <w:tcPr>
            <w:tcW w:w="489" w:type="dxa"/>
            <w:noWrap/>
            <w:vAlign w:val="center"/>
            <w:hideMark/>
          </w:tcPr>
          <w:p w14:paraId="26E745F4" w14:textId="77777777" w:rsidR="00016183" w:rsidRPr="008426A0" w:rsidRDefault="00016183" w:rsidP="00061E33">
            <w:pPr>
              <w:rPr>
                <w:bCs/>
                <w:lang w:eastAsia="zh-CN"/>
              </w:rPr>
            </w:pPr>
            <w:r w:rsidRPr="008426A0">
              <w:rPr>
                <w:lang w:eastAsia="zh-CN"/>
              </w:rPr>
              <w:t>6.18</w:t>
            </w:r>
          </w:p>
        </w:tc>
        <w:tc>
          <w:tcPr>
            <w:tcW w:w="489" w:type="dxa"/>
            <w:noWrap/>
            <w:vAlign w:val="center"/>
            <w:hideMark/>
          </w:tcPr>
          <w:p w14:paraId="11736707" w14:textId="77777777" w:rsidR="00016183" w:rsidRPr="008426A0" w:rsidRDefault="00016183" w:rsidP="00061E33">
            <w:pPr>
              <w:rPr>
                <w:bCs/>
                <w:lang w:eastAsia="zh-CN"/>
              </w:rPr>
            </w:pPr>
            <w:r w:rsidRPr="008426A0">
              <w:rPr>
                <w:lang w:eastAsia="zh-CN"/>
              </w:rPr>
              <w:t>6.59</w:t>
            </w:r>
          </w:p>
        </w:tc>
        <w:tc>
          <w:tcPr>
            <w:tcW w:w="489" w:type="dxa"/>
            <w:noWrap/>
            <w:vAlign w:val="center"/>
            <w:hideMark/>
          </w:tcPr>
          <w:p w14:paraId="134432AA" w14:textId="77777777" w:rsidR="00016183" w:rsidRPr="008426A0" w:rsidRDefault="00016183" w:rsidP="00061E33">
            <w:pPr>
              <w:rPr>
                <w:bCs/>
                <w:lang w:eastAsia="zh-CN"/>
              </w:rPr>
            </w:pPr>
            <w:r w:rsidRPr="008426A0">
              <w:rPr>
                <w:lang w:eastAsia="zh-CN"/>
              </w:rPr>
              <w:t>6.62</w:t>
            </w:r>
          </w:p>
        </w:tc>
        <w:tc>
          <w:tcPr>
            <w:tcW w:w="489" w:type="dxa"/>
            <w:noWrap/>
            <w:vAlign w:val="center"/>
            <w:hideMark/>
          </w:tcPr>
          <w:p w14:paraId="3A58634C" w14:textId="77777777" w:rsidR="00016183" w:rsidRPr="008426A0" w:rsidRDefault="00016183" w:rsidP="00061E33">
            <w:pPr>
              <w:rPr>
                <w:bCs/>
                <w:lang w:eastAsia="zh-CN"/>
              </w:rPr>
            </w:pPr>
            <w:r w:rsidRPr="008426A0">
              <w:rPr>
                <w:lang w:eastAsia="zh-CN"/>
              </w:rPr>
              <w:t>6.71</w:t>
            </w:r>
          </w:p>
        </w:tc>
        <w:tc>
          <w:tcPr>
            <w:tcW w:w="489" w:type="dxa"/>
            <w:noWrap/>
            <w:vAlign w:val="center"/>
            <w:hideMark/>
          </w:tcPr>
          <w:p w14:paraId="6BE635A5" w14:textId="77777777" w:rsidR="00016183" w:rsidRPr="008426A0" w:rsidRDefault="00016183" w:rsidP="00061E33">
            <w:pPr>
              <w:rPr>
                <w:bCs/>
                <w:lang w:eastAsia="zh-CN"/>
              </w:rPr>
            </w:pPr>
            <w:r w:rsidRPr="008426A0">
              <w:rPr>
                <w:lang w:eastAsia="zh-CN"/>
              </w:rPr>
              <w:t>5.51</w:t>
            </w:r>
          </w:p>
        </w:tc>
      </w:tr>
      <w:tr w:rsidR="00016183" w:rsidRPr="008426A0" w14:paraId="6BF60987" w14:textId="77777777" w:rsidTr="008426A0">
        <w:trPr>
          <w:cantSplit/>
          <w:trHeight w:val="292"/>
        </w:trPr>
        <w:tc>
          <w:tcPr>
            <w:tcW w:w="1207" w:type="dxa"/>
            <w:noWrap/>
            <w:vAlign w:val="center"/>
            <w:hideMark/>
          </w:tcPr>
          <w:p w14:paraId="47804091"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E39DCE9" w14:textId="77777777" w:rsidR="00016183" w:rsidRPr="008426A0" w:rsidRDefault="00016183" w:rsidP="00061E33">
            <w:pPr>
              <w:rPr>
                <w:bCs/>
                <w:lang w:eastAsia="zh-CN"/>
              </w:rPr>
            </w:pPr>
            <w:r w:rsidRPr="008426A0">
              <w:rPr>
                <w:lang w:eastAsia="zh-CN"/>
              </w:rPr>
              <w:t>Tilt 4</w:t>
            </w:r>
          </w:p>
        </w:tc>
        <w:tc>
          <w:tcPr>
            <w:tcW w:w="372" w:type="dxa"/>
            <w:vAlign w:val="center"/>
            <w:hideMark/>
          </w:tcPr>
          <w:p w14:paraId="2CDC8F24" w14:textId="77777777" w:rsidR="00016183" w:rsidRPr="008426A0" w:rsidRDefault="00016183" w:rsidP="00061E33">
            <w:pPr>
              <w:rPr>
                <w:lang w:eastAsia="zh-CN"/>
              </w:rPr>
            </w:pPr>
            <w:r w:rsidRPr="008426A0">
              <w:rPr>
                <w:lang w:eastAsia="zh-CN"/>
              </w:rPr>
              <w:t>4</w:t>
            </w:r>
          </w:p>
        </w:tc>
        <w:tc>
          <w:tcPr>
            <w:tcW w:w="489" w:type="dxa"/>
            <w:noWrap/>
            <w:vAlign w:val="center"/>
            <w:hideMark/>
          </w:tcPr>
          <w:p w14:paraId="246C3045" w14:textId="77777777" w:rsidR="00016183" w:rsidRPr="008426A0" w:rsidRDefault="00016183" w:rsidP="00061E33">
            <w:pPr>
              <w:rPr>
                <w:bCs/>
                <w:lang w:eastAsia="zh-CN"/>
              </w:rPr>
            </w:pPr>
            <w:r w:rsidRPr="008426A0">
              <w:rPr>
                <w:lang w:eastAsia="zh-CN"/>
              </w:rPr>
              <w:t>6.39</w:t>
            </w:r>
          </w:p>
        </w:tc>
        <w:tc>
          <w:tcPr>
            <w:tcW w:w="489" w:type="dxa"/>
            <w:noWrap/>
            <w:vAlign w:val="center"/>
            <w:hideMark/>
          </w:tcPr>
          <w:p w14:paraId="658498E3" w14:textId="77777777" w:rsidR="00016183" w:rsidRPr="008426A0" w:rsidRDefault="00016183" w:rsidP="00061E33">
            <w:pPr>
              <w:rPr>
                <w:bCs/>
                <w:lang w:eastAsia="zh-CN"/>
              </w:rPr>
            </w:pPr>
            <w:r w:rsidRPr="008426A0">
              <w:rPr>
                <w:lang w:eastAsia="zh-CN"/>
              </w:rPr>
              <w:t>5.55</w:t>
            </w:r>
          </w:p>
        </w:tc>
        <w:tc>
          <w:tcPr>
            <w:tcW w:w="489" w:type="dxa"/>
            <w:noWrap/>
            <w:vAlign w:val="center"/>
            <w:hideMark/>
          </w:tcPr>
          <w:p w14:paraId="2AEA23CB" w14:textId="77777777" w:rsidR="00016183" w:rsidRPr="008426A0" w:rsidRDefault="00016183" w:rsidP="00061E33">
            <w:pPr>
              <w:rPr>
                <w:bCs/>
                <w:lang w:eastAsia="zh-CN"/>
              </w:rPr>
            </w:pPr>
            <w:r w:rsidRPr="008426A0">
              <w:rPr>
                <w:lang w:eastAsia="zh-CN"/>
              </w:rPr>
              <w:t>5.62</w:t>
            </w:r>
          </w:p>
        </w:tc>
        <w:tc>
          <w:tcPr>
            <w:tcW w:w="489" w:type="dxa"/>
            <w:noWrap/>
            <w:vAlign w:val="center"/>
            <w:hideMark/>
          </w:tcPr>
          <w:p w14:paraId="736BE8BA" w14:textId="77777777" w:rsidR="00016183" w:rsidRPr="008426A0" w:rsidRDefault="00016183" w:rsidP="00061E33">
            <w:pPr>
              <w:rPr>
                <w:bCs/>
                <w:lang w:eastAsia="zh-CN"/>
              </w:rPr>
            </w:pPr>
            <w:r w:rsidRPr="008426A0">
              <w:rPr>
                <w:lang w:eastAsia="zh-CN"/>
              </w:rPr>
              <w:t>4.92</w:t>
            </w:r>
          </w:p>
        </w:tc>
        <w:tc>
          <w:tcPr>
            <w:tcW w:w="489" w:type="dxa"/>
            <w:noWrap/>
            <w:vAlign w:val="center"/>
            <w:hideMark/>
          </w:tcPr>
          <w:p w14:paraId="0DCC1A70" w14:textId="77777777" w:rsidR="00016183" w:rsidRPr="008426A0" w:rsidRDefault="00016183" w:rsidP="00061E33">
            <w:pPr>
              <w:rPr>
                <w:bCs/>
                <w:lang w:eastAsia="zh-CN"/>
              </w:rPr>
            </w:pPr>
            <w:r w:rsidRPr="008426A0">
              <w:rPr>
                <w:lang w:eastAsia="zh-CN"/>
              </w:rPr>
              <w:t>4.46</w:t>
            </w:r>
          </w:p>
        </w:tc>
        <w:tc>
          <w:tcPr>
            <w:tcW w:w="489" w:type="dxa"/>
            <w:noWrap/>
            <w:vAlign w:val="center"/>
            <w:hideMark/>
          </w:tcPr>
          <w:p w14:paraId="6A1EFFB2" w14:textId="77777777" w:rsidR="00016183" w:rsidRPr="008426A0" w:rsidRDefault="00016183" w:rsidP="00061E33">
            <w:pPr>
              <w:rPr>
                <w:bCs/>
                <w:lang w:eastAsia="zh-CN"/>
              </w:rPr>
            </w:pPr>
            <w:r w:rsidRPr="008426A0">
              <w:rPr>
                <w:lang w:eastAsia="zh-CN"/>
              </w:rPr>
              <w:t>4.21</w:t>
            </w:r>
          </w:p>
        </w:tc>
        <w:tc>
          <w:tcPr>
            <w:tcW w:w="489" w:type="dxa"/>
            <w:noWrap/>
            <w:vAlign w:val="center"/>
            <w:hideMark/>
          </w:tcPr>
          <w:p w14:paraId="424434AB" w14:textId="77777777" w:rsidR="00016183" w:rsidRPr="008426A0" w:rsidRDefault="00016183" w:rsidP="00061E33">
            <w:pPr>
              <w:rPr>
                <w:bCs/>
                <w:lang w:eastAsia="zh-CN"/>
              </w:rPr>
            </w:pPr>
            <w:r w:rsidRPr="008426A0">
              <w:rPr>
                <w:lang w:eastAsia="zh-CN"/>
              </w:rPr>
              <w:t>4.62</w:t>
            </w:r>
          </w:p>
        </w:tc>
        <w:tc>
          <w:tcPr>
            <w:tcW w:w="489" w:type="dxa"/>
            <w:noWrap/>
            <w:vAlign w:val="center"/>
            <w:hideMark/>
          </w:tcPr>
          <w:p w14:paraId="4DA55844" w14:textId="77777777" w:rsidR="00016183" w:rsidRPr="008426A0" w:rsidRDefault="00016183" w:rsidP="00061E33">
            <w:pPr>
              <w:rPr>
                <w:bCs/>
                <w:lang w:eastAsia="zh-CN"/>
              </w:rPr>
            </w:pPr>
            <w:r w:rsidRPr="008426A0">
              <w:rPr>
                <w:lang w:eastAsia="zh-CN"/>
              </w:rPr>
              <w:t>5.32</w:t>
            </w:r>
          </w:p>
        </w:tc>
        <w:tc>
          <w:tcPr>
            <w:tcW w:w="489" w:type="dxa"/>
            <w:noWrap/>
            <w:vAlign w:val="center"/>
            <w:hideMark/>
          </w:tcPr>
          <w:p w14:paraId="5B3801DE" w14:textId="77777777" w:rsidR="00016183" w:rsidRPr="008426A0" w:rsidRDefault="00016183" w:rsidP="00061E33">
            <w:pPr>
              <w:rPr>
                <w:bCs/>
                <w:lang w:eastAsia="zh-CN"/>
              </w:rPr>
            </w:pPr>
            <w:r w:rsidRPr="008426A0">
              <w:rPr>
                <w:lang w:eastAsia="zh-CN"/>
              </w:rPr>
              <w:t>6.3</w:t>
            </w:r>
          </w:p>
        </w:tc>
        <w:tc>
          <w:tcPr>
            <w:tcW w:w="489" w:type="dxa"/>
            <w:noWrap/>
            <w:vAlign w:val="center"/>
            <w:hideMark/>
          </w:tcPr>
          <w:p w14:paraId="0EAC8156" w14:textId="77777777" w:rsidR="00016183" w:rsidRPr="008426A0" w:rsidRDefault="00016183" w:rsidP="00061E33">
            <w:pPr>
              <w:rPr>
                <w:bCs/>
                <w:lang w:eastAsia="zh-CN"/>
              </w:rPr>
            </w:pPr>
            <w:r w:rsidRPr="008426A0">
              <w:rPr>
                <w:lang w:eastAsia="zh-CN"/>
              </w:rPr>
              <w:t>6.61</w:t>
            </w:r>
          </w:p>
        </w:tc>
        <w:tc>
          <w:tcPr>
            <w:tcW w:w="489" w:type="dxa"/>
            <w:noWrap/>
            <w:vAlign w:val="center"/>
            <w:hideMark/>
          </w:tcPr>
          <w:p w14:paraId="0AEA7200" w14:textId="77777777" w:rsidR="00016183" w:rsidRPr="008426A0" w:rsidRDefault="00016183" w:rsidP="00061E33">
            <w:pPr>
              <w:rPr>
                <w:bCs/>
                <w:lang w:eastAsia="zh-CN"/>
              </w:rPr>
            </w:pPr>
            <w:r w:rsidRPr="008426A0">
              <w:rPr>
                <w:lang w:eastAsia="zh-CN"/>
              </w:rPr>
              <w:t>6.57</w:t>
            </w:r>
          </w:p>
        </w:tc>
        <w:tc>
          <w:tcPr>
            <w:tcW w:w="489" w:type="dxa"/>
            <w:noWrap/>
            <w:vAlign w:val="center"/>
            <w:hideMark/>
          </w:tcPr>
          <w:p w14:paraId="5F240E7D" w14:textId="77777777" w:rsidR="00016183" w:rsidRPr="008426A0" w:rsidRDefault="00016183" w:rsidP="00061E33">
            <w:pPr>
              <w:rPr>
                <w:bCs/>
                <w:lang w:eastAsia="zh-CN"/>
              </w:rPr>
            </w:pPr>
            <w:r w:rsidRPr="008426A0">
              <w:rPr>
                <w:lang w:eastAsia="zh-CN"/>
              </w:rPr>
              <w:t>6.76</w:t>
            </w:r>
          </w:p>
        </w:tc>
        <w:tc>
          <w:tcPr>
            <w:tcW w:w="489" w:type="dxa"/>
            <w:noWrap/>
            <w:vAlign w:val="center"/>
            <w:hideMark/>
          </w:tcPr>
          <w:p w14:paraId="054CBCDC" w14:textId="77777777" w:rsidR="00016183" w:rsidRPr="008426A0" w:rsidRDefault="00016183" w:rsidP="00061E33">
            <w:pPr>
              <w:rPr>
                <w:bCs/>
                <w:lang w:eastAsia="zh-CN"/>
              </w:rPr>
            </w:pPr>
            <w:r w:rsidRPr="008426A0">
              <w:rPr>
                <w:lang w:eastAsia="zh-CN"/>
              </w:rPr>
              <w:t>5.61</w:t>
            </w:r>
          </w:p>
        </w:tc>
      </w:tr>
      <w:tr w:rsidR="00016183" w:rsidRPr="008426A0" w14:paraId="2B7DA4F8" w14:textId="77777777" w:rsidTr="008426A0">
        <w:trPr>
          <w:cantSplit/>
          <w:trHeight w:val="292"/>
        </w:trPr>
        <w:tc>
          <w:tcPr>
            <w:tcW w:w="1207" w:type="dxa"/>
            <w:noWrap/>
            <w:vAlign w:val="center"/>
            <w:hideMark/>
          </w:tcPr>
          <w:p w14:paraId="58D8766E"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3443381" w14:textId="77777777" w:rsidR="00016183" w:rsidRPr="008426A0" w:rsidRDefault="00016183" w:rsidP="00061E33">
            <w:pPr>
              <w:rPr>
                <w:bCs/>
                <w:lang w:eastAsia="zh-CN"/>
              </w:rPr>
            </w:pPr>
            <w:r w:rsidRPr="008426A0">
              <w:rPr>
                <w:lang w:eastAsia="zh-CN"/>
              </w:rPr>
              <w:t>Tilt 19</w:t>
            </w:r>
          </w:p>
        </w:tc>
        <w:tc>
          <w:tcPr>
            <w:tcW w:w="372" w:type="dxa"/>
            <w:vAlign w:val="center"/>
            <w:hideMark/>
          </w:tcPr>
          <w:p w14:paraId="6A7891A9" w14:textId="77777777" w:rsidR="00016183" w:rsidRPr="008426A0" w:rsidRDefault="00016183" w:rsidP="00061E33">
            <w:pPr>
              <w:rPr>
                <w:bCs/>
                <w:lang w:eastAsia="zh-CN"/>
              </w:rPr>
            </w:pPr>
            <w:r w:rsidRPr="008426A0">
              <w:rPr>
                <w:lang w:eastAsia="zh-CN"/>
              </w:rPr>
              <w:t>19</w:t>
            </w:r>
          </w:p>
        </w:tc>
        <w:tc>
          <w:tcPr>
            <w:tcW w:w="489" w:type="dxa"/>
            <w:noWrap/>
            <w:vAlign w:val="center"/>
            <w:hideMark/>
          </w:tcPr>
          <w:p w14:paraId="2E78EA46" w14:textId="77777777" w:rsidR="00016183" w:rsidRPr="008426A0" w:rsidRDefault="00016183" w:rsidP="00061E33">
            <w:pPr>
              <w:rPr>
                <w:bCs/>
                <w:lang w:eastAsia="zh-CN"/>
              </w:rPr>
            </w:pPr>
            <w:r w:rsidRPr="008426A0">
              <w:rPr>
                <w:lang w:eastAsia="zh-CN"/>
              </w:rPr>
              <w:t>6.33</w:t>
            </w:r>
          </w:p>
        </w:tc>
        <w:tc>
          <w:tcPr>
            <w:tcW w:w="489" w:type="dxa"/>
            <w:noWrap/>
            <w:vAlign w:val="center"/>
            <w:hideMark/>
          </w:tcPr>
          <w:p w14:paraId="6FC03CCB" w14:textId="77777777" w:rsidR="00016183" w:rsidRPr="008426A0" w:rsidRDefault="00016183" w:rsidP="00061E33">
            <w:pPr>
              <w:rPr>
                <w:bCs/>
                <w:lang w:eastAsia="zh-CN"/>
              </w:rPr>
            </w:pPr>
            <w:r w:rsidRPr="008426A0">
              <w:rPr>
                <w:lang w:eastAsia="zh-CN"/>
              </w:rPr>
              <w:t>5.38</w:t>
            </w:r>
          </w:p>
        </w:tc>
        <w:tc>
          <w:tcPr>
            <w:tcW w:w="489" w:type="dxa"/>
            <w:noWrap/>
            <w:vAlign w:val="center"/>
            <w:hideMark/>
          </w:tcPr>
          <w:p w14:paraId="3CE92EE2" w14:textId="77777777" w:rsidR="00016183" w:rsidRPr="008426A0" w:rsidRDefault="00016183" w:rsidP="00061E33">
            <w:pPr>
              <w:rPr>
                <w:bCs/>
                <w:lang w:eastAsia="zh-CN"/>
              </w:rPr>
            </w:pPr>
            <w:r w:rsidRPr="008426A0">
              <w:rPr>
                <w:lang w:eastAsia="zh-CN"/>
              </w:rPr>
              <w:t>5.68</w:t>
            </w:r>
          </w:p>
        </w:tc>
        <w:tc>
          <w:tcPr>
            <w:tcW w:w="489" w:type="dxa"/>
            <w:noWrap/>
            <w:vAlign w:val="center"/>
            <w:hideMark/>
          </w:tcPr>
          <w:p w14:paraId="58B866BF" w14:textId="77777777" w:rsidR="00016183" w:rsidRPr="008426A0" w:rsidRDefault="00016183" w:rsidP="00061E33">
            <w:pPr>
              <w:rPr>
                <w:bCs/>
                <w:lang w:eastAsia="zh-CN"/>
              </w:rPr>
            </w:pPr>
            <w:r w:rsidRPr="008426A0">
              <w:rPr>
                <w:lang w:eastAsia="zh-CN"/>
              </w:rPr>
              <w:t>5.24</w:t>
            </w:r>
          </w:p>
        </w:tc>
        <w:tc>
          <w:tcPr>
            <w:tcW w:w="489" w:type="dxa"/>
            <w:noWrap/>
            <w:vAlign w:val="center"/>
            <w:hideMark/>
          </w:tcPr>
          <w:p w14:paraId="354A94A4" w14:textId="77777777" w:rsidR="00016183" w:rsidRPr="008426A0" w:rsidRDefault="00016183" w:rsidP="00061E33">
            <w:pPr>
              <w:rPr>
                <w:bCs/>
                <w:lang w:eastAsia="zh-CN"/>
              </w:rPr>
            </w:pPr>
            <w:r w:rsidRPr="008426A0">
              <w:rPr>
                <w:lang w:eastAsia="zh-CN"/>
              </w:rPr>
              <w:t>5.02</w:t>
            </w:r>
          </w:p>
        </w:tc>
        <w:tc>
          <w:tcPr>
            <w:tcW w:w="489" w:type="dxa"/>
            <w:noWrap/>
            <w:vAlign w:val="center"/>
            <w:hideMark/>
          </w:tcPr>
          <w:p w14:paraId="09351699" w14:textId="77777777" w:rsidR="00016183" w:rsidRPr="008426A0" w:rsidRDefault="00016183" w:rsidP="00061E33">
            <w:pPr>
              <w:rPr>
                <w:bCs/>
                <w:lang w:eastAsia="zh-CN"/>
              </w:rPr>
            </w:pPr>
            <w:r w:rsidRPr="008426A0">
              <w:rPr>
                <w:lang w:eastAsia="zh-CN"/>
              </w:rPr>
              <w:t>4.86</w:t>
            </w:r>
          </w:p>
        </w:tc>
        <w:tc>
          <w:tcPr>
            <w:tcW w:w="489" w:type="dxa"/>
            <w:noWrap/>
            <w:vAlign w:val="center"/>
            <w:hideMark/>
          </w:tcPr>
          <w:p w14:paraId="54B095D7" w14:textId="77777777" w:rsidR="00016183" w:rsidRPr="008426A0" w:rsidRDefault="00016183" w:rsidP="00061E33">
            <w:pPr>
              <w:rPr>
                <w:bCs/>
                <w:lang w:eastAsia="zh-CN"/>
              </w:rPr>
            </w:pPr>
            <w:r w:rsidRPr="008426A0">
              <w:rPr>
                <w:lang w:eastAsia="zh-CN"/>
              </w:rPr>
              <w:t>5.34</w:t>
            </w:r>
          </w:p>
        </w:tc>
        <w:tc>
          <w:tcPr>
            <w:tcW w:w="489" w:type="dxa"/>
            <w:noWrap/>
            <w:vAlign w:val="center"/>
            <w:hideMark/>
          </w:tcPr>
          <w:p w14:paraId="15714408" w14:textId="77777777" w:rsidR="00016183" w:rsidRPr="008426A0" w:rsidRDefault="00016183" w:rsidP="00061E33">
            <w:pPr>
              <w:rPr>
                <w:bCs/>
                <w:lang w:eastAsia="zh-CN"/>
              </w:rPr>
            </w:pPr>
            <w:r w:rsidRPr="008426A0">
              <w:rPr>
                <w:lang w:eastAsia="zh-CN"/>
              </w:rPr>
              <w:t>5.86</w:t>
            </w:r>
          </w:p>
        </w:tc>
        <w:tc>
          <w:tcPr>
            <w:tcW w:w="489" w:type="dxa"/>
            <w:noWrap/>
            <w:vAlign w:val="center"/>
            <w:hideMark/>
          </w:tcPr>
          <w:p w14:paraId="354BA21A" w14:textId="77777777" w:rsidR="00016183" w:rsidRPr="008426A0" w:rsidRDefault="00016183" w:rsidP="00061E33">
            <w:pPr>
              <w:rPr>
                <w:bCs/>
                <w:lang w:eastAsia="zh-CN"/>
              </w:rPr>
            </w:pPr>
            <w:r w:rsidRPr="008426A0">
              <w:rPr>
                <w:lang w:eastAsia="zh-CN"/>
              </w:rPr>
              <w:t>6.54</w:t>
            </w:r>
          </w:p>
        </w:tc>
        <w:tc>
          <w:tcPr>
            <w:tcW w:w="489" w:type="dxa"/>
            <w:noWrap/>
            <w:vAlign w:val="center"/>
            <w:hideMark/>
          </w:tcPr>
          <w:p w14:paraId="319685F4" w14:textId="77777777" w:rsidR="00016183" w:rsidRPr="008426A0" w:rsidRDefault="00016183" w:rsidP="00061E33">
            <w:pPr>
              <w:rPr>
                <w:bCs/>
                <w:lang w:eastAsia="zh-CN"/>
              </w:rPr>
            </w:pPr>
            <w:r w:rsidRPr="008426A0">
              <w:rPr>
                <w:lang w:eastAsia="zh-CN"/>
              </w:rPr>
              <w:t>6.49</w:t>
            </w:r>
          </w:p>
        </w:tc>
        <w:tc>
          <w:tcPr>
            <w:tcW w:w="489" w:type="dxa"/>
            <w:noWrap/>
            <w:vAlign w:val="center"/>
            <w:hideMark/>
          </w:tcPr>
          <w:p w14:paraId="769DB88E" w14:textId="77777777" w:rsidR="00016183" w:rsidRPr="008426A0" w:rsidRDefault="00016183" w:rsidP="00061E33">
            <w:pPr>
              <w:rPr>
                <w:bCs/>
                <w:lang w:eastAsia="zh-CN"/>
              </w:rPr>
            </w:pPr>
            <w:r w:rsidRPr="008426A0">
              <w:rPr>
                <w:lang w:eastAsia="zh-CN"/>
              </w:rPr>
              <w:t>6.2</w:t>
            </w:r>
          </w:p>
        </w:tc>
        <w:tc>
          <w:tcPr>
            <w:tcW w:w="489" w:type="dxa"/>
            <w:noWrap/>
            <w:vAlign w:val="center"/>
            <w:hideMark/>
          </w:tcPr>
          <w:p w14:paraId="1BBE1467" w14:textId="77777777" w:rsidR="00016183" w:rsidRPr="008426A0" w:rsidRDefault="00016183" w:rsidP="00061E33">
            <w:pPr>
              <w:rPr>
                <w:bCs/>
                <w:lang w:eastAsia="zh-CN"/>
              </w:rPr>
            </w:pPr>
            <w:r w:rsidRPr="008426A0">
              <w:rPr>
                <w:lang w:eastAsia="zh-CN"/>
              </w:rPr>
              <w:t>6.76</w:t>
            </w:r>
          </w:p>
        </w:tc>
        <w:tc>
          <w:tcPr>
            <w:tcW w:w="489" w:type="dxa"/>
            <w:noWrap/>
            <w:vAlign w:val="center"/>
            <w:hideMark/>
          </w:tcPr>
          <w:p w14:paraId="66216DC9" w14:textId="77777777" w:rsidR="00016183" w:rsidRPr="008426A0" w:rsidRDefault="00016183" w:rsidP="00061E33">
            <w:pPr>
              <w:rPr>
                <w:bCs/>
                <w:lang w:eastAsia="zh-CN"/>
              </w:rPr>
            </w:pPr>
            <w:r w:rsidRPr="008426A0">
              <w:rPr>
                <w:lang w:eastAsia="zh-CN"/>
              </w:rPr>
              <w:t>5.81</w:t>
            </w:r>
          </w:p>
        </w:tc>
      </w:tr>
      <w:tr w:rsidR="00016183" w:rsidRPr="008426A0" w14:paraId="4EECE0BC" w14:textId="77777777" w:rsidTr="008426A0">
        <w:trPr>
          <w:cantSplit/>
          <w:trHeight w:val="292"/>
        </w:trPr>
        <w:tc>
          <w:tcPr>
            <w:tcW w:w="1207" w:type="dxa"/>
            <w:noWrap/>
            <w:vAlign w:val="center"/>
            <w:hideMark/>
          </w:tcPr>
          <w:p w14:paraId="0E2E759E"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2762F8BB" w14:textId="77777777" w:rsidR="00016183" w:rsidRPr="008426A0" w:rsidRDefault="00016183" w:rsidP="00061E33">
            <w:pPr>
              <w:rPr>
                <w:bCs/>
                <w:lang w:eastAsia="zh-CN"/>
              </w:rPr>
            </w:pPr>
            <w:r w:rsidRPr="008426A0">
              <w:rPr>
                <w:lang w:eastAsia="zh-CN"/>
              </w:rPr>
              <w:t>Tilt 34</w:t>
            </w:r>
          </w:p>
        </w:tc>
        <w:tc>
          <w:tcPr>
            <w:tcW w:w="372" w:type="dxa"/>
            <w:vAlign w:val="center"/>
            <w:hideMark/>
          </w:tcPr>
          <w:p w14:paraId="1AECD89B" w14:textId="77777777" w:rsidR="00016183" w:rsidRPr="008426A0" w:rsidRDefault="00016183" w:rsidP="00061E33">
            <w:pPr>
              <w:rPr>
                <w:bCs/>
                <w:lang w:eastAsia="zh-CN"/>
              </w:rPr>
            </w:pPr>
            <w:r w:rsidRPr="008426A0">
              <w:rPr>
                <w:lang w:eastAsia="zh-CN"/>
              </w:rPr>
              <w:t>34</w:t>
            </w:r>
          </w:p>
        </w:tc>
        <w:tc>
          <w:tcPr>
            <w:tcW w:w="489" w:type="dxa"/>
            <w:noWrap/>
            <w:vAlign w:val="center"/>
            <w:hideMark/>
          </w:tcPr>
          <w:p w14:paraId="0B3E6E68" w14:textId="77777777" w:rsidR="00016183" w:rsidRPr="008426A0" w:rsidRDefault="00016183" w:rsidP="00061E33">
            <w:pPr>
              <w:rPr>
                <w:bCs/>
                <w:lang w:eastAsia="zh-CN"/>
              </w:rPr>
            </w:pPr>
            <w:r w:rsidRPr="008426A0">
              <w:rPr>
                <w:lang w:eastAsia="zh-CN"/>
              </w:rPr>
              <w:t>5.97</w:t>
            </w:r>
          </w:p>
        </w:tc>
        <w:tc>
          <w:tcPr>
            <w:tcW w:w="489" w:type="dxa"/>
            <w:noWrap/>
            <w:vAlign w:val="center"/>
            <w:hideMark/>
          </w:tcPr>
          <w:p w14:paraId="751E32D1" w14:textId="77777777" w:rsidR="00016183" w:rsidRPr="008426A0" w:rsidRDefault="00016183" w:rsidP="00061E33">
            <w:pPr>
              <w:rPr>
                <w:bCs/>
                <w:lang w:eastAsia="zh-CN"/>
              </w:rPr>
            </w:pPr>
            <w:r w:rsidRPr="008426A0">
              <w:rPr>
                <w:lang w:eastAsia="zh-CN"/>
              </w:rPr>
              <w:t>4.96</w:t>
            </w:r>
          </w:p>
        </w:tc>
        <w:tc>
          <w:tcPr>
            <w:tcW w:w="489" w:type="dxa"/>
            <w:noWrap/>
            <w:vAlign w:val="center"/>
            <w:hideMark/>
          </w:tcPr>
          <w:p w14:paraId="22906E1E" w14:textId="77777777" w:rsidR="00016183" w:rsidRPr="008426A0" w:rsidRDefault="00016183" w:rsidP="00061E33">
            <w:pPr>
              <w:rPr>
                <w:bCs/>
                <w:lang w:eastAsia="zh-CN"/>
              </w:rPr>
            </w:pPr>
            <w:r w:rsidRPr="008426A0">
              <w:rPr>
                <w:lang w:eastAsia="zh-CN"/>
              </w:rPr>
              <w:t>5.45</w:t>
            </w:r>
          </w:p>
        </w:tc>
        <w:tc>
          <w:tcPr>
            <w:tcW w:w="489" w:type="dxa"/>
            <w:noWrap/>
            <w:vAlign w:val="center"/>
            <w:hideMark/>
          </w:tcPr>
          <w:p w14:paraId="19DD47D9" w14:textId="77777777" w:rsidR="00016183" w:rsidRPr="008426A0" w:rsidRDefault="00016183" w:rsidP="00061E33">
            <w:pPr>
              <w:rPr>
                <w:bCs/>
                <w:lang w:eastAsia="zh-CN"/>
              </w:rPr>
            </w:pPr>
            <w:r w:rsidRPr="008426A0">
              <w:rPr>
                <w:lang w:eastAsia="zh-CN"/>
              </w:rPr>
              <w:t>5.29</w:t>
            </w:r>
          </w:p>
        </w:tc>
        <w:tc>
          <w:tcPr>
            <w:tcW w:w="489" w:type="dxa"/>
            <w:noWrap/>
            <w:vAlign w:val="center"/>
            <w:hideMark/>
          </w:tcPr>
          <w:p w14:paraId="591A063B" w14:textId="77777777" w:rsidR="00016183" w:rsidRPr="008426A0" w:rsidRDefault="00016183" w:rsidP="00061E33">
            <w:pPr>
              <w:rPr>
                <w:bCs/>
                <w:lang w:eastAsia="zh-CN"/>
              </w:rPr>
            </w:pPr>
            <w:r w:rsidRPr="008426A0">
              <w:rPr>
                <w:lang w:eastAsia="zh-CN"/>
              </w:rPr>
              <w:t>5.31</w:t>
            </w:r>
          </w:p>
        </w:tc>
        <w:tc>
          <w:tcPr>
            <w:tcW w:w="489" w:type="dxa"/>
            <w:noWrap/>
            <w:vAlign w:val="center"/>
            <w:hideMark/>
          </w:tcPr>
          <w:p w14:paraId="566DDA54" w14:textId="77777777" w:rsidR="00016183" w:rsidRPr="008426A0" w:rsidRDefault="00016183" w:rsidP="00061E33">
            <w:pPr>
              <w:rPr>
                <w:bCs/>
                <w:lang w:eastAsia="zh-CN"/>
              </w:rPr>
            </w:pPr>
            <w:r w:rsidRPr="008426A0">
              <w:rPr>
                <w:lang w:eastAsia="zh-CN"/>
              </w:rPr>
              <w:t>5.24</w:t>
            </w:r>
          </w:p>
        </w:tc>
        <w:tc>
          <w:tcPr>
            <w:tcW w:w="489" w:type="dxa"/>
            <w:noWrap/>
            <w:vAlign w:val="center"/>
            <w:hideMark/>
          </w:tcPr>
          <w:p w14:paraId="4F5D9AA3" w14:textId="77777777" w:rsidR="00016183" w:rsidRPr="008426A0" w:rsidRDefault="00016183" w:rsidP="00061E33">
            <w:pPr>
              <w:rPr>
                <w:bCs/>
                <w:lang w:eastAsia="zh-CN"/>
              </w:rPr>
            </w:pPr>
            <w:r w:rsidRPr="008426A0">
              <w:rPr>
                <w:lang w:eastAsia="zh-CN"/>
              </w:rPr>
              <w:t>5.77</w:t>
            </w:r>
          </w:p>
        </w:tc>
        <w:tc>
          <w:tcPr>
            <w:tcW w:w="489" w:type="dxa"/>
            <w:noWrap/>
            <w:vAlign w:val="center"/>
            <w:hideMark/>
          </w:tcPr>
          <w:p w14:paraId="55023C0D" w14:textId="77777777" w:rsidR="00016183" w:rsidRPr="008426A0" w:rsidRDefault="00016183" w:rsidP="00061E33">
            <w:pPr>
              <w:rPr>
                <w:bCs/>
                <w:lang w:eastAsia="zh-CN"/>
              </w:rPr>
            </w:pPr>
            <w:r w:rsidRPr="008426A0">
              <w:rPr>
                <w:lang w:eastAsia="zh-CN"/>
              </w:rPr>
              <w:t>6.08</w:t>
            </w:r>
          </w:p>
        </w:tc>
        <w:tc>
          <w:tcPr>
            <w:tcW w:w="489" w:type="dxa"/>
            <w:noWrap/>
            <w:vAlign w:val="center"/>
            <w:hideMark/>
          </w:tcPr>
          <w:p w14:paraId="51C69A95" w14:textId="77777777" w:rsidR="00016183" w:rsidRPr="008426A0" w:rsidRDefault="00016183" w:rsidP="00061E33">
            <w:pPr>
              <w:rPr>
                <w:bCs/>
                <w:lang w:eastAsia="zh-CN"/>
              </w:rPr>
            </w:pPr>
            <w:r w:rsidRPr="008426A0">
              <w:rPr>
                <w:lang w:eastAsia="zh-CN"/>
              </w:rPr>
              <w:t>6.43</w:t>
            </w:r>
          </w:p>
        </w:tc>
        <w:tc>
          <w:tcPr>
            <w:tcW w:w="489" w:type="dxa"/>
            <w:noWrap/>
            <w:vAlign w:val="center"/>
            <w:hideMark/>
          </w:tcPr>
          <w:p w14:paraId="4B253A7E" w14:textId="77777777" w:rsidR="00016183" w:rsidRPr="008426A0" w:rsidRDefault="00016183" w:rsidP="00061E33">
            <w:pPr>
              <w:rPr>
                <w:bCs/>
                <w:lang w:eastAsia="zh-CN"/>
              </w:rPr>
            </w:pPr>
            <w:r w:rsidRPr="008426A0">
              <w:rPr>
                <w:lang w:eastAsia="zh-CN"/>
              </w:rPr>
              <w:t>6.02</w:t>
            </w:r>
          </w:p>
        </w:tc>
        <w:tc>
          <w:tcPr>
            <w:tcW w:w="489" w:type="dxa"/>
            <w:noWrap/>
            <w:vAlign w:val="center"/>
            <w:hideMark/>
          </w:tcPr>
          <w:p w14:paraId="6E41D0FB" w14:textId="77777777" w:rsidR="00016183" w:rsidRPr="008426A0" w:rsidRDefault="00016183" w:rsidP="00061E33">
            <w:pPr>
              <w:rPr>
                <w:bCs/>
                <w:lang w:eastAsia="zh-CN"/>
              </w:rPr>
            </w:pPr>
            <w:r w:rsidRPr="008426A0">
              <w:rPr>
                <w:lang w:eastAsia="zh-CN"/>
              </w:rPr>
              <w:t>5.53</w:t>
            </w:r>
          </w:p>
        </w:tc>
        <w:tc>
          <w:tcPr>
            <w:tcW w:w="489" w:type="dxa"/>
            <w:noWrap/>
            <w:vAlign w:val="center"/>
            <w:hideMark/>
          </w:tcPr>
          <w:p w14:paraId="6DFB2BE3" w14:textId="77777777" w:rsidR="00016183" w:rsidRPr="008426A0" w:rsidRDefault="00016183" w:rsidP="00061E33">
            <w:pPr>
              <w:rPr>
                <w:bCs/>
                <w:lang w:eastAsia="zh-CN"/>
              </w:rPr>
            </w:pPr>
            <w:r w:rsidRPr="008426A0">
              <w:rPr>
                <w:lang w:eastAsia="zh-CN"/>
              </w:rPr>
              <w:t>6.42</w:t>
            </w:r>
          </w:p>
        </w:tc>
        <w:tc>
          <w:tcPr>
            <w:tcW w:w="489" w:type="dxa"/>
            <w:noWrap/>
            <w:vAlign w:val="center"/>
            <w:hideMark/>
          </w:tcPr>
          <w:p w14:paraId="57CF834C" w14:textId="77777777" w:rsidR="00016183" w:rsidRPr="008426A0" w:rsidRDefault="00016183" w:rsidP="00061E33">
            <w:pPr>
              <w:rPr>
                <w:bCs/>
                <w:lang w:eastAsia="zh-CN"/>
              </w:rPr>
            </w:pPr>
            <w:r w:rsidRPr="008426A0">
              <w:rPr>
                <w:lang w:eastAsia="zh-CN"/>
              </w:rPr>
              <w:t>5.71</w:t>
            </w:r>
          </w:p>
        </w:tc>
      </w:tr>
      <w:tr w:rsidR="00016183" w:rsidRPr="008426A0" w14:paraId="7A070228" w14:textId="77777777" w:rsidTr="008426A0">
        <w:trPr>
          <w:cantSplit/>
          <w:trHeight w:val="292"/>
        </w:trPr>
        <w:tc>
          <w:tcPr>
            <w:tcW w:w="1207" w:type="dxa"/>
            <w:noWrap/>
            <w:vAlign w:val="center"/>
            <w:hideMark/>
          </w:tcPr>
          <w:p w14:paraId="70767C3D"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C89183D"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02739B2E"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2814DDF9" w14:textId="77777777" w:rsidR="00016183" w:rsidRPr="008426A0" w:rsidRDefault="00016183" w:rsidP="00061E33">
            <w:pPr>
              <w:rPr>
                <w:bCs/>
                <w:lang w:eastAsia="zh-CN"/>
              </w:rPr>
            </w:pPr>
            <w:r w:rsidRPr="008426A0">
              <w:rPr>
                <w:lang w:eastAsia="zh-CN"/>
              </w:rPr>
              <w:t>2.55</w:t>
            </w:r>
          </w:p>
        </w:tc>
        <w:tc>
          <w:tcPr>
            <w:tcW w:w="489" w:type="dxa"/>
            <w:noWrap/>
            <w:vAlign w:val="center"/>
            <w:hideMark/>
          </w:tcPr>
          <w:p w14:paraId="43945E05" w14:textId="77777777" w:rsidR="00016183" w:rsidRPr="008426A0" w:rsidRDefault="00016183" w:rsidP="00061E33">
            <w:pPr>
              <w:rPr>
                <w:bCs/>
                <w:lang w:eastAsia="zh-CN"/>
              </w:rPr>
            </w:pPr>
            <w:r w:rsidRPr="008426A0">
              <w:rPr>
                <w:lang w:eastAsia="zh-CN"/>
              </w:rPr>
              <w:t>1.94</w:t>
            </w:r>
          </w:p>
        </w:tc>
        <w:tc>
          <w:tcPr>
            <w:tcW w:w="489" w:type="dxa"/>
            <w:noWrap/>
            <w:vAlign w:val="center"/>
            <w:hideMark/>
          </w:tcPr>
          <w:p w14:paraId="2DE7B804" w14:textId="77777777" w:rsidR="00016183" w:rsidRPr="008426A0" w:rsidRDefault="00016183" w:rsidP="00061E33">
            <w:pPr>
              <w:rPr>
                <w:bCs/>
                <w:lang w:eastAsia="zh-CN"/>
              </w:rPr>
            </w:pPr>
            <w:r w:rsidRPr="008426A0">
              <w:rPr>
                <w:lang w:eastAsia="zh-CN"/>
              </w:rPr>
              <w:t>2.57</w:t>
            </w:r>
          </w:p>
        </w:tc>
        <w:tc>
          <w:tcPr>
            <w:tcW w:w="489" w:type="dxa"/>
            <w:noWrap/>
            <w:vAlign w:val="center"/>
            <w:hideMark/>
          </w:tcPr>
          <w:p w14:paraId="2D8B2EE5" w14:textId="77777777" w:rsidR="00016183" w:rsidRPr="008426A0" w:rsidRDefault="00016183" w:rsidP="00061E33">
            <w:pPr>
              <w:rPr>
                <w:bCs/>
                <w:lang w:eastAsia="zh-CN"/>
              </w:rPr>
            </w:pPr>
            <w:r w:rsidRPr="008426A0">
              <w:rPr>
                <w:lang w:eastAsia="zh-CN"/>
              </w:rPr>
              <w:t>3.26</w:t>
            </w:r>
          </w:p>
        </w:tc>
        <w:tc>
          <w:tcPr>
            <w:tcW w:w="489" w:type="dxa"/>
            <w:noWrap/>
            <w:vAlign w:val="center"/>
            <w:hideMark/>
          </w:tcPr>
          <w:p w14:paraId="4F92DEEF" w14:textId="77777777" w:rsidR="00016183" w:rsidRPr="008426A0" w:rsidRDefault="00016183" w:rsidP="00061E33">
            <w:pPr>
              <w:rPr>
                <w:bCs/>
                <w:lang w:eastAsia="zh-CN"/>
              </w:rPr>
            </w:pPr>
            <w:r w:rsidRPr="008426A0">
              <w:rPr>
                <w:lang w:eastAsia="zh-CN"/>
              </w:rPr>
              <w:t>3.92</w:t>
            </w:r>
          </w:p>
        </w:tc>
        <w:tc>
          <w:tcPr>
            <w:tcW w:w="489" w:type="dxa"/>
            <w:noWrap/>
            <w:vAlign w:val="center"/>
            <w:hideMark/>
          </w:tcPr>
          <w:p w14:paraId="507F4533" w14:textId="77777777" w:rsidR="00016183" w:rsidRPr="008426A0" w:rsidRDefault="00016183" w:rsidP="00061E33">
            <w:pPr>
              <w:rPr>
                <w:bCs/>
                <w:lang w:eastAsia="zh-CN"/>
              </w:rPr>
            </w:pPr>
            <w:r w:rsidRPr="008426A0">
              <w:rPr>
                <w:lang w:eastAsia="zh-CN"/>
              </w:rPr>
              <w:t>4.08</w:t>
            </w:r>
          </w:p>
        </w:tc>
        <w:tc>
          <w:tcPr>
            <w:tcW w:w="489" w:type="dxa"/>
            <w:noWrap/>
            <w:vAlign w:val="center"/>
            <w:hideMark/>
          </w:tcPr>
          <w:p w14:paraId="3D8E8F38" w14:textId="77777777" w:rsidR="00016183" w:rsidRPr="008426A0" w:rsidRDefault="00016183" w:rsidP="00061E33">
            <w:pPr>
              <w:rPr>
                <w:bCs/>
                <w:lang w:eastAsia="zh-CN"/>
              </w:rPr>
            </w:pPr>
            <w:r w:rsidRPr="008426A0">
              <w:rPr>
                <w:lang w:eastAsia="zh-CN"/>
              </w:rPr>
              <w:t>4.5</w:t>
            </w:r>
          </w:p>
        </w:tc>
        <w:tc>
          <w:tcPr>
            <w:tcW w:w="489" w:type="dxa"/>
            <w:noWrap/>
            <w:vAlign w:val="center"/>
            <w:hideMark/>
          </w:tcPr>
          <w:p w14:paraId="21191B15" w14:textId="77777777" w:rsidR="00016183" w:rsidRPr="008426A0" w:rsidRDefault="00016183" w:rsidP="00061E33">
            <w:pPr>
              <w:rPr>
                <w:bCs/>
                <w:lang w:eastAsia="zh-CN"/>
              </w:rPr>
            </w:pPr>
            <w:r w:rsidRPr="008426A0">
              <w:rPr>
                <w:lang w:eastAsia="zh-CN"/>
              </w:rPr>
              <w:t>4.08</w:t>
            </w:r>
          </w:p>
        </w:tc>
        <w:tc>
          <w:tcPr>
            <w:tcW w:w="489" w:type="dxa"/>
            <w:noWrap/>
            <w:vAlign w:val="center"/>
            <w:hideMark/>
          </w:tcPr>
          <w:p w14:paraId="5B30AFE5" w14:textId="77777777" w:rsidR="00016183" w:rsidRPr="008426A0" w:rsidRDefault="00016183" w:rsidP="00061E33">
            <w:pPr>
              <w:rPr>
                <w:bCs/>
                <w:lang w:eastAsia="zh-CN"/>
              </w:rPr>
            </w:pPr>
            <w:r w:rsidRPr="008426A0">
              <w:rPr>
                <w:lang w:eastAsia="zh-CN"/>
              </w:rPr>
              <w:t>3.28</w:t>
            </w:r>
          </w:p>
        </w:tc>
        <w:tc>
          <w:tcPr>
            <w:tcW w:w="489" w:type="dxa"/>
            <w:noWrap/>
            <w:vAlign w:val="center"/>
            <w:hideMark/>
          </w:tcPr>
          <w:p w14:paraId="75D8D807" w14:textId="77777777" w:rsidR="00016183" w:rsidRPr="008426A0" w:rsidRDefault="00016183" w:rsidP="00061E33">
            <w:pPr>
              <w:rPr>
                <w:bCs/>
                <w:lang w:eastAsia="zh-CN"/>
              </w:rPr>
            </w:pPr>
            <w:r w:rsidRPr="008426A0">
              <w:rPr>
                <w:lang w:eastAsia="zh-CN"/>
              </w:rPr>
              <w:t>2.17</w:t>
            </w:r>
          </w:p>
        </w:tc>
        <w:tc>
          <w:tcPr>
            <w:tcW w:w="489" w:type="dxa"/>
            <w:noWrap/>
            <w:vAlign w:val="center"/>
            <w:hideMark/>
          </w:tcPr>
          <w:p w14:paraId="1AE47DB4" w14:textId="77777777" w:rsidR="00016183" w:rsidRPr="008426A0" w:rsidRDefault="00016183" w:rsidP="00061E33">
            <w:pPr>
              <w:rPr>
                <w:bCs/>
                <w:lang w:eastAsia="zh-CN"/>
              </w:rPr>
            </w:pPr>
            <w:r w:rsidRPr="008426A0">
              <w:rPr>
                <w:lang w:eastAsia="zh-CN"/>
              </w:rPr>
              <w:t>1.76</w:t>
            </w:r>
          </w:p>
        </w:tc>
        <w:tc>
          <w:tcPr>
            <w:tcW w:w="489" w:type="dxa"/>
            <w:noWrap/>
            <w:vAlign w:val="center"/>
            <w:hideMark/>
          </w:tcPr>
          <w:p w14:paraId="4AB7314A" w14:textId="77777777" w:rsidR="00016183" w:rsidRPr="008426A0" w:rsidRDefault="00016183" w:rsidP="00061E33">
            <w:pPr>
              <w:rPr>
                <w:bCs/>
                <w:lang w:eastAsia="zh-CN"/>
              </w:rPr>
            </w:pPr>
            <w:r w:rsidRPr="008426A0">
              <w:rPr>
                <w:lang w:eastAsia="zh-CN"/>
              </w:rPr>
              <w:t>2.82</w:t>
            </w:r>
          </w:p>
        </w:tc>
        <w:tc>
          <w:tcPr>
            <w:tcW w:w="489" w:type="dxa"/>
            <w:noWrap/>
            <w:vAlign w:val="center"/>
            <w:hideMark/>
          </w:tcPr>
          <w:p w14:paraId="70EAC7FC" w14:textId="77777777" w:rsidR="00016183" w:rsidRPr="008426A0" w:rsidRDefault="00016183" w:rsidP="00061E33">
            <w:pPr>
              <w:rPr>
                <w:bCs/>
                <w:lang w:eastAsia="zh-CN"/>
              </w:rPr>
            </w:pPr>
            <w:r w:rsidRPr="008426A0">
              <w:rPr>
                <w:lang w:eastAsia="zh-CN"/>
              </w:rPr>
              <w:t>3.09</w:t>
            </w:r>
          </w:p>
        </w:tc>
      </w:tr>
      <w:tr w:rsidR="00016183" w:rsidRPr="008426A0" w14:paraId="4C68EEC3" w14:textId="77777777" w:rsidTr="008426A0">
        <w:trPr>
          <w:cantSplit/>
          <w:trHeight w:val="292"/>
        </w:trPr>
        <w:tc>
          <w:tcPr>
            <w:tcW w:w="1207" w:type="dxa"/>
            <w:shd w:val="clear" w:color="auto" w:fill="F2F2F2" w:themeFill="background1" w:themeFillShade="F2"/>
            <w:noWrap/>
            <w:vAlign w:val="center"/>
            <w:hideMark/>
          </w:tcPr>
          <w:p w14:paraId="79EAC338" w14:textId="77777777" w:rsidR="00016183" w:rsidRPr="008426A0" w:rsidRDefault="00016183" w:rsidP="00061E33">
            <w:pPr>
              <w:rPr>
                <w:bCs/>
                <w:lang w:eastAsia="zh-CN"/>
              </w:rPr>
            </w:pPr>
            <w:r w:rsidRPr="008426A0">
              <w:rPr>
                <w:lang w:eastAsia="zh-CN"/>
              </w:rPr>
              <w:t>Mount Isa</w:t>
            </w:r>
          </w:p>
        </w:tc>
        <w:tc>
          <w:tcPr>
            <w:tcW w:w="563" w:type="dxa"/>
            <w:shd w:val="clear" w:color="auto" w:fill="F2F2F2" w:themeFill="background1" w:themeFillShade="F2"/>
            <w:vAlign w:val="center"/>
            <w:hideMark/>
          </w:tcPr>
          <w:p w14:paraId="3E5043F0"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284B2D20" w14:textId="77777777" w:rsidR="00016183" w:rsidRPr="008426A0" w:rsidRDefault="00016183" w:rsidP="00061E33">
            <w:pPr>
              <w:rPr>
                <w:lang w:eastAsia="zh-CN"/>
              </w:rPr>
            </w:pPr>
            <w:r w:rsidRPr="008426A0">
              <w:rPr>
                <w:lang w:eastAsia="zh-CN"/>
              </w:rPr>
              <w:t>0</w:t>
            </w:r>
          </w:p>
        </w:tc>
        <w:tc>
          <w:tcPr>
            <w:tcW w:w="489" w:type="dxa"/>
            <w:noWrap/>
            <w:vAlign w:val="center"/>
            <w:hideMark/>
          </w:tcPr>
          <w:p w14:paraId="670EDD6B" w14:textId="77777777" w:rsidR="00016183" w:rsidRPr="008426A0" w:rsidRDefault="00016183" w:rsidP="00061E33">
            <w:pPr>
              <w:rPr>
                <w:bCs/>
                <w:lang w:eastAsia="zh-CN"/>
              </w:rPr>
            </w:pPr>
            <w:r w:rsidRPr="008426A0">
              <w:rPr>
                <w:lang w:eastAsia="zh-CN"/>
              </w:rPr>
              <w:t>6.84</w:t>
            </w:r>
          </w:p>
        </w:tc>
        <w:tc>
          <w:tcPr>
            <w:tcW w:w="489" w:type="dxa"/>
            <w:noWrap/>
            <w:vAlign w:val="center"/>
            <w:hideMark/>
          </w:tcPr>
          <w:p w14:paraId="405145EF" w14:textId="77777777" w:rsidR="00016183" w:rsidRPr="008426A0" w:rsidRDefault="00016183" w:rsidP="00061E33">
            <w:pPr>
              <w:rPr>
                <w:bCs/>
                <w:lang w:eastAsia="zh-CN"/>
              </w:rPr>
            </w:pPr>
            <w:r w:rsidRPr="008426A0">
              <w:rPr>
                <w:lang w:eastAsia="zh-CN"/>
              </w:rPr>
              <w:t>6.3</w:t>
            </w:r>
          </w:p>
        </w:tc>
        <w:tc>
          <w:tcPr>
            <w:tcW w:w="489" w:type="dxa"/>
            <w:noWrap/>
            <w:vAlign w:val="center"/>
            <w:hideMark/>
          </w:tcPr>
          <w:p w14:paraId="08F4C987" w14:textId="77777777" w:rsidR="00016183" w:rsidRPr="008426A0" w:rsidRDefault="00016183" w:rsidP="00061E33">
            <w:pPr>
              <w:rPr>
                <w:bCs/>
                <w:lang w:eastAsia="zh-CN"/>
              </w:rPr>
            </w:pPr>
            <w:r w:rsidRPr="008426A0">
              <w:rPr>
                <w:lang w:eastAsia="zh-CN"/>
              </w:rPr>
              <w:t>6.11</w:t>
            </w:r>
          </w:p>
        </w:tc>
        <w:tc>
          <w:tcPr>
            <w:tcW w:w="489" w:type="dxa"/>
            <w:noWrap/>
            <w:vAlign w:val="center"/>
            <w:hideMark/>
          </w:tcPr>
          <w:p w14:paraId="31E40281" w14:textId="77777777" w:rsidR="00016183" w:rsidRPr="008426A0" w:rsidRDefault="00016183" w:rsidP="00061E33">
            <w:pPr>
              <w:rPr>
                <w:bCs/>
                <w:lang w:eastAsia="zh-CN"/>
              </w:rPr>
            </w:pPr>
            <w:r w:rsidRPr="008426A0">
              <w:rPr>
                <w:lang w:eastAsia="zh-CN"/>
              </w:rPr>
              <w:t>5.56</w:t>
            </w:r>
          </w:p>
        </w:tc>
        <w:tc>
          <w:tcPr>
            <w:tcW w:w="489" w:type="dxa"/>
            <w:noWrap/>
            <w:vAlign w:val="center"/>
            <w:hideMark/>
          </w:tcPr>
          <w:p w14:paraId="1340ED20" w14:textId="77777777" w:rsidR="00016183" w:rsidRPr="008426A0" w:rsidRDefault="00016183" w:rsidP="00061E33">
            <w:pPr>
              <w:rPr>
                <w:bCs/>
                <w:lang w:eastAsia="zh-CN"/>
              </w:rPr>
            </w:pPr>
            <w:r w:rsidRPr="008426A0">
              <w:rPr>
                <w:lang w:eastAsia="zh-CN"/>
              </w:rPr>
              <w:t>4.83</w:t>
            </w:r>
          </w:p>
        </w:tc>
        <w:tc>
          <w:tcPr>
            <w:tcW w:w="489" w:type="dxa"/>
            <w:noWrap/>
            <w:vAlign w:val="center"/>
            <w:hideMark/>
          </w:tcPr>
          <w:p w14:paraId="3CD5AB6F" w14:textId="77777777" w:rsidR="00016183" w:rsidRPr="008426A0" w:rsidRDefault="00016183" w:rsidP="00061E33">
            <w:pPr>
              <w:rPr>
                <w:bCs/>
                <w:lang w:eastAsia="zh-CN"/>
              </w:rPr>
            </w:pPr>
            <w:r w:rsidRPr="008426A0">
              <w:rPr>
                <w:lang w:eastAsia="zh-CN"/>
              </w:rPr>
              <w:t>4.32</w:t>
            </w:r>
          </w:p>
        </w:tc>
        <w:tc>
          <w:tcPr>
            <w:tcW w:w="489" w:type="dxa"/>
            <w:noWrap/>
            <w:vAlign w:val="center"/>
            <w:hideMark/>
          </w:tcPr>
          <w:p w14:paraId="6C1E8DC0" w14:textId="77777777" w:rsidR="00016183" w:rsidRPr="008426A0" w:rsidRDefault="00016183" w:rsidP="00061E33">
            <w:pPr>
              <w:rPr>
                <w:bCs/>
                <w:lang w:eastAsia="zh-CN"/>
              </w:rPr>
            </w:pPr>
            <w:r w:rsidRPr="008426A0">
              <w:rPr>
                <w:lang w:eastAsia="zh-CN"/>
              </w:rPr>
              <w:t>4.54</w:t>
            </w:r>
          </w:p>
        </w:tc>
        <w:tc>
          <w:tcPr>
            <w:tcW w:w="489" w:type="dxa"/>
            <w:noWrap/>
            <w:vAlign w:val="center"/>
            <w:hideMark/>
          </w:tcPr>
          <w:p w14:paraId="6B30E314" w14:textId="77777777" w:rsidR="00016183" w:rsidRPr="008426A0" w:rsidRDefault="00016183" w:rsidP="00061E33">
            <w:pPr>
              <w:rPr>
                <w:bCs/>
                <w:lang w:eastAsia="zh-CN"/>
              </w:rPr>
            </w:pPr>
            <w:r w:rsidRPr="008426A0">
              <w:rPr>
                <w:lang w:eastAsia="zh-CN"/>
              </w:rPr>
              <w:t>5.46</w:t>
            </w:r>
          </w:p>
        </w:tc>
        <w:tc>
          <w:tcPr>
            <w:tcW w:w="489" w:type="dxa"/>
            <w:noWrap/>
            <w:vAlign w:val="center"/>
            <w:hideMark/>
          </w:tcPr>
          <w:p w14:paraId="4D84587F" w14:textId="77777777" w:rsidR="00016183" w:rsidRPr="008426A0" w:rsidRDefault="00016183" w:rsidP="00061E33">
            <w:pPr>
              <w:rPr>
                <w:bCs/>
                <w:lang w:eastAsia="zh-CN"/>
              </w:rPr>
            </w:pPr>
            <w:r w:rsidRPr="008426A0">
              <w:rPr>
                <w:lang w:eastAsia="zh-CN"/>
              </w:rPr>
              <w:t>6.11</w:t>
            </w:r>
          </w:p>
        </w:tc>
        <w:tc>
          <w:tcPr>
            <w:tcW w:w="489" w:type="dxa"/>
            <w:noWrap/>
            <w:vAlign w:val="center"/>
            <w:hideMark/>
          </w:tcPr>
          <w:p w14:paraId="6943DF12" w14:textId="77777777" w:rsidR="00016183" w:rsidRPr="008426A0" w:rsidRDefault="00016183" w:rsidP="00061E33">
            <w:pPr>
              <w:rPr>
                <w:bCs/>
                <w:lang w:eastAsia="zh-CN"/>
              </w:rPr>
            </w:pPr>
            <w:r w:rsidRPr="008426A0">
              <w:rPr>
                <w:lang w:eastAsia="zh-CN"/>
              </w:rPr>
              <w:t>6.57</w:t>
            </w:r>
          </w:p>
        </w:tc>
        <w:tc>
          <w:tcPr>
            <w:tcW w:w="489" w:type="dxa"/>
            <w:noWrap/>
            <w:vAlign w:val="center"/>
            <w:hideMark/>
          </w:tcPr>
          <w:p w14:paraId="6BD194B2" w14:textId="77777777" w:rsidR="00016183" w:rsidRPr="008426A0" w:rsidRDefault="00016183" w:rsidP="00061E33">
            <w:pPr>
              <w:rPr>
                <w:bCs/>
                <w:lang w:eastAsia="zh-CN"/>
              </w:rPr>
            </w:pPr>
            <w:r w:rsidRPr="008426A0">
              <w:rPr>
                <w:lang w:eastAsia="zh-CN"/>
              </w:rPr>
              <w:t>6.88</w:t>
            </w:r>
          </w:p>
        </w:tc>
        <w:tc>
          <w:tcPr>
            <w:tcW w:w="489" w:type="dxa"/>
            <w:noWrap/>
            <w:vAlign w:val="center"/>
            <w:hideMark/>
          </w:tcPr>
          <w:p w14:paraId="624264BA" w14:textId="77777777" w:rsidR="00016183" w:rsidRPr="008426A0" w:rsidRDefault="00016183" w:rsidP="00061E33">
            <w:pPr>
              <w:rPr>
                <w:bCs/>
                <w:lang w:eastAsia="zh-CN"/>
              </w:rPr>
            </w:pPr>
            <w:r w:rsidRPr="008426A0">
              <w:rPr>
                <w:lang w:eastAsia="zh-CN"/>
              </w:rPr>
              <w:t>6.96</w:t>
            </w:r>
          </w:p>
        </w:tc>
        <w:tc>
          <w:tcPr>
            <w:tcW w:w="489" w:type="dxa"/>
            <w:noWrap/>
            <w:vAlign w:val="center"/>
            <w:hideMark/>
          </w:tcPr>
          <w:p w14:paraId="281F1B59" w14:textId="77777777" w:rsidR="00016183" w:rsidRPr="008426A0" w:rsidRDefault="00016183" w:rsidP="00061E33">
            <w:pPr>
              <w:rPr>
                <w:bCs/>
                <w:lang w:eastAsia="zh-CN"/>
              </w:rPr>
            </w:pPr>
            <w:r w:rsidRPr="008426A0">
              <w:rPr>
                <w:lang w:eastAsia="zh-CN"/>
              </w:rPr>
              <w:t>5.87</w:t>
            </w:r>
          </w:p>
        </w:tc>
      </w:tr>
      <w:tr w:rsidR="00016183" w:rsidRPr="008426A0" w14:paraId="278EA4B6" w14:textId="77777777" w:rsidTr="008426A0">
        <w:trPr>
          <w:cantSplit/>
          <w:trHeight w:val="292"/>
        </w:trPr>
        <w:tc>
          <w:tcPr>
            <w:tcW w:w="1207" w:type="dxa"/>
            <w:noWrap/>
            <w:vAlign w:val="center"/>
            <w:hideMark/>
          </w:tcPr>
          <w:p w14:paraId="709C88FA"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403FCC5E" w14:textId="77777777" w:rsidR="00016183" w:rsidRPr="008426A0" w:rsidRDefault="00016183" w:rsidP="00061E33">
            <w:pPr>
              <w:rPr>
                <w:bCs/>
                <w:lang w:eastAsia="zh-CN"/>
              </w:rPr>
            </w:pPr>
            <w:r w:rsidRPr="008426A0">
              <w:rPr>
                <w:lang w:eastAsia="zh-CN"/>
              </w:rPr>
              <w:t>Tilt 5</w:t>
            </w:r>
          </w:p>
        </w:tc>
        <w:tc>
          <w:tcPr>
            <w:tcW w:w="372" w:type="dxa"/>
            <w:vAlign w:val="center"/>
            <w:hideMark/>
          </w:tcPr>
          <w:p w14:paraId="6A8FFB34" w14:textId="77777777" w:rsidR="00016183" w:rsidRPr="008426A0" w:rsidRDefault="00016183" w:rsidP="00061E33">
            <w:pPr>
              <w:rPr>
                <w:lang w:eastAsia="zh-CN"/>
              </w:rPr>
            </w:pPr>
            <w:r w:rsidRPr="008426A0">
              <w:rPr>
                <w:lang w:eastAsia="zh-CN"/>
              </w:rPr>
              <w:t>4</w:t>
            </w:r>
          </w:p>
        </w:tc>
        <w:tc>
          <w:tcPr>
            <w:tcW w:w="489" w:type="dxa"/>
            <w:noWrap/>
            <w:vAlign w:val="center"/>
            <w:hideMark/>
          </w:tcPr>
          <w:p w14:paraId="30A4D78D" w14:textId="77777777" w:rsidR="00016183" w:rsidRPr="008426A0" w:rsidRDefault="00016183" w:rsidP="00061E33">
            <w:pPr>
              <w:rPr>
                <w:bCs/>
                <w:lang w:eastAsia="zh-CN"/>
              </w:rPr>
            </w:pPr>
            <w:r w:rsidRPr="008426A0">
              <w:rPr>
                <w:lang w:eastAsia="zh-CN"/>
              </w:rPr>
              <w:t>6.88</w:t>
            </w:r>
          </w:p>
        </w:tc>
        <w:tc>
          <w:tcPr>
            <w:tcW w:w="489" w:type="dxa"/>
            <w:noWrap/>
            <w:vAlign w:val="center"/>
            <w:hideMark/>
          </w:tcPr>
          <w:p w14:paraId="3EEE1803" w14:textId="77777777" w:rsidR="00016183" w:rsidRPr="008426A0" w:rsidRDefault="00016183" w:rsidP="00061E33">
            <w:pPr>
              <w:rPr>
                <w:bCs/>
                <w:lang w:eastAsia="zh-CN"/>
              </w:rPr>
            </w:pPr>
            <w:r w:rsidRPr="008426A0">
              <w:rPr>
                <w:lang w:eastAsia="zh-CN"/>
              </w:rPr>
              <w:t>6.3</w:t>
            </w:r>
          </w:p>
        </w:tc>
        <w:tc>
          <w:tcPr>
            <w:tcW w:w="489" w:type="dxa"/>
            <w:noWrap/>
            <w:vAlign w:val="center"/>
            <w:hideMark/>
          </w:tcPr>
          <w:p w14:paraId="4F1BF21F" w14:textId="77777777" w:rsidR="00016183" w:rsidRPr="008426A0" w:rsidRDefault="00016183" w:rsidP="00061E33">
            <w:pPr>
              <w:rPr>
                <w:bCs/>
                <w:lang w:eastAsia="zh-CN"/>
              </w:rPr>
            </w:pPr>
            <w:r w:rsidRPr="008426A0">
              <w:rPr>
                <w:lang w:eastAsia="zh-CN"/>
              </w:rPr>
              <w:t>6.21</w:t>
            </w:r>
          </w:p>
        </w:tc>
        <w:tc>
          <w:tcPr>
            <w:tcW w:w="489" w:type="dxa"/>
            <w:noWrap/>
            <w:vAlign w:val="center"/>
            <w:hideMark/>
          </w:tcPr>
          <w:p w14:paraId="7E247097" w14:textId="77777777" w:rsidR="00016183" w:rsidRPr="008426A0" w:rsidRDefault="00016183" w:rsidP="00061E33">
            <w:pPr>
              <w:rPr>
                <w:bCs/>
                <w:lang w:eastAsia="zh-CN"/>
              </w:rPr>
            </w:pPr>
            <w:r w:rsidRPr="008426A0">
              <w:rPr>
                <w:lang w:eastAsia="zh-CN"/>
              </w:rPr>
              <w:t>5.79</w:t>
            </w:r>
          </w:p>
        </w:tc>
        <w:tc>
          <w:tcPr>
            <w:tcW w:w="489" w:type="dxa"/>
            <w:noWrap/>
            <w:vAlign w:val="center"/>
            <w:hideMark/>
          </w:tcPr>
          <w:p w14:paraId="57004F2F" w14:textId="77777777" w:rsidR="00016183" w:rsidRPr="008426A0" w:rsidRDefault="00016183" w:rsidP="00061E33">
            <w:pPr>
              <w:rPr>
                <w:bCs/>
                <w:lang w:eastAsia="zh-CN"/>
              </w:rPr>
            </w:pPr>
            <w:r w:rsidRPr="008426A0">
              <w:rPr>
                <w:lang w:eastAsia="zh-CN"/>
              </w:rPr>
              <w:t>5.16</w:t>
            </w:r>
          </w:p>
        </w:tc>
        <w:tc>
          <w:tcPr>
            <w:tcW w:w="489" w:type="dxa"/>
            <w:noWrap/>
            <w:vAlign w:val="center"/>
            <w:hideMark/>
          </w:tcPr>
          <w:p w14:paraId="41EAA181" w14:textId="77777777" w:rsidR="00016183" w:rsidRPr="008426A0" w:rsidRDefault="00016183" w:rsidP="00061E33">
            <w:pPr>
              <w:rPr>
                <w:bCs/>
                <w:lang w:eastAsia="zh-CN"/>
              </w:rPr>
            </w:pPr>
            <w:r w:rsidRPr="008426A0">
              <w:rPr>
                <w:lang w:eastAsia="zh-CN"/>
              </w:rPr>
              <w:t>4.65</w:t>
            </w:r>
          </w:p>
        </w:tc>
        <w:tc>
          <w:tcPr>
            <w:tcW w:w="489" w:type="dxa"/>
            <w:noWrap/>
            <w:vAlign w:val="center"/>
            <w:hideMark/>
          </w:tcPr>
          <w:p w14:paraId="6142AD20" w14:textId="77777777" w:rsidR="00016183" w:rsidRPr="008426A0" w:rsidRDefault="00016183" w:rsidP="00061E33">
            <w:pPr>
              <w:rPr>
                <w:bCs/>
                <w:lang w:eastAsia="zh-CN"/>
              </w:rPr>
            </w:pPr>
            <w:r w:rsidRPr="008426A0">
              <w:rPr>
                <w:lang w:eastAsia="zh-CN"/>
              </w:rPr>
              <w:t>4.86</w:t>
            </w:r>
          </w:p>
        </w:tc>
        <w:tc>
          <w:tcPr>
            <w:tcW w:w="489" w:type="dxa"/>
            <w:noWrap/>
            <w:vAlign w:val="center"/>
            <w:hideMark/>
          </w:tcPr>
          <w:p w14:paraId="55F8879B" w14:textId="77777777" w:rsidR="00016183" w:rsidRPr="008426A0" w:rsidRDefault="00016183" w:rsidP="00061E33">
            <w:pPr>
              <w:rPr>
                <w:bCs/>
                <w:lang w:eastAsia="zh-CN"/>
              </w:rPr>
            </w:pPr>
            <w:r w:rsidRPr="008426A0">
              <w:rPr>
                <w:lang w:eastAsia="zh-CN"/>
              </w:rPr>
              <w:t>5.75</w:t>
            </w:r>
          </w:p>
        </w:tc>
        <w:tc>
          <w:tcPr>
            <w:tcW w:w="489" w:type="dxa"/>
            <w:noWrap/>
            <w:vAlign w:val="center"/>
            <w:hideMark/>
          </w:tcPr>
          <w:p w14:paraId="3A771D20" w14:textId="77777777" w:rsidR="00016183" w:rsidRPr="008426A0" w:rsidRDefault="00016183" w:rsidP="00061E33">
            <w:pPr>
              <w:rPr>
                <w:bCs/>
                <w:lang w:eastAsia="zh-CN"/>
              </w:rPr>
            </w:pPr>
            <w:r w:rsidRPr="008426A0">
              <w:rPr>
                <w:lang w:eastAsia="zh-CN"/>
              </w:rPr>
              <w:t>6.27</w:t>
            </w:r>
          </w:p>
        </w:tc>
        <w:tc>
          <w:tcPr>
            <w:tcW w:w="489" w:type="dxa"/>
            <w:noWrap/>
            <w:vAlign w:val="center"/>
            <w:hideMark/>
          </w:tcPr>
          <w:p w14:paraId="06A529F9" w14:textId="77777777" w:rsidR="00016183" w:rsidRPr="008426A0" w:rsidRDefault="00016183" w:rsidP="00061E33">
            <w:pPr>
              <w:rPr>
                <w:bCs/>
                <w:lang w:eastAsia="zh-CN"/>
              </w:rPr>
            </w:pPr>
            <w:r w:rsidRPr="008426A0">
              <w:rPr>
                <w:lang w:eastAsia="zh-CN"/>
              </w:rPr>
              <w:t>6.6</w:t>
            </w:r>
          </w:p>
        </w:tc>
        <w:tc>
          <w:tcPr>
            <w:tcW w:w="489" w:type="dxa"/>
            <w:noWrap/>
            <w:vAlign w:val="center"/>
            <w:hideMark/>
          </w:tcPr>
          <w:p w14:paraId="0947E4AA" w14:textId="77777777" w:rsidR="00016183" w:rsidRPr="008426A0" w:rsidRDefault="00016183" w:rsidP="00061E33">
            <w:pPr>
              <w:rPr>
                <w:bCs/>
                <w:lang w:eastAsia="zh-CN"/>
              </w:rPr>
            </w:pPr>
            <w:r w:rsidRPr="008426A0">
              <w:rPr>
                <w:lang w:eastAsia="zh-CN"/>
              </w:rPr>
              <w:t>6.82</w:t>
            </w:r>
          </w:p>
        </w:tc>
        <w:tc>
          <w:tcPr>
            <w:tcW w:w="489" w:type="dxa"/>
            <w:noWrap/>
            <w:vAlign w:val="center"/>
            <w:hideMark/>
          </w:tcPr>
          <w:p w14:paraId="261C11DF" w14:textId="77777777" w:rsidR="00016183" w:rsidRPr="008426A0" w:rsidRDefault="00016183" w:rsidP="00061E33">
            <w:pPr>
              <w:rPr>
                <w:bCs/>
                <w:lang w:eastAsia="zh-CN"/>
              </w:rPr>
            </w:pPr>
            <w:r w:rsidRPr="008426A0">
              <w:rPr>
                <w:lang w:eastAsia="zh-CN"/>
              </w:rPr>
              <w:t>7.02</w:t>
            </w:r>
          </w:p>
        </w:tc>
        <w:tc>
          <w:tcPr>
            <w:tcW w:w="489" w:type="dxa"/>
            <w:noWrap/>
            <w:vAlign w:val="center"/>
            <w:hideMark/>
          </w:tcPr>
          <w:p w14:paraId="1DE64FC3" w14:textId="77777777" w:rsidR="00016183" w:rsidRPr="008426A0" w:rsidRDefault="00016183" w:rsidP="00061E33">
            <w:pPr>
              <w:rPr>
                <w:bCs/>
                <w:lang w:eastAsia="zh-CN"/>
              </w:rPr>
            </w:pPr>
            <w:r w:rsidRPr="008426A0">
              <w:rPr>
                <w:lang w:eastAsia="zh-CN"/>
              </w:rPr>
              <w:t>6.02</w:t>
            </w:r>
          </w:p>
        </w:tc>
      </w:tr>
      <w:tr w:rsidR="00016183" w:rsidRPr="008426A0" w14:paraId="0A8632A8" w14:textId="77777777" w:rsidTr="008426A0">
        <w:trPr>
          <w:cantSplit/>
          <w:trHeight w:val="292"/>
        </w:trPr>
        <w:tc>
          <w:tcPr>
            <w:tcW w:w="1207" w:type="dxa"/>
            <w:noWrap/>
            <w:vAlign w:val="center"/>
            <w:hideMark/>
          </w:tcPr>
          <w:p w14:paraId="2651AECA"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26AB389A" w14:textId="77777777" w:rsidR="00016183" w:rsidRPr="008426A0" w:rsidRDefault="00016183" w:rsidP="00061E33">
            <w:pPr>
              <w:rPr>
                <w:bCs/>
                <w:lang w:eastAsia="zh-CN"/>
              </w:rPr>
            </w:pPr>
            <w:r w:rsidRPr="008426A0">
              <w:rPr>
                <w:lang w:eastAsia="zh-CN"/>
              </w:rPr>
              <w:t>Tilt 20</w:t>
            </w:r>
          </w:p>
        </w:tc>
        <w:tc>
          <w:tcPr>
            <w:tcW w:w="372" w:type="dxa"/>
            <w:vAlign w:val="center"/>
            <w:hideMark/>
          </w:tcPr>
          <w:p w14:paraId="11A72EC9" w14:textId="77777777" w:rsidR="00016183" w:rsidRPr="008426A0" w:rsidRDefault="00016183" w:rsidP="00061E33">
            <w:pPr>
              <w:rPr>
                <w:bCs/>
                <w:lang w:eastAsia="zh-CN"/>
              </w:rPr>
            </w:pPr>
            <w:r w:rsidRPr="008426A0">
              <w:rPr>
                <w:lang w:eastAsia="zh-CN"/>
              </w:rPr>
              <w:t>19</w:t>
            </w:r>
          </w:p>
        </w:tc>
        <w:tc>
          <w:tcPr>
            <w:tcW w:w="489" w:type="dxa"/>
            <w:noWrap/>
            <w:vAlign w:val="center"/>
            <w:hideMark/>
          </w:tcPr>
          <w:p w14:paraId="55BA8965" w14:textId="77777777" w:rsidR="00016183" w:rsidRPr="008426A0" w:rsidRDefault="00016183" w:rsidP="00061E33">
            <w:pPr>
              <w:rPr>
                <w:bCs/>
                <w:lang w:eastAsia="zh-CN"/>
              </w:rPr>
            </w:pPr>
            <w:r w:rsidRPr="008426A0">
              <w:rPr>
                <w:lang w:eastAsia="zh-CN"/>
              </w:rPr>
              <w:t>6.79</w:t>
            </w:r>
          </w:p>
        </w:tc>
        <w:tc>
          <w:tcPr>
            <w:tcW w:w="489" w:type="dxa"/>
            <w:noWrap/>
            <w:vAlign w:val="center"/>
            <w:hideMark/>
          </w:tcPr>
          <w:p w14:paraId="7035C041" w14:textId="77777777" w:rsidR="00016183" w:rsidRPr="008426A0" w:rsidRDefault="00016183" w:rsidP="00061E33">
            <w:pPr>
              <w:rPr>
                <w:bCs/>
                <w:lang w:eastAsia="zh-CN"/>
              </w:rPr>
            </w:pPr>
            <w:r w:rsidRPr="008426A0">
              <w:rPr>
                <w:lang w:eastAsia="zh-CN"/>
              </w:rPr>
              <w:t>6.1</w:t>
            </w:r>
          </w:p>
        </w:tc>
        <w:tc>
          <w:tcPr>
            <w:tcW w:w="489" w:type="dxa"/>
            <w:noWrap/>
            <w:vAlign w:val="center"/>
            <w:hideMark/>
          </w:tcPr>
          <w:p w14:paraId="591D7247" w14:textId="77777777" w:rsidR="00016183" w:rsidRPr="008426A0" w:rsidRDefault="00016183" w:rsidP="00061E33">
            <w:pPr>
              <w:rPr>
                <w:bCs/>
                <w:lang w:eastAsia="zh-CN"/>
              </w:rPr>
            </w:pPr>
            <w:r w:rsidRPr="008426A0">
              <w:rPr>
                <w:lang w:eastAsia="zh-CN"/>
              </w:rPr>
              <w:t>6.3</w:t>
            </w:r>
          </w:p>
        </w:tc>
        <w:tc>
          <w:tcPr>
            <w:tcW w:w="489" w:type="dxa"/>
            <w:noWrap/>
            <w:vAlign w:val="center"/>
            <w:hideMark/>
          </w:tcPr>
          <w:p w14:paraId="59B5E096" w14:textId="77777777" w:rsidR="00016183" w:rsidRPr="008426A0" w:rsidRDefault="00016183" w:rsidP="00061E33">
            <w:pPr>
              <w:rPr>
                <w:bCs/>
                <w:lang w:eastAsia="zh-CN"/>
              </w:rPr>
            </w:pPr>
            <w:r w:rsidRPr="008426A0">
              <w:rPr>
                <w:lang w:eastAsia="zh-CN"/>
              </w:rPr>
              <w:t>6.25</w:t>
            </w:r>
          </w:p>
        </w:tc>
        <w:tc>
          <w:tcPr>
            <w:tcW w:w="489" w:type="dxa"/>
            <w:noWrap/>
            <w:vAlign w:val="center"/>
            <w:hideMark/>
          </w:tcPr>
          <w:p w14:paraId="3175CFAE" w14:textId="77777777" w:rsidR="00016183" w:rsidRPr="008426A0" w:rsidRDefault="00016183" w:rsidP="00061E33">
            <w:pPr>
              <w:rPr>
                <w:bCs/>
                <w:lang w:eastAsia="zh-CN"/>
              </w:rPr>
            </w:pPr>
            <w:r w:rsidRPr="008426A0">
              <w:rPr>
                <w:lang w:eastAsia="zh-CN"/>
              </w:rPr>
              <w:t>5.93</w:t>
            </w:r>
          </w:p>
        </w:tc>
        <w:tc>
          <w:tcPr>
            <w:tcW w:w="489" w:type="dxa"/>
            <w:noWrap/>
            <w:vAlign w:val="center"/>
            <w:hideMark/>
          </w:tcPr>
          <w:p w14:paraId="0FAD235A" w14:textId="77777777" w:rsidR="00016183" w:rsidRPr="008426A0" w:rsidRDefault="00016183" w:rsidP="00061E33">
            <w:pPr>
              <w:rPr>
                <w:bCs/>
                <w:lang w:eastAsia="zh-CN"/>
              </w:rPr>
            </w:pPr>
            <w:r w:rsidRPr="008426A0">
              <w:rPr>
                <w:lang w:eastAsia="zh-CN"/>
              </w:rPr>
              <w:t>5.45</w:t>
            </w:r>
          </w:p>
        </w:tc>
        <w:tc>
          <w:tcPr>
            <w:tcW w:w="489" w:type="dxa"/>
            <w:noWrap/>
            <w:vAlign w:val="center"/>
            <w:hideMark/>
          </w:tcPr>
          <w:p w14:paraId="0031DEB5" w14:textId="77777777" w:rsidR="00016183" w:rsidRPr="008426A0" w:rsidRDefault="00016183" w:rsidP="00061E33">
            <w:pPr>
              <w:rPr>
                <w:bCs/>
                <w:lang w:eastAsia="zh-CN"/>
              </w:rPr>
            </w:pPr>
            <w:r w:rsidRPr="008426A0">
              <w:rPr>
                <w:lang w:eastAsia="zh-CN"/>
              </w:rPr>
              <w:t>5.63</w:t>
            </w:r>
          </w:p>
        </w:tc>
        <w:tc>
          <w:tcPr>
            <w:tcW w:w="489" w:type="dxa"/>
            <w:noWrap/>
            <w:vAlign w:val="center"/>
            <w:hideMark/>
          </w:tcPr>
          <w:p w14:paraId="14398346" w14:textId="77777777" w:rsidR="00016183" w:rsidRPr="008426A0" w:rsidRDefault="00016183" w:rsidP="00061E33">
            <w:pPr>
              <w:rPr>
                <w:bCs/>
                <w:lang w:eastAsia="zh-CN"/>
              </w:rPr>
            </w:pPr>
            <w:r w:rsidRPr="008426A0">
              <w:rPr>
                <w:lang w:eastAsia="zh-CN"/>
              </w:rPr>
              <w:t>6.4</w:t>
            </w:r>
          </w:p>
        </w:tc>
        <w:tc>
          <w:tcPr>
            <w:tcW w:w="489" w:type="dxa"/>
            <w:noWrap/>
            <w:vAlign w:val="center"/>
            <w:hideMark/>
          </w:tcPr>
          <w:p w14:paraId="7D6DCCC6" w14:textId="77777777" w:rsidR="00016183" w:rsidRPr="008426A0" w:rsidRDefault="00016183" w:rsidP="00061E33">
            <w:pPr>
              <w:rPr>
                <w:bCs/>
                <w:lang w:eastAsia="zh-CN"/>
              </w:rPr>
            </w:pPr>
            <w:r w:rsidRPr="008426A0">
              <w:rPr>
                <w:lang w:eastAsia="zh-CN"/>
              </w:rPr>
              <w:t>6.52</w:t>
            </w:r>
          </w:p>
        </w:tc>
        <w:tc>
          <w:tcPr>
            <w:tcW w:w="489" w:type="dxa"/>
            <w:noWrap/>
            <w:vAlign w:val="center"/>
            <w:hideMark/>
          </w:tcPr>
          <w:p w14:paraId="7855C6E9" w14:textId="77777777" w:rsidR="00016183" w:rsidRPr="008426A0" w:rsidRDefault="00016183" w:rsidP="00061E33">
            <w:pPr>
              <w:rPr>
                <w:bCs/>
                <w:lang w:eastAsia="zh-CN"/>
              </w:rPr>
            </w:pPr>
            <w:r w:rsidRPr="008426A0">
              <w:rPr>
                <w:lang w:eastAsia="zh-CN"/>
              </w:rPr>
              <w:t>6.48</w:t>
            </w:r>
          </w:p>
        </w:tc>
        <w:tc>
          <w:tcPr>
            <w:tcW w:w="489" w:type="dxa"/>
            <w:noWrap/>
            <w:vAlign w:val="center"/>
            <w:hideMark/>
          </w:tcPr>
          <w:p w14:paraId="0DBCDC26" w14:textId="77777777" w:rsidR="00016183" w:rsidRPr="008426A0" w:rsidRDefault="00016183" w:rsidP="00061E33">
            <w:pPr>
              <w:rPr>
                <w:bCs/>
                <w:lang w:eastAsia="zh-CN"/>
              </w:rPr>
            </w:pPr>
            <w:r w:rsidRPr="008426A0">
              <w:rPr>
                <w:lang w:eastAsia="zh-CN"/>
              </w:rPr>
              <w:t>6.39</w:t>
            </w:r>
          </w:p>
        </w:tc>
        <w:tc>
          <w:tcPr>
            <w:tcW w:w="489" w:type="dxa"/>
            <w:noWrap/>
            <w:vAlign w:val="center"/>
            <w:hideMark/>
          </w:tcPr>
          <w:p w14:paraId="215648E4" w14:textId="77777777" w:rsidR="00016183" w:rsidRPr="008426A0" w:rsidRDefault="00016183" w:rsidP="00061E33">
            <w:pPr>
              <w:rPr>
                <w:bCs/>
                <w:lang w:eastAsia="zh-CN"/>
              </w:rPr>
            </w:pPr>
            <w:r w:rsidRPr="008426A0">
              <w:rPr>
                <w:lang w:eastAsia="zh-CN"/>
              </w:rPr>
              <w:t>6.98</w:t>
            </w:r>
          </w:p>
        </w:tc>
        <w:tc>
          <w:tcPr>
            <w:tcW w:w="489" w:type="dxa"/>
            <w:noWrap/>
            <w:vAlign w:val="center"/>
            <w:hideMark/>
          </w:tcPr>
          <w:p w14:paraId="06371751" w14:textId="77777777" w:rsidR="00016183" w:rsidRPr="008426A0" w:rsidRDefault="00016183" w:rsidP="00061E33">
            <w:pPr>
              <w:rPr>
                <w:bCs/>
                <w:lang w:eastAsia="zh-CN"/>
              </w:rPr>
            </w:pPr>
            <w:r w:rsidRPr="008426A0">
              <w:rPr>
                <w:lang w:eastAsia="zh-CN"/>
              </w:rPr>
              <w:t>6.27</w:t>
            </w:r>
          </w:p>
        </w:tc>
      </w:tr>
      <w:tr w:rsidR="00016183" w:rsidRPr="008426A0" w14:paraId="5C59E688" w14:textId="77777777" w:rsidTr="008426A0">
        <w:trPr>
          <w:cantSplit/>
          <w:trHeight w:val="292"/>
        </w:trPr>
        <w:tc>
          <w:tcPr>
            <w:tcW w:w="1207" w:type="dxa"/>
            <w:noWrap/>
            <w:vAlign w:val="center"/>
            <w:hideMark/>
          </w:tcPr>
          <w:p w14:paraId="5951FB4C"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39226927" w14:textId="77777777" w:rsidR="00016183" w:rsidRPr="008426A0" w:rsidRDefault="00016183" w:rsidP="00061E33">
            <w:pPr>
              <w:rPr>
                <w:bCs/>
                <w:lang w:eastAsia="zh-CN"/>
              </w:rPr>
            </w:pPr>
            <w:r w:rsidRPr="008426A0">
              <w:rPr>
                <w:lang w:eastAsia="zh-CN"/>
              </w:rPr>
              <w:t>Tilt 35</w:t>
            </w:r>
          </w:p>
        </w:tc>
        <w:tc>
          <w:tcPr>
            <w:tcW w:w="372" w:type="dxa"/>
            <w:vAlign w:val="center"/>
            <w:hideMark/>
          </w:tcPr>
          <w:p w14:paraId="7828CF23" w14:textId="77777777" w:rsidR="00016183" w:rsidRPr="008426A0" w:rsidRDefault="00016183" w:rsidP="00061E33">
            <w:pPr>
              <w:rPr>
                <w:bCs/>
                <w:lang w:eastAsia="zh-CN"/>
              </w:rPr>
            </w:pPr>
            <w:r w:rsidRPr="008426A0">
              <w:rPr>
                <w:lang w:eastAsia="zh-CN"/>
              </w:rPr>
              <w:t>34</w:t>
            </w:r>
          </w:p>
        </w:tc>
        <w:tc>
          <w:tcPr>
            <w:tcW w:w="489" w:type="dxa"/>
            <w:noWrap/>
            <w:vAlign w:val="center"/>
            <w:hideMark/>
          </w:tcPr>
          <w:p w14:paraId="509F66FA" w14:textId="77777777" w:rsidR="00016183" w:rsidRPr="008426A0" w:rsidRDefault="00016183" w:rsidP="00061E33">
            <w:pPr>
              <w:rPr>
                <w:bCs/>
                <w:lang w:eastAsia="zh-CN"/>
              </w:rPr>
            </w:pPr>
            <w:r w:rsidRPr="008426A0">
              <w:rPr>
                <w:lang w:eastAsia="zh-CN"/>
              </w:rPr>
              <w:t>6.36</w:t>
            </w:r>
          </w:p>
        </w:tc>
        <w:tc>
          <w:tcPr>
            <w:tcW w:w="489" w:type="dxa"/>
            <w:noWrap/>
            <w:vAlign w:val="center"/>
            <w:hideMark/>
          </w:tcPr>
          <w:p w14:paraId="0E3E6901" w14:textId="77777777" w:rsidR="00016183" w:rsidRPr="008426A0" w:rsidRDefault="00016183" w:rsidP="00061E33">
            <w:pPr>
              <w:rPr>
                <w:bCs/>
                <w:lang w:eastAsia="zh-CN"/>
              </w:rPr>
            </w:pPr>
            <w:r w:rsidRPr="008426A0">
              <w:rPr>
                <w:lang w:eastAsia="zh-CN"/>
              </w:rPr>
              <w:t>5.6</w:t>
            </w:r>
          </w:p>
        </w:tc>
        <w:tc>
          <w:tcPr>
            <w:tcW w:w="489" w:type="dxa"/>
            <w:noWrap/>
            <w:vAlign w:val="center"/>
            <w:hideMark/>
          </w:tcPr>
          <w:p w14:paraId="0B4EF939" w14:textId="77777777" w:rsidR="00016183" w:rsidRPr="008426A0" w:rsidRDefault="00016183" w:rsidP="00061E33">
            <w:pPr>
              <w:rPr>
                <w:bCs/>
                <w:lang w:eastAsia="zh-CN"/>
              </w:rPr>
            </w:pPr>
            <w:r w:rsidRPr="008426A0">
              <w:rPr>
                <w:lang w:eastAsia="zh-CN"/>
              </w:rPr>
              <w:t>6.06</w:t>
            </w:r>
          </w:p>
        </w:tc>
        <w:tc>
          <w:tcPr>
            <w:tcW w:w="489" w:type="dxa"/>
            <w:noWrap/>
            <w:vAlign w:val="center"/>
            <w:hideMark/>
          </w:tcPr>
          <w:p w14:paraId="6FBBB979" w14:textId="77777777" w:rsidR="00016183" w:rsidRPr="008426A0" w:rsidRDefault="00016183" w:rsidP="00061E33">
            <w:pPr>
              <w:rPr>
                <w:bCs/>
                <w:lang w:eastAsia="zh-CN"/>
              </w:rPr>
            </w:pPr>
            <w:r w:rsidRPr="008426A0">
              <w:rPr>
                <w:lang w:eastAsia="zh-CN"/>
              </w:rPr>
              <w:t>6.38</w:t>
            </w:r>
          </w:p>
        </w:tc>
        <w:tc>
          <w:tcPr>
            <w:tcW w:w="489" w:type="dxa"/>
            <w:noWrap/>
            <w:vAlign w:val="center"/>
            <w:hideMark/>
          </w:tcPr>
          <w:p w14:paraId="0FC758E3" w14:textId="77777777" w:rsidR="00016183" w:rsidRPr="008426A0" w:rsidRDefault="00016183" w:rsidP="00061E33">
            <w:pPr>
              <w:rPr>
                <w:bCs/>
                <w:lang w:eastAsia="zh-CN"/>
              </w:rPr>
            </w:pPr>
            <w:r w:rsidRPr="008426A0">
              <w:rPr>
                <w:lang w:eastAsia="zh-CN"/>
              </w:rPr>
              <w:t>6.37</w:t>
            </w:r>
          </w:p>
        </w:tc>
        <w:tc>
          <w:tcPr>
            <w:tcW w:w="489" w:type="dxa"/>
            <w:noWrap/>
            <w:vAlign w:val="center"/>
            <w:hideMark/>
          </w:tcPr>
          <w:p w14:paraId="6DA9AEBD" w14:textId="77777777" w:rsidR="00016183" w:rsidRPr="008426A0" w:rsidRDefault="00016183" w:rsidP="00061E33">
            <w:pPr>
              <w:rPr>
                <w:bCs/>
                <w:lang w:eastAsia="zh-CN"/>
              </w:rPr>
            </w:pPr>
            <w:r w:rsidRPr="008426A0">
              <w:rPr>
                <w:lang w:eastAsia="zh-CN"/>
              </w:rPr>
              <w:t>5.94</w:t>
            </w:r>
          </w:p>
        </w:tc>
        <w:tc>
          <w:tcPr>
            <w:tcW w:w="489" w:type="dxa"/>
            <w:noWrap/>
            <w:vAlign w:val="center"/>
            <w:hideMark/>
          </w:tcPr>
          <w:p w14:paraId="21A1844B" w14:textId="77777777" w:rsidR="00016183" w:rsidRPr="008426A0" w:rsidRDefault="00016183" w:rsidP="00061E33">
            <w:pPr>
              <w:rPr>
                <w:bCs/>
                <w:lang w:eastAsia="zh-CN"/>
              </w:rPr>
            </w:pPr>
            <w:r w:rsidRPr="008426A0">
              <w:rPr>
                <w:lang w:eastAsia="zh-CN"/>
              </w:rPr>
              <w:t>6.08</w:t>
            </w:r>
          </w:p>
        </w:tc>
        <w:tc>
          <w:tcPr>
            <w:tcW w:w="489" w:type="dxa"/>
            <w:noWrap/>
            <w:vAlign w:val="center"/>
            <w:hideMark/>
          </w:tcPr>
          <w:p w14:paraId="4C5CFFFF" w14:textId="77777777" w:rsidR="00016183" w:rsidRPr="008426A0" w:rsidRDefault="00016183" w:rsidP="00061E33">
            <w:pPr>
              <w:rPr>
                <w:bCs/>
                <w:lang w:eastAsia="zh-CN"/>
              </w:rPr>
            </w:pPr>
            <w:r w:rsidRPr="008426A0">
              <w:rPr>
                <w:lang w:eastAsia="zh-CN"/>
              </w:rPr>
              <w:t>6.69</w:t>
            </w:r>
          </w:p>
        </w:tc>
        <w:tc>
          <w:tcPr>
            <w:tcW w:w="489" w:type="dxa"/>
            <w:noWrap/>
            <w:vAlign w:val="center"/>
            <w:hideMark/>
          </w:tcPr>
          <w:p w14:paraId="26D5AFCE" w14:textId="77777777" w:rsidR="00016183" w:rsidRPr="008426A0" w:rsidRDefault="00016183" w:rsidP="00061E33">
            <w:pPr>
              <w:rPr>
                <w:bCs/>
                <w:lang w:eastAsia="zh-CN"/>
              </w:rPr>
            </w:pPr>
            <w:r w:rsidRPr="008426A0">
              <w:rPr>
                <w:lang w:eastAsia="zh-CN"/>
              </w:rPr>
              <w:t>6.42</w:t>
            </w:r>
          </w:p>
        </w:tc>
        <w:tc>
          <w:tcPr>
            <w:tcW w:w="489" w:type="dxa"/>
            <w:noWrap/>
            <w:vAlign w:val="center"/>
            <w:hideMark/>
          </w:tcPr>
          <w:p w14:paraId="6EC64754" w14:textId="77777777" w:rsidR="00016183" w:rsidRPr="008426A0" w:rsidRDefault="00016183" w:rsidP="00061E33">
            <w:pPr>
              <w:rPr>
                <w:bCs/>
                <w:lang w:eastAsia="zh-CN"/>
              </w:rPr>
            </w:pPr>
            <w:r w:rsidRPr="008426A0">
              <w:rPr>
                <w:lang w:eastAsia="zh-CN"/>
              </w:rPr>
              <w:t>6.03</w:t>
            </w:r>
          </w:p>
        </w:tc>
        <w:tc>
          <w:tcPr>
            <w:tcW w:w="489" w:type="dxa"/>
            <w:noWrap/>
            <w:vAlign w:val="center"/>
            <w:hideMark/>
          </w:tcPr>
          <w:p w14:paraId="47AB4505" w14:textId="77777777" w:rsidR="00016183" w:rsidRPr="008426A0" w:rsidRDefault="00016183" w:rsidP="00061E33">
            <w:pPr>
              <w:rPr>
                <w:bCs/>
                <w:lang w:eastAsia="zh-CN"/>
              </w:rPr>
            </w:pPr>
            <w:r w:rsidRPr="008426A0">
              <w:rPr>
                <w:lang w:eastAsia="zh-CN"/>
              </w:rPr>
              <w:t>5.64</w:t>
            </w:r>
          </w:p>
        </w:tc>
        <w:tc>
          <w:tcPr>
            <w:tcW w:w="489" w:type="dxa"/>
            <w:noWrap/>
            <w:vAlign w:val="center"/>
            <w:hideMark/>
          </w:tcPr>
          <w:p w14:paraId="1083B30D" w14:textId="77777777" w:rsidR="00016183" w:rsidRPr="008426A0" w:rsidRDefault="00016183" w:rsidP="00061E33">
            <w:pPr>
              <w:rPr>
                <w:bCs/>
                <w:lang w:eastAsia="zh-CN"/>
              </w:rPr>
            </w:pPr>
            <w:r w:rsidRPr="008426A0">
              <w:rPr>
                <w:lang w:eastAsia="zh-CN"/>
              </w:rPr>
              <w:t>6.58</w:t>
            </w:r>
          </w:p>
        </w:tc>
        <w:tc>
          <w:tcPr>
            <w:tcW w:w="489" w:type="dxa"/>
            <w:noWrap/>
            <w:vAlign w:val="center"/>
            <w:hideMark/>
          </w:tcPr>
          <w:p w14:paraId="2778B238" w14:textId="77777777" w:rsidR="00016183" w:rsidRPr="008426A0" w:rsidRDefault="00016183" w:rsidP="00061E33">
            <w:pPr>
              <w:rPr>
                <w:bCs/>
                <w:lang w:eastAsia="zh-CN"/>
              </w:rPr>
            </w:pPr>
            <w:r w:rsidRPr="008426A0">
              <w:rPr>
                <w:lang w:eastAsia="zh-CN"/>
              </w:rPr>
              <w:t>6.19</w:t>
            </w:r>
          </w:p>
        </w:tc>
      </w:tr>
      <w:tr w:rsidR="00016183" w:rsidRPr="008426A0" w14:paraId="68C55A3A" w14:textId="77777777" w:rsidTr="008426A0">
        <w:trPr>
          <w:cantSplit/>
          <w:trHeight w:val="292"/>
        </w:trPr>
        <w:tc>
          <w:tcPr>
            <w:tcW w:w="1207" w:type="dxa"/>
            <w:noWrap/>
            <w:vAlign w:val="center"/>
            <w:hideMark/>
          </w:tcPr>
          <w:p w14:paraId="7FEDE796"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64DA732E"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2B819822"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25B623D3" w14:textId="77777777" w:rsidR="00016183" w:rsidRPr="008426A0" w:rsidRDefault="00016183" w:rsidP="00061E33">
            <w:pPr>
              <w:rPr>
                <w:bCs/>
                <w:lang w:eastAsia="zh-CN"/>
              </w:rPr>
            </w:pPr>
            <w:r w:rsidRPr="008426A0">
              <w:rPr>
                <w:lang w:eastAsia="zh-CN"/>
              </w:rPr>
              <w:t>2.59</w:t>
            </w:r>
          </w:p>
        </w:tc>
        <w:tc>
          <w:tcPr>
            <w:tcW w:w="489" w:type="dxa"/>
            <w:noWrap/>
            <w:vAlign w:val="center"/>
            <w:hideMark/>
          </w:tcPr>
          <w:p w14:paraId="57891677" w14:textId="77777777" w:rsidR="00016183" w:rsidRPr="008426A0" w:rsidRDefault="00016183" w:rsidP="00061E33">
            <w:pPr>
              <w:rPr>
                <w:bCs/>
                <w:lang w:eastAsia="zh-CN"/>
              </w:rPr>
            </w:pPr>
            <w:r w:rsidRPr="008426A0">
              <w:rPr>
                <w:lang w:eastAsia="zh-CN"/>
              </w:rPr>
              <w:t>2.07</w:t>
            </w:r>
          </w:p>
        </w:tc>
        <w:tc>
          <w:tcPr>
            <w:tcW w:w="489" w:type="dxa"/>
            <w:noWrap/>
            <w:vAlign w:val="center"/>
            <w:hideMark/>
          </w:tcPr>
          <w:p w14:paraId="412FB1A4" w14:textId="77777777" w:rsidR="00016183" w:rsidRPr="008426A0" w:rsidRDefault="00016183" w:rsidP="00061E33">
            <w:pPr>
              <w:rPr>
                <w:bCs/>
                <w:lang w:eastAsia="zh-CN"/>
              </w:rPr>
            </w:pPr>
            <w:r w:rsidRPr="008426A0">
              <w:rPr>
                <w:lang w:eastAsia="zh-CN"/>
              </w:rPr>
              <w:t>2.86</w:t>
            </w:r>
          </w:p>
        </w:tc>
        <w:tc>
          <w:tcPr>
            <w:tcW w:w="489" w:type="dxa"/>
            <w:noWrap/>
            <w:vAlign w:val="center"/>
            <w:hideMark/>
          </w:tcPr>
          <w:p w14:paraId="5DBEB552" w14:textId="77777777" w:rsidR="00016183" w:rsidRPr="008426A0" w:rsidRDefault="00016183" w:rsidP="00061E33">
            <w:pPr>
              <w:rPr>
                <w:bCs/>
                <w:lang w:eastAsia="zh-CN"/>
              </w:rPr>
            </w:pPr>
            <w:r w:rsidRPr="008426A0">
              <w:rPr>
                <w:lang w:eastAsia="zh-CN"/>
              </w:rPr>
              <w:t>4.01</w:t>
            </w:r>
          </w:p>
        </w:tc>
        <w:tc>
          <w:tcPr>
            <w:tcW w:w="489" w:type="dxa"/>
            <w:noWrap/>
            <w:vAlign w:val="center"/>
            <w:hideMark/>
          </w:tcPr>
          <w:p w14:paraId="783EF556" w14:textId="77777777" w:rsidR="00016183" w:rsidRPr="008426A0" w:rsidRDefault="00016183" w:rsidP="00061E33">
            <w:pPr>
              <w:rPr>
                <w:bCs/>
                <w:lang w:eastAsia="zh-CN"/>
              </w:rPr>
            </w:pPr>
            <w:r w:rsidRPr="008426A0">
              <w:rPr>
                <w:lang w:eastAsia="zh-CN"/>
              </w:rPr>
              <w:t>4.88</w:t>
            </w:r>
          </w:p>
        </w:tc>
        <w:tc>
          <w:tcPr>
            <w:tcW w:w="489" w:type="dxa"/>
            <w:noWrap/>
            <w:vAlign w:val="center"/>
            <w:hideMark/>
          </w:tcPr>
          <w:p w14:paraId="2256C953" w14:textId="77777777" w:rsidR="00016183" w:rsidRPr="008426A0" w:rsidRDefault="00016183" w:rsidP="00061E33">
            <w:pPr>
              <w:rPr>
                <w:bCs/>
                <w:lang w:eastAsia="zh-CN"/>
              </w:rPr>
            </w:pPr>
            <w:r w:rsidRPr="008426A0">
              <w:rPr>
                <w:lang w:eastAsia="zh-CN"/>
              </w:rPr>
              <w:t>4.78</w:t>
            </w:r>
          </w:p>
        </w:tc>
        <w:tc>
          <w:tcPr>
            <w:tcW w:w="489" w:type="dxa"/>
            <w:noWrap/>
            <w:vAlign w:val="center"/>
            <w:hideMark/>
          </w:tcPr>
          <w:p w14:paraId="767629F9" w14:textId="77777777" w:rsidR="00016183" w:rsidRPr="008426A0" w:rsidRDefault="00016183" w:rsidP="00061E33">
            <w:pPr>
              <w:rPr>
                <w:bCs/>
                <w:lang w:eastAsia="zh-CN"/>
              </w:rPr>
            </w:pPr>
            <w:r w:rsidRPr="008426A0">
              <w:rPr>
                <w:lang w:eastAsia="zh-CN"/>
              </w:rPr>
              <w:t>4.73</w:t>
            </w:r>
          </w:p>
        </w:tc>
        <w:tc>
          <w:tcPr>
            <w:tcW w:w="489" w:type="dxa"/>
            <w:noWrap/>
            <w:vAlign w:val="center"/>
            <w:hideMark/>
          </w:tcPr>
          <w:p w14:paraId="2E3537D5" w14:textId="77777777" w:rsidR="00016183" w:rsidRPr="008426A0" w:rsidRDefault="00016183" w:rsidP="00061E33">
            <w:pPr>
              <w:rPr>
                <w:bCs/>
                <w:lang w:eastAsia="zh-CN"/>
              </w:rPr>
            </w:pPr>
            <w:r w:rsidRPr="008426A0">
              <w:rPr>
                <w:lang w:eastAsia="zh-CN"/>
              </w:rPr>
              <w:t>4.61</w:t>
            </w:r>
          </w:p>
        </w:tc>
        <w:tc>
          <w:tcPr>
            <w:tcW w:w="489" w:type="dxa"/>
            <w:noWrap/>
            <w:vAlign w:val="center"/>
            <w:hideMark/>
          </w:tcPr>
          <w:p w14:paraId="4AABC251" w14:textId="77777777" w:rsidR="00016183" w:rsidRPr="008426A0" w:rsidRDefault="00016183" w:rsidP="00061E33">
            <w:pPr>
              <w:rPr>
                <w:bCs/>
                <w:lang w:eastAsia="zh-CN"/>
              </w:rPr>
            </w:pPr>
            <w:r w:rsidRPr="008426A0">
              <w:rPr>
                <w:lang w:eastAsia="zh-CN"/>
              </w:rPr>
              <w:t>3.38</w:t>
            </w:r>
          </w:p>
        </w:tc>
        <w:tc>
          <w:tcPr>
            <w:tcW w:w="489" w:type="dxa"/>
            <w:noWrap/>
            <w:vAlign w:val="center"/>
            <w:hideMark/>
          </w:tcPr>
          <w:p w14:paraId="3A4A7265" w14:textId="77777777" w:rsidR="00016183" w:rsidRPr="008426A0" w:rsidRDefault="00016183" w:rsidP="00061E33">
            <w:pPr>
              <w:rPr>
                <w:bCs/>
                <w:lang w:eastAsia="zh-CN"/>
              </w:rPr>
            </w:pPr>
            <w:r w:rsidRPr="008426A0">
              <w:rPr>
                <w:lang w:eastAsia="zh-CN"/>
              </w:rPr>
              <w:t>2.28</w:t>
            </w:r>
          </w:p>
        </w:tc>
        <w:tc>
          <w:tcPr>
            <w:tcW w:w="489" w:type="dxa"/>
            <w:noWrap/>
            <w:vAlign w:val="center"/>
            <w:hideMark/>
          </w:tcPr>
          <w:p w14:paraId="551365C8" w14:textId="77777777" w:rsidR="00016183" w:rsidRPr="008426A0" w:rsidRDefault="00016183" w:rsidP="00061E33">
            <w:pPr>
              <w:rPr>
                <w:bCs/>
                <w:lang w:eastAsia="zh-CN"/>
              </w:rPr>
            </w:pPr>
            <w:r w:rsidRPr="008426A0">
              <w:rPr>
                <w:lang w:eastAsia="zh-CN"/>
              </w:rPr>
              <w:t>1.84</w:t>
            </w:r>
          </w:p>
        </w:tc>
        <w:tc>
          <w:tcPr>
            <w:tcW w:w="489" w:type="dxa"/>
            <w:noWrap/>
            <w:vAlign w:val="center"/>
            <w:hideMark/>
          </w:tcPr>
          <w:p w14:paraId="6434825F" w14:textId="77777777" w:rsidR="00016183" w:rsidRPr="008426A0" w:rsidRDefault="00016183" w:rsidP="00061E33">
            <w:pPr>
              <w:rPr>
                <w:bCs/>
                <w:lang w:eastAsia="zh-CN"/>
              </w:rPr>
            </w:pPr>
            <w:r w:rsidRPr="008426A0">
              <w:rPr>
                <w:lang w:eastAsia="zh-CN"/>
              </w:rPr>
              <w:t>2.81</w:t>
            </w:r>
          </w:p>
        </w:tc>
        <w:tc>
          <w:tcPr>
            <w:tcW w:w="489" w:type="dxa"/>
            <w:noWrap/>
            <w:vAlign w:val="center"/>
            <w:hideMark/>
          </w:tcPr>
          <w:p w14:paraId="4D7A52BF" w14:textId="77777777" w:rsidR="00016183" w:rsidRPr="008426A0" w:rsidRDefault="00016183" w:rsidP="00061E33">
            <w:pPr>
              <w:rPr>
                <w:bCs/>
                <w:lang w:eastAsia="zh-CN"/>
              </w:rPr>
            </w:pPr>
            <w:r w:rsidRPr="008426A0">
              <w:rPr>
                <w:lang w:eastAsia="zh-CN"/>
              </w:rPr>
              <w:t>3.41</w:t>
            </w:r>
          </w:p>
        </w:tc>
      </w:tr>
      <w:tr w:rsidR="00016183" w:rsidRPr="008426A0" w14:paraId="2AAA44FF" w14:textId="77777777" w:rsidTr="008426A0">
        <w:trPr>
          <w:cantSplit/>
          <w:trHeight w:val="292"/>
        </w:trPr>
        <w:tc>
          <w:tcPr>
            <w:tcW w:w="1207" w:type="dxa"/>
            <w:shd w:val="clear" w:color="auto" w:fill="F2F2F2" w:themeFill="background1" w:themeFillShade="F2"/>
            <w:noWrap/>
            <w:vAlign w:val="center"/>
            <w:hideMark/>
          </w:tcPr>
          <w:p w14:paraId="76235209" w14:textId="77777777" w:rsidR="00016183" w:rsidRPr="008426A0" w:rsidRDefault="00016183" w:rsidP="00061E33">
            <w:pPr>
              <w:rPr>
                <w:bCs/>
                <w:lang w:eastAsia="zh-CN"/>
              </w:rPr>
            </w:pPr>
            <w:r w:rsidRPr="008426A0">
              <w:rPr>
                <w:lang w:eastAsia="zh-CN"/>
              </w:rPr>
              <w:t>Darwin</w:t>
            </w:r>
          </w:p>
        </w:tc>
        <w:tc>
          <w:tcPr>
            <w:tcW w:w="563" w:type="dxa"/>
            <w:shd w:val="clear" w:color="auto" w:fill="F2F2F2" w:themeFill="background1" w:themeFillShade="F2"/>
            <w:vAlign w:val="center"/>
            <w:hideMark/>
          </w:tcPr>
          <w:p w14:paraId="440F23D9"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13DF09FC" w14:textId="77777777" w:rsidR="00016183" w:rsidRPr="008426A0" w:rsidRDefault="00016183" w:rsidP="00061E33">
            <w:pPr>
              <w:rPr>
                <w:lang w:eastAsia="zh-CN"/>
              </w:rPr>
            </w:pPr>
            <w:r w:rsidRPr="008426A0">
              <w:rPr>
                <w:lang w:eastAsia="zh-CN"/>
              </w:rPr>
              <w:t>0</w:t>
            </w:r>
          </w:p>
        </w:tc>
        <w:tc>
          <w:tcPr>
            <w:tcW w:w="489" w:type="dxa"/>
            <w:noWrap/>
            <w:vAlign w:val="center"/>
            <w:hideMark/>
          </w:tcPr>
          <w:p w14:paraId="6E8ECD54" w14:textId="77777777" w:rsidR="00016183" w:rsidRPr="008426A0" w:rsidRDefault="00016183" w:rsidP="00061E33">
            <w:pPr>
              <w:rPr>
                <w:bCs/>
                <w:lang w:eastAsia="zh-CN"/>
              </w:rPr>
            </w:pPr>
            <w:r w:rsidRPr="008426A0">
              <w:rPr>
                <w:lang w:eastAsia="zh-CN"/>
              </w:rPr>
              <w:t>5.52</w:t>
            </w:r>
          </w:p>
        </w:tc>
        <w:tc>
          <w:tcPr>
            <w:tcW w:w="489" w:type="dxa"/>
            <w:noWrap/>
            <w:vAlign w:val="center"/>
            <w:hideMark/>
          </w:tcPr>
          <w:p w14:paraId="776805F9" w14:textId="77777777" w:rsidR="00016183" w:rsidRPr="008426A0" w:rsidRDefault="00016183" w:rsidP="00061E33">
            <w:pPr>
              <w:rPr>
                <w:bCs/>
                <w:lang w:eastAsia="zh-CN"/>
              </w:rPr>
            </w:pPr>
            <w:r w:rsidRPr="008426A0">
              <w:rPr>
                <w:lang w:eastAsia="zh-CN"/>
              </w:rPr>
              <w:t>5.2</w:t>
            </w:r>
          </w:p>
        </w:tc>
        <w:tc>
          <w:tcPr>
            <w:tcW w:w="489" w:type="dxa"/>
            <w:noWrap/>
            <w:vAlign w:val="center"/>
            <w:hideMark/>
          </w:tcPr>
          <w:p w14:paraId="6CBA2867" w14:textId="77777777" w:rsidR="00016183" w:rsidRPr="008426A0" w:rsidRDefault="00016183" w:rsidP="00061E33">
            <w:pPr>
              <w:rPr>
                <w:bCs/>
                <w:lang w:eastAsia="zh-CN"/>
              </w:rPr>
            </w:pPr>
            <w:r w:rsidRPr="008426A0">
              <w:rPr>
                <w:lang w:eastAsia="zh-CN"/>
              </w:rPr>
              <w:t>5.9</w:t>
            </w:r>
          </w:p>
        </w:tc>
        <w:tc>
          <w:tcPr>
            <w:tcW w:w="489" w:type="dxa"/>
            <w:noWrap/>
            <w:vAlign w:val="center"/>
            <w:hideMark/>
          </w:tcPr>
          <w:p w14:paraId="3CACD681" w14:textId="77777777" w:rsidR="00016183" w:rsidRPr="008426A0" w:rsidRDefault="00016183" w:rsidP="00061E33">
            <w:pPr>
              <w:rPr>
                <w:bCs/>
                <w:lang w:eastAsia="zh-CN"/>
              </w:rPr>
            </w:pPr>
            <w:r w:rsidRPr="008426A0">
              <w:rPr>
                <w:lang w:eastAsia="zh-CN"/>
              </w:rPr>
              <w:t>5.99</w:t>
            </w:r>
          </w:p>
        </w:tc>
        <w:tc>
          <w:tcPr>
            <w:tcW w:w="489" w:type="dxa"/>
            <w:noWrap/>
            <w:vAlign w:val="center"/>
            <w:hideMark/>
          </w:tcPr>
          <w:p w14:paraId="4DADD9AC" w14:textId="77777777" w:rsidR="00016183" w:rsidRPr="008426A0" w:rsidRDefault="00016183" w:rsidP="00061E33">
            <w:pPr>
              <w:rPr>
                <w:bCs/>
                <w:lang w:eastAsia="zh-CN"/>
              </w:rPr>
            </w:pPr>
            <w:r w:rsidRPr="008426A0">
              <w:rPr>
                <w:lang w:eastAsia="zh-CN"/>
              </w:rPr>
              <w:t>5.82</w:t>
            </w:r>
          </w:p>
        </w:tc>
        <w:tc>
          <w:tcPr>
            <w:tcW w:w="489" w:type="dxa"/>
            <w:noWrap/>
            <w:vAlign w:val="center"/>
            <w:hideMark/>
          </w:tcPr>
          <w:p w14:paraId="218467EA" w14:textId="77777777" w:rsidR="00016183" w:rsidRPr="008426A0" w:rsidRDefault="00016183" w:rsidP="00061E33">
            <w:pPr>
              <w:rPr>
                <w:bCs/>
                <w:lang w:eastAsia="zh-CN"/>
              </w:rPr>
            </w:pPr>
            <w:r w:rsidRPr="008426A0">
              <w:rPr>
                <w:lang w:eastAsia="zh-CN"/>
              </w:rPr>
              <w:t>5.55</w:t>
            </w:r>
          </w:p>
        </w:tc>
        <w:tc>
          <w:tcPr>
            <w:tcW w:w="489" w:type="dxa"/>
            <w:noWrap/>
            <w:vAlign w:val="center"/>
            <w:hideMark/>
          </w:tcPr>
          <w:p w14:paraId="6F9339F9" w14:textId="77777777" w:rsidR="00016183" w:rsidRPr="008426A0" w:rsidRDefault="00016183" w:rsidP="00061E33">
            <w:pPr>
              <w:rPr>
                <w:bCs/>
                <w:lang w:eastAsia="zh-CN"/>
              </w:rPr>
            </w:pPr>
            <w:r w:rsidRPr="008426A0">
              <w:rPr>
                <w:lang w:eastAsia="zh-CN"/>
              </w:rPr>
              <w:t>5.76</w:t>
            </w:r>
          </w:p>
        </w:tc>
        <w:tc>
          <w:tcPr>
            <w:tcW w:w="489" w:type="dxa"/>
            <w:noWrap/>
            <w:vAlign w:val="center"/>
            <w:hideMark/>
          </w:tcPr>
          <w:p w14:paraId="7E23E79C" w14:textId="77777777" w:rsidR="00016183" w:rsidRPr="008426A0" w:rsidRDefault="00016183" w:rsidP="00061E33">
            <w:pPr>
              <w:rPr>
                <w:bCs/>
                <w:lang w:eastAsia="zh-CN"/>
              </w:rPr>
            </w:pPr>
            <w:r w:rsidRPr="008426A0">
              <w:rPr>
                <w:lang w:eastAsia="zh-CN"/>
              </w:rPr>
              <w:t>6.36</w:t>
            </w:r>
          </w:p>
        </w:tc>
        <w:tc>
          <w:tcPr>
            <w:tcW w:w="489" w:type="dxa"/>
            <w:noWrap/>
            <w:vAlign w:val="center"/>
            <w:hideMark/>
          </w:tcPr>
          <w:p w14:paraId="42794A13" w14:textId="77777777" w:rsidR="00016183" w:rsidRPr="008426A0" w:rsidRDefault="00016183" w:rsidP="00061E33">
            <w:pPr>
              <w:rPr>
                <w:bCs/>
                <w:lang w:eastAsia="zh-CN"/>
              </w:rPr>
            </w:pPr>
            <w:r w:rsidRPr="008426A0">
              <w:rPr>
                <w:lang w:eastAsia="zh-CN"/>
              </w:rPr>
              <w:t>6.87</w:t>
            </w:r>
          </w:p>
        </w:tc>
        <w:tc>
          <w:tcPr>
            <w:tcW w:w="489" w:type="dxa"/>
            <w:noWrap/>
            <w:vAlign w:val="center"/>
            <w:hideMark/>
          </w:tcPr>
          <w:p w14:paraId="421BA53A" w14:textId="77777777" w:rsidR="00016183" w:rsidRPr="008426A0" w:rsidRDefault="00016183" w:rsidP="00061E33">
            <w:pPr>
              <w:rPr>
                <w:bCs/>
                <w:lang w:eastAsia="zh-CN"/>
              </w:rPr>
            </w:pPr>
            <w:r w:rsidRPr="008426A0">
              <w:rPr>
                <w:lang w:eastAsia="zh-CN"/>
              </w:rPr>
              <w:t>7.07</w:t>
            </w:r>
          </w:p>
        </w:tc>
        <w:tc>
          <w:tcPr>
            <w:tcW w:w="489" w:type="dxa"/>
            <w:noWrap/>
            <w:vAlign w:val="center"/>
            <w:hideMark/>
          </w:tcPr>
          <w:p w14:paraId="399E723F" w14:textId="77777777" w:rsidR="00016183" w:rsidRPr="008426A0" w:rsidRDefault="00016183" w:rsidP="00061E33">
            <w:pPr>
              <w:rPr>
                <w:bCs/>
                <w:lang w:eastAsia="zh-CN"/>
              </w:rPr>
            </w:pPr>
            <w:r w:rsidRPr="008426A0">
              <w:rPr>
                <w:lang w:eastAsia="zh-CN"/>
              </w:rPr>
              <w:t>6.79</w:t>
            </w:r>
          </w:p>
        </w:tc>
        <w:tc>
          <w:tcPr>
            <w:tcW w:w="489" w:type="dxa"/>
            <w:noWrap/>
            <w:vAlign w:val="center"/>
            <w:hideMark/>
          </w:tcPr>
          <w:p w14:paraId="0E919C01" w14:textId="77777777" w:rsidR="00016183" w:rsidRPr="008426A0" w:rsidRDefault="00016183" w:rsidP="00061E33">
            <w:pPr>
              <w:rPr>
                <w:bCs/>
                <w:lang w:eastAsia="zh-CN"/>
              </w:rPr>
            </w:pPr>
            <w:r w:rsidRPr="008426A0">
              <w:rPr>
                <w:lang w:eastAsia="zh-CN"/>
              </w:rPr>
              <w:t>5.84</w:t>
            </w:r>
          </w:p>
        </w:tc>
        <w:tc>
          <w:tcPr>
            <w:tcW w:w="489" w:type="dxa"/>
            <w:noWrap/>
            <w:vAlign w:val="center"/>
            <w:hideMark/>
          </w:tcPr>
          <w:p w14:paraId="031A7FEC" w14:textId="77777777" w:rsidR="00016183" w:rsidRPr="008426A0" w:rsidRDefault="00016183" w:rsidP="00061E33">
            <w:pPr>
              <w:rPr>
                <w:bCs/>
                <w:lang w:eastAsia="zh-CN"/>
              </w:rPr>
            </w:pPr>
            <w:r w:rsidRPr="008426A0">
              <w:rPr>
                <w:lang w:eastAsia="zh-CN"/>
              </w:rPr>
              <w:t>6.06</w:t>
            </w:r>
          </w:p>
        </w:tc>
      </w:tr>
      <w:tr w:rsidR="00016183" w:rsidRPr="008426A0" w14:paraId="710242A7" w14:textId="77777777" w:rsidTr="008426A0">
        <w:trPr>
          <w:cantSplit/>
          <w:trHeight w:val="292"/>
        </w:trPr>
        <w:tc>
          <w:tcPr>
            <w:tcW w:w="1207" w:type="dxa"/>
            <w:noWrap/>
            <w:vAlign w:val="center"/>
            <w:hideMark/>
          </w:tcPr>
          <w:p w14:paraId="6125B052"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7DEA27C8" w14:textId="77777777" w:rsidR="00016183" w:rsidRPr="008426A0" w:rsidRDefault="00016183" w:rsidP="00061E33">
            <w:pPr>
              <w:rPr>
                <w:bCs/>
                <w:lang w:eastAsia="zh-CN"/>
              </w:rPr>
            </w:pPr>
            <w:r w:rsidRPr="008426A0">
              <w:rPr>
                <w:lang w:eastAsia="zh-CN"/>
              </w:rPr>
              <w:t>Tilt 12</w:t>
            </w:r>
          </w:p>
        </w:tc>
        <w:tc>
          <w:tcPr>
            <w:tcW w:w="372" w:type="dxa"/>
            <w:vAlign w:val="center"/>
            <w:hideMark/>
          </w:tcPr>
          <w:p w14:paraId="1B051660" w14:textId="77777777" w:rsidR="00016183" w:rsidRPr="008426A0" w:rsidRDefault="00016183" w:rsidP="00061E33">
            <w:pPr>
              <w:rPr>
                <w:bCs/>
                <w:lang w:eastAsia="zh-CN"/>
              </w:rPr>
            </w:pPr>
            <w:r w:rsidRPr="008426A0">
              <w:rPr>
                <w:lang w:eastAsia="zh-CN"/>
              </w:rPr>
              <w:t>12</w:t>
            </w:r>
          </w:p>
        </w:tc>
        <w:tc>
          <w:tcPr>
            <w:tcW w:w="489" w:type="dxa"/>
            <w:noWrap/>
            <w:vAlign w:val="center"/>
            <w:hideMark/>
          </w:tcPr>
          <w:p w14:paraId="2D3817F3" w14:textId="77777777" w:rsidR="00016183" w:rsidRPr="008426A0" w:rsidRDefault="00016183" w:rsidP="00061E33">
            <w:pPr>
              <w:rPr>
                <w:bCs/>
                <w:lang w:eastAsia="zh-CN"/>
              </w:rPr>
            </w:pPr>
            <w:r w:rsidRPr="008426A0">
              <w:rPr>
                <w:lang w:eastAsia="zh-CN"/>
              </w:rPr>
              <w:t>5.59</w:t>
            </w:r>
          </w:p>
        </w:tc>
        <w:tc>
          <w:tcPr>
            <w:tcW w:w="489" w:type="dxa"/>
            <w:noWrap/>
            <w:vAlign w:val="center"/>
            <w:hideMark/>
          </w:tcPr>
          <w:p w14:paraId="5BFB8C28" w14:textId="77777777" w:rsidR="00016183" w:rsidRPr="008426A0" w:rsidRDefault="00016183" w:rsidP="00061E33">
            <w:pPr>
              <w:rPr>
                <w:bCs/>
                <w:lang w:eastAsia="zh-CN"/>
              </w:rPr>
            </w:pPr>
            <w:r w:rsidRPr="008426A0">
              <w:rPr>
                <w:lang w:eastAsia="zh-CN"/>
              </w:rPr>
              <w:t>5.17</w:t>
            </w:r>
          </w:p>
        </w:tc>
        <w:tc>
          <w:tcPr>
            <w:tcW w:w="489" w:type="dxa"/>
            <w:noWrap/>
            <w:vAlign w:val="center"/>
            <w:hideMark/>
          </w:tcPr>
          <w:p w14:paraId="5C3CD44A" w14:textId="77777777" w:rsidR="00016183" w:rsidRPr="008426A0" w:rsidRDefault="00016183" w:rsidP="00061E33">
            <w:pPr>
              <w:rPr>
                <w:bCs/>
                <w:lang w:eastAsia="zh-CN"/>
              </w:rPr>
            </w:pPr>
            <w:r w:rsidRPr="008426A0">
              <w:rPr>
                <w:lang w:eastAsia="zh-CN"/>
              </w:rPr>
              <w:t>5.93</w:t>
            </w:r>
          </w:p>
        </w:tc>
        <w:tc>
          <w:tcPr>
            <w:tcW w:w="489" w:type="dxa"/>
            <w:noWrap/>
            <w:vAlign w:val="center"/>
            <w:hideMark/>
          </w:tcPr>
          <w:p w14:paraId="24A8FB18" w14:textId="77777777" w:rsidR="00016183" w:rsidRPr="008426A0" w:rsidRDefault="00016183" w:rsidP="00061E33">
            <w:pPr>
              <w:rPr>
                <w:bCs/>
                <w:lang w:eastAsia="zh-CN"/>
              </w:rPr>
            </w:pPr>
            <w:r w:rsidRPr="008426A0">
              <w:rPr>
                <w:lang w:eastAsia="zh-CN"/>
              </w:rPr>
              <w:t>6.32</w:t>
            </w:r>
          </w:p>
        </w:tc>
        <w:tc>
          <w:tcPr>
            <w:tcW w:w="489" w:type="dxa"/>
            <w:noWrap/>
            <w:vAlign w:val="center"/>
            <w:hideMark/>
          </w:tcPr>
          <w:p w14:paraId="01B583E4" w14:textId="77777777" w:rsidR="00016183" w:rsidRPr="008426A0" w:rsidRDefault="00016183" w:rsidP="00061E33">
            <w:pPr>
              <w:rPr>
                <w:bCs/>
                <w:lang w:eastAsia="zh-CN"/>
              </w:rPr>
            </w:pPr>
            <w:r w:rsidRPr="008426A0">
              <w:rPr>
                <w:lang w:eastAsia="zh-CN"/>
              </w:rPr>
              <w:t>6.47</w:t>
            </w:r>
          </w:p>
        </w:tc>
        <w:tc>
          <w:tcPr>
            <w:tcW w:w="489" w:type="dxa"/>
            <w:noWrap/>
            <w:vAlign w:val="center"/>
            <w:hideMark/>
          </w:tcPr>
          <w:p w14:paraId="2B916FD6" w14:textId="77777777" w:rsidR="00016183" w:rsidRPr="008426A0" w:rsidRDefault="00016183" w:rsidP="00061E33">
            <w:pPr>
              <w:rPr>
                <w:bCs/>
                <w:lang w:eastAsia="zh-CN"/>
              </w:rPr>
            </w:pPr>
            <w:r w:rsidRPr="008426A0">
              <w:rPr>
                <w:lang w:eastAsia="zh-CN"/>
              </w:rPr>
              <w:t>6.34</w:t>
            </w:r>
          </w:p>
        </w:tc>
        <w:tc>
          <w:tcPr>
            <w:tcW w:w="489" w:type="dxa"/>
            <w:noWrap/>
            <w:vAlign w:val="center"/>
            <w:hideMark/>
          </w:tcPr>
          <w:p w14:paraId="057C2C74" w14:textId="77777777" w:rsidR="00016183" w:rsidRPr="008426A0" w:rsidRDefault="00016183" w:rsidP="00061E33">
            <w:pPr>
              <w:rPr>
                <w:bCs/>
                <w:lang w:eastAsia="zh-CN"/>
              </w:rPr>
            </w:pPr>
            <w:r w:rsidRPr="008426A0">
              <w:rPr>
                <w:lang w:eastAsia="zh-CN"/>
              </w:rPr>
              <w:t>6.52</w:t>
            </w:r>
          </w:p>
        </w:tc>
        <w:tc>
          <w:tcPr>
            <w:tcW w:w="489" w:type="dxa"/>
            <w:noWrap/>
            <w:vAlign w:val="center"/>
            <w:hideMark/>
          </w:tcPr>
          <w:p w14:paraId="07C2221B" w14:textId="77777777" w:rsidR="00016183" w:rsidRPr="008426A0" w:rsidRDefault="00016183" w:rsidP="00061E33">
            <w:pPr>
              <w:rPr>
                <w:bCs/>
                <w:lang w:eastAsia="zh-CN"/>
              </w:rPr>
            </w:pPr>
            <w:r w:rsidRPr="008426A0">
              <w:rPr>
                <w:lang w:eastAsia="zh-CN"/>
              </w:rPr>
              <w:t>6.9</w:t>
            </w:r>
          </w:p>
        </w:tc>
        <w:tc>
          <w:tcPr>
            <w:tcW w:w="489" w:type="dxa"/>
            <w:noWrap/>
            <w:vAlign w:val="center"/>
            <w:hideMark/>
          </w:tcPr>
          <w:p w14:paraId="3DA30F9E" w14:textId="77777777" w:rsidR="00016183" w:rsidRPr="008426A0" w:rsidRDefault="00016183" w:rsidP="00061E33">
            <w:pPr>
              <w:rPr>
                <w:bCs/>
                <w:lang w:eastAsia="zh-CN"/>
              </w:rPr>
            </w:pPr>
            <w:r w:rsidRPr="008426A0">
              <w:rPr>
                <w:lang w:eastAsia="zh-CN"/>
              </w:rPr>
              <w:t>7.06</w:t>
            </w:r>
          </w:p>
        </w:tc>
        <w:tc>
          <w:tcPr>
            <w:tcW w:w="489" w:type="dxa"/>
            <w:noWrap/>
            <w:vAlign w:val="center"/>
            <w:hideMark/>
          </w:tcPr>
          <w:p w14:paraId="339B07E0" w14:textId="77777777" w:rsidR="00016183" w:rsidRPr="008426A0" w:rsidRDefault="00016183" w:rsidP="00061E33">
            <w:pPr>
              <w:rPr>
                <w:bCs/>
                <w:lang w:eastAsia="zh-CN"/>
              </w:rPr>
            </w:pPr>
            <w:r w:rsidRPr="008426A0">
              <w:rPr>
                <w:lang w:eastAsia="zh-CN"/>
              </w:rPr>
              <w:t>6.94</w:t>
            </w:r>
          </w:p>
        </w:tc>
        <w:tc>
          <w:tcPr>
            <w:tcW w:w="489" w:type="dxa"/>
            <w:noWrap/>
            <w:vAlign w:val="center"/>
            <w:hideMark/>
          </w:tcPr>
          <w:p w14:paraId="5D89F04B" w14:textId="77777777" w:rsidR="00016183" w:rsidRPr="008426A0" w:rsidRDefault="00016183" w:rsidP="00061E33">
            <w:pPr>
              <w:rPr>
                <w:bCs/>
                <w:lang w:eastAsia="zh-CN"/>
              </w:rPr>
            </w:pPr>
            <w:r w:rsidRPr="008426A0">
              <w:rPr>
                <w:lang w:eastAsia="zh-CN"/>
              </w:rPr>
              <w:t>6.87</w:t>
            </w:r>
          </w:p>
        </w:tc>
        <w:tc>
          <w:tcPr>
            <w:tcW w:w="489" w:type="dxa"/>
            <w:noWrap/>
            <w:vAlign w:val="center"/>
            <w:hideMark/>
          </w:tcPr>
          <w:p w14:paraId="0FD457DF" w14:textId="77777777" w:rsidR="00016183" w:rsidRPr="008426A0" w:rsidRDefault="00016183" w:rsidP="00061E33">
            <w:pPr>
              <w:rPr>
                <w:bCs/>
                <w:lang w:eastAsia="zh-CN"/>
              </w:rPr>
            </w:pPr>
            <w:r w:rsidRPr="008426A0">
              <w:rPr>
                <w:lang w:eastAsia="zh-CN"/>
              </w:rPr>
              <w:t>5.95</w:t>
            </w:r>
          </w:p>
        </w:tc>
        <w:tc>
          <w:tcPr>
            <w:tcW w:w="489" w:type="dxa"/>
            <w:noWrap/>
            <w:vAlign w:val="center"/>
            <w:hideMark/>
          </w:tcPr>
          <w:p w14:paraId="603BCBB2" w14:textId="77777777" w:rsidR="00016183" w:rsidRPr="008426A0" w:rsidRDefault="00016183" w:rsidP="00061E33">
            <w:pPr>
              <w:rPr>
                <w:bCs/>
                <w:lang w:eastAsia="zh-CN"/>
              </w:rPr>
            </w:pPr>
            <w:r w:rsidRPr="008426A0">
              <w:rPr>
                <w:lang w:eastAsia="zh-CN"/>
              </w:rPr>
              <w:t>6.34</w:t>
            </w:r>
          </w:p>
        </w:tc>
      </w:tr>
      <w:tr w:rsidR="00016183" w:rsidRPr="008426A0" w14:paraId="1E846F31" w14:textId="77777777" w:rsidTr="008426A0">
        <w:trPr>
          <w:cantSplit/>
          <w:trHeight w:val="292"/>
        </w:trPr>
        <w:tc>
          <w:tcPr>
            <w:tcW w:w="1207" w:type="dxa"/>
            <w:noWrap/>
            <w:vAlign w:val="center"/>
            <w:hideMark/>
          </w:tcPr>
          <w:p w14:paraId="7EC3FC72"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3FB8A450" w14:textId="77777777" w:rsidR="00016183" w:rsidRPr="008426A0" w:rsidRDefault="00016183" w:rsidP="00061E33">
            <w:pPr>
              <w:rPr>
                <w:bCs/>
                <w:lang w:eastAsia="zh-CN"/>
              </w:rPr>
            </w:pPr>
            <w:r w:rsidRPr="008426A0">
              <w:rPr>
                <w:lang w:eastAsia="zh-CN"/>
              </w:rPr>
              <w:t>Tilt 27</w:t>
            </w:r>
          </w:p>
        </w:tc>
        <w:tc>
          <w:tcPr>
            <w:tcW w:w="372" w:type="dxa"/>
            <w:vAlign w:val="center"/>
            <w:hideMark/>
          </w:tcPr>
          <w:p w14:paraId="2984777E" w14:textId="77777777" w:rsidR="00016183" w:rsidRPr="008426A0" w:rsidRDefault="00016183" w:rsidP="00061E33">
            <w:pPr>
              <w:rPr>
                <w:bCs/>
                <w:lang w:eastAsia="zh-CN"/>
              </w:rPr>
            </w:pPr>
            <w:r w:rsidRPr="008426A0">
              <w:rPr>
                <w:lang w:eastAsia="zh-CN"/>
              </w:rPr>
              <w:t>27</w:t>
            </w:r>
          </w:p>
        </w:tc>
        <w:tc>
          <w:tcPr>
            <w:tcW w:w="489" w:type="dxa"/>
            <w:noWrap/>
            <w:vAlign w:val="center"/>
            <w:hideMark/>
          </w:tcPr>
          <w:p w14:paraId="59E8DBDD" w14:textId="77777777" w:rsidR="00016183" w:rsidRPr="008426A0" w:rsidRDefault="00016183" w:rsidP="00061E33">
            <w:pPr>
              <w:rPr>
                <w:bCs/>
                <w:lang w:eastAsia="zh-CN"/>
              </w:rPr>
            </w:pPr>
            <w:r w:rsidRPr="008426A0">
              <w:rPr>
                <w:lang w:eastAsia="zh-CN"/>
              </w:rPr>
              <w:t>5.43</w:t>
            </w:r>
          </w:p>
        </w:tc>
        <w:tc>
          <w:tcPr>
            <w:tcW w:w="489" w:type="dxa"/>
            <w:noWrap/>
            <w:vAlign w:val="center"/>
            <w:hideMark/>
          </w:tcPr>
          <w:p w14:paraId="554784E0" w14:textId="77777777" w:rsidR="00016183" w:rsidRPr="008426A0" w:rsidRDefault="00016183" w:rsidP="00061E33">
            <w:pPr>
              <w:rPr>
                <w:bCs/>
                <w:lang w:eastAsia="zh-CN"/>
              </w:rPr>
            </w:pPr>
            <w:r w:rsidRPr="008426A0">
              <w:rPr>
                <w:lang w:eastAsia="zh-CN"/>
              </w:rPr>
              <w:t>4.92</w:t>
            </w:r>
          </w:p>
        </w:tc>
        <w:tc>
          <w:tcPr>
            <w:tcW w:w="489" w:type="dxa"/>
            <w:noWrap/>
            <w:vAlign w:val="center"/>
            <w:hideMark/>
          </w:tcPr>
          <w:p w14:paraId="33C16C2D" w14:textId="77777777" w:rsidR="00016183" w:rsidRPr="008426A0" w:rsidRDefault="00016183" w:rsidP="00061E33">
            <w:pPr>
              <w:rPr>
                <w:bCs/>
                <w:lang w:eastAsia="zh-CN"/>
              </w:rPr>
            </w:pPr>
            <w:r w:rsidRPr="008426A0">
              <w:rPr>
                <w:lang w:eastAsia="zh-CN"/>
              </w:rPr>
              <w:t>5.71</w:t>
            </w:r>
          </w:p>
        </w:tc>
        <w:tc>
          <w:tcPr>
            <w:tcW w:w="489" w:type="dxa"/>
            <w:noWrap/>
            <w:vAlign w:val="center"/>
            <w:hideMark/>
          </w:tcPr>
          <w:p w14:paraId="1E5FDC48" w14:textId="77777777" w:rsidR="00016183" w:rsidRPr="008426A0" w:rsidRDefault="00016183" w:rsidP="00061E33">
            <w:pPr>
              <w:rPr>
                <w:bCs/>
                <w:lang w:eastAsia="zh-CN"/>
              </w:rPr>
            </w:pPr>
            <w:r w:rsidRPr="008426A0">
              <w:rPr>
                <w:lang w:eastAsia="zh-CN"/>
              </w:rPr>
              <w:t>6.44</w:t>
            </w:r>
          </w:p>
        </w:tc>
        <w:tc>
          <w:tcPr>
            <w:tcW w:w="489" w:type="dxa"/>
            <w:noWrap/>
            <w:vAlign w:val="center"/>
            <w:hideMark/>
          </w:tcPr>
          <w:p w14:paraId="5E927924" w14:textId="77777777" w:rsidR="00016183" w:rsidRPr="008426A0" w:rsidRDefault="00016183" w:rsidP="00061E33">
            <w:pPr>
              <w:rPr>
                <w:bCs/>
                <w:lang w:eastAsia="zh-CN"/>
              </w:rPr>
            </w:pPr>
            <w:r w:rsidRPr="008426A0">
              <w:rPr>
                <w:lang w:eastAsia="zh-CN"/>
              </w:rPr>
              <w:t>6.96</w:t>
            </w:r>
          </w:p>
        </w:tc>
        <w:tc>
          <w:tcPr>
            <w:tcW w:w="489" w:type="dxa"/>
            <w:noWrap/>
            <w:vAlign w:val="center"/>
            <w:hideMark/>
          </w:tcPr>
          <w:p w14:paraId="343E42C1" w14:textId="77777777" w:rsidR="00016183" w:rsidRPr="008426A0" w:rsidRDefault="00016183" w:rsidP="00061E33">
            <w:pPr>
              <w:rPr>
                <w:bCs/>
                <w:lang w:eastAsia="zh-CN"/>
              </w:rPr>
            </w:pPr>
            <w:r w:rsidRPr="008426A0">
              <w:rPr>
                <w:lang w:eastAsia="zh-CN"/>
              </w:rPr>
              <w:t>6.99</w:t>
            </w:r>
          </w:p>
        </w:tc>
        <w:tc>
          <w:tcPr>
            <w:tcW w:w="489" w:type="dxa"/>
            <w:noWrap/>
            <w:vAlign w:val="center"/>
            <w:hideMark/>
          </w:tcPr>
          <w:p w14:paraId="5393B66F" w14:textId="77777777" w:rsidR="00016183" w:rsidRPr="008426A0" w:rsidRDefault="00016183" w:rsidP="00061E33">
            <w:pPr>
              <w:rPr>
                <w:bCs/>
                <w:lang w:eastAsia="zh-CN"/>
              </w:rPr>
            </w:pPr>
            <w:r w:rsidRPr="008426A0">
              <w:rPr>
                <w:lang w:eastAsia="zh-CN"/>
              </w:rPr>
              <w:t>7.12</w:t>
            </w:r>
          </w:p>
        </w:tc>
        <w:tc>
          <w:tcPr>
            <w:tcW w:w="489" w:type="dxa"/>
            <w:noWrap/>
            <w:vAlign w:val="center"/>
            <w:hideMark/>
          </w:tcPr>
          <w:p w14:paraId="64CAB5BC" w14:textId="77777777" w:rsidR="00016183" w:rsidRPr="008426A0" w:rsidRDefault="00016183" w:rsidP="00061E33">
            <w:pPr>
              <w:rPr>
                <w:bCs/>
                <w:lang w:eastAsia="zh-CN"/>
              </w:rPr>
            </w:pPr>
            <w:r w:rsidRPr="008426A0">
              <w:rPr>
                <w:lang w:eastAsia="zh-CN"/>
              </w:rPr>
              <w:t>7.21</w:t>
            </w:r>
          </w:p>
        </w:tc>
        <w:tc>
          <w:tcPr>
            <w:tcW w:w="489" w:type="dxa"/>
            <w:noWrap/>
            <w:vAlign w:val="center"/>
            <w:hideMark/>
          </w:tcPr>
          <w:p w14:paraId="4FAADF56" w14:textId="77777777" w:rsidR="00016183" w:rsidRPr="008426A0" w:rsidRDefault="00016183" w:rsidP="00061E33">
            <w:pPr>
              <w:rPr>
                <w:bCs/>
                <w:lang w:eastAsia="zh-CN"/>
              </w:rPr>
            </w:pPr>
            <w:r w:rsidRPr="008426A0">
              <w:rPr>
                <w:lang w:eastAsia="zh-CN"/>
              </w:rPr>
              <w:t>6.96</w:t>
            </w:r>
          </w:p>
        </w:tc>
        <w:tc>
          <w:tcPr>
            <w:tcW w:w="489" w:type="dxa"/>
            <w:noWrap/>
            <w:vAlign w:val="center"/>
            <w:hideMark/>
          </w:tcPr>
          <w:p w14:paraId="6946D19D" w14:textId="77777777" w:rsidR="00016183" w:rsidRPr="008426A0" w:rsidRDefault="00016183" w:rsidP="00061E33">
            <w:pPr>
              <w:rPr>
                <w:bCs/>
                <w:lang w:eastAsia="zh-CN"/>
              </w:rPr>
            </w:pPr>
            <w:r w:rsidRPr="008426A0">
              <w:rPr>
                <w:lang w:eastAsia="zh-CN"/>
              </w:rPr>
              <w:t>6.44</w:t>
            </w:r>
          </w:p>
        </w:tc>
        <w:tc>
          <w:tcPr>
            <w:tcW w:w="489" w:type="dxa"/>
            <w:noWrap/>
            <w:vAlign w:val="center"/>
            <w:hideMark/>
          </w:tcPr>
          <w:p w14:paraId="5CE45909" w14:textId="77777777" w:rsidR="00016183" w:rsidRPr="008426A0" w:rsidRDefault="00016183" w:rsidP="00061E33">
            <w:pPr>
              <w:rPr>
                <w:bCs/>
                <w:lang w:eastAsia="zh-CN"/>
              </w:rPr>
            </w:pPr>
            <w:r w:rsidRPr="008426A0">
              <w:rPr>
                <w:lang w:eastAsia="zh-CN"/>
              </w:rPr>
              <w:t>6.65</w:t>
            </w:r>
          </w:p>
        </w:tc>
        <w:tc>
          <w:tcPr>
            <w:tcW w:w="489" w:type="dxa"/>
            <w:noWrap/>
            <w:vAlign w:val="center"/>
            <w:hideMark/>
          </w:tcPr>
          <w:p w14:paraId="3F38A8C7" w14:textId="77777777" w:rsidR="00016183" w:rsidRPr="008426A0" w:rsidRDefault="00016183" w:rsidP="00061E33">
            <w:pPr>
              <w:rPr>
                <w:bCs/>
                <w:lang w:eastAsia="zh-CN"/>
              </w:rPr>
            </w:pPr>
            <w:r w:rsidRPr="008426A0">
              <w:rPr>
                <w:lang w:eastAsia="zh-CN"/>
              </w:rPr>
              <w:t>5.82</w:t>
            </w:r>
          </w:p>
        </w:tc>
        <w:tc>
          <w:tcPr>
            <w:tcW w:w="489" w:type="dxa"/>
            <w:noWrap/>
            <w:vAlign w:val="center"/>
            <w:hideMark/>
          </w:tcPr>
          <w:p w14:paraId="7BAFB374" w14:textId="77777777" w:rsidR="00016183" w:rsidRPr="008426A0" w:rsidRDefault="00016183" w:rsidP="00061E33">
            <w:pPr>
              <w:rPr>
                <w:bCs/>
                <w:lang w:eastAsia="zh-CN"/>
              </w:rPr>
            </w:pPr>
            <w:r w:rsidRPr="008426A0">
              <w:rPr>
                <w:lang w:eastAsia="zh-CN"/>
              </w:rPr>
              <w:t>6.4</w:t>
            </w:r>
          </w:p>
        </w:tc>
      </w:tr>
      <w:tr w:rsidR="00016183" w:rsidRPr="008426A0" w14:paraId="616EB7B5" w14:textId="77777777" w:rsidTr="008426A0">
        <w:trPr>
          <w:cantSplit/>
          <w:trHeight w:val="317"/>
        </w:trPr>
        <w:tc>
          <w:tcPr>
            <w:tcW w:w="1207" w:type="dxa"/>
            <w:noWrap/>
            <w:vAlign w:val="center"/>
            <w:hideMark/>
          </w:tcPr>
          <w:p w14:paraId="59AA5CA0"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77B05E4F"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441EE407"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701EA699" w14:textId="77777777" w:rsidR="00016183" w:rsidRPr="008426A0" w:rsidRDefault="00016183" w:rsidP="00061E33">
            <w:pPr>
              <w:rPr>
                <w:bCs/>
                <w:lang w:eastAsia="zh-CN"/>
              </w:rPr>
            </w:pPr>
            <w:r w:rsidRPr="008426A0">
              <w:rPr>
                <w:lang w:eastAsia="zh-CN"/>
              </w:rPr>
              <w:t>2.43</w:t>
            </w:r>
          </w:p>
        </w:tc>
        <w:tc>
          <w:tcPr>
            <w:tcW w:w="489" w:type="dxa"/>
            <w:noWrap/>
            <w:vAlign w:val="center"/>
            <w:hideMark/>
          </w:tcPr>
          <w:p w14:paraId="62EA356A" w14:textId="77777777" w:rsidR="00016183" w:rsidRPr="008426A0" w:rsidRDefault="00016183" w:rsidP="00061E33">
            <w:pPr>
              <w:rPr>
                <w:bCs/>
                <w:lang w:eastAsia="zh-CN"/>
              </w:rPr>
            </w:pPr>
            <w:r w:rsidRPr="008426A0">
              <w:rPr>
                <w:lang w:eastAsia="zh-CN"/>
              </w:rPr>
              <w:t>1.94</w:t>
            </w:r>
          </w:p>
        </w:tc>
        <w:tc>
          <w:tcPr>
            <w:tcW w:w="489" w:type="dxa"/>
            <w:noWrap/>
            <w:vAlign w:val="center"/>
            <w:hideMark/>
          </w:tcPr>
          <w:p w14:paraId="4E100AD5" w14:textId="77777777" w:rsidR="00016183" w:rsidRPr="008426A0" w:rsidRDefault="00016183" w:rsidP="00061E33">
            <w:pPr>
              <w:rPr>
                <w:bCs/>
                <w:lang w:eastAsia="zh-CN"/>
              </w:rPr>
            </w:pPr>
            <w:r w:rsidRPr="008426A0">
              <w:rPr>
                <w:lang w:eastAsia="zh-CN"/>
              </w:rPr>
              <w:t>2.23</w:t>
            </w:r>
          </w:p>
        </w:tc>
        <w:tc>
          <w:tcPr>
            <w:tcW w:w="489" w:type="dxa"/>
            <w:noWrap/>
            <w:vAlign w:val="center"/>
            <w:hideMark/>
          </w:tcPr>
          <w:p w14:paraId="587C79B9" w14:textId="77777777" w:rsidR="00016183" w:rsidRPr="008426A0" w:rsidRDefault="00016183" w:rsidP="00061E33">
            <w:pPr>
              <w:rPr>
                <w:bCs/>
                <w:lang w:eastAsia="zh-CN"/>
              </w:rPr>
            </w:pPr>
            <w:r w:rsidRPr="008426A0">
              <w:rPr>
                <w:lang w:eastAsia="zh-CN"/>
              </w:rPr>
              <w:t>3.46</w:t>
            </w:r>
          </w:p>
        </w:tc>
        <w:tc>
          <w:tcPr>
            <w:tcW w:w="489" w:type="dxa"/>
            <w:noWrap/>
            <w:vAlign w:val="center"/>
            <w:hideMark/>
          </w:tcPr>
          <w:p w14:paraId="3A56A113" w14:textId="77777777" w:rsidR="00016183" w:rsidRPr="008426A0" w:rsidRDefault="00016183" w:rsidP="00061E33">
            <w:pPr>
              <w:rPr>
                <w:bCs/>
                <w:lang w:eastAsia="zh-CN"/>
              </w:rPr>
            </w:pPr>
            <w:r w:rsidRPr="008426A0">
              <w:rPr>
                <w:lang w:eastAsia="zh-CN"/>
              </w:rPr>
              <w:t>4.75</w:t>
            </w:r>
          </w:p>
        </w:tc>
        <w:tc>
          <w:tcPr>
            <w:tcW w:w="489" w:type="dxa"/>
            <w:noWrap/>
            <w:vAlign w:val="center"/>
            <w:hideMark/>
          </w:tcPr>
          <w:p w14:paraId="286E1AD7" w14:textId="77777777" w:rsidR="00016183" w:rsidRPr="008426A0" w:rsidRDefault="00016183" w:rsidP="00061E33">
            <w:pPr>
              <w:rPr>
                <w:bCs/>
                <w:lang w:eastAsia="zh-CN"/>
              </w:rPr>
            </w:pPr>
            <w:r w:rsidRPr="008426A0">
              <w:rPr>
                <w:lang w:eastAsia="zh-CN"/>
              </w:rPr>
              <w:t>5.29</w:t>
            </w:r>
          </w:p>
        </w:tc>
        <w:tc>
          <w:tcPr>
            <w:tcW w:w="489" w:type="dxa"/>
            <w:noWrap/>
            <w:vAlign w:val="center"/>
            <w:hideMark/>
          </w:tcPr>
          <w:p w14:paraId="230861C7" w14:textId="77777777" w:rsidR="00016183" w:rsidRPr="008426A0" w:rsidRDefault="00016183" w:rsidP="00061E33">
            <w:pPr>
              <w:rPr>
                <w:bCs/>
                <w:lang w:eastAsia="zh-CN"/>
              </w:rPr>
            </w:pPr>
            <w:r w:rsidRPr="008426A0">
              <w:rPr>
                <w:lang w:eastAsia="zh-CN"/>
              </w:rPr>
              <w:t>5.16</w:t>
            </w:r>
          </w:p>
        </w:tc>
        <w:tc>
          <w:tcPr>
            <w:tcW w:w="489" w:type="dxa"/>
            <w:noWrap/>
            <w:vAlign w:val="center"/>
            <w:hideMark/>
          </w:tcPr>
          <w:p w14:paraId="139BE790" w14:textId="77777777" w:rsidR="00016183" w:rsidRPr="008426A0" w:rsidRDefault="00016183" w:rsidP="00061E33">
            <w:pPr>
              <w:rPr>
                <w:bCs/>
                <w:lang w:eastAsia="zh-CN"/>
              </w:rPr>
            </w:pPr>
            <w:r w:rsidRPr="008426A0">
              <w:rPr>
                <w:lang w:eastAsia="zh-CN"/>
              </w:rPr>
              <w:t>4.3</w:t>
            </w:r>
          </w:p>
        </w:tc>
        <w:tc>
          <w:tcPr>
            <w:tcW w:w="489" w:type="dxa"/>
            <w:noWrap/>
            <w:vAlign w:val="center"/>
            <w:hideMark/>
          </w:tcPr>
          <w:p w14:paraId="5F0F31BD" w14:textId="77777777" w:rsidR="00016183" w:rsidRPr="008426A0" w:rsidRDefault="00016183" w:rsidP="00061E33">
            <w:pPr>
              <w:rPr>
                <w:bCs/>
                <w:lang w:eastAsia="zh-CN"/>
              </w:rPr>
            </w:pPr>
            <w:r w:rsidRPr="008426A0">
              <w:rPr>
                <w:lang w:eastAsia="zh-CN"/>
              </w:rPr>
              <w:t>2.9</w:t>
            </w:r>
          </w:p>
        </w:tc>
        <w:tc>
          <w:tcPr>
            <w:tcW w:w="489" w:type="dxa"/>
            <w:noWrap/>
            <w:vAlign w:val="center"/>
            <w:hideMark/>
          </w:tcPr>
          <w:p w14:paraId="64F402DD" w14:textId="77777777" w:rsidR="00016183" w:rsidRPr="008426A0" w:rsidRDefault="00016183" w:rsidP="00061E33">
            <w:pPr>
              <w:rPr>
                <w:bCs/>
                <w:lang w:eastAsia="zh-CN"/>
              </w:rPr>
            </w:pPr>
            <w:r w:rsidRPr="008426A0">
              <w:rPr>
                <w:lang w:eastAsia="zh-CN"/>
              </w:rPr>
              <w:t>1.72</w:t>
            </w:r>
          </w:p>
        </w:tc>
        <w:tc>
          <w:tcPr>
            <w:tcW w:w="489" w:type="dxa"/>
            <w:noWrap/>
            <w:vAlign w:val="center"/>
            <w:hideMark/>
          </w:tcPr>
          <w:p w14:paraId="001EC503" w14:textId="77777777" w:rsidR="00016183" w:rsidRPr="008426A0" w:rsidRDefault="00016183" w:rsidP="00061E33">
            <w:pPr>
              <w:rPr>
                <w:bCs/>
                <w:lang w:eastAsia="zh-CN"/>
              </w:rPr>
            </w:pPr>
            <w:r w:rsidRPr="008426A0">
              <w:rPr>
                <w:lang w:eastAsia="zh-CN"/>
              </w:rPr>
              <w:t>2.6</w:t>
            </w:r>
          </w:p>
        </w:tc>
        <w:tc>
          <w:tcPr>
            <w:tcW w:w="489" w:type="dxa"/>
            <w:noWrap/>
            <w:vAlign w:val="center"/>
            <w:hideMark/>
          </w:tcPr>
          <w:p w14:paraId="3778A6B5" w14:textId="77777777" w:rsidR="00016183" w:rsidRPr="008426A0" w:rsidRDefault="00016183" w:rsidP="00061E33">
            <w:pPr>
              <w:rPr>
                <w:bCs/>
                <w:lang w:eastAsia="zh-CN"/>
              </w:rPr>
            </w:pPr>
            <w:r w:rsidRPr="008426A0">
              <w:rPr>
                <w:lang w:eastAsia="zh-CN"/>
              </w:rPr>
              <w:t>2.65</w:t>
            </w:r>
          </w:p>
        </w:tc>
        <w:tc>
          <w:tcPr>
            <w:tcW w:w="489" w:type="dxa"/>
            <w:noWrap/>
            <w:vAlign w:val="center"/>
            <w:hideMark/>
          </w:tcPr>
          <w:p w14:paraId="2AA04473" w14:textId="77777777" w:rsidR="00016183" w:rsidRPr="008426A0" w:rsidRDefault="00016183" w:rsidP="00061E33">
            <w:pPr>
              <w:rPr>
                <w:bCs/>
                <w:lang w:eastAsia="zh-CN"/>
              </w:rPr>
            </w:pPr>
            <w:r w:rsidRPr="008426A0">
              <w:rPr>
                <w:lang w:eastAsia="zh-CN"/>
              </w:rPr>
              <w:t>3.29</w:t>
            </w:r>
          </w:p>
        </w:tc>
      </w:tr>
      <w:tr w:rsidR="00016183" w:rsidRPr="008426A0" w14:paraId="3D46EEBF" w14:textId="77777777" w:rsidTr="008426A0">
        <w:trPr>
          <w:cantSplit/>
          <w:trHeight w:val="292"/>
        </w:trPr>
        <w:tc>
          <w:tcPr>
            <w:tcW w:w="1207" w:type="dxa"/>
            <w:noWrap/>
            <w:vAlign w:val="center"/>
            <w:hideMark/>
          </w:tcPr>
          <w:p w14:paraId="6F8A82FA"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2FCFA410" w14:textId="77777777" w:rsidR="00016183" w:rsidRPr="008426A0" w:rsidRDefault="00016183" w:rsidP="00061E33">
            <w:pPr>
              <w:rPr>
                <w:bCs/>
                <w:lang w:eastAsia="zh-CN"/>
              </w:rPr>
            </w:pPr>
            <w:r w:rsidRPr="008426A0">
              <w:rPr>
                <w:lang w:eastAsia="zh-CN"/>
              </w:rPr>
              <w:t>Tilt space</w:t>
            </w:r>
          </w:p>
        </w:tc>
        <w:tc>
          <w:tcPr>
            <w:tcW w:w="372" w:type="dxa"/>
            <w:vAlign w:val="center"/>
            <w:hideMark/>
          </w:tcPr>
          <w:p w14:paraId="4BD5BB60" w14:textId="77777777" w:rsidR="00016183" w:rsidRPr="008426A0" w:rsidRDefault="00016183" w:rsidP="00061E33">
            <w:pPr>
              <w:rPr>
                <w:bCs/>
                <w:lang w:eastAsia="zh-CN"/>
              </w:rPr>
            </w:pPr>
            <w:r w:rsidRPr="008426A0">
              <w:rPr>
                <w:lang w:eastAsia="zh-CN"/>
              </w:rPr>
              <w:t>95</w:t>
            </w:r>
          </w:p>
        </w:tc>
        <w:tc>
          <w:tcPr>
            <w:tcW w:w="489" w:type="dxa"/>
            <w:noWrap/>
            <w:vAlign w:val="center"/>
            <w:hideMark/>
          </w:tcPr>
          <w:p w14:paraId="6182293D" w14:textId="77777777" w:rsidR="00016183" w:rsidRPr="008426A0" w:rsidRDefault="00016183" w:rsidP="00061E33">
            <w:pPr>
              <w:rPr>
                <w:bCs/>
                <w:lang w:eastAsia="zh-CN"/>
              </w:rPr>
            </w:pPr>
            <w:r w:rsidRPr="008426A0">
              <w:rPr>
                <w:lang w:eastAsia="zh-CN"/>
              </w:rPr>
              <w:t>2.43</w:t>
            </w:r>
          </w:p>
        </w:tc>
        <w:tc>
          <w:tcPr>
            <w:tcW w:w="489" w:type="dxa"/>
            <w:noWrap/>
            <w:vAlign w:val="center"/>
            <w:hideMark/>
          </w:tcPr>
          <w:p w14:paraId="5975016B" w14:textId="77777777" w:rsidR="00016183" w:rsidRPr="008426A0" w:rsidRDefault="00016183" w:rsidP="00061E33">
            <w:pPr>
              <w:rPr>
                <w:bCs/>
                <w:lang w:eastAsia="zh-CN"/>
              </w:rPr>
            </w:pPr>
            <w:r w:rsidRPr="008426A0">
              <w:rPr>
                <w:lang w:eastAsia="zh-CN"/>
              </w:rPr>
              <w:t>1.94</w:t>
            </w:r>
          </w:p>
        </w:tc>
        <w:tc>
          <w:tcPr>
            <w:tcW w:w="489" w:type="dxa"/>
            <w:noWrap/>
            <w:vAlign w:val="center"/>
            <w:hideMark/>
          </w:tcPr>
          <w:p w14:paraId="78C4542A" w14:textId="77777777" w:rsidR="00016183" w:rsidRPr="008426A0" w:rsidRDefault="00016183" w:rsidP="00061E33">
            <w:pPr>
              <w:rPr>
                <w:bCs/>
                <w:lang w:eastAsia="zh-CN"/>
              </w:rPr>
            </w:pPr>
            <w:r w:rsidRPr="008426A0">
              <w:rPr>
                <w:lang w:eastAsia="zh-CN"/>
              </w:rPr>
              <w:t>2.23</w:t>
            </w:r>
          </w:p>
        </w:tc>
        <w:tc>
          <w:tcPr>
            <w:tcW w:w="489" w:type="dxa"/>
            <w:noWrap/>
            <w:vAlign w:val="center"/>
            <w:hideMark/>
          </w:tcPr>
          <w:p w14:paraId="1EDDB77C" w14:textId="77777777" w:rsidR="00016183" w:rsidRPr="008426A0" w:rsidRDefault="00016183" w:rsidP="00061E33">
            <w:pPr>
              <w:rPr>
                <w:bCs/>
                <w:lang w:eastAsia="zh-CN"/>
              </w:rPr>
            </w:pPr>
            <w:r w:rsidRPr="008426A0">
              <w:rPr>
                <w:lang w:eastAsia="zh-CN"/>
              </w:rPr>
              <w:t>3.46</w:t>
            </w:r>
          </w:p>
        </w:tc>
        <w:tc>
          <w:tcPr>
            <w:tcW w:w="489" w:type="dxa"/>
            <w:noWrap/>
            <w:vAlign w:val="center"/>
            <w:hideMark/>
          </w:tcPr>
          <w:p w14:paraId="3AD4DD00" w14:textId="77777777" w:rsidR="00016183" w:rsidRPr="008426A0" w:rsidRDefault="00016183" w:rsidP="00061E33">
            <w:pPr>
              <w:rPr>
                <w:bCs/>
                <w:lang w:eastAsia="zh-CN"/>
              </w:rPr>
            </w:pPr>
            <w:r w:rsidRPr="008426A0">
              <w:rPr>
                <w:lang w:eastAsia="zh-CN"/>
              </w:rPr>
              <w:t>4.75</w:t>
            </w:r>
          </w:p>
        </w:tc>
        <w:tc>
          <w:tcPr>
            <w:tcW w:w="489" w:type="dxa"/>
            <w:noWrap/>
            <w:vAlign w:val="center"/>
            <w:hideMark/>
          </w:tcPr>
          <w:p w14:paraId="132F1162" w14:textId="77777777" w:rsidR="00016183" w:rsidRPr="008426A0" w:rsidRDefault="00016183" w:rsidP="00061E33">
            <w:pPr>
              <w:rPr>
                <w:bCs/>
                <w:lang w:eastAsia="zh-CN"/>
              </w:rPr>
            </w:pPr>
            <w:r w:rsidRPr="008426A0">
              <w:rPr>
                <w:lang w:eastAsia="zh-CN"/>
              </w:rPr>
              <w:t>5.29</w:t>
            </w:r>
          </w:p>
        </w:tc>
        <w:tc>
          <w:tcPr>
            <w:tcW w:w="489" w:type="dxa"/>
            <w:noWrap/>
            <w:vAlign w:val="center"/>
            <w:hideMark/>
          </w:tcPr>
          <w:p w14:paraId="0FBAA1EA" w14:textId="77777777" w:rsidR="00016183" w:rsidRPr="008426A0" w:rsidRDefault="00016183" w:rsidP="00061E33">
            <w:pPr>
              <w:rPr>
                <w:bCs/>
                <w:lang w:eastAsia="zh-CN"/>
              </w:rPr>
            </w:pPr>
            <w:r w:rsidRPr="008426A0">
              <w:rPr>
                <w:lang w:eastAsia="zh-CN"/>
              </w:rPr>
              <w:t>5.16</w:t>
            </w:r>
          </w:p>
        </w:tc>
        <w:tc>
          <w:tcPr>
            <w:tcW w:w="489" w:type="dxa"/>
            <w:noWrap/>
            <w:vAlign w:val="center"/>
            <w:hideMark/>
          </w:tcPr>
          <w:p w14:paraId="05E24229" w14:textId="77777777" w:rsidR="00016183" w:rsidRPr="008426A0" w:rsidRDefault="00016183" w:rsidP="00061E33">
            <w:pPr>
              <w:rPr>
                <w:bCs/>
                <w:lang w:eastAsia="zh-CN"/>
              </w:rPr>
            </w:pPr>
            <w:r w:rsidRPr="008426A0">
              <w:rPr>
                <w:lang w:eastAsia="zh-CN"/>
              </w:rPr>
              <w:t>4.3</w:t>
            </w:r>
          </w:p>
        </w:tc>
        <w:tc>
          <w:tcPr>
            <w:tcW w:w="489" w:type="dxa"/>
            <w:noWrap/>
            <w:vAlign w:val="center"/>
            <w:hideMark/>
          </w:tcPr>
          <w:p w14:paraId="5410E28E" w14:textId="77777777" w:rsidR="00016183" w:rsidRPr="008426A0" w:rsidRDefault="00016183" w:rsidP="00061E33">
            <w:pPr>
              <w:rPr>
                <w:bCs/>
                <w:lang w:eastAsia="zh-CN"/>
              </w:rPr>
            </w:pPr>
            <w:r w:rsidRPr="008426A0">
              <w:rPr>
                <w:lang w:eastAsia="zh-CN"/>
              </w:rPr>
              <w:t>2.9</w:t>
            </w:r>
          </w:p>
        </w:tc>
        <w:tc>
          <w:tcPr>
            <w:tcW w:w="489" w:type="dxa"/>
            <w:noWrap/>
            <w:vAlign w:val="center"/>
            <w:hideMark/>
          </w:tcPr>
          <w:p w14:paraId="26D03C40" w14:textId="77777777" w:rsidR="00016183" w:rsidRPr="008426A0" w:rsidRDefault="00016183" w:rsidP="00061E33">
            <w:pPr>
              <w:rPr>
                <w:bCs/>
                <w:lang w:eastAsia="zh-CN"/>
              </w:rPr>
            </w:pPr>
            <w:r w:rsidRPr="008426A0">
              <w:rPr>
                <w:lang w:eastAsia="zh-CN"/>
              </w:rPr>
              <w:t>1.72</w:t>
            </w:r>
          </w:p>
        </w:tc>
        <w:tc>
          <w:tcPr>
            <w:tcW w:w="489" w:type="dxa"/>
            <w:noWrap/>
            <w:vAlign w:val="center"/>
            <w:hideMark/>
          </w:tcPr>
          <w:p w14:paraId="1DA434D9" w14:textId="77777777" w:rsidR="00016183" w:rsidRPr="008426A0" w:rsidRDefault="00016183" w:rsidP="00061E33">
            <w:pPr>
              <w:rPr>
                <w:bCs/>
                <w:lang w:eastAsia="zh-CN"/>
              </w:rPr>
            </w:pPr>
            <w:r w:rsidRPr="008426A0">
              <w:rPr>
                <w:lang w:eastAsia="zh-CN"/>
              </w:rPr>
              <w:t>2.6</w:t>
            </w:r>
          </w:p>
        </w:tc>
        <w:tc>
          <w:tcPr>
            <w:tcW w:w="489" w:type="dxa"/>
            <w:noWrap/>
            <w:vAlign w:val="center"/>
            <w:hideMark/>
          </w:tcPr>
          <w:p w14:paraId="3F8C3B41" w14:textId="77777777" w:rsidR="00016183" w:rsidRPr="008426A0" w:rsidRDefault="00016183" w:rsidP="00061E33">
            <w:pPr>
              <w:rPr>
                <w:bCs/>
                <w:lang w:eastAsia="zh-CN"/>
              </w:rPr>
            </w:pPr>
            <w:r w:rsidRPr="008426A0">
              <w:rPr>
                <w:lang w:eastAsia="zh-CN"/>
              </w:rPr>
              <w:t>2.65</w:t>
            </w:r>
          </w:p>
        </w:tc>
        <w:tc>
          <w:tcPr>
            <w:tcW w:w="489" w:type="dxa"/>
            <w:noWrap/>
            <w:vAlign w:val="center"/>
            <w:hideMark/>
          </w:tcPr>
          <w:p w14:paraId="01C9FEF7" w14:textId="77777777" w:rsidR="00016183" w:rsidRPr="008426A0" w:rsidRDefault="00016183" w:rsidP="00061E33">
            <w:pPr>
              <w:rPr>
                <w:bCs/>
                <w:lang w:eastAsia="zh-CN"/>
              </w:rPr>
            </w:pPr>
            <w:r w:rsidRPr="008426A0">
              <w:rPr>
                <w:lang w:eastAsia="zh-CN"/>
              </w:rPr>
              <w:t>3.29</w:t>
            </w:r>
          </w:p>
        </w:tc>
      </w:tr>
      <w:tr w:rsidR="00016183" w:rsidRPr="008426A0" w14:paraId="420B4CB6" w14:textId="77777777" w:rsidTr="008426A0">
        <w:trPr>
          <w:cantSplit/>
          <w:trHeight w:val="292"/>
        </w:trPr>
        <w:tc>
          <w:tcPr>
            <w:tcW w:w="1207" w:type="dxa"/>
            <w:shd w:val="clear" w:color="auto" w:fill="F2F2F2" w:themeFill="background1" w:themeFillShade="F2"/>
            <w:noWrap/>
            <w:vAlign w:val="center"/>
            <w:hideMark/>
          </w:tcPr>
          <w:p w14:paraId="6541E4E3" w14:textId="77777777" w:rsidR="00016183" w:rsidRPr="008426A0" w:rsidRDefault="00016183" w:rsidP="00061E33">
            <w:pPr>
              <w:rPr>
                <w:bCs/>
                <w:lang w:eastAsia="zh-CN"/>
              </w:rPr>
            </w:pPr>
            <w:r w:rsidRPr="008426A0">
              <w:rPr>
                <w:lang w:eastAsia="zh-CN"/>
              </w:rPr>
              <w:t>Perth</w:t>
            </w:r>
          </w:p>
        </w:tc>
        <w:tc>
          <w:tcPr>
            <w:tcW w:w="563" w:type="dxa"/>
            <w:shd w:val="clear" w:color="auto" w:fill="F2F2F2" w:themeFill="background1" w:themeFillShade="F2"/>
            <w:vAlign w:val="center"/>
            <w:hideMark/>
          </w:tcPr>
          <w:p w14:paraId="2BF6BE98"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33FA96CD" w14:textId="77777777" w:rsidR="00016183" w:rsidRPr="008426A0" w:rsidRDefault="00016183" w:rsidP="00061E33">
            <w:pPr>
              <w:rPr>
                <w:lang w:eastAsia="zh-CN"/>
              </w:rPr>
            </w:pPr>
            <w:r w:rsidRPr="008426A0">
              <w:rPr>
                <w:lang w:eastAsia="zh-CN"/>
              </w:rPr>
              <w:t>0</w:t>
            </w:r>
          </w:p>
        </w:tc>
        <w:tc>
          <w:tcPr>
            <w:tcW w:w="489" w:type="dxa"/>
            <w:noWrap/>
            <w:vAlign w:val="center"/>
            <w:hideMark/>
          </w:tcPr>
          <w:p w14:paraId="2F77F830" w14:textId="77777777" w:rsidR="00016183" w:rsidRPr="008426A0" w:rsidRDefault="00016183" w:rsidP="00061E33">
            <w:pPr>
              <w:rPr>
                <w:bCs/>
                <w:lang w:eastAsia="zh-CN"/>
              </w:rPr>
            </w:pPr>
            <w:r w:rsidRPr="008426A0">
              <w:rPr>
                <w:lang w:eastAsia="zh-CN"/>
              </w:rPr>
              <w:t>8.41</w:t>
            </w:r>
          </w:p>
        </w:tc>
        <w:tc>
          <w:tcPr>
            <w:tcW w:w="489" w:type="dxa"/>
            <w:noWrap/>
            <w:vAlign w:val="center"/>
            <w:hideMark/>
          </w:tcPr>
          <w:p w14:paraId="28790861" w14:textId="77777777" w:rsidR="00016183" w:rsidRPr="008426A0" w:rsidRDefault="00016183" w:rsidP="00061E33">
            <w:pPr>
              <w:rPr>
                <w:bCs/>
                <w:lang w:eastAsia="zh-CN"/>
              </w:rPr>
            </w:pPr>
            <w:r w:rsidRPr="008426A0">
              <w:rPr>
                <w:lang w:eastAsia="zh-CN"/>
              </w:rPr>
              <w:t>7.49</w:t>
            </w:r>
          </w:p>
        </w:tc>
        <w:tc>
          <w:tcPr>
            <w:tcW w:w="489" w:type="dxa"/>
            <w:noWrap/>
            <w:vAlign w:val="center"/>
            <w:hideMark/>
          </w:tcPr>
          <w:p w14:paraId="46433AE5" w14:textId="77777777" w:rsidR="00016183" w:rsidRPr="008426A0" w:rsidRDefault="00016183" w:rsidP="00061E33">
            <w:pPr>
              <w:rPr>
                <w:bCs/>
                <w:lang w:eastAsia="zh-CN"/>
              </w:rPr>
            </w:pPr>
            <w:r w:rsidRPr="008426A0">
              <w:rPr>
                <w:lang w:eastAsia="zh-CN"/>
              </w:rPr>
              <w:t>5.93</w:t>
            </w:r>
          </w:p>
        </w:tc>
        <w:tc>
          <w:tcPr>
            <w:tcW w:w="489" w:type="dxa"/>
            <w:noWrap/>
            <w:vAlign w:val="center"/>
            <w:hideMark/>
          </w:tcPr>
          <w:p w14:paraId="1C372BE0" w14:textId="77777777" w:rsidR="00016183" w:rsidRPr="008426A0" w:rsidRDefault="00016183" w:rsidP="00061E33">
            <w:pPr>
              <w:rPr>
                <w:bCs/>
                <w:lang w:eastAsia="zh-CN"/>
              </w:rPr>
            </w:pPr>
            <w:r w:rsidRPr="008426A0">
              <w:rPr>
                <w:lang w:eastAsia="zh-CN"/>
              </w:rPr>
              <w:t>4.34</w:t>
            </w:r>
          </w:p>
        </w:tc>
        <w:tc>
          <w:tcPr>
            <w:tcW w:w="489" w:type="dxa"/>
            <w:noWrap/>
            <w:vAlign w:val="center"/>
            <w:hideMark/>
          </w:tcPr>
          <w:p w14:paraId="0B9AEB32" w14:textId="77777777" w:rsidR="00016183" w:rsidRPr="008426A0" w:rsidRDefault="00016183" w:rsidP="00061E33">
            <w:pPr>
              <w:rPr>
                <w:bCs/>
                <w:lang w:eastAsia="zh-CN"/>
              </w:rPr>
            </w:pPr>
            <w:r w:rsidRPr="008426A0">
              <w:rPr>
                <w:lang w:eastAsia="zh-CN"/>
              </w:rPr>
              <w:t>3.09</w:t>
            </w:r>
          </w:p>
        </w:tc>
        <w:tc>
          <w:tcPr>
            <w:tcW w:w="489" w:type="dxa"/>
            <w:noWrap/>
            <w:vAlign w:val="center"/>
            <w:hideMark/>
          </w:tcPr>
          <w:p w14:paraId="513DA731" w14:textId="77777777" w:rsidR="00016183" w:rsidRPr="008426A0" w:rsidRDefault="00016183" w:rsidP="00061E33">
            <w:pPr>
              <w:rPr>
                <w:bCs/>
                <w:lang w:eastAsia="zh-CN"/>
              </w:rPr>
            </w:pPr>
            <w:r w:rsidRPr="008426A0">
              <w:rPr>
                <w:lang w:eastAsia="zh-CN"/>
              </w:rPr>
              <w:t>2.62</w:t>
            </w:r>
          </w:p>
        </w:tc>
        <w:tc>
          <w:tcPr>
            <w:tcW w:w="489" w:type="dxa"/>
            <w:noWrap/>
            <w:vAlign w:val="center"/>
            <w:hideMark/>
          </w:tcPr>
          <w:p w14:paraId="4543EE53" w14:textId="77777777" w:rsidR="00016183" w:rsidRPr="008426A0" w:rsidRDefault="00016183" w:rsidP="00061E33">
            <w:pPr>
              <w:rPr>
                <w:bCs/>
                <w:lang w:eastAsia="zh-CN"/>
              </w:rPr>
            </w:pPr>
            <w:r w:rsidRPr="008426A0">
              <w:rPr>
                <w:lang w:eastAsia="zh-CN"/>
              </w:rPr>
              <w:t>2.82</w:t>
            </w:r>
          </w:p>
        </w:tc>
        <w:tc>
          <w:tcPr>
            <w:tcW w:w="489" w:type="dxa"/>
            <w:noWrap/>
            <w:vAlign w:val="center"/>
            <w:hideMark/>
          </w:tcPr>
          <w:p w14:paraId="5A1AB2BA" w14:textId="77777777" w:rsidR="00016183" w:rsidRPr="008426A0" w:rsidRDefault="00016183" w:rsidP="00061E33">
            <w:pPr>
              <w:rPr>
                <w:bCs/>
                <w:lang w:eastAsia="zh-CN"/>
              </w:rPr>
            </w:pPr>
            <w:r w:rsidRPr="008426A0">
              <w:rPr>
                <w:lang w:eastAsia="zh-CN"/>
              </w:rPr>
              <w:t>3.62</w:t>
            </w:r>
          </w:p>
        </w:tc>
        <w:tc>
          <w:tcPr>
            <w:tcW w:w="489" w:type="dxa"/>
            <w:noWrap/>
            <w:vAlign w:val="center"/>
            <w:hideMark/>
          </w:tcPr>
          <w:p w14:paraId="4D477BD6" w14:textId="77777777" w:rsidR="00016183" w:rsidRPr="008426A0" w:rsidRDefault="00016183" w:rsidP="00061E33">
            <w:pPr>
              <w:rPr>
                <w:bCs/>
                <w:lang w:eastAsia="zh-CN"/>
              </w:rPr>
            </w:pPr>
            <w:r w:rsidRPr="008426A0">
              <w:rPr>
                <w:lang w:eastAsia="zh-CN"/>
              </w:rPr>
              <w:t>5.04</w:t>
            </w:r>
          </w:p>
        </w:tc>
        <w:tc>
          <w:tcPr>
            <w:tcW w:w="489" w:type="dxa"/>
            <w:noWrap/>
            <w:vAlign w:val="center"/>
            <w:hideMark/>
          </w:tcPr>
          <w:p w14:paraId="4A669AA8" w14:textId="77777777" w:rsidR="00016183" w:rsidRPr="008426A0" w:rsidRDefault="00016183" w:rsidP="00061E33">
            <w:pPr>
              <w:rPr>
                <w:bCs/>
                <w:lang w:eastAsia="zh-CN"/>
              </w:rPr>
            </w:pPr>
            <w:r w:rsidRPr="008426A0">
              <w:rPr>
                <w:lang w:eastAsia="zh-CN"/>
              </w:rPr>
              <w:t>6.41</w:t>
            </w:r>
          </w:p>
        </w:tc>
        <w:tc>
          <w:tcPr>
            <w:tcW w:w="489" w:type="dxa"/>
            <w:noWrap/>
            <w:vAlign w:val="center"/>
            <w:hideMark/>
          </w:tcPr>
          <w:p w14:paraId="5D47F7AC" w14:textId="77777777" w:rsidR="00016183" w:rsidRPr="008426A0" w:rsidRDefault="00016183" w:rsidP="00061E33">
            <w:pPr>
              <w:rPr>
                <w:bCs/>
                <w:lang w:eastAsia="zh-CN"/>
              </w:rPr>
            </w:pPr>
            <w:r w:rsidRPr="008426A0">
              <w:rPr>
                <w:lang w:eastAsia="zh-CN"/>
              </w:rPr>
              <w:t>7.71</w:t>
            </w:r>
          </w:p>
        </w:tc>
        <w:tc>
          <w:tcPr>
            <w:tcW w:w="489" w:type="dxa"/>
            <w:noWrap/>
            <w:vAlign w:val="center"/>
            <w:hideMark/>
          </w:tcPr>
          <w:p w14:paraId="2CF556C1" w14:textId="77777777" w:rsidR="00016183" w:rsidRPr="008426A0" w:rsidRDefault="00016183" w:rsidP="00061E33">
            <w:pPr>
              <w:rPr>
                <w:bCs/>
                <w:lang w:eastAsia="zh-CN"/>
              </w:rPr>
            </w:pPr>
            <w:r w:rsidRPr="008426A0">
              <w:rPr>
                <w:lang w:eastAsia="zh-CN"/>
              </w:rPr>
              <w:t>8.45</w:t>
            </w:r>
          </w:p>
        </w:tc>
        <w:tc>
          <w:tcPr>
            <w:tcW w:w="489" w:type="dxa"/>
            <w:noWrap/>
            <w:vAlign w:val="center"/>
            <w:hideMark/>
          </w:tcPr>
          <w:p w14:paraId="5B0DF8B6" w14:textId="77777777" w:rsidR="00016183" w:rsidRPr="008426A0" w:rsidRDefault="00016183" w:rsidP="00061E33">
            <w:pPr>
              <w:rPr>
                <w:bCs/>
                <w:lang w:eastAsia="zh-CN"/>
              </w:rPr>
            </w:pPr>
            <w:r w:rsidRPr="008426A0">
              <w:rPr>
                <w:lang w:eastAsia="zh-CN"/>
              </w:rPr>
              <w:t>5.49</w:t>
            </w:r>
          </w:p>
        </w:tc>
      </w:tr>
      <w:tr w:rsidR="00016183" w:rsidRPr="008426A0" w14:paraId="5A7D29C2" w14:textId="77777777" w:rsidTr="008426A0">
        <w:trPr>
          <w:cantSplit/>
          <w:trHeight w:val="292"/>
        </w:trPr>
        <w:tc>
          <w:tcPr>
            <w:tcW w:w="1207" w:type="dxa"/>
            <w:noWrap/>
            <w:vAlign w:val="center"/>
            <w:hideMark/>
          </w:tcPr>
          <w:p w14:paraId="468ABFDA"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3EEF0F3" w14:textId="77777777" w:rsidR="00016183" w:rsidRPr="008426A0" w:rsidRDefault="00016183" w:rsidP="00061E33">
            <w:pPr>
              <w:rPr>
                <w:bCs/>
                <w:lang w:eastAsia="zh-CN"/>
              </w:rPr>
            </w:pPr>
            <w:r w:rsidRPr="008426A0">
              <w:rPr>
                <w:lang w:eastAsia="zh-CN"/>
              </w:rPr>
              <w:t>Tilt 16</w:t>
            </w:r>
          </w:p>
        </w:tc>
        <w:tc>
          <w:tcPr>
            <w:tcW w:w="372" w:type="dxa"/>
            <w:vAlign w:val="center"/>
            <w:hideMark/>
          </w:tcPr>
          <w:p w14:paraId="109E838E" w14:textId="77777777" w:rsidR="00016183" w:rsidRPr="008426A0" w:rsidRDefault="00016183" w:rsidP="00061E33">
            <w:pPr>
              <w:rPr>
                <w:bCs/>
                <w:lang w:eastAsia="zh-CN"/>
              </w:rPr>
            </w:pPr>
            <w:r w:rsidRPr="008426A0">
              <w:rPr>
                <w:lang w:eastAsia="zh-CN"/>
              </w:rPr>
              <w:t>16</w:t>
            </w:r>
          </w:p>
        </w:tc>
        <w:tc>
          <w:tcPr>
            <w:tcW w:w="489" w:type="dxa"/>
            <w:noWrap/>
            <w:vAlign w:val="center"/>
            <w:hideMark/>
          </w:tcPr>
          <w:p w14:paraId="2C2999EE" w14:textId="77777777" w:rsidR="00016183" w:rsidRPr="008426A0" w:rsidRDefault="00016183" w:rsidP="00061E33">
            <w:pPr>
              <w:rPr>
                <w:bCs/>
                <w:lang w:eastAsia="zh-CN"/>
              </w:rPr>
            </w:pPr>
            <w:r w:rsidRPr="008426A0">
              <w:rPr>
                <w:lang w:eastAsia="zh-CN"/>
              </w:rPr>
              <w:t>8.18</w:t>
            </w:r>
          </w:p>
        </w:tc>
        <w:tc>
          <w:tcPr>
            <w:tcW w:w="489" w:type="dxa"/>
            <w:noWrap/>
            <w:vAlign w:val="center"/>
            <w:hideMark/>
          </w:tcPr>
          <w:p w14:paraId="530313E7" w14:textId="77777777" w:rsidR="00016183" w:rsidRPr="008426A0" w:rsidRDefault="00016183" w:rsidP="00061E33">
            <w:pPr>
              <w:rPr>
                <w:bCs/>
                <w:lang w:eastAsia="zh-CN"/>
              </w:rPr>
            </w:pPr>
            <w:r w:rsidRPr="008426A0">
              <w:rPr>
                <w:lang w:eastAsia="zh-CN"/>
              </w:rPr>
              <w:t>7.62</w:t>
            </w:r>
          </w:p>
        </w:tc>
        <w:tc>
          <w:tcPr>
            <w:tcW w:w="489" w:type="dxa"/>
            <w:noWrap/>
            <w:vAlign w:val="center"/>
            <w:hideMark/>
          </w:tcPr>
          <w:p w14:paraId="381F79F5" w14:textId="77777777" w:rsidR="00016183" w:rsidRPr="008426A0" w:rsidRDefault="00016183" w:rsidP="00061E33">
            <w:pPr>
              <w:rPr>
                <w:bCs/>
                <w:lang w:eastAsia="zh-CN"/>
              </w:rPr>
            </w:pPr>
            <w:r w:rsidRPr="008426A0">
              <w:rPr>
                <w:lang w:eastAsia="zh-CN"/>
              </w:rPr>
              <w:t>6.43</w:t>
            </w:r>
          </w:p>
        </w:tc>
        <w:tc>
          <w:tcPr>
            <w:tcW w:w="489" w:type="dxa"/>
            <w:noWrap/>
            <w:vAlign w:val="center"/>
            <w:hideMark/>
          </w:tcPr>
          <w:p w14:paraId="2A967B34" w14:textId="77777777" w:rsidR="00016183" w:rsidRPr="008426A0" w:rsidRDefault="00016183" w:rsidP="00061E33">
            <w:pPr>
              <w:rPr>
                <w:bCs/>
                <w:lang w:eastAsia="zh-CN"/>
              </w:rPr>
            </w:pPr>
            <w:r w:rsidRPr="008426A0">
              <w:rPr>
                <w:lang w:eastAsia="zh-CN"/>
              </w:rPr>
              <w:t>5.07</w:t>
            </w:r>
          </w:p>
        </w:tc>
        <w:tc>
          <w:tcPr>
            <w:tcW w:w="489" w:type="dxa"/>
            <w:noWrap/>
            <w:vAlign w:val="center"/>
            <w:hideMark/>
          </w:tcPr>
          <w:p w14:paraId="6A015381" w14:textId="77777777" w:rsidR="00016183" w:rsidRPr="008426A0" w:rsidRDefault="00016183" w:rsidP="00061E33">
            <w:pPr>
              <w:rPr>
                <w:bCs/>
                <w:lang w:eastAsia="zh-CN"/>
              </w:rPr>
            </w:pPr>
            <w:r w:rsidRPr="008426A0">
              <w:rPr>
                <w:lang w:eastAsia="zh-CN"/>
              </w:rPr>
              <w:t>3.82</w:t>
            </w:r>
          </w:p>
        </w:tc>
        <w:tc>
          <w:tcPr>
            <w:tcW w:w="489" w:type="dxa"/>
            <w:noWrap/>
            <w:vAlign w:val="center"/>
            <w:hideMark/>
          </w:tcPr>
          <w:p w14:paraId="4FED5EFE" w14:textId="77777777" w:rsidR="00016183" w:rsidRPr="008426A0" w:rsidRDefault="00016183" w:rsidP="00061E33">
            <w:pPr>
              <w:rPr>
                <w:bCs/>
                <w:lang w:eastAsia="zh-CN"/>
              </w:rPr>
            </w:pPr>
            <w:r w:rsidRPr="008426A0">
              <w:rPr>
                <w:lang w:eastAsia="zh-CN"/>
              </w:rPr>
              <w:t>3.37</w:t>
            </w:r>
          </w:p>
        </w:tc>
        <w:tc>
          <w:tcPr>
            <w:tcW w:w="489" w:type="dxa"/>
            <w:noWrap/>
            <w:vAlign w:val="center"/>
            <w:hideMark/>
          </w:tcPr>
          <w:p w14:paraId="60621C06" w14:textId="77777777" w:rsidR="00016183" w:rsidRPr="008426A0" w:rsidRDefault="00016183" w:rsidP="00061E33">
            <w:pPr>
              <w:rPr>
                <w:bCs/>
                <w:lang w:eastAsia="zh-CN"/>
              </w:rPr>
            </w:pPr>
            <w:r w:rsidRPr="008426A0">
              <w:rPr>
                <w:lang w:eastAsia="zh-CN"/>
              </w:rPr>
              <w:t>3.56</w:t>
            </w:r>
          </w:p>
        </w:tc>
        <w:tc>
          <w:tcPr>
            <w:tcW w:w="489" w:type="dxa"/>
            <w:noWrap/>
            <w:vAlign w:val="center"/>
            <w:hideMark/>
          </w:tcPr>
          <w:p w14:paraId="2EDA05A5" w14:textId="77777777" w:rsidR="00016183" w:rsidRPr="008426A0" w:rsidRDefault="00016183" w:rsidP="00061E33">
            <w:pPr>
              <w:rPr>
                <w:bCs/>
                <w:lang w:eastAsia="zh-CN"/>
              </w:rPr>
            </w:pPr>
            <w:r w:rsidRPr="008426A0">
              <w:rPr>
                <w:lang w:eastAsia="zh-CN"/>
              </w:rPr>
              <w:t>4.3</w:t>
            </w:r>
          </w:p>
        </w:tc>
        <w:tc>
          <w:tcPr>
            <w:tcW w:w="489" w:type="dxa"/>
            <w:noWrap/>
            <w:vAlign w:val="center"/>
            <w:hideMark/>
          </w:tcPr>
          <w:p w14:paraId="7D176141" w14:textId="77777777" w:rsidR="00016183" w:rsidRPr="008426A0" w:rsidRDefault="00016183" w:rsidP="00061E33">
            <w:pPr>
              <w:rPr>
                <w:bCs/>
                <w:lang w:eastAsia="zh-CN"/>
              </w:rPr>
            </w:pPr>
            <w:r w:rsidRPr="008426A0">
              <w:rPr>
                <w:lang w:eastAsia="zh-CN"/>
              </w:rPr>
              <w:t>5.59</w:t>
            </w:r>
          </w:p>
        </w:tc>
        <w:tc>
          <w:tcPr>
            <w:tcW w:w="489" w:type="dxa"/>
            <w:noWrap/>
            <w:vAlign w:val="center"/>
            <w:hideMark/>
          </w:tcPr>
          <w:p w14:paraId="04FB0469" w14:textId="77777777" w:rsidR="00016183" w:rsidRPr="008426A0" w:rsidRDefault="00016183" w:rsidP="00061E33">
            <w:pPr>
              <w:rPr>
                <w:bCs/>
                <w:lang w:eastAsia="zh-CN"/>
              </w:rPr>
            </w:pPr>
            <w:r w:rsidRPr="008426A0">
              <w:rPr>
                <w:lang w:eastAsia="zh-CN"/>
              </w:rPr>
              <w:t>6.67</w:t>
            </w:r>
          </w:p>
        </w:tc>
        <w:tc>
          <w:tcPr>
            <w:tcW w:w="489" w:type="dxa"/>
            <w:noWrap/>
            <w:vAlign w:val="center"/>
            <w:hideMark/>
          </w:tcPr>
          <w:p w14:paraId="2CE4E51F" w14:textId="77777777" w:rsidR="00016183" w:rsidRPr="008426A0" w:rsidRDefault="00016183" w:rsidP="00061E33">
            <w:pPr>
              <w:rPr>
                <w:bCs/>
                <w:lang w:eastAsia="zh-CN"/>
              </w:rPr>
            </w:pPr>
            <w:r w:rsidRPr="008426A0">
              <w:rPr>
                <w:lang w:eastAsia="zh-CN"/>
              </w:rPr>
              <w:t>7.59</w:t>
            </w:r>
          </w:p>
        </w:tc>
        <w:tc>
          <w:tcPr>
            <w:tcW w:w="489" w:type="dxa"/>
            <w:noWrap/>
            <w:vAlign w:val="center"/>
            <w:hideMark/>
          </w:tcPr>
          <w:p w14:paraId="643699D8" w14:textId="77777777" w:rsidR="00016183" w:rsidRPr="008426A0" w:rsidRDefault="00016183" w:rsidP="00061E33">
            <w:pPr>
              <w:rPr>
                <w:bCs/>
                <w:lang w:eastAsia="zh-CN"/>
              </w:rPr>
            </w:pPr>
            <w:r w:rsidRPr="008426A0">
              <w:rPr>
                <w:lang w:eastAsia="zh-CN"/>
              </w:rPr>
              <w:t>8.14</w:t>
            </w:r>
          </w:p>
        </w:tc>
        <w:tc>
          <w:tcPr>
            <w:tcW w:w="489" w:type="dxa"/>
            <w:noWrap/>
            <w:vAlign w:val="center"/>
            <w:hideMark/>
          </w:tcPr>
          <w:p w14:paraId="1DB8ED88" w14:textId="77777777" w:rsidR="00016183" w:rsidRPr="008426A0" w:rsidRDefault="00016183" w:rsidP="00061E33">
            <w:pPr>
              <w:rPr>
                <w:bCs/>
                <w:lang w:eastAsia="zh-CN"/>
              </w:rPr>
            </w:pPr>
            <w:r w:rsidRPr="008426A0">
              <w:rPr>
                <w:lang w:eastAsia="zh-CN"/>
              </w:rPr>
              <w:t>5.85</w:t>
            </w:r>
          </w:p>
        </w:tc>
      </w:tr>
      <w:tr w:rsidR="00016183" w:rsidRPr="008426A0" w14:paraId="304895B4" w14:textId="77777777" w:rsidTr="008426A0">
        <w:trPr>
          <w:cantSplit/>
          <w:trHeight w:val="292"/>
        </w:trPr>
        <w:tc>
          <w:tcPr>
            <w:tcW w:w="1207" w:type="dxa"/>
            <w:noWrap/>
            <w:vAlign w:val="center"/>
            <w:hideMark/>
          </w:tcPr>
          <w:p w14:paraId="0EB7EFE4"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417AAD55" w14:textId="77777777" w:rsidR="00016183" w:rsidRPr="008426A0" w:rsidRDefault="00016183" w:rsidP="00061E33">
            <w:pPr>
              <w:rPr>
                <w:bCs/>
                <w:lang w:eastAsia="zh-CN"/>
              </w:rPr>
            </w:pPr>
            <w:r w:rsidRPr="008426A0">
              <w:rPr>
                <w:lang w:eastAsia="zh-CN"/>
              </w:rPr>
              <w:t>Tilt 31</w:t>
            </w:r>
          </w:p>
        </w:tc>
        <w:tc>
          <w:tcPr>
            <w:tcW w:w="372" w:type="dxa"/>
            <w:vAlign w:val="center"/>
            <w:hideMark/>
          </w:tcPr>
          <w:p w14:paraId="1A5875DD" w14:textId="77777777" w:rsidR="00016183" w:rsidRPr="008426A0" w:rsidRDefault="00016183" w:rsidP="00061E33">
            <w:pPr>
              <w:rPr>
                <w:bCs/>
                <w:lang w:eastAsia="zh-CN"/>
              </w:rPr>
            </w:pPr>
            <w:r w:rsidRPr="008426A0">
              <w:rPr>
                <w:lang w:eastAsia="zh-CN"/>
              </w:rPr>
              <w:t>31</w:t>
            </w:r>
          </w:p>
        </w:tc>
        <w:tc>
          <w:tcPr>
            <w:tcW w:w="489" w:type="dxa"/>
            <w:noWrap/>
            <w:vAlign w:val="center"/>
            <w:hideMark/>
          </w:tcPr>
          <w:p w14:paraId="4EAE6CE9" w14:textId="77777777" w:rsidR="00016183" w:rsidRPr="008426A0" w:rsidRDefault="00016183" w:rsidP="00061E33">
            <w:pPr>
              <w:rPr>
                <w:bCs/>
                <w:lang w:eastAsia="zh-CN"/>
              </w:rPr>
            </w:pPr>
            <w:r w:rsidRPr="008426A0">
              <w:rPr>
                <w:lang w:eastAsia="zh-CN"/>
              </w:rPr>
              <w:t>7.51</w:t>
            </w:r>
          </w:p>
        </w:tc>
        <w:tc>
          <w:tcPr>
            <w:tcW w:w="489" w:type="dxa"/>
            <w:noWrap/>
            <w:vAlign w:val="center"/>
            <w:hideMark/>
          </w:tcPr>
          <w:p w14:paraId="14950761" w14:textId="77777777" w:rsidR="00016183" w:rsidRPr="008426A0" w:rsidRDefault="00016183" w:rsidP="00061E33">
            <w:pPr>
              <w:rPr>
                <w:bCs/>
                <w:lang w:eastAsia="zh-CN"/>
              </w:rPr>
            </w:pPr>
            <w:r w:rsidRPr="008426A0">
              <w:rPr>
                <w:lang w:eastAsia="zh-CN"/>
              </w:rPr>
              <w:t>7.31</w:t>
            </w:r>
          </w:p>
        </w:tc>
        <w:tc>
          <w:tcPr>
            <w:tcW w:w="489" w:type="dxa"/>
            <w:noWrap/>
            <w:vAlign w:val="center"/>
            <w:hideMark/>
          </w:tcPr>
          <w:p w14:paraId="3448DAD2" w14:textId="77777777" w:rsidR="00016183" w:rsidRPr="008426A0" w:rsidRDefault="00016183" w:rsidP="00061E33">
            <w:pPr>
              <w:rPr>
                <w:bCs/>
                <w:lang w:eastAsia="zh-CN"/>
              </w:rPr>
            </w:pPr>
            <w:r w:rsidRPr="008426A0">
              <w:rPr>
                <w:lang w:eastAsia="zh-CN"/>
              </w:rPr>
              <w:t>6.54</w:t>
            </w:r>
          </w:p>
        </w:tc>
        <w:tc>
          <w:tcPr>
            <w:tcW w:w="489" w:type="dxa"/>
            <w:noWrap/>
            <w:vAlign w:val="center"/>
            <w:hideMark/>
          </w:tcPr>
          <w:p w14:paraId="69FF882C" w14:textId="77777777" w:rsidR="00016183" w:rsidRPr="008426A0" w:rsidRDefault="00016183" w:rsidP="00061E33">
            <w:pPr>
              <w:rPr>
                <w:bCs/>
                <w:lang w:eastAsia="zh-CN"/>
              </w:rPr>
            </w:pPr>
            <w:r w:rsidRPr="008426A0">
              <w:rPr>
                <w:lang w:eastAsia="zh-CN"/>
              </w:rPr>
              <w:t>5.46</w:t>
            </w:r>
          </w:p>
        </w:tc>
        <w:tc>
          <w:tcPr>
            <w:tcW w:w="489" w:type="dxa"/>
            <w:noWrap/>
            <w:vAlign w:val="center"/>
            <w:hideMark/>
          </w:tcPr>
          <w:p w14:paraId="0B17F0AE" w14:textId="77777777" w:rsidR="00016183" w:rsidRPr="008426A0" w:rsidRDefault="00016183" w:rsidP="00061E33">
            <w:pPr>
              <w:rPr>
                <w:bCs/>
                <w:lang w:eastAsia="zh-CN"/>
              </w:rPr>
            </w:pPr>
            <w:r w:rsidRPr="008426A0">
              <w:rPr>
                <w:lang w:eastAsia="zh-CN"/>
              </w:rPr>
              <w:t>4.3</w:t>
            </w:r>
          </w:p>
        </w:tc>
        <w:tc>
          <w:tcPr>
            <w:tcW w:w="489" w:type="dxa"/>
            <w:noWrap/>
            <w:vAlign w:val="center"/>
            <w:hideMark/>
          </w:tcPr>
          <w:p w14:paraId="3078FDE2" w14:textId="77777777" w:rsidR="00016183" w:rsidRPr="008426A0" w:rsidRDefault="00016183" w:rsidP="00061E33">
            <w:pPr>
              <w:rPr>
                <w:bCs/>
                <w:lang w:eastAsia="zh-CN"/>
              </w:rPr>
            </w:pPr>
            <w:r w:rsidRPr="008426A0">
              <w:rPr>
                <w:lang w:eastAsia="zh-CN"/>
              </w:rPr>
              <w:t>3.89</w:t>
            </w:r>
          </w:p>
        </w:tc>
        <w:tc>
          <w:tcPr>
            <w:tcW w:w="489" w:type="dxa"/>
            <w:noWrap/>
            <w:vAlign w:val="center"/>
            <w:hideMark/>
          </w:tcPr>
          <w:p w14:paraId="2CB08332" w14:textId="77777777" w:rsidR="00016183" w:rsidRPr="008426A0" w:rsidRDefault="00016183" w:rsidP="00061E33">
            <w:pPr>
              <w:rPr>
                <w:bCs/>
                <w:lang w:eastAsia="zh-CN"/>
              </w:rPr>
            </w:pPr>
            <w:r w:rsidRPr="008426A0">
              <w:rPr>
                <w:lang w:eastAsia="zh-CN"/>
              </w:rPr>
              <w:t>4.06</w:t>
            </w:r>
          </w:p>
        </w:tc>
        <w:tc>
          <w:tcPr>
            <w:tcW w:w="489" w:type="dxa"/>
            <w:noWrap/>
            <w:vAlign w:val="center"/>
            <w:hideMark/>
          </w:tcPr>
          <w:p w14:paraId="0AA5E292" w14:textId="77777777" w:rsidR="00016183" w:rsidRPr="008426A0" w:rsidRDefault="00016183" w:rsidP="00061E33">
            <w:pPr>
              <w:rPr>
                <w:bCs/>
                <w:lang w:eastAsia="zh-CN"/>
              </w:rPr>
            </w:pPr>
            <w:r w:rsidRPr="008426A0">
              <w:rPr>
                <w:lang w:eastAsia="zh-CN"/>
              </w:rPr>
              <w:t>4.7</w:t>
            </w:r>
          </w:p>
        </w:tc>
        <w:tc>
          <w:tcPr>
            <w:tcW w:w="489" w:type="dxa"/>
            <w:noWrap/>
            <w:vAlign w:val="center"/>
            <w:hideMark/>
          </w:tcPr>
          <w:p w14:paraId="18F1A082" w14:textId="77777777" w:rsidR="00016183" w:rsidRPr="008426A0" w:rsidRDefault="00016183" w:rsidP="00061E33">
            <w:pPr>
              <w:rPr>
                <w:bCs/>
                <w:lang w:eastAsia="zh-CN"/>
              </w:rPr>
            </w:pPr>
            <w:r w:rsidRPr="008426A0">
              <w:rPr>
                <w:lang w:eastAsia="zh-CN"/>
              </w:rPr>
              <w:t>5.8</w:t>
            </w:r>
          </w:p>
        </w:tc>
        <w:tc>
          <w:tcPr>
            <w:tcW w:w="489" w:type="dxa"/>
            <w:noWrap/>
            <w:vAlign w:val="center"/>
            <w:hideMark/>
          </w:tcPr>
          <w:p w14:paraId="08A747D0" w14:textId="77777777" w:rsidR="00016183" w:rsidRPr="008426A0" w:rsidRDefault="00016183" w:rsidP="00061E33">
            <w:pPr>
              <w:rPr>
                <w:bCs/>
                <w:lang w:eastAsia="zh-CN"/>
              </w:rPr>
            </w:pPr>
            <w:r w:rsidRPr="008426A0">
              <w:rPr>
                <w:lang w:eastAsia="zh-CN"/>
              </w:rPr>
              <w:t>6.54</w:t>
            </w:r>
          </w:p>
        </w:tc>
        <w:tc>
          <w:tcPr>
            <w:tcW w:w="489" w:type="dxa"/>
            <w:noWrap/>
            <w:vAlign w:val="center"/>
            <w:hideMark/>
          </w:tcPr>
          <w:p w14:paraId="147AACF7" w14:textId="77777777" w:rsidR="00016183" w:rsidRPr="008426A0" w:rsidRDefault="00016183" w:rsidP="00061E33">
            <w:pPr>
              <w:rPr>
                <w:bCs/>
                <w:lang w:eastAsia="zh-CN"/>
              </w:rPr>
            </w:pPr>
            <w:r w:rsidRPr="008426A0">
              <w:rPr>
                <w:lang w:eastAsia="zh-CN"/>
              </w:rPr>
              <w:t>7.06</w:t>
            </w:r>
          </w:p>
        </w:tc>
        <w:tc>
          <w:tcPr>
            <w:tcW w:w="489" w:type="dxa"/>
            <w:noWrap/>
            <w:vAlign w:val="center"/>
            <w:hideMark/>
          </w:tcPr>
          <w:p w14:paraId="414A2E43" w14:textId="77777777" w:rsidR="00016183" w:rsidRPr="008426A0" w:rsidRDefault="00016183" w:rsidP="00061E33">
            <w:pPr>
              <w:rPr>
                <w:bCs/>
                <w:lang w:eastAsia="zh-CN"/>
              </w:rPr>
            </w:pPr>
            <w:r w:rsidRPr="008426A0">
              <w:rPr>
                <w:lang w:eastAsia="zh-CN"/>
              </w:rPr>
              <w:t>7.39</w:t>
            </w:r>
          </w:p>
        </w:tc>
        <w:tc>
          <w:tcPr>
            <w:tcW w:w="489" w:type="dxa"/>
            <w:noWrap/>
            <w:vAlign w:val="center"/>
            <w:hideMark/>
          </w:tcPr>
          <w:p w14:paraId="55DD9276" w14:textId="77777777" w:rsidR="00016183" w:rsidRPr="008426A0" w:rsidRDefault="00016183" w:rsidP="00061E33">
            <w:pPr>
              <w:rPr>
                <w:bCs/>
                <w:lang w:eastAsia="zh-CN"/>
              </w:rPr>
            </w:pPr>
            <w:r w:rsidRPr="008426A0">
              <w:rPr>
                <w:lang w:eastAsia="zh-CN"/>
              </w:rPr>
              <w:t>5.87</w:t>
            </w:r>
          </w:p>
        </w:tc>
      </w:tr>
      <w:tr w:rsidR="00016183" w:rsidRPr="008426A0" w14:paraId="7258CFA4" w14:textId="77777777" w:rsidTr="008426A0">
        <w:trPr>
          <w:cantSplit/>
          <w:trHeight w:val="292"/>
        </w:trPr>
        <w:tc>
          <w:tcPr>
            <w:tcW w:w="1207" w:type="dxa"/>
            <w:noWrap/>
            <w:vAlign w:val="center"/>
            <w:hideMark/>
          </w:tcPr>
          <w:p w14:paraId="6BA3F640"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C2AE99E" w14:textId="77777777" w:rsidR="00016183" w:rsidRPr="008426A0" w:rsidRDefault="00016183" w:rsidP="00061E33">
            <w:pPr>
              <w:rPr>
                <w:bCs/>
                <w:lang w:eastAsia="zh-CN"/>
              </w:rPr>
            </w:pPr>
            <w:r w:rsidRPr="008426A0">
              <w:rPr>
                <w:lang w:eastAsia="zh-CN"/>
              </w:rPr>
              <w:t>Tilt 46</w:t>
            </w:r>
          </w:p>
        </w:tc>
        <w:tc>
          <w:tcPr>
            <w:tcW w:w="372" w:type="dxa"/>
            <w:vAlign w:val="center"/>
            <w:hideMark/>
          </w:tcPr>
          <w:p w14:paraId="65510952" w14:textId="77777777" w:rsidR="00016183" w:rsidRPr="008426A0" w:rsidRDefault="00016183" w:rsidP="00061E33">
            <w:pPr>
              <w:rPr>
                <w:bCs/>
                <w:lang w:eastAsia="zh-CN"/>
              </w:rPr>
            </w:pPr>
            <w:r w:rsidRPr="008426A0">
              <w:rPr>
                <w:lang w:eastAsia="zh-CN"/>
              </w:rPr>
              <w:t>46</w:t>
            </w:r>
          </w:p>
        </w:tc>
        <w:tc>
          <w:tcPr>
            <w:tcW w:w="489" w:type="dxa"/>
            <w:noWrap/>
            <w:vAlign w:val="center"/>
            <w:hideMark/>
          </w:tcPr>
          <w:p w14:paraId="70DF6E18" w14:textId="77777777" w:rsidR="00016183" w:rsidRPr="008426A0" w:rsidRDefault="00016183" w:rsidP="00061E33">
            <w:pPr>
              <w:rPr>
                <w:bCs/>
                <w:lang w:eastAsia="zh-CN"/>
              </w:rPr>
            </w:pPr>
            <w:r w:rsidRPr="008426A0">
              <w:rPr>
                <w:lang w:eastAsia="zh-CN"/>
              </w:rPr>
              <w:t>6.47</w:t>
            </w:r>
          </w:p>
        </w:tc>
        <w:tc>
          <w:tcPr>
            <w:tcW w:w="489" w:type="dxa"/>
            <w:noWrap/>
            <w:vAlign w:val="center"/>
            <w:hideMark/>
          </w:tcPr>
          <w:p w14:paraId="468F90B8" w14:textId="77777777" w:rsidR="00016183" w:rsidRPr="008426A0" w:rsidRDefault="00016183" w:rsidP="00061E33">
            <w:pPr>
              <w:rPr>
                <w:bCs/>
                <w:lang w:eastAsia="zh-CN"/>
              </w:rPr>
            </w:pPr>
            <w:r w:rsidRPr="008426A0">
              <w:rPr>
                <w:lang w:eastAsia="zh-CN"/>
              </w:rPr>
              <w:t>6.61</w:t>
            </w:r>
          </w:p>
        </w:tc>
        <w:tc>
          <w:tcPr>
            <w:tcW w:w="489" w:type="dxa"/>
            <w:noWrap/>
            <w:vAlign w:val="center"/>
            <w:hideMark/>
          </w:tcPr>
          <w:p w14:paraId="0CAFC261" w14:textId="77777777" w:rsidR="00016183" w:rsidRPr="008426A0" w:rsidRDefault="00016183" w:rsidP="00061E33">
            <w:pPr>
              <w:rPr>
                <w:bCs/>
                <w:lang w:eastAsia="zh-CN"/>
              </w:rPr>
            </w:pPr>
            <w:r w:rsidRPr="008426A0">
              <w:rPr>
                <w:lang w:eastAsia="zh-CN"/>
              </w:rPr>
              <w:t>6.29</w:t>
            </w:r>
          </w:p>
        </w:tc>
        <w:tc>
          <w:tcPr>
            <w:tcW w:w="489" w:type="dxa"/>
            <w:noWrap/>
            <w:vAlign w:val="center"/>
            <w:hideMark/>
          </w:tcPr>
          <w:p w14:paraId="4DC0CD6B" w14:textId="77777777" w:rsidR="00016183" w:rsidRPr="008426A0" w:rsidRDefault="00016183" w:rsidP="00061E33">
            <w:pPr>
              <w:rPr>
                <w:bCs/>
                <w:lang w:eastAsia="zh-CN"/>
              </w:rPr>
            </w:pPr>
            <w:r w:rsidRPr="008426A0">
              <w:rPr>
                <w:lang w:eastAsia="zh-CN"/>
              </w:rPr>
              <w:t>5.56</w:t>
            </w:r>
          </w:p>
        </w:tc>
        <w:tc>
          <w:tcPr>
            <w:tcW w:w="489" w:type="dxa"/>
            <w:noWrap/>
            <w:vAlign w:val="center"/>
            <w:hideMark/>
          </w:tcPr>
          <w:p w14:paraId="789554F7" w14:textId="77777777" w:rsidR="00016183" w:rsidRPr="008426A0" w:rsidRDefault="00016183" w:rsidP="00061E33">
            <w:pPr>
              <w:rPr>
                <w:bCs/>
                <w:lang w:eastAsia="zh-CN"/>
              </w:rPr>
            </w:pPr>
            <w:r w:rsidRPr="008426A0">
              <w:rPr>
                <w:lang w:eastAsia="zh-CN"/>
              </w:rPr>
              <w:t>4.53</w:t>
            </w:r>
          </w:p>
        </w:tc>
        <w:tc>
          <w:tcPr>
            <w:tcW w:w="489" w:type="dxa"/>
            <w:noWrap/>
            <w:vAlign w:val="center"/>
            <w:hideMark/>
          </w:tcPr>
          <w:p w14:paraId="13E9726E" w14:textId="77777777" w:rsidR="00016183" w:rsidRPr="008426A0" w:rsidRDefault="00016183" w:rsidP="00061E33">
            <w:pPr>
              <w:rPr>
                <w:bCs/>
                <w:lang w:eastAsia="zh-CN"/>
              </w:rPr>
            </w:pPr>
            <w:r w:rsidRPr="008426A0">
              <w:rPr>
                <w:lang w:eastAsia="zh-CN"/>
              </w:rPr>
              <w:t>4.19</w:t>
            </w:r>
          </w:p>
        </w:tc>
        <w:tc>
          <w:tcPr>
            <w:tcW w:w="489" w:type="dxa"/>
            <w:noWrap/>
            <w:vAlign w:val="center"/>
            <w:hideMark/>
          </w:tcPr>
          <w:p w14:paraId="7DD7B29C" w14:textId="77777777" w:rsidR="00016183" w:rsidRPr="008426A0" w:rsidRDefault="00016183" w:rsidP="00061E33">
            <w:pPr>
              <w:rPr>
                <w:bCs/>
                <w:lang w:eastAsia="zh-CN"/>
              </w:rPr>
            </w:pPr>
            <w:r w:rsidRPr="008426A0">
              <w:rPr>
                <w:lang w:eastAsia="zh-CN"/>
              </w:rPr>
              <w:t>4.33</w:t>
            </w:r>
          </w:p>
        </w:tc>
        <w:tc>
          <w:tcPr>
            <w:tcW w:w="489" w:type="dxa"/>
            <w:noWrap/>
            <w:vAlign w:val="center"/>
            <w:hideMark/>
          </w:tcPr>
          <w:p w14:paraId="56EC03E8" w14:textId="77777777" w:rsidR="00016183" w:rsidRPr="008426A0" w:rsidRDefault="00016183" w:rsidP="00061E33">
            <w:pPr>
              <w:rPr>
                <w:bCs/>
                <w:lang w:eastAsia="zh-CN"/>
              </w:rPr>
            </w:pPr>
            <w:r w:rsidRPr="008426A0">
              <w:rPr>
                <w:lang w:eastAsia="zh-CN"/>
              </w:rPr>
              <w:t>4.84</w:t>
            </w:r>
          </w:p>
        </w:tc>
        <w:tc>
          <w:tcPr>
            <w:tcW w:w="489" w:type="dxa"/>
            <w:noWrap/>
            <w:vAlign w:val="center"/>
            <w:hideMark/>
          </w:tcPr>
          <w:p w14:paraId="375EB13A" w14:textId="77777777" w:rsidR="00016183" w:rsidRPr="008426A0" w:rsidRDefault="00016183" w:rsidP="00061E33">
            <w:pPr>
              <w:rPr>
                <w:bCs/>
                <w:lang w:eastAsia="zh-CN"/>
              </w:rPr>
            </w:pPr>
            <w:r w:rsidRPr="008426A0">
              <w:rPr>
                <w:lang w:eastAsia="zh-CN"/>
              </w:rPr>
              <w:t>5.7</w:t>
            </w:r>
          </w:p>
        </w:tc>
        <w:tc>
          <w:tcPr>
            <w:tcW w:w="489" w:type="dxa"/>
            <w:noWrap/>
            <w:vAlign w:val="center"/>
            <w:hideMark/>
          </w:tcPr>
          <w:p w14:paraId="46C1BEA9" w14:textId="77777777" w:rsidR="00016183" w:rsidRPr="008426A0" w:rsidRDefault="00016183" w:rsidP="00061E33">
            <w:pPr>
              <w:rPr>
                <w:bCs/>
                <w:lang w:eastAsia="zh-CN"/>
              </w:rPr>
            </w:pPr>
            <w:r w:rsidRPr="008426A0">
              <w:rPr>
                <w:lang w:eastAsia="zh-CN"/>
              </w:rPr>
              <w:t>6.07</w:t>
            </w:r>
          </w:p>
        </w:tc>
        <w:tc>
          <w:tcPr>
            <w:tcW w:w="489" w:type="dxa"/>
            <w:noWrap/>
            <w:vAlign w:val="center"/>
            <w:hideMark/>
          </w:tcPr>
          <w:p w14:paraId="11BC22E7" w14:textId="77777777" w:rsidR="00016183" w:rsidRPr="008426A0" w:rsidRDefault="00016183" w:rsidP="00061E33">
            <w:pPr>
              <w:rPr>
                <w:bCs/>
                <w:lang w:eastAsia="zh-CN"/>
              </w:rPr>
            </w:pPr>
            <w:r w:rsidRPr="008426A0">
              <w:rPr>
                <w:lang w:eastAsia="zh-CN"/>
              </w:rPr>
              <w:t>6.17</w:t>
            </w:r>
          </w:p>
        </w:tc>
        <w:tc>
          <w:tcPr>
            <w:tcW w:w="489" w:type="dxa"/>
            <w:noWrap/>
            <w:vAlign w:val="center"/>
            <w:hideMark/>
          </w:tcPr>
          <w:p w14:paraId="7993B2A9" w14:textId="77777777" w:rsidR="00016183" w:rsidRPr="008426A0" w:rsidRDefault="00016183" w:rsidP="00061E33">
            <w:pPr>
              <w:rPr>
                <w:bCs/>
                <w:lang w:eastAsia="zh-CN"/>
              </w:rPr>
            </w:pPr>
            <w:r w:rsidRPr="008426A0">
              <w:rPr>
                <w:lang w:eastAsia="zh-CN"/>
              </w:rPr>
              <w:t>6.28</w:t>
            </w:r>
          </w:p>
        </w:tc>
        <w:tc>
          <w:tcPr>
            <w:tcW w:w="489" w:type="dxa"/>
            <w:noWrap/>
            <w:vAlign w:val="center"/>
            <w:hideMark/>
          </w:tcPr>
          <w:p w14:paraId="3239E6D2" w14:textId="77777777" w:rsidR="00016183" w:rsidRPr="008426A0" w:rsidRDefault="00016183" w:rsidP="00061E33">
            <w:pPr>
              <w:rPr>
                <w:bCs/>
                <w:lang w:eastAsia="zh-CN"/>
              </w:rPr>
            </w:pPr>
            <w:r w:rsidRPr="008426A0">
              <w:rPr>
                <w:lang w:eastAsia="zh-CN"/>
              </w:rPr>
              <w:t>5.58</w:t>
            </w:r>
          </w:p>
        </w:tc>
      </w:tr>
      <w:tr w:rsidR="00016183" w:rsidRPr="008426A0" w14:paraId="51946A26" w14:textId="77777777" w:rsidTr="008426A0">
        <w:trPr>
          <w:cantSplit/>
          <w:trHeight w:val="292"/>
        </w:trPr>
        <w:tc>
          <w:tcPr>
            <w:tcW w:w="1207" w:type="dxa"/>
            <w:noWrap/>
            <w:vAlign w:val="center"/>
            <w:hideMark/>
          </w:tcPr>
          <w:p w14:paraId="5422C01C"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430E3FD"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72A73760"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14044F3F" w14:textId="77777777" w:rsidR="00016183" w:rsidRPr="008426A0" w:rsidRDefault="00016183" w:rsidP="00061E33">
            <w:pPr>
              <w:rPr>
                <w:bCs/>
                <w:lang w:eastAsia="zh-CN"/>
              </w:rPr>
            </w:pPr>
            <w:r w:rsidRPr="008426A0">
              <w:rPr>
                <w:lang w:eastAsia="zh-CN"/>
              </w:rPr>
              <w:t>2.46</w:t>
            </w:r>
          </w:p>
        </w:tc>
        <w:tc>
          <w:tcPr>
            <w:tcW w:w="489" w:type="dxa"/>
            <w:noWrap/>
            <w:vAlign w:val="center"/>
            <w:hideMark/>
          </w:tcPr>
          <w:p w14:paraId="0460D09F" w14:textId="77777777" w:rsidR="00016183" w:rsidRPr="008426A0" w:rsidRDefault="00016183" w:rsidP="00061E33">
            <w:pPr>
              <w:rPr>
                <w:bCs/>
                <w:lang w:eastAsia="zh-CN"/>
              </w:rPr>
            </w:pPr>
            <w:r w:rsidRPr="008426A0">
              <w:rPr>
                <w:lang w:eastAsia="zh-CN"/>
              </w:rPr>
              <w:t>3.09</w:t>
            </w:r>
          </w:p>
        </w:tc>
        <w:tc>
          <w:tcPr>
            <w:tcW w:w="489" w:type="dxa"/>
            <w:noWrap/>
            <w:vAlign w:val="center"/>
            <w:hideMark/>
          </w:tcPr>
          <w:p w14:paraId="11302819" w14:textId="77777777" w:rsidR="00016183" w:rsidRPr="008426A0" w:rsidRDefault="00016183" w:rsidP="00061E33">
            <w:pPr>
              <w:rPr>
                <w:bCs/>
                <w:lang w:eastAsia="zh-CN"/>
              </w:rPr>
            </w:pPr>
            <w:r w:rsidRPr="008426A0">
              <w:rPr>
                <w:lang w:eastAsia="zh-CN"/>
              </w:rPr>
              <w:t>3.76</w:t>
            </w:r>
          </w:p>
        </w:tc>
        <w:tc>
          <w:tcPr>
            <w:tcW w:w="489" w:type="dxa"/>
            <w:noWrap/>
            <w:vAlign w:val="center"/>
            <w:hideMark/>
          </w:tcPr>
          <w:p w14:paraId="7F7F13BB" w14:textId="77777777" w:rsidR="00016183" w:rsidRPr="008426A0" w:rsidRDefault="00016183" w:rsidP="00061E33">
            <w:pPr>
              <w:rPr>
                <w:bCs/>
                <w:lang w:eastAsia="zh-CN"/>
              </w:rPr>
            </w:pPr>
            <w:r w:rsidRPr="008426A0">
              <w:rPr>
                <w:lang w:eastAsia="zh-CN"/>
              </w:rPr>
              <w:t>4.13</w:t>
            </w:r>
          </w:p>
        </w:tc>
        <w:tc>
          <w:tcPr>
            <w:tcW w:w="489" w:type="dxa"/>
            <w:noWrap/>
            <w:vAlign w:val="center"/>
            <w:hideMark/>
          </w:tcPr>
          <w:p w14:paraId="4924E62B" w14:textId="77777777" w:rsidR="00016183" w:rsidRPr="008426A0" w:rsidRDefault="00016183" w:rsidP="00061E33">
            <w:pPr>
              <w:rPr>
                <w:bCs/>
                <w:lang w:eastAsia="zh-CN"/>
              </w:rPr>
            </w:pPr>
            <w:r w:rsidRPr="008426A0">
              <w:rPr>
                <w:lang w:eastAsia="zh-CN"/>
              </w:rPr>
              <w:t>3.78</w:t>
            </w:r>
          </w:p>
        </w:tc>
        <w:tc>
          <w:tcPr>
            <w:tcW w:w="489" w:type="dxa"/>
            <w:noWrap/>
            <w:vAlign w:val="center"/>
            <w:hideMark/>
          </w:tcPr>
          <w:p w14:paraId="279ED591" w14:textId="77777777" w:rsidR="00016183" w:rsidRPr="008426A0" w:rsidRDefault="00016183" w:rsidP="00061E33">
            <w:pPr>
              <w:rPr>
                <w:bCs/>
                <w:lang w:eastAsia="zh-CN"/>
              </w:rPr>
            </w:pPr>
            <w:r w:rsidRPr="008426A0">
              <w:rPr>
                <w:lang w:eastAsia="zh-CN"/>
              </w:rPr>
              <w:t>3.69</w:t>
            </w:r>
          </w:p>
        </w:tc>
        <w:tc>
          <w:tcPr>
            <w:tcW w:w="489" w:type="dxa"/>
            <w:noWrap/>
            <w:vAlign w:val="center"/>
            <w:hideMark/>
          </w:tcPr>
          <w:p w14:paraId="1373DC44" w14:textId="77777777" w:rsidR="00016183" w:rsidRPr="008426A0" w:rsidRDefault="00016183" w:rsidP="00061E33">
            <w:pPr>
              <w:rPr>
                <w:bCs/>
                <w:lang w:eastAsia="zh-CN"/>
              </w:rPr>
            </w:pPr>
            <w:r w:rsidRPr="008426A0">
              <w:rPr>
                <w:lang w:eastAsia="zh-CN"/>
              </w:rPr>
              <w:t>3.72</w:t>
            </w:r>
          </w:p>
        </w:tc>
        <w:tc>
          <w:tcPr>
            <w:tcW w:w="489" w:type="dxa"/>
            <w:noWrap/>
            <w:vAlign w:val="center"/>
            <w:hideMark/>
          </w:tcPr>
          <w:p w14:paraId="5ED5E635" w14:textId="77777777" w:rsidR="00016183" w:rsidRPr="008426A0" w:rsidRDefault="00016183" w:rsidP="00061E33">
            <w:pPr>
              <w:rPr>
                <w:bCs/>
                <w:lang w:eastAsia="zh-CN"/>
              </w:rPr>
            </w:pPr>
            <w:r w:rsidRPr="008426A0">
              <w:rPr>
                <w:lang w:eastAsia="zh-CN"/>
              </w:rPr>
              <w:t>3.75</w:t>
            </w:r>
          </w:p>
        </w:tc>
        <w:tc>
          <w:tcPr>
            <w:tcW w:w="489" w:type="dxa"/>
            <w:noWrap/>
            <w:vAlign w:val="center"/>
            <w:hideMark/>
          </w:tcPr>
          <w:p w14:paraId="4EED605C" w14:textId="77777777" w:rsidR="00016183" w:rsidRPr="008426A0" w:rsidRDefault="00016183" w:rsidP="00061E33">
            <w:pPr>
              <w:rPr>
                <w:bCs/>
                <w:lang w:eastAsia="zh-CN"/>
              </w:rPr>
            </w:pPr>
            <w:r w:rsidRPr="008426A0">
              <w:rPr>
                <w:lang w:eastAsia="zh-CN"/>
              </w:rPr>
              <w:t>3.75</w:t>
            </w:r>
          </w:p>
        </w:tc>
        <w:tc>
          <w:tcPr>
            <w:tcW w:w="489" w:type="dxa"/>
            <w:noWrap/>
            <w:vAlign w:val="center"/>
            <w:hideMark/>
          </w:tcPr>
          <w:p w14:paraId="039692DA" w14:textId="77777777" w:rsidR="00016183" w:rsidRPr="008426A0" w:rsidRDefault="00016183" w:rsidP="00061E33">
            <w:pPr>
              <w:rPr>
                <w:bCs/>
                <w:lang w:eastAsia="zh-CN"/>
              </w:rPr>
            </w:pPr>
            <w:r w:rsidRPr="008426A0">
              <w:rPr>
                <w:lang w:eastAsia="zh-CN"/>
              </w:rPr>
              <w:t>3.1</w:t>
            </w:r>
          </w:p>
        </w:tc>
        <w:tc>
          <w:tcPr>
            <w:tcW w:w="489" w:type="dxa"/>
            <w:noWrap/>
            <w:vAlign w:val="center"/>
            <w:hideMark/>
          </w:tcPr>
          <w:p w14:paraId="428C581D" w14:textId="77777777" w:rsidR="00016183" w:rsidRPr="008426A0" w:rsidRDefault="00016183" w:rsidP="00061E33">
            <w:pPr>
              <w:rPr>
                <w:bCs/>
                <w:lang w:eastAsia="zh-CN"/>
              </w:rPr>
            </w:pPr>
            <w:r w:rsidRPr="008426A0">
              <w:rPr>
                <w:lang w:eastAsia="zh-CN"/>
              </w:rPr>
              <w:t>2.55</w:t>
            </w:r>
          </w:p>
        </w:tc>
        <w:tc>
          <w:tcPr>
            <w:tcW w:w="489" w:type="dxa"/>
            <w:noWrap/>
            <w:vAlign w:val="center"/>
            <w:hideMark/>
          </w:tcPr>
          <w:p w14:paraId="1D1D1CBD" w14:textId="77777777" w:rsidR="00016183" w:rsidRPr="008426A0" w:rsidRDefault="00016183" w:rsidP="00061E33">
            <w:pPr>
              <w:rPr>
                <w:bCs/>
                <w:lang w:eastAsia="zh-CN"/>
              </w:rPr>
            </w:pPr>
            <w:r w:rsidRPr="008426A0">
              <w:rPr>
                <w:lang w:eastAsia="zh-CN"/>
              </w:rPr>
              <w:t>2.3</w:t>
            </w:r>
          </w:p>
        </w:tc>
        <w:tc>
          <w:tcPr>
            <w:tcW w:w="489" w:type="dxa"/>
            <w:noWrap/>
            <w:vAlign w:val="center"/>
            <w:hideMark/>
          </w:tcPr>
          <w:p w14:paraId="00E44E17" w14:textId="77777777" w:rsidR="00016183" w:rsidRPr="008426A0" w:rsidRDefault="00016183" w:rsidP="00061E33">
            <w:pPr>
              <w:rPr>
                <w:bCs/>
                <w:lang w:eastAsia="zh-CN"/>
              </w:rPr>
            </w:pPr>
            <w:r w:rsidRPr="008426A0">
              <w:rPr>
                <w:lang w:eastAsia="zh-CN"/>
              </w:rPr>
              <w:t>3.34</w:t>
            </w:r>
          </w:p>
        </w:tc>
      </w:tr>
      <w:tr w:rsidR="00016183" w:rsidRPr="008426A0" w14:paraId="469A960E" w14:textId="77777777" w:rsidTr="008426A0">
        <w:trPr>
          <w:cantSplit/>
          <w:trHeight w:val="292"/>
        </w:trPr>
        <w:tc>
          <w:tcPr>
            <w:tcW w:w="1207" w:type="dxa"/>
            <w:shd w:val="clear" w:color="auto" w:fill="F2F2F2" w:themeFill="background1" w:themeFillShade="F2"/>
            <w:noWrap/>
            <w:vAlign w:val="center"/>
            <w:hideMark/>
          </w:tcPr>
          <w:p w14:paraId="45B90A93" w14:textId="77777777" w:rsidR="00016183" w:rsidRPr="008426A0" w:rsidRDefault="00016183" w:rsidP="00061E33">
            <w:pPr>
              <w:rPr>
                <w:bCs/>
                <w:lang w:eastAsia="zh-CN"/>
              </w:rPr>
            </w:pPr>
            <w:r w:rsidRPr="008426A0">
              <w:rPr>
                <w:lang w:eastAsia="zh-CN"/>
              </w:rPr>
              <w:t>Melbourne</w:t>
            </w:r>
          </w:p>
        </w:tc>
        <w:tc>
          <w:tcPr>
            <w:tcW w:w="563" w:type="dxa"/>
            <w:shd w:val="clear" w:color="auto" w:fill="F2F2F2" w:themeFill="background1" w:themeFillShade="F2"/>
            <w:vAlign w:val="center"/>
            <w:hideMark/>
          </w:tcPr>
          <w:p w14:paraId="66D77561"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72BEEB1E" w14:textId="77777777" w:rsidR="00016183" w:rsidRPr="008426A0" w:rsidRDefault="00016183" w:rsidP="00061E33">
            <w:pPr>
              <w:rPr>
                <w:lang w:eastAsia="zh-CN"/>
              </w:rPr>
            </w:pPr>
            <w:r w:rsidRPr="008426A0">
              <w:rPr>
                <w:lang w:eastAsia="zh-CN"/>
              </w:rPr>
              <w:t>0</w:t>
            </w:r>
          </w:p>
        </w:tc>
        <w:tc>
          <w:tcPr>
            <w:tcW w:w="489" w:type="dxa"/>
            <w:noWrap/>
            <w:vAlign w:val="center"/>
            <w:hideMark/>
          </w:tcPr>
          <w:p w14:paraId="214ED8C8" w14:textId="77777777" w:rsidR="00016183" w:rsidRPr="008426A0" w:rsidRDefault="00016183" w:rsidP="00061E33">
            <w:pPr>
              <w:rPr>
                <w:bCs/>
                <w:lang w:eastAsia="zh-CN"/>
              </w:rPr>
            </w:pPr>
            <w:r w:rsidRPr="008426A0">
              <w:rPr>
                <w:lang w:eastAsia="zh-CN"/>
              </w:rPr>
              <w:t>6.31</w:t>
            </w:r>
          </w:p>
        </w:tc>
        <w:tc>
          <w:tcPr>
            <w:tcW w:w="489" w:type="dxa"/>
            <w:noWrap/>
            <w:vAlign w:val="center"/>
            <w:hideMark/>
          </w:tcPr>
          <w:p w14:paraId="68DF464C" w14:textId="77777777" w:rsidR="00016183" w:rsidRPr="008426A0" w:rsidRDefault="00016183" w:rsidP="00061E33">
            <w:pPr>
              <w:rPr>
                <w:bCs/>
                <w:lang w:eastAsia="zh-CN"/>
              </w:rPr>
            </w:pPr>
            <w:r w:rsidRPr="008426A0">
              <w:rPr>
                <w:lang w:eastAsia="zh-CN"/>
              </w:rPr>
              <w:t>5.81</w:t>
            </w:r>
          </w:p>
        </w:tc>
        <w:tc>
          <w:tcPr>
            <w:tcW w:w="489" w:type="dxa"/>
            <w:noWrap/>
            <w:vAlign w:val="center"/>
            <w:hideMark/>
          </w:tcPr>
          <w:p w14:paraId="5898C30D" w14:textId="77777777" w:rsidR="00016183" w:rsidRPr="008426A0" w:rsidRDefault="00016183" w:rsidP="00061E33">
            <w:pPr>
              <w:rPr>
                <w:bCs/>
                <w:lang w:eastAsia="zh-CN"/>
              </w:rPr>
            </w:pPr>
            <w:r w:rsidRPr="008426A0">
              <w:rPr>
                <w:lang w:eastAsia="zh-CN"/>
              </w:rPr>
              <w:t>4.53</w:t>
            </w:r>
          </w:p>
        </w:tc>
        <w:tc>
          <w:tcPr>
            <w:tcW w:w="489" w:type="dxa"/>
            <w:noWrap/>
            <w:vAlign w:val="center"/>
            <w:hideMark/>
          </w:tcPr>
          <w:p w14:paraId="777FA3B5" w14:textId="77777777" w:rsidR="00016183" w:rsidRPr="008426A0" w:rsidRDefault="00016183" w:rsidP="00061E33">
            <w:pPr>
              <w:rPr>
                <w:bCs/>
                <w:lang w:eastAsia="zh-CN"/>
              </w:rPr>
            </w:pPr>
            <w:r w:rsidRPr="008426A0">
              <w:rPr>
                <w:lang w:eastAsia="zh-CN"/>
              </w:rPr>
              <w:t>3.26</w:t>
            </w:r>
          </w:p>
        </w:tc>
        <w:tc>
          <w:tcPr>
            <w:tcW w:w="489" w:type="dxa"/>
            <w:noWrap/>
            <w:vAlign w:val="center"/>
            <w:hideMark/>
          </w:tcPr>
          <w:p w14:paraId="76B85CB9" w14:textId="77777777" w:rsidR="00016183" w:rsidRPr="008426A0" w:rsidRDefault="00016183" w:rsidP="00061E33">
            <w:pPr>
              <w:rPr>
                <w:bCs/>
                <w:lang w:eastAsia="zh-CN"/>
              </w:rPr>
            </w:pPr>
            <w:r w:rsidRPr="008426A0">
              <w:rPr>
                <w:lang w:eastAsia="zh-CN"/>
              </w:rPr>
              <w:t>2.27</w:t>
            </w:r>
          </w:p>
        </w:tc>
        <w:tc>
          <w:tcPr>
            <w:tcW w:w="489" w:type="dxa"/>
            <w:noWrap/>
            <w:vAlign w:val="center"/>
            <w:hideMark/>
          </w:tcPr>
          <w:p w14:paraId="19CA1CB8" w14:textId="77777777" w:rsidR="00016183" w:rsidRPr="008426A0" w:rsidRDefault="00016183" w:rsidP="00061E33">
            <w:pPr>
              <w:rPr>
                <w:bCs/>
                <w:lang w:eastAsia="zh-CN"/>
              </w:rPr>
            </w:pPr>
            <w:r w:rsidRPr="008426A0">
              <w:rPr>
                <w:lang w:eastAsia="zh-CN"/>
              </w:rPr>
              <w:t>1.84</w:t>
            </w:r>
          </w:p>
        </w:tc>
        <w:tc>
          <w:tcPr>
            <w:tcW w:w="489" w:type="dxa"/>
            <w:noWrap/>
            <w:vAlign w:val="center"/>
            <w:hideMark/>
          </w:tcPr>
          <w:p w14:paraId="79BC8DE4" w14:textId="77777777" w:rsidR="00016183" w:rsidRPr="008426A0" w:rsidRDefault="00016183" w:rsidP="00061E33">
            <w:pPr>
              <w:rPr>
                <w:bCs/>
                <w:lang w:eastAsia="zh-CN"/>
              </w:rPr>
            </w:pPr>
            <w:r w:rsidRPr="008426A0">
              <w:rPr>
                <w:lang w:eastAsia="zh-CN"/>
              </w:rPr>
              <w:t>2.03</w:t>
            </w:r>
          </w:p>
        </w:tc>
        <w:tc>
          <w:tcPr>
            <w:tcW w:w="489" w:type="dxa"/>
            <w:noWrap/>
            <w:vAlign w:val="center"/>
            <w:hideMark/>
          </w:tcPr>
          <w:p w14:paraId="519C55DE" w14:textId="77777777" w:rsidR="00016183" w:rsidRPr="008426A0" w:rsidRDefault="00016183" w:rsidP="00061E33">
            <w:pPr>
              <w:rPr>
                <w:bCs/>
                <w:lang w:eastAsia="zh-CN"/>
              </w:rPr>
            </w:pPr>
            <w:r w:rsidRPr="008426A0">
              <w:rPr>
                <w:lang w:eastAsia="zh-CN"/>
              </w:rPr>
              <w:t>2.7</w:t>
            </w:r>
          </w:p>
        </w:tc>
        <w:tc>
          <w:tcPr>
            <w:tcW w:w="489" w:type="dxa"/>
            <w:noWrap/>
            <w:vAlign w:val="center"/>
            <w:hideMark/>
          </w:tcPr>
          <w:p w14:paraId="7597112B" w14:textId="77777777" w:rsidR="00016183" w:rsidRPr="008426A0" w:rsidRDefault="00016183" w:rsidP="00061E33">
            <w:pPr>
              <w:rPr>
                <w:bCs/>
                <w:lang w:eastAsia="zh-CN"/>
              </w:rPr>
            </w:pPr>
            <w:r w:rsidRPr="008426A0">
              <w:rPr>
                <w:lang w:eastAsia="zh-CN"/>
              </w:rPr>
              <w:t>3.67</w:t>
            </w:r>
          </w:p>
        </w:tc>
        <w:tc>
          <w:tcPr>
            <w:tcW w:w="489" w:type="dxa"/>
            <w:noWrap/>
            <w:vAlign w:val="center"/>
            <w:hideMark/>
          </w:tcPr>
          <w:p w14:paraId="3F7A9190" w14:textId="77777777" w:rsidR="00016183" w:rsidRPr="008426A0" w:rsidRDefault="00016183" w:rsidP="00061E33">
            <w:pPr>
              <w:rPr>
                <w:bCs/>
                <w:lang w:eastAsia="zh-CN"/>
              </w:rPr>
            </w:pPr>
            <w:r w:rsidRPr="008426A0">
              <w:rPr>
                <w:lang w:eastAsia="zh-CN"/>
              </w:rPr>
              <w:t>4.77</w:t>
            </w:r>
          </w:p>
        </w:tc>
        <w:tc>
          <w:tcPr>
            <w:tcW w:w="489" w:type="dxa"/>
            <w:noWrap/>
            <w:vAlign w:val="center"/>
            <w:hideMark/>
          </w:tcPr>
          <w:p w14:paraId="5C2F0D5D" w14:textId="77777777" w:rsidR="00016183" w:rsidRPr="008426A0" w:rsidRDefault="00016183" w:rsidP="00061E33">
            <w:pPr>
              <w:rPr>
                <w:bCs/>
                <w:lang w:eastAsia="zh-CN"/>
              </w:rPr>
            </w:pPr>
            <w:r w:rsidRPr="008426A0">
              <w:rPr>
                <w:lang w:eastAsia="zh-CN"/>
              </w:rPr>
              <w:t>5.68</w:t>
            </w:r>
          </w:p>
        </w:tc>
        <w:tc>
          <w:tcPr>
            <w:tcW w:w="489" w:type="dxa"/>
            <w:noWrap/>
            <w:vAlign w:val="center"/>
            <w:hideMark/>
          </w:tcPr>
          <w:p w14:paraId="142090A4" w14:textId="77777777" w:rsidR="00016183" w:rsidRPr="008426A0" w:rsidRDefault="00016183" w:rsidP="00061E33">
            <w:pPr>
              <w:rPr>
                <w:bCs/>
                <w:lang w:eastAsia="zh-CN"/>
              </w:rPr>
            </w:pPr>
            <w:r w:rsidRPr="008426A0">
              <w:rPr>
                <w:lang w:eastAsia="zh-CN"/>
              </w:rPr>
              <w:t>6.17</w:t>
            </w:r>
          </w:p>
        </w:tc>
        <w:tc>
          <w:tcPr>
            <w:tcW w:w="489" w:type="dxa"/>
            <w:noWrap/>
            <w:vAlign w:val="center"/>
            <w:hideMark/>
          </w:tcPr>
          <w:p w14:paraId="40598D9D" w14:textId="77777777" w:rsidR="00016183" w:rsidRPr="008426A0" w:rsidRDefault="00016183" w:rsidP="00061E33">
            <w:pPr>
              <w:rPr>
                <w:bCs/>
                <w:lang w:eastAsia="zh-CN"/>
              </w:rPr>
            </w:pPr>
            <w:r w:rsidRPr="008426A0">
              <w:rPr>
                <w:lang w:eastAsia="zh-CN"/>
              </w:rPr>
              <w:t>4.08</w:t>
            </w:r>
          </w:p>
        </w:tc>
      </w:tr>
      <w:tr w:rsidR="00016183" w:rsidRPr="008426A0" w14:paraId="675F39D4" w14:textId="77777777" w:rsidTr="008426A0">
        <w:trPr>
          <w:cantSplit/>
          <w:trHeight w:val="292"/>
        </w:trPr>
        <w:tc>
          <w:tcPr>
            <w:tcW w:w="1207" w:type="dxa"/>
            <w:noWrap/>
            <w:vAlign w:val="center"/>
            <w:hideMark/>
          </w:tcPr>
          <w:p w14:paraId="337B5EA5"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EEAA554" w14:textId="77777777" w:rsidR="00016183" w:rsidRPr="008426A0" w:rsidRDefault="00016183" w:rsidP="00061E33">
            <w:pPr>
              <w:rPr>
                <w:bCs/>
                <w:lang w:eastAsia="zh-CN"/>
              </w:rPr>
            </w:pPr>
            <w:r w:rsidRPr="008426A0">
              <w:rPr>
                <w:lang w:eastAsia="zh-CN"/>
              </w:rPr>
              <w:t>Tilt 22</w:t>
            </w:r>
          </w:p>
        </w:tc>
        <w:tc>
          <w:tcPr>
            <w:tcW w:w="372" w:type="dxa"/>
            <w:vAlign w:val="center"/>
            <w:hideMark/>
          </w:tcPr>
          <w:p w14:paraId="2AD542A3" w14:textId="77777777" w:rsidR="00016183" w:rsidRPr="008426A0" w:rsidRDefault="00016183" w:rsidP="00061E33">
            <w:pPr>
              <w:rPr>
                <w:bCs/>
                <w:lang w:eastAsia="zh-CN"/>
              </w:rPr>
            </w:pPr>
            <w:r w:rsidRPr="008426A0">
              <w:rPr>
                <w:lang w:eastAsia="zh-CN"/>
              </w:rPr>
              <w:t>22</w:t>
            </w:r>
          </w:p>
        </w:tc>
        <w:tc>
          <w:tcPr>
            <w:tcW w:w="489" w:type="dxa"/>
            <w:noWrap/>
            <w:vAlign w:val="center"/>
            <w:hideMark/>
          </w:tcPr>
          <w:p w14:paraId="526A26C1" w14:textId="77777777" w:rsidR="00016183" w:rsidRPr="008426A0" w:rsidRDefault="00016183" w:rsidP="00061E33">
            <w:pPr>
              <w:rPr>
                <w:bCs/>
                <w:lang w:eastAsia="zh-CN"/>
              </w:rPr>
            </w:pPr>
            <w:r w:rsidRPr="008426A0">
              <w:rPr>
                <w:lang w:eastAsia="zh-CN"/>
              </w:rPr>
              <w:t>6.17</w:t>
            </w:r>
          </w:p>
        </w:tc>
        <w:tc>
          <w:tcPr>
            <w:tcW w:w="489" w:type="dxa"/>
            <w:noWrap/>
            <w:vAlign w:val="center"/>
            <w:hideMark/>
          </w:tcPr>
          <w:p w14:paraId="4D5D9527" w14:textId="77777777" w:rsidR="00016183" w:rsidRPr="008426A0" w:rsidRDefault="00016183" w:rsidP="00061E33">
            <w:pPr>
              <w:rPr>
                <w:bCs/>
                <w:lang w:eastAsia="zh-CN"/>
              </w:rPr>
            </w:pPr>
            <w:r w:rsidRPr="008426A0">
              <w:rPr>
                <w:lang w:eastAsia="zh-CN"/>
              </w:rPr>
              <w:t>5.98</w:t>
            </w:r>
          </w:p>
        </w:tc>
        <w:tc>
          <w:tcPr>
            <w:tcW w:w="489" w:type="dxa"/>
            <w:noWrap/>
            <w:vAlign w:val="center"/>
            <w:hideMark/>
          </w:tcPr>
          <w:p w14:paraId="1A2FC73F" w14:textId="77777777" w:rsidR="00016183" w:rsidRPr="008426A0" w:rsidRDefault="00016183" w:rsidP="00061E33">
            <w:pPr>
              <w:rPr>
                <w:bCs/>
                <w:lang w:eastAsia="zh-CN"/>
              </w:rPr>
            </w:pPr>
            <w:r w:rsidRPr="008426A0">
              <w:rPr>
                <w:lang w:eastAsia="zh-CN"/>
              </w:rPr>
              <w:t>5.03</w:t>
            </w:r>
          </w:p>
        </w:tc>
        <w:tc>
          <w:tcPr>
            <w:tcW w:w="489" w:type="dxa"/>
            <w:noWrap/>
            <w:vAlign w:val="center"/>
            <w:hideMark/>
          </w:tcPr>
          <w:p w14:paraId="35FB79B4" w14:textId="77777777" w:rsidR="00016183" w:rsidRPr="008426A0" w:rsidRDefault="00016183" w:rsidP="00061E33">
            <w:pPr>
              <w:rPr>
                <w:bCs/>
                <w:lang w:eastAsia="zh-CN"/>
              </w:rPr>
            </w:pPr>
            <w:r w:rsidRPr="008426A0">
              <w:rPr>
                <w:lang w:eastAsia="zh-CN"/>
              </w:rPr>
              <w:t>4.02</w:t>
            </w:r>
          </w:p>
        </w:tc>
        <w:tc>
          <w:tcPr>
            <w:tcW w:w="489" w:type="dxa"/>
            <w:noWrap/>
            <w:vAlign w:val="center"/>
            <w:hideMark/>
          </w:tcPr>
          <w:p w14:paraId="0B78C29D" w14:textId="77777777" w:rsidR="00016183" w:rsidRPr="008426A0" w:rsidRDefault="00016183" w:rsidP="00061E33">
            <w:pPr>
              <w:rPr>
                <w:bCs/>
                <w:lang w:eastAsia="zh-CN"/>
              </w:rPr>
            </w:pPr>
            <w:r w:rsidRPr="008426A0">
              <w:rPr>
                <w:lang w:eastAsia="zh-CN"/>
              </w:rPr>
              <w:t>3.06</w:t>
            </w:r>
          </w:p>
        </w:tc>
        <w:tc>
          <w:tcPr>
            <w:tcW w:w="489" w:type="dxa"/>
            <w:noWrap/>
            <w:vAlign w:val="center"/>
            <w:hideMark/>
          </w:tcPr>
          <w:p w14:paraId="32CEBACE" w14:textId="77777777" w:rsidR="00016183" w:rsidRPr="008426A0" w:rsidRDefault="00016183" w:rsidP="00061E33">
            <w:pPr>
              <w:rPr>
                <w:bCs/>
                <w:lang w:eastAsia="zh-CN"/>
              </w:rPr>
            </w:pPr>
            <w:r w:rsidRPr="008426A0">
              <w:rPr>
                <w:lang w:eastAsia="zh-CN"/>
              </w:rPr>
              <w:t>2.63</w:t>
            </w:r>
          </w:p>
        </w:tc>
        <w:tc>
          <w:tcPr>
            <w:tcW w:w="489" w:type="dxa"/>
            <w:noWrap/>
            <w:vAlign w:val="center"/>
            <w:hideMark/>
          </w:tcPr>
          <w:p w14:paraId="3FE14C66" w14:textId="77777777" w:rsidR="00016183" w:rsidRPr="008426A0" w:rsidRDefault="00016183" w:rsidP="00061E33">
            <w:pPr>
              <w:rPr>
                <w:bCs/>
                <w:lang w:eastAsia="zh-CN"/>
              </w:rPr>
            </w:pPr>
            <w:r w:rsidRPr="008426A0">
              <w:rPr>
                <w:lang w:eastAsia="zh-CN"/>
              </w:rPr>
              <w:t>2.83</w:t>
            </w:r>
          </w:p>
        </w:tc>
        <w:tc>
          <w:tcPr>
            <w:tcW w:w="489" w:type="dxa"/>
            <w:noWrap/>
            <w:vAlign w:val="center"/>
            <w:hideMark/>
          </w:tcPr>
          <w:p w14:paraId="413CBD8C" w14:textId="77777777" w:rsidR="00016183" w:rsidRPr="008426A0" w:rsidRDefault="00016183" w:rsidP="00061E33">
            <w:pPr>
              <w:rPr>
                <w:bCs/>
                <w:lang w:eastAsia="zh-CN"/>
              </w:rPr>
            </w:pPr>
            <w:r w:rsidRPr="008426A0">
              <w:rPr>
                <w:lang w:eastAsia="zh-CN"/>
              </w:rPr>
              <w:t>3.42</w:t>
            </w:r>
          </w:p>
        </w:tc>
        <w:tc>
          <w:tcPr>
            <w:tcW w:w="489" w:type="dxa"/>
            <w:noWrap/>
            <w:vAlign w:val="center"/>
            <w:hideMark/>
          </w:tcPr>
          <w:p w14:paraId="52406B31" w14:textId="77777777" w:rsidR="00016183" w:rsidRPr="008426A0" w:rsidRDefault="00016183" w:rsidP="00061E33">
            <w:pPr>
              <w:rPr>
                <w:bCs/>
                <w:lang w:eastAsia="zh-CN"/>
              </w:rPr>
            </w:pPr>
            <w:r w:rsidRPr="008426A0">
              <w:rPr>
                <w:lang w:eastAsia="zh-CN"/>
              </w:rPr>
              <w:t>4.18</w:t>
            </w:r>
          </w:p>
        </w:tc>
        <w:tc>
          <w:tcPr>
            <w:tcW w:w="489" w:type="dxa"/>
            <w:noWrap/>
            <w:vAlign w:val="center"/>
            <w:hideMark/>
          </w:tcPr>
          <w:p w14:paraId="0C5D0DA5" w14:textId="77777777" w:rsidR="00016183" w:rsidRPr="008426A0" w:rsidRDefault="00016183" w:rsidP="00061E33">
            <w:pPr>
              <w:rPr>
                <w:bCs/>
                <w:lang w:eastAsia="zh-CN"/>
              </w:rPr>
            </w:pPr>
            <w:r w:rsidRPr="008426A0">
              <w:rPr>
                <w:lang w:eastAsia="zh-CN"/>
              </w:rPr>
              <w:t>5.01</w:t>
            </w:r>
          </w:p>
        </w:tc>
        <w:tc>
          <w:tcPr>
            <w:tcW w:w="489" w:type="dxa"/>
            <w:noWrap/>
            <w:vAlign w:val="center"/>
            <w:hideMark/>
          </w:tcPr>
          <w:p w14:paraId="68E13A6C" w14:textId="77777777" w:rsidR="00016183" w:rsidRPr="008426A0" w:rsidRDefault="00016183" w:rsidP="00061E33">
            <w:pPr>
              <w:rPr>
                <w:bCs/>
                <w:lang w:eastAsia="zh-CN"/>
              </w:rPr>
            </w:pPr>
            <w:r w:rsidRPr="008426A0">
              <w:rPr>
                <w:lang w:eastAsia="zh-CN"/>
              </w:rPr>
              <w:t>5.61</w:t>
            </w:r>
          </w:p>
        </w:tc>
        <w:tc>
          <w:tcPr>
            <w:tcW w:w="489" w:type="dxa"/>
            <w:noWrap/>
            <w:vAlign w:val="center"/>
            <w:hideMark/>
          </w:tcPr>
          <w:p w14:paraId="238B2604" w14:textId="77777777" w:rsidR="00016183" w:rsidRPr="008426A0" w:rsidRDefault="00016183" w:rsidP="00061E33">
            <w:pPr>
              <w:rPr>
                <w:bCs/>
                <w:lang w:eastAsia="zh-CN"/>
              </w:rPr>
            </w:pPr>
            <w:r w:rsidRPr="008426A0">
              <w:rPr>
                <w:lang w:eastAsia="zh-CN"/>
              </w:rPr>
              <w:t>5.97</w:t>
            </w:r>
          </w:p>
        </w:tc>
        <w:tc>
          <w:tcPr>
            <w:tcW w:w="489" w:type="dxa"/>
            <w:noWrap/>
            <w:vAlign w:val="center"/>
            <w:hideMark/>
          </w:tcPr>
          <w:p w14:paraId="2C3E26B2" w14:textId="77777777" w:rsidR="00016183" w:rsidRPr="008426A0" w:rsidRDefault="00016183" w:rsidP="00061E33">
            <w:pPr>
              <w:rPr>
                <w:bCs/>
                <w:lang w:eastAsia="zh-CN"/>
              </w:rPr>
            </w:pPr>
            <w:r w:rsidRPr="008426A0">
              <w:rPr>
                <w:lang w:eastAsia="zh-CN"/>
              </w:rPr>
              <w:t>4.48</w:t>
            </w:r>
          </w:p>
        </w:tc>
      </w:tr>
      <w:tr w:rsidR="00016183" w:rsidRPr="008426A0" w14:paraId="204774CD" w14:textId="77777777" w:rsidTr="008426A0">
        <w:trPr>
          <w:cantSplit/>
          <w:trHeight w:val="292"/>
        </w:trPr>
        <w:tc>
          <w:tcPr>
            <w:tcW w:w="1207" w:type="dxa"/>
            <w:noWrap/>
            <w:vAlign w:val="center"/>
            <w:hideMark/>
          </w:tcPr>
          <w:p w14:paraId="4B3A5893"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864E216" w14:textId="77777777" w:rsidR="00016183" w:rsidRPr="008426A0" w:rsidRDefault="00016183" w:rsidP="00061E33">
            <w:pPr>
              <w:rPr>
                <w:bCs/>
                <w:lang w:eastAsia="zh-CN"/>
              </w:rPr>
            </w:pPr>
            <w:r w:rsidRPr="008426A0">
              <w:rPr>
                <w:lang w:eastAsia="zh-CN"/>
              </w:rPr>
              <w:t>Tilt 37</w:t>
            </w:r>
          </w:p>
        </w:tc>
        <w:tc>
          <w:tcPr>
            <w:tcW w:w="372" w:type="dxa"/>
            <w:vAlign w:val="center"/>
            <w:hideMark/>
          </w:tcPr>
          <w:p w14:paraId="714221EF" w14:textId="77777777" w:rsidR="00016183" w:rsidRPr="008426A0" w:rsidRDefault="00016183" w:rsidP="00061E33">
            <w:pPr>
              <w:rPr>
                <w:bCs/>
                <w:lang w:eastAsia="zh-CN"/>
              </w:rPr>
            </w:pPr>
            <w:r w:rsidRPr="008426A0">
              <w:rPr>
                <w:lang w:eastAsia="zh-CN"/>
              </w:rPr>
              <w:t>37</w:t>
            </w:r>
          </w:p>
        </w:tc>
        <w:tc>
          <w:tcPr>
            <w:tcW w:w="489" w:type="dxa"/>
            <w:noWrap/>
            <w:vAlign w:val="center"/>
            <w:hideMark/>
          </w:tcPr>
          <w:p w14:paraId="111CB3A8" w14:textId="77777777" w:rsidR="00016183" w:rsidRPr="008426A0" w:rsidRDefault="00016183" w:rsidP="00061E33">
            <w:pPr>
              <w:rPr>
                <w:bCs/>
                <w:lang w:eastAsia="zh-CN"/>
              </w:rPr>
            </w:pPr>
            <w:r w:rsidRPr="008426A0">
              <w:rPr>
                <w:lang w:eastAsia="zh-CN"/>
              </w:rPr>
              <w:t>5.71</w:t>
            </w:r>
          </w:p>
        </w:tc>
        <w:tc>
          <w:tcPr>
            <w:tcW w:w="489" w:type="dxa"/>
            <w:noWrap/>
            <w:vAlign w:val="center"/>
            <w:hideMark/>
          </w:tcPr>
          <w:p w14:paraId="1524E1D1" w14:textId="77777777" w:rsidR="00016183" w:rsidRPr="008426A0" w:rsidRDefault="00016183" w:rsidP="00061E33">
            <w:pPr>
              <w:rPr>
                <w:bCs/>
                <w:lang w:eastAsia="zh-CN"/>
              </w:rPr>
            </w:pPr>
            <w:r w:rsidRPr="008426A0">
              <w:rPr>
                <w:lang w:eastAsia="zh-CN"/>
              </w:rPr>
              <w:t>5.72</w:t>
            </w:r>
          </w:p>
        </w:tc>
        <w:tc>
          <w:tcPr>
            <w:tcW w:w="489" w:type="dxa"/>
            <w:noWrap/>
            <w:vAlign w:val="center"/>
            <w:hideMark/>
          </w:tcPr>
          <w:p w14:paraId="42F7C1BA" w14:textId="77777777" w:rsidR="00016183" w:rsidRPr="008426A0" w:rsidRDefault="00016183" w:rsidP="00061E33">
            <w:pPr>
              <w:rPr>
                <w:bCs/>
                <w:lang w:eastAsia="zh-CN"/>
              </w:rPr>
            </w:pPr>
            <w:r w:rsidRPr="008426A0">
              <w:rPr>
                <w:lang w:eastAsia="zh-CN"/>
              </w:rPr>
              <w:t>5.07</w:t>
            </w:r>
          </w:p>
        </w:tc>
        <w:tc>
          <w:tcPr>
            <w:tcW w:w="489" w:type="dxa"/>
            <w:noWrap/>
            <w:vAlign w:val="center"/>
            <w:hideMark/>
          </w:tcPr>
          <w:p w14:paraId="35CFDC41" w14:textId="77777777" w:rsidR="00016183" w:rsidRPr="008426A0" w:rsidRDefault="00016183" w:rsidP="00061E33">
            <w:pPr>
              <w:rPr>
                <w:bCs/>
                <w:lang w:eastAsia="zh-CN"/>
              </w:rPr>
            </w:pPr>
            <w:r w:rsidRPr="008426A0">
              <w:rPr>
                <w:lang w:eastAsia="zh-CN"/>
              </w:rPr>
              <w:t>4.27</w:t>
            </w:r>
          </w:p>
        </w:tc>
        <w:tc>
          <w:tcPr>
            <w:tcW w:w="489" w:type="dxa"/>
            <w:noWrap/>
            <w:vAlign w:val="center"/>
            <w:hideMark/>
          </w:tcPr>
          <w:p w14:paraId="024181BC" w14:textId="77777777" w:rsidR="00016183" w:rsidRPr="008426A0" w:rsidRDefault="00016183" w:rsidP="00061E33">
            <w:pPr>
              <w:rPr>
                <w:bCs/>
                <w:lang w:eastAsia="zh-CN"/>
              </w:rPr>
            </w:pPr>
            <w:r w:rsidRPr="008426A0">
              <w:rPr>
                <w:lang w:eastAsia="zh-CN"/>
              </w:rPr>
              <w:t>3.41</w:t>
            </w:r>
          </w:p>
        </w:tc>
        <w:tc>
          <w:tcPr>
            <w:tcW w:w="489" w:type="dxa"/>
            <w:noWrap/>
            <w:vAlign w:val="center"/>
            <w:hideMark/>
          </w:tcPr>
          <w:p w14:paraId="261AADCA" w14:textId="77777777" w:rsidR="00016183" w:rsidRPr="008426A0" w:rsidRDefault="00016183" w:rsidP="00061E33">
            <w:pPr>
              <w:rPr>
                <w:bCs/>
                <w:lang w:eastAsia="zh-CN"/>
              </w:rPr>
            </w:pPr>
            <w:r w:rsidRPr="008426A0">
              <w:rPr>
                <w:lang w:eastAsia="zh-CN"/>
              </w:rPr>
              <w:t>3.01</w:t>
            </w:r>
          </w:p>
        </w:tc>
        <w:tc>
          <w:tcPr>
            <w:tcW w:w="489" w:type="dxa"/>
            <w:noWrap/>
            <w:vAlign w:val="center"/>
            <w:hideMark/>
          </w:tcPr>
          <w:p w14:paraId="6889E378" w14:textId="77777777" w:rsidR="00016183" w:rsidRPr="008426A0" w:rsidRDefault="00016183" w:rsidP="00061E33">
            <w:pPr>
              <w:rPr>
                <w:bCs/>
                <w:lang w:eastAsia="zh-CN"/>
              </w:rPr>
            </w:pPr>
            <w:r w:rsidRPr="008426A0">
              <w:rPr>
                <w:lang w:eastAsia="zh-CN"/>
              </w:rPr>
              <w:t>3.19</w:t>
            </w:r>
          </w:p>
        </w:tc>
        <w:tc>
          <w:tcPr>
            <w:tcW w:w="489" w:type="dxa"/>
            <w:noWrap/>
            <w:vAlign w:val="center"/>
            <w:hideMark/>
          </w:tcPr>
          <w:p w14:paraId="0CE84F35" w14:textId="77777777" w:rsidR="00016183" w:rsidRPr="008426A0" w:rsidRDefault="00016183" w:rsidP="00061E33">
            <w:pPr>
              <w:rPr>
                <w:bCs/>
                <w:lang w:eastAsia="zh-CN"/>
              </w:rPr>
            </w:pPr>
            <w:r w:rsidRPr="008426A0">
              <w:rPr>
                <w:lang w:eastAsia="zh-CN"/>
              </w:rPr>
              <w:t>3.69</w:t>
            </w:r>
          </w:p>
        </w:tc>
        <w:tc>
          <w:tcPr>
            <w:tcW w:w="489" w:type="dxa"/>
            <w:noWrap/>
            <w:vAlign w:val="center"/>
            <w:hideMark/>
          </w:tcPr>
          <w:p w14:paraId="47336B36" w14:textId="77777777" w:rsidR="00016183" w:rsidRPr="008426A0" w:rsidRDefault="00016183" w:rsidP="00061E33">
            <w:pPr>
              <w:rPr>
                <w:bCs/>
                <w:lang w:eastAsia="zh-CN"/>
              </w:rPr>
            </w:pPr>
            <w:r w:rsidRPr="008426A0">
              <w:rPr>
                <w:lang w:eastAsia="zh-CN"/>
              </w:rPr>
              <w:t>4.27</w:t>
            </w:r>
          </w:p>
        </w:tc>
        <w:tc>
          <w:tcPr>
            <w:tcW w:w="489" w:type="dxa"/>
            <w:noWrap/>
            <w:vAlign w:val="center"/>
            <w:hideMark/>
          </w:tcPr>
          <w:p w14:paraId="1AA4D0FC" w14:textId="77777777" w:rsidR="00016183" w:rsidRPr="008426A0" w:rsidRDefault="00016183" w:rsidP="00061E33">
            <w:pPr>
              <w:rPr>
                <w:bCs/>
                <w:lang w:eastAsia="zh-CN"/>
              </w:rPr>
            </w:pPr>
            <w:r w:rsidRPr="008426A0">
              <w:rPr>
                <w:lang w:eastAsia="zh-CN"/>
              </w:rPr>
              <w:t>4.87</w:t>
            </w:r>
          </w:p>
        </w:tc>
        <w:tc>
          <w:tcPr>
            <w:tcW w:w="489" w:type="dxa"/>
            <w:noWrap/>
            <w:vAlign w:val="center"/>
            <w:hideMark/>
          </w:tcPr>
          <w:p w14:paraId="3FF20945" w14:textId="77777777" w:rsidR="00016183" w:rsidRPr="008426A0" w:rsidRDefault="00016183" w:rsidP="00061E33">
            <w:pPr>
              <w:rPr>
                <w:bCs/>
                <w:lang w:eastAsia="zh-CN"/>
              </w:rPr>
            </w:pPr>
            <w:r w:rsidRPr="008426A0">
              <w:rPr>
                <w:lang w:eastAsia="zh-CN"/>
              </w:rPr>
              <w:t>5.25</w:t>
            </w:r>
          </w:p>
        </w:tc>
        <w:tc>
          <w:tcPr>
            <w:tcW w:w="489" w:type="dxa"/>
            <w:noWrap/>
            <w:vAlign w:val="center"/>
            <w:hideMark/>
          </w:tcPr>
          <w:p w14:paraId="435A7EF9" w14:textId="77777777" w:rsidR="00016183" w:rsidRPr="008426A0" w:rsidRDefault="00016183" w:rsidP="00061E33">
            <w:pPr>
              <w:rPr>
                <w:bCs/>
                <w:lang w:eastAsia="zh-CN"/>
              </w:rPr>
            </w:pPr>
            <w:r w:rsidRPr="008426A0">
              <w:rPr>
                <w:lang w:eastAsia="zh-CN"/>
              </w:rPr>
              <w:t>5.48</w:t>
            </w:r>
          </w:p>
        </w:tc>
        <w:tc>
          <w:tcPr>
            <w:tcW w:w="489" w:type="dxa"/>
            <w:noWrap/>
            <w:vAlign w:val="center"/>
            <w:hideMark/>
          </w:tcPr>
          <w:p w14:paraId="01C5E74F" w14:textId="77777777" w:rsidR="00016183" w:rsidRPr="008426A0" w:rsidRDefault="00016183" w:rsidP="00061E33">
            <w:pPr>
              <w:rPr>
                <w:bCs/>
                <w:lang w:eastAsia="zh-CN"/>
              </w:rPr>
            </w:pPr>
            <w:r w:rsidRPr="008426A0">
              <w:rPr>
                <w:lang w:eastAsia="zh-CN"/>
              </w:rPr>
              <w:t>4.49</w:t>
            </w:r>
          </w:p>
        </w:tc>
      </w:tr>
      <w:tr w:rsidR="00016183" w:rsidRPr="008426A0" w14:paraId="4E0A0626" w14:textId="77777777" w:rsidTr="008426A0">
        <w:trPr>
          <w:cantSplit/>
          <w:trHeight w:val="292"/>
        </w:trPr>
        <w:tc>
          <w:tcPr>
            <w:tcW w:w="1207" w:type="dxa"/>
            <w:noWrap/>
            <w:vAlign w:val="center"/>
            <w:hideMark/>
          </w:tcPr>
          <w:p w14:paraId="7058B1AA"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5A4CBC2" w14:textId="77777777" w:rsidR="00016183" w:rsidRPr="008426A0" w:rsidRDefault="00016183" w:rsidP="00061E33">
            <w:pPr>
              <w:rPr>
                <w:bCs/>
                <w:lang w:eastAsia="zh-CN"/>
              </w:rPr>
            </w:pPr>
            <w:r w:rsidRPr="008426A0">
              <w:rPr>
                <w:lang w:eastAsia="zh-CN"/>
              </w:rPr>
              <w:t>Tilt 52</w:t>
            </w:r>
          </w:p>
        </w:tc>
        <w:tc>
          <w:tcPr>
            <w:tcW w:w="372" w:type="dxa"/>
            <w:vAlign w:val="center"/>
            <w:hideMark/>
          </w:tcPr>
          <w:p w14:paraId="6E2994D6" w14:textId="77777777" w:rsidR="00016183" w:rsidRPr="008426A0" w:rsidRDefault="00016183" w:rsidP="00061E33">
            <w:pPr>
              <w:rPr>
                <w:bCs/>
                <w:lang w:eastAsia="zh-CN"/>
              </w:rPr>
            </w:pPr>
            <w:r w:rsidRPr="008426A0">
              <w:rPr>
                <w:lang w:eastAsia="zh-CN"/>
              </w:rPr>
              <w:t>52</w:t>
            </w:r>
          </w:p>
        </w:tc>
        <w:tc>
          <w:tcPr>
            <w:tcW w:w="489" w:type="dxa"/>
            <w:noWrap/>
            <w:vAlign w:val="center"/>
            <w:hideMark/>
          </w:tcPr>
          <w:p w14:paraId="4C3FBAE5" w14:textId="77777777" w:rsidR="00016183" w:rsidRPr="008426A0" w:rsidRDefault="00016183" w:rsidP="00061E33">
            <w:pPr>
              <w:rPr>
                <w:bCs/>
                <w:lang w:eastAsia="zh-CN"/>
              </w:rPr>
            </w:pPr>
            <w:r w:rsidRPr="008426A0">
              <w:rPr>
                <w:lang w:eastAsia="zh-CN"/>
              </w:rPr>
              <w:t>4.99</w:t>
            </w:r>
          </w:p>
        </w:tc>
        <w:tc>
          <w:tcPr>
            <w:tcW w:w="489" w:type="dxa"/>
            <w:noWrap/>
            <w:vAlign w:val="center"/>
            <w:hideMark/>
          </w:tcPr>
          <w:p w14:paraId="43F1C56C" w14:textId="77777777" w:rsidR="00016183" w:rsidRPr="008426A0" w:rsidRDefault="00016183" w:rsidP="00061E33">
            <w:pPr>
              <w:rPr>
                <w:bCs/>
                <w:lang w:eastAsia="zh-CN"/>
              </w:rPr>
            </w:pPr>
            <w:r w:rsidRPr="008426A0">
              <w:rPr>
                <w:lang w:eastAsia="zh-CN"/>
              </w:rPr>
              <w:t>5.19</w:t>
            </w:r>
          </w:p>
        </w:tc>
        <w:tc>
          <w:tcPr>
            <w:tcW w:w="489" w:type="dxa"/>
            <w:noWrap/>
            <w:vAlign w:val="center"/>
            <w:hideMark/>
          </w:tcPr>
          <w:p w14:paraId="2D2F9F18" w14:textId="77777777" w:rsidR="00016183" w:rsidRPr="008426A0" w:rsidRDefault="00016183" w:rsidP="00061E33">
            <w:pPr>
              <w:rPr>
                <w:bCs/>
                <w:lang w:eastAsia="zh-CN"/>
              </w:rPr>
            </w:pPr>
            <w:r w:rsidRPr="008426A0">
              <w:rPr>
                <w:lang w:eastAsia="zh-CN"/>
              </w:rPr>
              <w:t>4.84</w:t>
            </w:r>
          </w:p>
        </w:tc>
        <w:tc>
          <w:tcPr>
            <w:tcW w:w="489" w:type="dxa"/>
            <w:noWrap/>
            <w:vAlign w:val="center"/>
            <w:hideMark/>
          </w:tcPr>
          <w:p w14:paraId="16F733EA" w14:textId="77777777" w:rsidR="00016183" w:rsidRPr="008426A0" w:rsidRDefault="00016183" w:rsidP="00061E33">
            <w:pPr>
              <w:rPr>
                <w:bCs/>
                <w:lang w:eastAsia="zh-CN"/>
              </w:rPr>
            </w:pPr>
            <w:r w:rsidRPr="008426A0">
              <w:rPr>
                <w:lang w:eastAsia="zh-CN"/>
              </w:rPr>
              <w:t>4.31</w:t>
            </w:r>
          </w:p>
        </w:tc>
        <w:tc>
          <w:tcPr>
            <w:tcW w:w="489" w:type="dxa"/>
            <w:noWrap/>
            <w:vAlign w:val="center"/>
            <w:hideMark/>
          </w:tcPr>
          <w:p w14:paraId="248F4378" w14:textId="77777777" w:rsidR="00016183" w:rsidRPr="008426A0" w:rsidRDefault="00016183" w:rsidP="00061E33">
            <w:pPr>
              <w:rPr>
                <w:bCs/>
                <w:lang w:eastAsia="zh-CN"/>
              </w:rPr>
            </w:pPr>
            <w:r w:rsidRPr="008426A0">
              <w:rPr>
                <w:lang w:eastAsia="zh-CN"/>
              </w:rPr>
              <w:t>3.57</w:t>
            </w:r>
          </w:p>
        </w:tc>
        <w:tc>
          <w:tcPr>
            <w:tcW w:w="489" w:type="dxa"/>
            <w:noWrap/>
            <w:vAlign w:val="center"/>
            <w:hideMark/>
          </w:tcPr>
          <w:p w14:paraId="271C138F" w14:textId="77777777" w:rsidR="00016183" w:rsidRPr="008426A0" w:rsidRDefault="00016183" w:rsidP="00061E33">
            <w:pPr>
              <w:rPr>
                <w:bCs/>
                <w:lang w:eastAsia="zh-CN"/>
              </w:rPr>
            </w:pPr>
            <w:r w:rsidRPr="008426A0">
              <w:rPr>
                <w:lang w:eastAsia="zh-CN"/>
              </w:rPr>
              <w:t>3.21</w:t>
            </w:r>
          </w:p>
        </w:tc>
        <w:tc>
          <w:tcPr>
            <w:tcW w:w="489" w:type="dxa"/>
            <w:noWrap/>
            <w:vAlign w:val="center"/>
            <w:hideMark/>
          </w:tcPr>
          <w:p w14:paraId="7B271AEE" w14:textId="77777777" w:rsidR="00016183" w:rsidRPr="008426A0" w:rsidRDefault="00016183" w:rsidP="00061E33">
            <w:pPr>
              <w:rPr>
                <w:bCs/>
                <w:lang w:eastAsia="zh-CN"/>
              </w:rPr>
            </w:pPr>
            <w:r w:rsidRPr="008426A0">
              <w:rPr>
                <w:lang w:eastAsia="zh-CN"/>
              </w:rPr>
              <w:t>3.38</w:t>
            </w:r>
          </w:p>
        </w:tc>
        <w:tc>
          <w:tcPr>
            <w:tcW w:w="489" w:type="dxa"/>
            <w:noWrap/>
            <w:vAlign w:val="center"/>
            <w:hideMark/>
          </w:tcPr>
          <w:p w14:paraId="26410F54" w14:textId="77777777" w:rsidR="00016183" w:rsidRPr="008426A0" w:rsidRDefault="00016183" w:rsidP="00061E33">
            <w:pPr>
              <w:rPr>
                <w:bCs/>
                <w:lang w:eastAsia="zh-CN"/>
              </w:rPr>
            </w:pPr>
            <w:r w:rsidRPr="008426A0">
              <w:rPr>
                <w:lang w:eastAsia="zh-CN"/>
              </w:rPr>
              <w:t>3.77</w:t>
            </w:r>
          </w:p>
        </w:tc>
        <w:tc>
          <w:tcPr>
            <w:tcW w:w="489" w:type="dxa"/>
            <w:noWrap/>
            <w:vAlign w:val="center"/>
            <w:hideMark/>
          </w:tcPr>
          <w:p w14:paraId="28F5CE87" w14:textId="77777777" w:rsidR="00016183" w:rsidRPr="008426A0" w:rsidRDefault="00016183" w:rsidP="00061E33">
            <w:pPr>
              <w:rPr>
                <w:bCs/>
                <w:lang w:eastAsia="zh-CN"/>
              </w:rPr>
            </w:pPr>
            <w:r w:rsidRPr="008426A0">
              <w:rPr>
                <w:lang w:eastAsia="zh-CN"/>
              </w:rPr>
              <w:t>4.15</w:t>
            </w:r>
          </w:p>
        </w:tc>
        <w:tc>
          <w:tcPr>
            <w:tcW w:w="489" w:type="dxa"/>
            <w:noWrap/>
            <w:vAlign w:val="center"/>
            <w:hideMark/>
          </w:tcPr>
          <w:p w14:paraId="7900CFAE" w14:textId="77777777" w:rsidR="00016183" w:rsidRPr="008426A0" w:rsidRDefault="00016183" w:rsidP="00061E33">
            <w:pPr>
              <w:rPr>
                <w:bCs/>
                <w:lang w:eastAsia="zh-CN"/>
              </w:rPr>
            </w:pPr>
            <w:r w:rsidRPr="008426A0">
              <w:rPr>
                <w:lang w:eastAsia="zh-CN"/>
              </w:rPr>
              <w:t>4.5</w:t>
            </w:r>
          </w:p>
        </w:tc>
        <w:tc>
          <w:tcPr>
            <w:tcW w:w="489" w:type="dxa"/>
            <w:noWrap/>
            <w:vAlign w:val="center"/>
            <w:hideMark/>
          </w:tcPr>
          <w:p w14:paraId="2F2C40B8" w14:textId="77777777" w:rsidR="00016183" w:rsidRPr="008426A0" w:rsidRDefault="00016183" w:rsidP="00061E33">
            <w:pPr>
              <w:rPr>
                <w:bCs/>
                <w:lang w:eastAsia="zh-CN"/>
              </w:rPr>
            </w:pPr>
            <w:r w:rsidRPr="008426A0">
              <w:rPr>
                <w:lang w:eastAsia="zh-CN"/>
              </w:rPr>
              <w:t>4.64</w:t>
            </w:r>
          </w:p>
        </w:tc>
        <w:tc>
          <w:tcPr>
            <w:tcW w:w="489" w:type="dxa"/>
            <w:noWrap/>
            <w:vAlign w:val="center"/>
            <w:hideMark/>
          </w:tcPr>
          <w:p w14:paraId="4FBBAC15" w14:textId="77777777" w:rsidR="00016183" w:rsidRPr="008426A0" w:rsidRDefault="00016183" w:rsidP="00061E33">
            <w:pPr>
              <w:rPr>
                <w:bCs/>
                <w:lang w:eastAsia="zh-CN"/>
              </w:rPr>
            </w:pPr>
            <w:r w:rsidRPr="008426A0">
              <w:rPr>
                <w:lang w:eastAsia="zh-CN"/>
              </w:rPr>
              <w:t>4.76</w:t>
            </w:r>
          </w:p>
        </w:tc>
        <w:tc>
          <w:tcPr>
            <w:tcW w:w="489" w:type="dxa"/>
            <w:noWrap/>
            <w:vAlign w:val="center"/>
            <w:hideMark/>
          </w:tcPr>
          <w:p w14:paraId="6DC58847" w14:textId="77777777" w:rsidR="00016183" w:rsidRPr="008426A0" w:rsidRDefault="00016183" w:rsidP="00061E33">
            <w:pPr>
              <w:rPr>
                <w:bCs/>
                <w:lang w:eastAsia="zh-CN"/>
              </w:rPr>
            </w:pPr>
            <w:r w:rsidRPr="008426A0">
              <w:rPr>
                <w:lang w:eastAsia="zh-CN"/>
              </w:rPr>
              <w:t>4.27</w:t>
            </w:r>
          </w:p>
        </w:tc>
      </w:tr>
      <w:tr w:rsidR="00016183" w:rsidRPr="008426A0" w14:paraId="47E2FA00" w14:textId="77777777" w:rsidTr="008426A0">
        <w:trPr>
          <w:cantSplit/>
          <w:trHeight w:val="292"/>
        </w:trPr>
        <w:tc>
          <w:tcPr>
            <w:tcW w:w="1207" w:type="dxa"/>
            <w:noWrap/>
            <w:vAlign w:val="center"/>
            <w:hideMark/>
          </w:tcPr>
          <w:p w14:paraId="719AD178"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B62D77C"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79F1A9A7"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4706644D" w14:textId="77777777" w:rsidR="00016183" w:rsidRPr="008426A0" w:rsidRDefault="00016183" w:rsidP="00061E33">
            <w:pPr>
              <w:rPr>
                <w:bCs/>
                <w:lang w:eastAsia="zh-CN"/>
              </w:rPr>
            </w:pPr>
            <w:r w:rsidRPr="008426A0">
              <w:rPr>
                <w:lang w:eastAsia="zh-CN"/>
              </w:rPr>
              <w:t>2.61</w:t>
            </w:r>
          </w:p>
        </w:tc>
        <w:tc>
          <w:tcPr>
            <w:tcW w:w="489" w:type="dxa"/>
            <w:noWrap/>
            <w:vAlign w:val="center"/>
            <w:hideMark/>
          </w:tcPr>
          <w:p w14:paraId="5B42C8E5" w14:textId="77777777" w:rsidR="00016183" w:rsidRPr="008426A0" w:rsidRDefault="00016183" w:rsidP="00061E33">
            <w:pPr>
              <w:rPr>
                <w:bCs/>
                <w:lang w:eastAsia="zh-CN"/>
              </w:rPr>
            </w:pPr>
            <w:r w:rsidRPr="008426A0">
              <w:rPr>
                <w:lang w:eastAsia="zh-CN"/>
              </w:rPr>
              <w:t>2.99</w:t>
            </w:r>
          </w:p>
        </w:tc>
        <w:tc>
          <w:tcPr>
            <w:tcW w:w="489" w:type="dxa"/>
            <w:noWrap/>
            <w:vAlign w:val="center"/>
            <w:hideMark/>
          </w:tcPr>
          <w:p w14:paraId="2C21DAC0" w14:textId="77777777" w:rsidR="00016183" w:rsidRPr="008426A0" w:rsidRDefault="00016183" w:rsidP="00061E33">
            <w:pPr>
              <w:rPr>
                <w:bCs/>
                <w:lang w:eastAsia="zh-CN"/>
              </w:rPr>
            </w:pPr>
            <w:r w:rsidRPr="008426A0">
              <w:rPr>
                <w:lang w:eastAsia="zh-CN"/>
              </w:rPr>
              <w:t>3.26</w:t>
            </w:r>
          </w:p>
        </w:tc>
        <w:tc>
          <w:tcPr>
            <w:tcW w:w="489" w:type="dxa"/>
            <w:noWrap/>
            <w:vAlign w:val="center"/>
            <w:hideMark/>
          </w:tcPr>
          <w:p w14:paraId="29D1BE42" w14:textId="77777777" w:rsidR="00016183" w:rsidRPr="008426A0" w:rsidRDefault="00016183" w:rsidP="00061E33">
            <w:pPr>
              <w:rPr>
                <w:bCs/>
                <w:lang w:eastAsia="zh-CN"/>
              </w:rPr>
            </w:pPr>
            <w:r w:rsidRPr="008426A0">
              <w:rPr>
                <w:lang w:eastAsia="zh-CN"/>
              </w:rPr>
              <w:t>3.39</w:t>
            </w:r>
          </w:p>
        </w:tc>
        <w:tc>
          <w:tcPr>
            <w:tcW w:w="489" w:type="dxa"/>
            <w:noWrap/>
            <w:vAlign w:val="center"/>
            <w:hideMark/>
          </w:tcPr>
          <w:p w14:paraId="6E7CC0E4" w14:textId="77777777" w:rsidR="00016183" w:rsidRPr="008426A0" w:rsidRDefault="00016183" w:rsidP="00061E33">
            <w:pPr>
              <w:rPr>
                <w:bCs/>
                <w:lang w:eastAsia="zh-CN"/>
              </w:rPr>
            </w:pPr>
            <w:r w:rsidRPr="008426A0">
              <w:rPr>
                <w:lang w:eastAsia="zh-CN"/>
              </w:rPr>
              <w:t>3.11</w:t>
            </w:r>
          </w:p>
        </w:tc>
        <w:tc>
          <w:tcPr>
            <w:tcW w:w="489" w:type="dxa"/>
            <w:noWrap/>
            <w:vAlign w:val="center"/>
            <w:hideMark/>
          </w:tcPr>
          <w:p w14:paraId="4300DFA4" w14:textId="77777777" w:rsidR="00016183" w:rsidRPr="008426A0" w:rsidRDefault="00016183" w:rsidP="00061E33">
            <w:pPr>
              <w:rPr>
                <w:bCs/>
                <w:lang w:eastAsia="zh-CN"/>
              </w:rPr>
            </w:pPr>
            <w:r w:rsidRPr="008426A0">
              <w:rPr>
                <w:lang w:eastAsia="zh-CN"/>
              </w:rPr>
              <w:t>2.92</w:t>
            </w:r>
          </w:p>
        </w:tc>
        <w:tc>
          <w:tcPr>
            <w:tcW w:w="489" w:type="dxa"/>
            <w:noWrap/>
            <w:vAlign w:val="center"/>
            <w:hideMark/>
          </w:tcPr>
          <w:p w14:paraId="13907750" w14:textId="77777777" w:rsidR="00016183" w:rsidRPr="008426A0" w:rsidRDefault="00016183" w:rsidP="00061E33">
            <w:pPr>
              <w:rPr>
                <w:bCs/>
                <w:lang w:eastAsia="zh-CN"/>
              </w:rPr>
            </w:pPr>
            <w:r w:rsidRPr="008426A0">
              <w:rPr>
                <w:lang w:eastAsia="zh-CN"/>
              </w:rPr>
              <w:t>3.02</w:t>
            </w:r>
          </w:p>
        </w:tc>
        <w:tc>
          <w:tcPr>
            <w:tcW w:w="489" w:type="dxa"/>
            <w:noWrap/>
            <w:vAlign w:val="center"/>
            <w:hideMark/>
          </w:tcPr>
          <w:p w14:paraId="283DFEA6" w14:textId="77777777" w:rsidR="00016183" w:rsidRPr="008426A0" w:rsidRDefault="00016183" w:rsidP="00061E33">
            <w:pPr>
              <w:rPr>
                <w:bCs/>
                <w:lang w:eastAsia="zh-CN"/>
              </w:rPr>
            </w:pPr>
            <w:r w:rsidRPr="008426A0">
              <w:rPr>
                <w:lang w:eastAsia="zh-CN"/>
              </w:rPr>
              <w:t>3.08</w:t>
            </w:r>
          </w:p>
        </w:tc>
        <w:tc>
          <w:tcPr>
            <w:tcW w:w="489" w:type="dxa"/>
            <w:noWrap/>
            <w:vAlign w:val="center"/>
            <w:hideMark/>
          </w:tcPr>
          <w:p w14:paraId="6D5EDDD3" w14:textId="77777777" w:rsidR="00016183" w:rsidRPr="008426A0" w:rsidRDefault="00016183" w:rsidP="00061E33">
            <w:pPr>
              <w:rPr>
                <w:bCs/>
                <w:lang w:eastAsia="zh-CN"/>
              </w:rPr>
            </w:pPr>
            <w:r w:rsidRPr="008426A0">
              <w:rPr>
                <w:lang w:eastAsia="zh-CN"/>
              </w:rPr>
              <w:t>2.98</w:t>
            </w:r>
          </w:p>
        </w:tc>
        <w:tc>
          <w:tcPr>
            <w:tcW w:w="489" w:type="dxa"/>
            <w:noWrap/>
            <w:vAlign w:val="center"/>
            <w:hideMark/>
          </w:tcPr>
          <w:p w14:paraId="6B70D858" w14:textId="77777777" w:rsidR="00016183" w:rsidRPr="008426A0" w:rsidRDefault="00016183" w:rsidP="00061E33">
            <w:pPr>
              <w:rPr>
                <w:bCs/>
                <w:lang w:eastAsia="zh-CN"/>
              </w:rPr>
            </w:pPr>
            <w:r w:rsidRPr="008426A0">
              <w:rPr>
                <w:lang w:eastAsia="zh-CN"/>
              </w:rPr>
              <w:t>2.75</w:t>
            </w:r>
          </w:p>
        </w:tc>
        <w:tc>
          <w:tcPr>
            <w:tcW w:w="489" w:type="dxa"/>
            <w:noWrap/>
            <w:vAlign w:val="center"/>
            <w:hideMark/>
          </w:tcPr>
          <w:p w14:paraId="63288900" w14:textId="77777777" w:rsidR="00016183" w:rsidRPr="008426A0" w:rsidRDefault="00016183" w:rsidP="00061E33">
            <w:pPr>
              <w:rPr>
                <w:bCs/>
                <w:lang w:eastAsia="zh-CN"/>
              </w:rPr>
            </w:pPr>
            <w:r w:rsidRPr="008426A0">
              <w:rPr>
                <w:lang w:eastAsia="zh-CN"/>
              </w:rPr>
              <w:t>2.55</w:t>
            </w:r>
          </w:p>
        </w:tc>
        <w:tc>
          <w:tcPr>
            <w:tcW w:w="489" w:type="dxa"/>
            <w:noWrap/>
            <w:vAlign w:val="center"/>
            <w:hideMark/>
          </w:tcPr>
          <w:p w14:paraId="251CA788" w14:textId="77777777" w:rsidR="00016183" w:rsidRPr="008426A0" w:rsidRDefault="00016183" w:rsidP="00061E33">
            <w:pPr>
              <w:rPr>
                <w:bCs/>
                <w:lang w:eastAsia="zh-CN"/>
              </w:rPr>
            </w:pPr>
            <w:r w:rsidRPr="008426A0">
              <w:rPr>
                <w:lang w:eastAsia="zh-CN"/>
              </w:rPr>
              <w:t>2.48</w:t>
            </w:r>
          </w:p>
        </w:tc>
        <w:tc>
          <w:tcPr>
            <w:tcW w:w="489" w:type="dxa"/>
            <w:noWrap/>
            <w:vAlign w:val="center"/>
            <w:hideMark/>
          </w:tcPr>
          <w:p w14:paraId="5753E0C6" w14:textId="77777777" w:rsidR="00016183" w:rsidRPr="008426A0" w:rsidRDefault="00016183" w:rsidP="00061E33">
            <w:pPr>
              <w:rPr>
                <w:bCs/>
                <w:lang w:eastAsia="zh-CN"/>
              </w:rPr>
            </w:pPr>
            <w:r w:rsidRPr="008426A0">
              <w:rPr>
                <w:lang w:eastAsia="zh-CN"/>
              </w:rPr>
              <w:t>2.93</w:t>
            </w:r>
          </w:p>
        </w:tc>
      </w:tr>
      <w:tr w:rsidR="00016183" w:rsidRPr="008426A0" w14:paraId="4D1A10D4" w14:textId="77777777" w:rsidTr="008426A0">
        <w:trPr>
          <w:cantSplit/>
          <w:trHeight w:val="292"/>
        </w:trPr>
        <w:tc>
          <w:tcPr>
            <w:tcW w:w="1207" w:type="dxa"/>
            <w:shd w:val="clear" w:color="auto" w:fill="F2F2F2" w:themeFill="background1" w:themeFillShade="F2"/>
            <w:noWrap/>
            <w:vAlign w:val="center"/>
            <w:hideMark/>
          </w:tcPr>
          <w:p w14:paraId="699DA551" w14:textId="77777777" w:rsidR="00016183" w:rsidRPr="008426A0" w:rsidRDefault="00016183" w:rsidP="00061E33">
            <w:pPr>
              <w:rPr>
                <w:bCs/>
                <w:lang w:eastAsia="zh-CN"/>
              </w:rPr>
            </w:pPr>
            <w:r w:rsidRPr="008426A0">
              <w:rPr>
                <w:lang w:eastAsia="zh-CN"/>
              </w:rPr>
              <w:t>Hobart</w:t>
            </w:r>
          </w:p>
        </w:tc>
        <w:tc>
          <w:tcPr>
            <w:tcW w:w="563" w:type="dxa"/>
            <w:shd w:val="clear" w:color="auto" w:fill="F2F2F2" w:themeFill="background1" w:themeFillShade="F2"/>
            <w:vAlign w:val="center"/>
            <w:hideMark/>
          </w:tcPr>
          <w:p w14:paraId="5FDC1407"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18F93733" w14:textId="77777777" w:rsidR="00016183" w:rsidRPr="008426A0" w:rsidRDefault="00016183" w:rsidP="00061E33">
            <w:pPr>
              <w:rPr>
                <w:lang w:eastAsia="zh-CN"/>
              </w:rPr>
            </w:pPr>
            <w:r w:rsidRPr="008426A0">
              <w:rPr>
                <w:lang w:eastAsia="zh-CN"/>
              </w:rPr>
              <w:t>0</w:t>
            </w:r>
          </w:p>
        </w:tc>
        <w:tc>
          <w:tcPr>
            <w:tcW w:w="489" w:type="dxa"/>
            <w:noWrap/>
            <w:vAlign w:val="center"/>
            <w:hideMark/>
          </w:tcPr>
          <w:p w14:paraId="2BC74D29" w14:textId="77777777" w:rsidR="00016183" w:rsidRPr="008426A0" w:rsidRDefault="00016183" w:rsidP="00061E33">
            <w:pPr>
              <w:rPr>
                <w:bCs/>
                <w:lang w:eastAsia="zh-CN"/>
              </w:rPr>
            </w:pPr>
            <w:r w:rsidRPr="008426A0">
              <w:rPr>
                <w:lang w:eastAsia="zh-CN"/>
              </w:rPr>
              <w:t>5.78</w:t>
            </w:r>
          </w:p>
        </w:tc>
        <w:tc>
          <w:tcPr>
            <w:tcW w:w="489" w:type="dxa"/>
            <w:noWrap/>
            <w:vAlign w:val="center"/>
            <w:hideMark/>
          </w:tcPr>
          <w:p w14:paraId="17E7E920" w14:textId="77777777" w:rsidR="00016183" w:rsidRPr="008426A0" w:rsidRDefault="00016183" w:rsidP="00061E33">
            <w:pPr>
              <w:rPr>
                <w:bCs/>
                <w:lang w:eastAsia="zh-CN"/>
              </w:rPr>
            </w:pPr>
            <w:r w:rsidRPr="008426A0">
              <w:rPr>
                <w:lang w:eastAsia="zh-CN"/>
              </w:rPr>
              <w:t>5.18</w:t>
            </w:r>
          </w:p>
        </w:tc>
        <w:tc>
          <w:tcPr>
            <w:tcW w:w="489" w:type="dxa"/>
            <w:noWrap/>
            <w:vAlign w:val="center"/>
            <w:hideMark/>
          </w:tcPr>
          <w:p w14:paraId="36E73230" w14:textId="77777777" w:rsidR="00016183" w:rsidRPr="008426A0" w:rsidRDefault="00016183" w:rsidP="00061E33">
            <w:pPr>
              <w:rPr>
                <w:bCs/>
                <w:lang w:eastAsia="zh-CN"/>
              </w:rPr>
            </w:pPr>
            <w:r w:rsidRPr="008426A0">
              <w:rPr>
                <w:lang w:eastAsia="zh-CN"/>
              </w:rPr>
              <w:t>3.92</w:t>
            </w:r>
          </w:p>
        </w:tc>
        <w:tc>
          <w:tcPr>
            <w:tcW w:w="489" w:type="dxa"/>
            <w:noWrap/>
            <w:vAlign w:val="center"/>
            <w:hideMark/>
          </w:tcPr>
          <w:p w14:paraId="5E7D32CD" w14:textId="77777777" w:rsidR="00016183" w:rsidRPr="008426A0" w:rsidRDefault="00016183" w:rsidP="00061E33">
            <w:pPr>
              <w:rPr>
                <w:bCs/>
                <w:lang w:eastAsia="zh-CN"/>
              </w:rPr>
            </w:pPr>
            <w:r w:rsidRPr="008426A0">
              <w:rPr>
                <w:lang w:eastAsia="zh-CN"/>
              </w:rPr>
              <w:t>2.61</w:t>
            </w:r>
          </w:p>
        </w:tc>
        <w:tc>
          <w:tcPr>
            <w:tcW w:w="489" w:type="dxa"/>
            <w:noWrap/>
            <w:vAlign w:val="center"/>
            <w:hideMark/>
          </w:tcPr>
          <w:p w14:paraId="0412DABD" w14:textId="77777777" w:rsidR="00016183" w:rsidRPr="008426A0" w:rsidRDefault="00016183" w:rsidP="00061E33">
            <w:pPr>
              <w:rPr>
                <w:bCs/>
                <w:lang w:eastAsia="zh-CN"/>
              </w:rPr>
            </w:pPr>
            <w:r w:rsidRPr="008426A0">
              <w:rPr>
                <w:lang w:eastAsia="zh-CN"/>
              </w:rPr>
              <w:t>1.8</w:t>
            </w:r>
          </w:p>
        </w:tc>
        <w:tc>
          <w:tcPr>
            <w:tcW w:w="489" w:type="dxa"/>
            <w:noWrap/>
            <w:vAlign w:val="center"/>
            <w:hideMark/>
          </w:tcPr>
          <w:p w14:paraId="625E263A" w14:textId="77777777" w:rsidR="00016183" w:rsidRPr="008426A0" w:rsidRDefault="00016183" w:rsidP="00061E33">
            <w:pPr>
              <w:rPr>
                <w:bCs/>
                <w:lang w:eastAsia="zh-CN"/>
              </w:rPr>
            </w:pPr>
            <w:r w:rsidRPr="008426A0">
              <w:rPr>
                <w:lang w:eastAsia="zh-CN"/>
              </w:rPr>
              <w:t>1.46</w:t>
            </w:r>
          </w:p>
        </w:tc>
        <w:tc>
          <w:tcPr>
            <w:tcW w:w="489" w:type="dxa"/>
            <w:noWrap/>
            <w:vAlign w:val="center"/>
            <w:hideMark/>
          </w:tcPr>
          <w:p w14:paraId="50ED674B" w14:textId="77777777" w:rsidR="00016183" w:rsidRPr="008426A0" w:rsidRDefault="00016183" w:rsidP="00061E33">
            <w:pPr>
              <w:rPr>
                <w:bCs/>
                <w:lang w:eastAsia="zh-CN"/>
              </w:rPr>
            </w:pPr>
            <w:r w:rsidRPr="008426A0">
              <w:rPr>
                <w:lang w:eastAsia="zh-CN"/>
              </w:rPr>
              <w:t>1.62</w:t>
            </w:r>
          </w:p>
        </w:tc>
        <w:tc>
          <w:tcPr>
            <w:tcW w:w="489" w:type="dxa"/>
            <w:noWrap/>
            <w:vAlign w:val="center"/>
            <w:hideMark/>
          </w:tcPr>
          <w:p w14:paraId="3EA09B7C" w14:textId="77777777" w:rsidR="00016183" w:rsidRPr="008426A0" w:rsidRDefault="00016183" w:rsidP="00061E33">
            <w:pPr>
              <w:rPr>
                <w:bCs/>
                <w:lang w:eastAsia="zh-CN"/>
              </w:rPr>
            </w:pPr>
            <w:r w:rsidRPr="008426A0">
              <w:rPr>
                <w:lang w:eastAsia="zh-CN"/>
              </w:rPr>
              <w:t>2.33</w:t>
            </w:r>
          </w:p>
        </w:tc>
        <w:tc>
          <w:tcPr>
            <w:tcW w:w="489" w:type="dxa"/>
            <w:noWrap/>
            <w:vAlign w:val="center"/>
            <w:hideMark/>
          </w:tcPr>
          <w:p w14:paraId="3279CBD3" w14:textId="77777777" w:rsidR="00016183" w:rsidRPr="008426A0" w:rsidRDefault="00016183" w:rsidP="00061E33">
            <w:pPr>
              <w:rPr>
                <w:bCs/>
                <w:lang w:eastAsia="zh-CN"/>
              </w:rPr>
            </w:pPr>
            <w:r w:rsidRPr="008426A0">
              <w:rPr>
                <w:lang w:eastAsia="zh-CN"/>
              </w:rPr>
              <w:t>3.39</w:t>
            </w:r>
          </w:p>
        </w:tc>
        <w:tc>
          <w:tcPr>
            <w:tcW w:w="489" w:type="dxa"/>
            <w:noWrap/>
            <w:vAlign w:val="center"/>
            <w:hideMark/>
          </w:tcPr>
          <w:p w14:paraId="058D2716" w14:textId="77777777" w:rsidR="00016183" w:rsidRPr="008426A0" w:rsidRDefault="00016183" w:rsidP="00061E33">
            <w:pPr>
              <w:rPr>
                <w:bCs/>
                <w:lang w:eastAsia="zh-CN"/>
              </w:rPr>
            </w:pPr>
            <w:r w:rsidRPr="008426A0">
              <w:rPr>
                <w:lang w:eastAsia="zh-CN"/>
              </w:rPr>
              <w:t>4.62</w:t>
            </w:r>
          </w:p>
        </w:tc>
        <w:tc>
          <w:tcPr>
            <w:tcW w:w="489" w:type="dxa"/>
            <w:noWrap/>
            <w:vAlign w:val="center"/>
            <w:hideMark/>
          </w:tcPr>
          <w:p w14:paraId="13212AC5" w14:textId="77777777" w:rsidR="00016183" w:rsidRPr="008426A0" w:rsidRDefault="00016183" w:rsidP="00061E33">
            <w:pPr>
              <w:rPr>
                <w:bCs/>
                <w:lang w:eastAsia="zh-CN"/>
              </w:rPr>
            </w:pPr>
            <w:r w:rsidRPr="008426A0">
              <w:rPr>
                <w:lang w:eastAsia="zh-CN"/>
              </w:rPr>
              <w:t>5.52</w:t>
            </w:r>
          </w:p>
        </w:tc>
        <w:tc>
          <w:tcPr>
            <w:tcW w:w="489" w:type="dxa"/>
            <w:noWrap/>
            <w:vAlign w:val="center"/>
            <w:hideMark/>
          </w:tcPr>
          <w:p w14:paraId="7A728EBF" w14:textId="77777777" w:rsidR="00016183" w:rsidRPr="008426A0" w:rsidRDefault="00016183" w:rsidP="00061E33">
            <w:pPr>
              <w:rPr>
                <w:lang w:eastAsia="zh-CN"/>
              </w:rPr>
            </w:pPr>
            <w:r w:rsidRPr="008426A0">
              <w:rPr>
                <w:lang w:eastAsia="zh-CN"/>
              </w:rPr>
              <w:t>6</w:t>
            </w:r>
          </w:p>
        </w:tc>
        <w:tc>
          <w:tcPr>
            <w:tcW w:w="489" w:type="dxa"/>
            <w:noWrap/>
            <w:vAlign w:val="center"/>
            <w:hideMark/>
          </w:tcPr>
          <w:p w14:paraId="17DB24A8" w14:textId="77777777" w:rsidR="00016183" w:rsidRPr="008426A0" w:rsidRDefault="00016183" w:rsidP="00061E33">
            <w:pPr>
              <w:rPr>
                <w:bCs/>
                <w:lang w:eastAsia="zh-CN"/>
              </w:rPr>
            </w:pPr>
            <w:r w:rsidRPr="008426A0">
              <w:rPr>
                <w:lang w:eastAsia="zh-CN"/>
              </w:rPr>
              <w:t>3.68</w:t>
            </w:r>
          </w:p>
        </w:tc>
      </w:tr>
      <w:tr w:rsidR="00016183" w:rsidRPr="008426A0" w14:paraId="09B6FC22" w14:textId="77777777" w:rsidTr="008426A0">
        <w:trPr>
          <w:cantSplit/>
          <w:trHeight w:val="292"/>
        </w:trPr>
        <w:tc>
          <w:tcPr>
            <w:tcW w:w="1207" w:type="dxa"/>
            <w:noWrap/>
            <w:vAlign w:val="center"/>
            <w:hideMark/>
          </w:tcPr>
          <w:p w14:paraId="7C048003"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3AFDB9D" w14:textId="77777777" w:rsidR="00016183" w:rsidRPr="008426A0" w:rsidRDefault="00016183" w:rsidP="00061E33">
            <w:pPr>
              <w:rPr>
                <w:bCs/>
                <w:lang w:eastAsia="zh-CN"/>
              </w:rPr>
            </w:pPr>
            <w:r w:rsidRPr="008426A0">
              <w:rPr>
                <w:lang w:eastAsia="zh-CN"/>
              </w:rPr>
              <w:t>Tilt 27</w:t>
            </w:r>
          </w:p>
        </w:tc>
        <w:tc>
          <w:tcPr>
            <w:tcW w:w="372" w:type="dxa"/>
            <w:vAlign w:val="center"/>
            <w:hideMark/>
          </w:tcPr>
          <w:p w14:paraId="1C88FEDD" w14:textId="77777777" w:rsidR="00016183" w:rsidRPr="008426A0" w:rsidRDefault="00016183" w:rsidP="00061E33">
            <w:pPr>
              <w:rPr>
                <w:bCs/>
                <w:lang w:eastAsia="zh-CN"/>
              </w:rPr>
            </w:pPr>
            <w:r w:rsidRPr="008426A0">
              <w:rPr>
                <w:lang w:eastAsia="zh-CN"/>
              </w:rPr>
              <w:t>27</w:t>
            </w:r>
          </w:p>
        </w:tc>
        <w:tc>
          <w:tcPr>
            <w:tcW w:w="489" w:type="dxa"/>
            <w:noWrap/>
            <w:vAlign w:val="center"/>
            <w:hideMark/>
          </w:tcPr>
          <w:p w14:paraId="4EA61C2E" w14:textId="77777777" w:rsidR="00016183" w:rsidRPr="008426A0" w:rsidRDefault="00016183" w:rsidP="00061E33">
            <w:pPr>
              <w:rPr>
                <w:bCs/>
                <w:lang w:eastAsia="zh-CN"/>
              </w:rPr>
            </w:pPr>
            <w:r w:rsidRPr="008426A0">
              <w:rPr>
                <w:lang w:eastAsia="zh-CN"/>
              </w:rPr>
              <w:t>5.68</w:t>
            </w:r>
          </w:p>
        </w:tc>
        <w:tc>
          <w:tcPr>
            <w:tcW w:w="489" w:type="dxa"/>
            <w:noWrap/>
            <w:vAlign w:val="center"/>
            <w:hideMark/>
          </w:tcPr>
          <w:p w14:paraId="5593FDE1" w14:textId="77777777" w:rsidR="00016183" w:rsidRPr="008426A0" w:rsidRDefault="00016183" w:rsidP="00061E33">
            <w:pPr>
              <w:rPr>
                <w:bCs/>
                <w:lang w:eastAsia="zh-CN"/>
              </w:rPr>
            </w:pPr>
            <w:r w:rsidRPr="008426A0">
              <w:rPr>
                <w:lang w:eastAsia="zh-CN"/>
              </w:rPr>
              <w:t>5.4</w:t>
            </w:r>
          </w:p>
        </w:tc>
        <w:tc>
          <w:tcPr>
            <w:tcW w:w="489" w:type="dxa"/>
            <w:noWrap/>
            <w:vAlign w:val="center"/>
            <w:hideMark/>
          </w:tcPr>
          <w:p w14:paraId="297F9388" w14:textId="77777777" w:rsidR="00016183" w:rsidRPr="008426A0" w:rsidRDefault="00016183" w:rsidP="00061E33">
            <w:pPr>
              <w:rPr>
                <w:bCs/>
                <w:lang w:eastAsia="zh-CN"/>
              </w:rPr>
            </w:pPr>
            <w:r w:rsidRPr="008426A0">
              <w:rPr>
                <w:lang w:eastAsia="zh-CN"/>
              </w:rPr>
              <w:t>4.51</w:t>
            </w:r>
          </w:p>
        </w:tc>
        <w:tc>
          <w:tcPr>
            <w:tcW w:w="489" w:type="dxa"/>
            <w:noWrap/>
            <w:vAlign w:val="center"/>
            <w:hideMark/>
          </w:tcPr>
          <w:p w14:paraId="1E4B8660" w14:textId="77777777" w:rsidR="00016183" w:rsidRPr="008426A0" w:rsidRDefault="00016183" w:rsidP="00061E33">
            <w:pPr>
              <w:rPr>
                <w:bCs/>
                <w:lang w:eastAsia="zh-CN"/>
              </w:rPr>
            </w:pPr>
            <w:r w:rsidRPr="008426A0">
              <w:rPr>
                <w:lang w:eastAsia="zh-CN"/>
              </w:rPr>
              <w:t>3.39</w:t>
            </w:r>
          </w:p>
        </w:tc>
        <w:tc>
          <w:tcPr>
            <w:tcW w:w="489" w:type="dxa"/>
            <w:noWrap/>
            <w:vAlign w:val="center"/>
            <w:hideMark/>
          </w:tcPr>
          <w:p w14:paraId="526ECCAB" w14:textId="77777777" w:rsidR="00016183" w:rsidRPr="008426A0" w:rsidRDefault="00016183" w:rsidP="00061E33">
            <w:pPr>
              <w:rPr>
                <w:bCs/>
                <w:lang w:eastAsia="zh-CN"/>
              </w:rPr>
            </w:pPr>
            <w:r w:rsidRPr="008426A0">
              <w:rPr>
                <w:lang w:eastAsia="zh-CN"/>
              </w:rPr>
              <w:t>2.71</w:t>
            </w:r>
          </w:p>
        </w:tc>
        <w:tc>
          <w:tcPr>
            <w:tcW w:w="489" w:type="dxa"/>
            <w:noWrap/>
            <w:vAlign w:val="center"/>
            <w:hideMark/>
          </w:tcPr>
          <w:p w14:paraId="7FAE9402" w14:textId="77777777" w:rsidR="00016183" w:rsidRPr="008426A0" w:rsidRDefault="00016183" w:rsidP="00061E33">
            <w:pPr>
              <w:rPr>
                <w:bCs/>
                <w:lang w:eastAsia="zh-CN"/>
              </w:rPr>
            </w:pPr>
            <w:r w:rsidRPr="008426A0">
              <w:rPr>
                <w:lang w:eastAsia="zh-CN"/>
              </w:rPr>
              <w:t>2.44</w:t>
            </w:r>
          </w:p>
        </w:tc>
        <w:tc>
          <w:tcPr>
            <w:tcW w:w="489" w:type="dxa"/>
            <w:noWrap/>
            <w:vAlign w:val="center"/>
            <w:hideMark/>
          </w:tcPr>
          <w:p w14:paraId="67711366" w14:textId="77777777" w:rsidR="00016183" w:rsidRPr="008426A0" w:rsidRDefault="00016183" w:rsidP="00061E33">
            <w:pPr>
              <w:rPr>
                <w:bCs/>
                <w:lang w:eastAsia="zh-CN"/>
              </w:rPr>
            </w:pPr>
            <w:r w:rsidRPr="008426A0">
              <w:rPr>
                <w:lang w:eastAsia="zh-CN"/>
              </w:rPr>
              <w:t>2.59</w:t>
            </w:r>
          </w:p>
        </w:tc>
        <w:tc>
          <w:tcPr>
            <w:tcW w:w="489" w:type="dxa"/>
            <w:noWrap/>
            <w:vAlign w:val="center"/>
            <w:hideMark/>
          </w:tcPr>
          <w:p w14:paraId="780227DD" w14:textId="77777777" w:rsidR="00016183" w:rsidRPr="008426A0" w:rsidRDefault="00016183" w:rsidP="00061E33">
            <w:pPr>
              <w:rPr>
                <w:bCs/>
                <w:lang w:eastAsia="zh-CN"/>
              </w:rPr>
            </w:pPr>
            <w:r w:rsidRPr="008426A0">
              <w:rPr>
                <w:lang w:eastAsia="zh-CN"/>
              </w:rPr>
              <w:t>3.23</w:t>
            </w:r>
          </w:p>
        </w:tc>
        <w:tc>
          <w:tcPr>
            <w:tcW w:w="489" w:type="dxa"/>
            <w:noWrap/>
            <w:vAlign w:val="center"/>
            <w:hideMark/>
          </w:tcPr>
          <w:p w14:paraId="05C03423" w14:textId="77777777" w:rsidR="00016183" w:rsidRPr="008426A0" w:rsidRDefault="00016183" w:rsidP="00061E33">
            <w:pPr>
              <w:rPr>
                <w:bCs/>
                <w:lang w:eastAsia="zh-CN"/>
              </w:rPr>
            </w:pPr>
            <w:r w:rsidRPr="008426A0">
              <w:rPr>
                <w:lang w:eastAsia="zh-CN"/>
              </w:rPr>
              <w:t>4.08</w:t>
            </w:r>
          </w:p>
        </w:tc>
        <w:tc>
          <w:tcPr>
            <w:tcW w:w="489" w:type="dxa"/>
            <w:noWrap/>
            <w:vAlign w:val="center"/>
            <w:hideMark/>
          </w:tcPr>
          <w:p w14:paraId="399CD717" w14:textId="77777777" w:rsidR="00016183" w:rsidRPr="008426A0" w:rsidRDefault="00016183" w:rsidP="00061E33">
            <w:pPr>
              <w:rPr>
                <w:bCs/>
                <w:lang w:eastAsia="zh-CN"/>
              </w:rPr>
            </w:pPr>
            <w:r w:rsidRPr="008426A0">
              <w:rPr>
                <w:lang w:eastAsia="zh-CN"/>
              </w:rPr>
              <w:t>4.94</w:t>
            </w:r>
          </w:p>
        </w:tc>
        <w:tc>
          <w:tcPr>
            <w:tcW w:w="489" w:type="dxa"/>
            <w:noWrap/>
            <w:vAlign w:val="center"/>
            <w:hideMark/>
          </w:tcPr>
          <w:p w14:paraId="50F465EC" w14:textId="77777777" w:rsidR="00016183" w:rsidRPr="008426A0" w:rsidRDefault="00016183" w:rsidP="00061E33">
            <w:pPr>
              <w:rPr>
                <w:bCs/>
                <w:lang w:eastAsia="zh-CN"/>
              </w:rPr>
            </w:pPr>
            <w:r w:rsidRPr="008426A0">
              <w:rPr>
                <w:lang w:eastAsia="zh-CN"/>
              </w:rPr>
              <w:t>5.49</w:t>
            </w:r>
          </w:p>
        </w:tc>
        <w:tc>
          <w:tcPr>
            <w:tcW w:w="489" w:type="dxa"/>
            <w:noWrap/>
            <w:vAlign w:val="center"/>
            <w:hideMark/>
          </w:tcPr>
          <w:p w14:paraId="4AF6DD09" w14:textId="77777777" w:rsidR="00016183" w:rsidRPr="008426A0" w:rsidRDefault="00016183" w:rsidP="00061E33">
            <w:pPr>
              <w:rPr>
                <w:bCs/>
                <w:lang w:eastAsia="zh-CN"/>
              </w:rPr>
            </w:pPr>
            <w:r w:rsidRPr="008426A0">
              <w:rPr>
                <w:lang w:eastAsia="zh-CN"/>
              </w:rPr>
              <w:t>5.72</w:t>
            </w:r>
          </w:p>
        </w:tc>
        <w:tc>
          <w:tcPr>
            <w:tcW w:w="489" w:type="dxa"/>
            <w:noWrap/>
            <w:vAlign w:val="center"/>
            <w:hideMark/>
          </w:tcPr>
          <w:p w14:paraId="7B8A74FD" w14:textId="77777777" w:rsidR="00016183" w:rsidRPr="008426A0" w:rsidRDefault="00016183" w:rsidP="00061E33">
            <w:pPr>
              <w:rPr>
                <w:bCs/>
                <w:lang w:eastAsia="zh-CN"/>
              </w:rPr>
            </w:pPr>
            <w:r w:rsidRPr="008426A0">
              <w:rPr>
                <w:lang w:eastAsia="zh-CN"/>
              </w:rPr>
              <w:t>4.18</w:t>
            </w:r>
          </w:p>
        </w:tc>
      </w:tr>
      <w:tr w:rsidR="00016183" w:rsidRPr="008426A0" w14:paraId="054FC761" w14:textId="77777777" w:rsidTr="008426A0">
        <w:trPr>
          <w:cantSplit/>
          <w:trHeight w:val="292"/>
        </w:trPr>
        <w:tc>
          <w:tcPr>
            <w:tcW w:w="1207" w:type="dxa"/>
            <w:noWrap/>
            <w:vAlign w:val="center"/>
            <w:hideMark/>
          </w:tcPr>
          <w:p w14:paraId="4BF35F52"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29CA4C1" w14:textId="77777777" w:rsidR="00016183" w:rsidRPr="008426A0" w:rsidRDefault="00016183" w:rsidP="00061E33">
            <w:pPr>
              <w:rPr>
                <w:bCs/>
                <w:lang w:eastAsia="zh-CN"/>
              </w:rPr>
            </w:pPr>
            <w:r w:rsidRPr="008426A0">
              <w:rPr>
                <w:lang w:eastAsia="zh-CN"/>
              </w:rPr>
              <w:t>Tilt 42</w:t>
            </w:r>
          </w:p>
        </w:tc>
        <w:tc>
          <w:tcPr>
            <w:tcW w:w="372" w:type="dxa"/>
            <w:vAlign w:val="center"/>
            <w:hideMark/>
          </w:tcPr>
          <w:p w14:paraId="5E696364" w14:textId="77777777" w:rsidR="00016183" w:rsidRPr="008426A0" w:rsidRDefault="00016183" w:rsidP="00061E33">
            <w:pPr>
              <w:rPr>
                <w:bCs/>
                <w:lang w:eastAsia="zh-CN"/>
              </w:rPr>
            </w:pPr>
            <w:r w:rsidRPr="008426A0">
              <w:rPr>
                <w:lang w:eastAsia="zh-CN"/>
              </w:rPr>
              <w:t>42</w:t>
            </w:r>
          </w:p>
        </w:tc>
        <w:tc>
          <w:tcPr>
            <w:tcW w:w="489" w:type="dxa"/>
            <w:noWrap/>
            <w:vAlign w:val="center"/>
            <w:hideMark/>
          </w:tcPr>
          <w:p w14:paraId="0C16E705" w14:textId="77777777" w:rsidR="00016183" w:rsidRPr="008426A0" w:rsidRDefault="00016183" w:rsidP="00061E33">
            <w:pPr>
              <w:rPr>
                <w:bCs/>
                <w:lang w:eastAsia="zh-CN"/>
              </w:rPr>
            </w:pPr>
            <w:r w:rsidRPr="008426A0">
              <w:rPr>
                <w:lang w:eastAsia="zh-CN"/>
              </w:rPr>
              <w:t>5.25</w:t>
            </w:r>
          </w:p>
        </w:tc>
        <w:tc>
          <w:tcPr>
            <w:tcW w:w="489" w:type="dxa"/>
            <w:noWrap/>
            <w:vAlign w:val="center"/>
            <w:hideMark/>
          </w:tcPr>
          <w:p w14:paraId="65A96FAC" w14:textId="77777777" w:rsidR="00016183" w:rsidRPr="008426A0" w:rsidRDefault="00016183" w:rsidP="00061E33">
            <w:pPr>
              <w:rPr>
                <w:bCs/>
                <w:lang w:eastAsia="zh-CN"/>
              </w:rPr>
            </w:pPr>
            <w:r w:rsidRPr="008426A0">
              <w:rPr>
                <w:lang w:eastAsia="zh-CN"/>
              </w:rPr>
              <w:t>5.16</w:t>
            </w:r>
          </w:p>
        </w:tc>
        <w:tc>
          <w:tcPr>
            <w:tcW w:w="489" w:type="dxa"/>
            <w:noWrap/>
            <w:vAlign w:val="center"/>
            <w:hideMark/>
          </w:tcPr>
          <w:p w14:paraId="302E16EA" w14:textId="77777777" w:rsidR="00016183" w:rsidRPr="008426A0" w:rsidRDefault="00016183" w:rsidP="00061E33">
            <w:pPr>
              <w:rPr>
                <w:bCs/>
                <w:lang w:eastAsia="zh-CN"/>
              </w:rPr>
            </w:pPr>
            <w:r w:rsidRPr="008426A0">
              <w:rPr>
                <w:lang w:eastAsia="zh-CN"/>
              </w:rPr>
              <w:t>4.52</w:t>
            </w:r>
          </w:p>
        </w:tc>
        <w:tc>
          <w:tcPr>
            <w:tcW w:w="489" w:type="dxa"/>
            <w:noWrap/>
            <w:vAlign w:val="center"/>
            <w:hideMark/>
          </w:tcPr>
          <w:p w14:paraId="7331EB64" w14:textId="77777777" w:rsidR="00016183" w:rsidRPr="008426A0" w:rsidRDefault="00016183" w:rsidP="00061E33">
            <w:pPr>
              <w:rPr>
                <w:bCs/>
                <w:lang w:eastAsia="zh-CN"/>
              </w:rPr>
            </w:pPr>
            <w:r w:rsidRPr="008426A0">
              <w:rPr>
                <w:lang w:eastAsia="zh-CN"/>
              </w:rPr>
              <w:t>3.58</w:t>
            </w:r>
          </w:p>
        </w:tc>
        <w:tc>
          <w:tcPr>
            <w:tcW w:w="489" w:type="dxa"/>
            <w:noWrap/>
            <w:vAlign w:val="center"/>
            <w:hideMark/>
          </w:tcPr>
          <w:p w14:paraId="5D205A1B" w14:textId="77777777" w:rsidR="00016183" w:rsidRPr="008426A0" w:rsidRDefault="00016183" w:rsidP="00061E33">
            <w:pPr>
              <w:rPr>
                <w:bCs/>
                <w:lang w:eastAsia="zh-CN"/>
              </w:rPr>
            </w:pPr>
            <w:r w:rsidRPr="008426A0">
              <w:rPr>
                <w:lang w:eastAsia="zh-CN"/>
              </w:rPr>
              <w:t>3.02</w:t>
            </w:r>
          </w:p>
        </w:tc>
        <w:tc>
          <w:tcPr>
            <w:tcW w:w="489" w:type="dxa"/>
            <w:noWrap/>
            <w:vAlign w:val="center"/>
            <w:hideMark/>
          </w:tcPr>
          <w:p w14:paraId="3D2DA489" w14:textId="77777777" w:rsidR="00016183" w:rsidRPr="008426A0" w:rsidRDefault="00016183" w:rsidP="00061E33">
            <w:pPr>
              <w:rPr>
                <w:bCs/>
                <w:lang w:eastAsia="zh-CN"/>
              </w:rPr>
            </w:pPr>
            <w:r w:rsidRPr="008426A0">
              <w:rPr>
                <w:lang w:eastAsia="zh-CN"/>
              </w:rPr>
              <w:t>2.81</w:t>
            </w:r>
          </w:p>
        </w:tc>
        <w:tc>
          <w:tcPr>
            <w:tcW w:w="489" w:type="dxa"/>
            <w:noWrap/>
            <w:vAlign w:val="center"/>
            <w:hideMark/>
          </w:tcPr>
          <w:p w14:paraId="1B0DF6BC" w14:textId="77777777" w:rsidR="00016183" w:rsidRPr="008426A0" w:rsidRDefault="00016183" w:rsidP="00061E33">
            <w:pPr>
              <w:rPr>
                <w:bCs/>
                <w:lang w:eastAsia="zh-CN"/>
              </w:rPr>
            </w:pPr>
            <w:r w:rsidRPr="008426A0">
              <w:rPr>
                <w:lang w:eastAsia="zh-CN"/>
              </w:rPr>
              <w:t>2.95</w:t>
            </w:r>
          </w:p>
        </w:tc>
        <w:tc>
          <w:tcPr>
            <w:tcW w:w="489" w:type="dxa"/>
            <w:noWrap/>
            <w:vAlign w:val="center"/>
            <w:hideMark/>
          </w:tcPr>
          <w:p w14:paraId="01BF5168" w14:textId="77777777" w:rsidR="00016183" w:rsidRPr="008426A0" w:rsidRDefault="00016183" w:rsidP="00061E33">
            <w:pPr>
              <w:rPr>
                <w:bCs/>
                <w:lang w:eastAsia="zh-CN"/>
              </w:rPr>
            </w:pPr>
            <w:r w:rsidRPr="008426A0">
              <w:rPr>
                <w:lang w:eastAsia="zh-CN"/>
              </w:rPr>
              <w:t>3.5</w:t>
            </w:r>
          </w:p>
        </w:tc>
        <w:tc>
          <w:tcPr>
            <w:tcW w:w="489" w:type="dxa"/>
            <w:noWrap/>
            <w:vAlign w:val="center"/>
            <w:hideMark/>
          </w:tcPr>
          <w:p w14:paraId="23A2C4B8" w14:textId="77777777" w:rsidR="00016183" w:rsidRPr="008426A0" w:rsidRDefault="00016183" w:rsidP="00061E33">
            <w:pPr>
              <w:rPr>
                <w:bCs/>
                <w:lang w:eastAsia="zh-CN"/>
              </w:rPr>
            </w:pPr>
            <w:r w:rsidRPr="008426A0">
              <w:rPr>
                <w:lang w:eastAsia="zh-CN"/>
              </w:rPr>
              <w:t>4.17</w:t>
            </w:r>
          </w:p>
        </w:tc>
        <w:tc>
          <w:tcPr>
            <w:tcW w:w="489" w:type="dxa"/>
            <w:noWrap/>
            <w:vAlign w:val="center"/>
            <w:hideMark/>
          </w:tcPr>
          <w:p w14:paraId="36619AB1" w14:textId="77777777" w:rsidR="00016183" w:rsidRPr="008426A0" w:rsidRDefault="00016183" w:rsidP="00061E33">
            <w:pPr>
              <w:rPr>
                <w:bCs/>
                <w:lang w:eastAsia="zh-CN"/>
              </w:rPr>
            </w:pPr>
            <w:r w:rsidRPr="008426A0">
              <w:rPr>
                <w:lang w:eastAsia="zh-CN"/>
              </w:rPr>
              <w:t>4.78</w:t>
            </w:r>
          </w:p>
        </w:tc>
        <w:tc>
          <w:tcPr>
            <w:tcW w:w="489" w:type="dxa"/>
            <w:noWrap/>
            <w:vAlign w:val="center"/>
            <w:hideMark/>
          </w:tcPr>
          <w:p w14:paraId="59784C98" w14:textId="77777777" w:rsidR="00016183" w:rsidRPr="008426A0" w:rsidRDefault="00016183" w:rsidP="00061E33">
            <w:pPr>
              <w:rPr>
                <w:bCs/>
                <w:lang w:eastAsia="zh-CN"/>
              </w:rPr>
            </w:pPr>
            <w:r w:rsidRPr="008426A0">
              <w:rPr>
                <w:lang w:eastAsia="zh-CN"/>
              </w:rPr>
              <w:t>5.12</w:t>
            </w:r>
          </w:p>
        </w:tc>
        <w:tc>
          <w:tcPr>
            <w:tcW w:w="489" w:type="dxa"/>
            <w:noWrap/>
            <w:vAlign w:val="center"/>
            <w:hideMark/>
          </w:tcPr>
          <w:p w14:paraId="771F4A51" w14:textId="77777777" w:rsidR="00016183" w:rsidRPr="008426A0" w:rsidRDefault="00016183" w:rsidP="00061E33">
            <w:pPr>
              <w:rPr>
                <w:bCs/>
                <w:lang w:eastAsia="zh-CN"/>
              </w:rPr>
            </w:pPr>
            <w:r w:rsidRPr="008426A0">
              <w:rPr>
                <w:lang w:eastAsia="zh-CN"/>
              </w:rPr>
              <w:t>5.25</w:t>
            </w:r>
          </w:p>
        </w:tc>
        <w:tc>
          <w:tcPr>
            <w:tcW w:w="489" w:type="dxa"/>
            <w:noWrap/>
            <w:vAlign w:val="center"/>
            <w:hideMark/>
          </w:tcPr>
          <w:p w14:paraId="0673033C" w14:textId="77777777" w:rsidR="00016183" w:rsidRPr="008426A0" w:rsidRDefault="00016183" w:rsidP="00061E33">
            <w:pPr>
              <w:rPr>
                <w:bCs/>
                <w:lang w:eastAsia="zh-CN"/>
              </w:rPr>
            </w:pPr>
            <w:r w:rsidRPr="008426A0">
              <w:rPr>
                <w:lang w:eastAsia="zh-CN"/>
              </w:rPr>
              <w:t>4.17</w:t>
            </w:r>
          </w:p>
        </w:tc>
      </w:tr>
      <w:tr w:rsidR="00016183" w:rsidRPr="008426A0" w14:paraId="23F978C7" w14:textId="77777777" w:rsidTr="008426A0">
        <w:trPr>
          <w:cantSplit/>
          <w:trHeight w:val="292"/>
        </w:trPr>
        <w:tc>
          <w:tcPr>
            <w:tcW w:w="1207" w:type="dxa"/>
            <w:noWrap/>
            <w:vAlign w:val="center"/>
            <w:hideMark/>
          </w:tcPr>
          <w:p w14:paraId="60A078A7"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7418327" w14:textId="77777777" w:rsidR="00016183" w:rsidRPr="008426A0" w:rsidRDefault="00016183" w:rsidP="00061E33">
            <w:pPr>
              <w:rPr>
                <w:bCs/>
                <w:lang w:eastAsia="zh-CN"/>
              </w:rPr>
            </w:pPr>
            <w:r w:rsidRPr="008426A0">
              <w:rPr>
                <w:lang w:eastAsia="zh-CN"/>
              </w:rPr>
              <w:t>Tilt 57</w:t>
            </w:r>
          </w:p>
        </w:tc>
        <w:tc>
          <w:tcPr>
            <w:tcW w:w="372" w:type="dxa"/>
            <w:vAlign w:val="center"/>
            <w:hideMark/>
          </w:tcPr>
          <w:p w14:paraId="77511288" w14:textId="77777777" w:rsidR="00016183" w:rsidRPr="008426A0" w:rsidRDefault="00016183" w:rsidP="00061E33">
            <w:pPr>
              <w:rPr>
                <w:bCs/>
                <w:lang w:eastAsia="zh-CN"/>
              </w:rPr>
            </w:pPr>
            <w:r w:rsidRPr="008426A0">
              <w:rPr>
                <w:lang w:eastAsia="zh-CN"/>
              </w:rPr>
              <w:t>57</w:t>
            </w:r>
          </w:p>
        </w:tc>
        <w:tc>
          <w:tcPr>
            <w:tcW w:w="489" w:type="dxa"/>
            <w:noWrap/>
            <w:vAlign w:val="center"/>
            <w:hideMark/>
          </w:tcPr>
          <w:p w14:paraId="7C40E16A" w14:textId="77777777" w:rsidR="00016183" w:rsidRPr="008426A0" w:rsidRDefault="00016183" w:rsidP="00061E33">
            <w:pPr>
              <w:rPr>
                <w:bCs/>
                <w:lang w:eastAsia="zh-CN"/>
              </w:rPr>
            </w:pPr>
            <w:r w:rsidRPr="008426A0">
              <w:rPr>
                <w:lang w:eastAsia="zh-CN"/>
              </w:rPr>
              <w:t>4.59</w:t>
            </w:r>
          </w:p>
        </w:tc>
        <w:tc>
          <w:tcPr>
            <w:tcW w:w="489" w:type="dxa"/>
            <w:noWrap/>
            <w:vAlign w:val="center"/>
            <w:hideMark/>
          </w:tcPr>
          <w:p w14:paraId="6014A301" w14:textId="77777777" w:rsidR="00016183" w:rsidRPr="008426A0" w:rsidRDefault="00016183" w:rsidP="00061E33">
            <w:pPr>
              <w:rPr>
                <w:bCs/>
                <w:lang w:eastAsia="zh-CN"/>
              </w:rPr>
            </w:pPr>
            <w:r w:rsidRPr="008426A0">
              <w:rPr>
                <w:lang w:eastAsia="zh-CN"/>
              </w:rPr>
              <w:t>4.67</w:t>
            </w:r>
          </w:p>
        </w:tc>
        <w:tc>
          <w:tcPr>
            <w:tcW w:w="489" w:type="dxa"/>
            <w:noWrap/>
            <w:vAlign w:val="center"/>
            <w:hideMark/>
          </w:tcPr>
          <w:p w14:paraId="12BE552D" w14:textId="77777777" w:rsidR="00016183" w:rsidRPr="008426A0" w:rsidRDefault="00016183" w:rsidP="00061E33">
            <w:pPr>
              <w:rPr>
                <w:bCs/>
                <w:lang w:eastAsia="zh-CN"/>
              </w:rPr>
            </w:pPr>
            <w:r w:rsidRPr="008426A0">
              <w:rPr>
                <w:lang w:eastAsia="zh-CN"/>
              </w:rPr>
              <w:t>4.31</w:t>
            </w:r>
          </w:p>
        </w:tc>
        <w:tc>
          <w:tcPr>
            <w:tcW w:w="489" w:type="dxa"/>
            <w:noWrap/>
            <w:vAlign w:val="center"/>
            <w:hideMark/>
          </w:tcPr>
          <w:p w14:paraId="2AD663D5" w14:textId="77777777" w:rsidR="00016183" w:rsidRPr="008426A0" w:rsidRDefault="00016183" w:rsidP="00061E33">
            <w:pPr>
              <w:rPr>
                <w:bCs/>
                <w:lang w:eastAsia="zh-CN"/>
              </w:rPr>
            </w:pPr>
            <w:r w:rsidRPr="008426A0">
              <w:rPr>
                <w:lang w:eastAsia="zh-CN"/>
              </w:rPr>
              <w:t>3.59</w:t>
            </w:r>
          </w:p>
        </w:tc>
        <w:tc>
          <w:tcPr>
            <w:tcW w:w="489" w:type="dxa"/>
            <w:noWrap/>
            <w:vAlign w:val="center"/>
            <w:hideMark/>
          </w:tcPr>
          <w:p w14:paraId="7DC0BCF7" w14:textId="77777777" w:rsidR="00016183" w:rsidRPr="008426A0" w:rsidRDefault="00016183" w:rsidP="00061E33">
            <w:pPr>
              <w:rPr>
                <w:bCs/>
                <w:lang w:eastAsia="zh-CN"/>
              </w:rPr>
            </w:pPr>
            <w:r w:rsidRPr="008426A0">
              <w:rPr>
                <w:lang w:eastAsia="zh-CN"/>
              </w:rPr>
              <w:t>3.16</w:t>
            </w:r>
          </w:p>
        </w:tc>
        <w:tc>
          <w:tcPr>
            <w:tcW w:w="489" w:type="dxa"/>
            <w:noWrap/>
            <w:vAlign w:val="center"/>
            <w:hideMark/>
          </w:tcPr>
          <w:p w14:paraId="661E40B8" w14:textId="77777777" w:rsidR="00016183" w:rsidRPr="008426A0" w:rsidRDefault="00016183" w:rsidP="00061E33">
            <w:pPr>
              <w:rPr>
                <w:bCs/>
                <w:lang w:eastAsia="zh-CN"/>
              </w:rPr>
            </w:pPr>
            <w:r w:rsidRPr="008426A0">
              <w:rPr>
                <w:lang w:eastAsia="zh-CN"/>
              </w:rPr>
              <w:t>3.02</w:t>
            </w:r>
          </w:p>
        </w:tc>
        <w:tc>
          <w:tcPr>
            <w:tcW w:w="489" w:type="dxa"/>
            <w:noWrap/>
            <w:vAlign w:val="center"/>
            <w:hideMark/>
          </w:tcPr>
          <w:p w14:paraId="31A5CFC0" w14:textId="77777777" w:rsidR="00016183" w:rsidRPr="008426A0" w:rsidRDefault="00016183" w:rsidP="00061E33">
            <w:pPr>
              <w:rPr>
                <w:bCs/>
                <w:lang w:eastAsia="zh-CN"/>
              </w:rPr>
            </w:pPr>
            <w:r w:rsidRPr="008426A0">
              <w:rPr>
                <w:lang w:eastAsia="zh-CN"/>
              </w:rPr>
              <w:t>3.13</w:t>
            </w:r>
          </w:p>
        </w:tc>
        <w:tc>
          <w:tcPr>
            <w:tcW w:w="489" w:type="dxa"/>
            <w:noWrap/>
            <w:vAlign w:val="center"/>
            <w:hideMark/>
          </w:tcPr>
          <w:p w14:paraId="411FCAB9" w14:textId="77777777" w:rsidR="00016183" w:rsidRPr="008426A0" w:rsidRDefault="00016183" w:rsidP="00061E33">
            <w:pPr>
              <w:rPr>
                <w:bCs/>
                <w:lang w:eastAsia="zh-CN"/>
              </w:rPr>
            </w:pPr>
            <w:r w:rsidRPr="008426A0">
              <w:rPr>
                <w:lang w:eastAsia="zh-CN"/>
              </w:rPr>
              <w:t>3.58</w:t>
            </w:r>
          </w:p>
        </w:tc>
        <w:tc>
          <w:tcPr>
            <w:tcW w:w="489" w:type="dxa"/>
            <w:noWrap/>
            <w:vAlign w:val="center"/>
            <w:hideMark/>
          </w:tcPr>
          <w:p w14:paraId="7BB0EA1A" w14:textId="77777777" w:rsidR="00016183" w:rsidRPr="008426A0" w:rsidRDefault="00016183" w:rsidP="00061E33">
            <w:pPr>
              <w:rPr>
                <w:bCs/>
                <w:lang w:eastAsia="zh-CN"/>
              </w:rPr>
            </w:pPr>
            <w:r w:rsidRPr="008426A0">
              <w:rPr>
                <w:lang w:eastAsia="zh-CN"/>
              </w:rPr>
              <w:t>4.06</w:t>
            </w:r>
          </w:p>
        </w:tc>
        <w:tc>
          <w:tcPr>
            <w:tcW w:w="489" w:type="dxa"/>
            <w:noWrap/>
            <w:vAlign w:val="center"/>
            <w:hideMark/>
          </w:tcPr>
          <w:p w14:paraId="4D11F1EA" w14:textId="77777777" w:rsidR="00016183" w:rsidRPr="008426A0" w:rsidRDefault="00016183" w:rsidP="00061E33">
            <w:pPr>
              <w:rPr>
                <w:bCs/>
                <w:lang w:eastAsia="zh-CN"/>
              </w:rPr>
            </w:pPr>
            <w:r w:rsidRPr="008426A0">
              <w:rPr>
                <w:lang w:eastAsia="zh-CN"/>
              </w:rPr>
              <w:t>4.4</w:t>
            </w:r>
          </w:p>
        </w:tc>
        <w:tc>
          <w:tcPr>
            <w:tcW w:w="489" w:type="dxa"/>
            <w:noWrap/>
            <w:vAlign w:val="center"/>
            <w:hideMark/>
          </w:tcPr>
          <w:p w14:paraId="447A6B42" w14:textId="77777777" w:rsidR="00016183" w:rsidRPr="008426A0" w:rsidRDefault="00016183" w:rsidP="00061E33">
            <w:pPr>
              <w:rPr>
                <w:bCs/>
                <w:lang w:eastAsia="zh-CN"/>
              </w:rPr>
            </w:pPr>
            <w:r w:rsidRPr="008426A0">
              <w:rPr>
                <w:lang w:eastAsia="zh-CN"/>
              </w:rPr>
              <w:t>4.51</w:t>
            </w:r>
          </w:p>
        </w:tc>
        <w:tc>
          <w:tcPr>
            <w:tcW w:w="489" w:type="dxa"/>
            <w:noWrap/>
            <w:vAlign w:val="center"/>
            <w:hideMark/>
          </w:tcPr>
          <w:p w14:paraId="2771A73C" w14:textId="77777777" w:rsidR="00016183" w:rsidRPr="008426A0" w:rsidRDefault="00016183" w:rsidP="00061E33">
            <w:pPr>
              <w:rPr>
                <w:bCs/>
                <w:lang w:eastAsia="zh-CN"/>
              </w:rPr>
            </w:pPr>
            <w:r w:rsidRPr="008426A0">
              <w:rPr>
                <w:lang w:eastAsia="zh-CN"/>
              </w:rPr>
              <w:t>4.54</w:t>
            </w:r>
          </w:p>
        </w:tc>
        <w:tc>
          <w:tcPr>
            <w:tcW w:w="489" w:type="dxa"/>
            <w:noWrap/>
            <w:vAlign w:val="center"/>
            <w:hideMark/>
          </w:tcPr>
          <w:p w14:paraId="4E295D9F" w14:textId="77777777" w:rsidR="00016183" w:rsidRPr="008426A0" w:rsidRDefault="00016183" w:rsidP="00061E33">
            <w:pPr>
              <w:rPr>
                <w:bCs/>
                <w:lang w:eastAsia="zh-CN"/>
              </w:rPr>
            </w:pPr>
            <w:r w:rsidRPr="008426A0">
              <w:rPr>
                <w:lang w:eastAsia="zh-CN"/>
              </w:rPr>
              <w:t>3.96</w:t>
            </w:r>
          </w:p>
        </w:tc>
      </w:tr>
      <w:tr w:rsidR="00016183" w:rsidRPr="008426A0" w14:paraId="23A0AECF" w14:textId="77777777" w:rsidTr="008426A0">
        <w:trPr>
          <w:cantSplit/>
          <w:trHeight w:val="292"/>
        </w:trPr>
        <w:tc>
          <w:tcPr>
            <w:tcW w:w="1207" w:type="dxa"/>
            <w:noWrap/>
            <w:vAlign w:val="center"/>
            <w:hideMark/>
          </w:tcPr>
          <w:p w14:paraId="349B1FDE"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3E225C9E"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4747F27D"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2E2E7E20" w14:textId="77777777" w:rsidR="00016183" w:rsidRPr="008426A0" w:rsidRDefault="00016183" w:rsidP="00061E33">
            <w:pPr>
              <w:rPr>
                <w:bCs/>
                <w:lang w:eastAsia="zh-CN"/>
              </w:rPr>
            </w:pPr>
            <w:r w:rsidRPr="008426A0">
              <w:rPr>
                <w:lang w:eastAsia="zh-CN"/>
              </w:rPr>
              <w:t>2.73</w:t>
            </w:r>
          </w:p>
        </w:tc>
        <w:tc>
          <w:tcPr>
            <w:tcW w:w="489" w:type="dxa"/>
            <w:noWrap/>
            <w:vAlign w:val="center"/>
            <w:hideMark/>
          </w:tcPr>
          <w:p w14:paraId="48A96DDD" w14:textId="77777777" w:rsidR="00016183" w:rsidRPr="008426A0" w:rsidRDefault="00016183" w:rsidP="00061E33">
            <w:pPr>
              <w:rPr>
                <w:lang w:eastAsia="zh-CN"/>
              </w:rPr>
            </w:pPr>
            <w:r w:rsidRPr="008426A0">
              <w:rPr>
                <w:lang w:eastAsia="zh-CN"/>
              </w:rPr>
              <w:t>3</w:t>
            </w:r>
          </w:p>
        </w:tc>
        <w:tc>
          <w:tcPr>
            <w:tcW w:w="489" w:type="dxa"/>
            <w:noWrap/>
            <w:vAlign w:val="center"/>
            <w:hideMark/>
          </w:tcPr>
          <w:p w14:paraId="26E881C4" w14:textId="77777777" w:rsidR="00016183" w:rsidRPr="008426A0" w:rsidRDefault="00016183" w:rsidP="00061E33">
            <w:pPr>
              <w:rPr>
                <w:bCs/>
                <w:lang w:eastAsia="zh-CN"/>
              </w:rPr>
            </w:pPr>
            <w:r w:rsidRPr="008426A0">
              <w:rPr>
                <w:lang w:eastAsia="zh-CN"/>
              </w:rPr>
              <w:t>3.12</w:t>
            </w:r>
          </w:p>
        </w:tc>
        <w:tc>
          <w:tcPr>
            <w:tcW w:w="489" w:type="dxa"/>
            <w:noWrap/>
            <w:vAlign w:val="center"/>
            <w:hideMark/>
          </w:tcPr>
          <w:p w14:paraId="40C704CF" w14:textId="77777777" w:rsidR="00016183" w:rsidRPr="008426A0" w:rsidRDefault="00016183" w:rsidP="00061E33">
            <w:pPr>
              <w:rPr>
                <w:bCs/>
                <w:lang w:eastAsia="zh-CN"/>
              </w:rPr>
            </w:pPr>
            <w:r w:rsidRPr="008426A0">
              <w:rPr>
                <w:lang w:eastAsia="zh-CN"/>
              </w:rPr>
              <w:t>2.95</w:t>
            </w:r>
          </w:p>
        </w:tc>
        <w:tc>
          <w:tcPr>
            <w:tcW w:w="489" w:type="dxa"/>
            <w:noWrap/>
            <w:vAlign w:val="center"/>
            <w:hideMark/>
          </w:tcPr>
          <w:p w14:paraId="2E10536A" w14:textId="77777777" w:rsidR="00016183" w:rsidRPr="008426A0" w:rsidRDefault="00016183" w:rsidP="00061E33">
            <w:pPr>
              <w:rPr>
                <w:bCs/>
                <w:lang w:eastAsia="zh-CN"/>
              </w:rPr>
            </w:pPr>
            <w:r w:rsidRPr="008426A0">
              <w:rPr>
                <w:lang w:eastAsia="zh-CN"/>
              </w:rPr>
              <w:t>2.85</w:t>
            </w:r>
          </w:p>
        </w:tc>
        <w:tc>
          <w:tcPr>
            <w:tcW w:w="489" w:type="dxa"/>
            <w:noWrap/>
            <w:vAlign w:val="center"/>
            <w:hideMark/>
          </w:tcPr>
          <w:p w14:paraId="435CD7A8" w14:textId="77777777" w:rsidR="00016183" w:rsidRPr="008426A0" w:rsidRDefault="00016183" w:rsidP="00061E33">
            <w:pPr>
              <w:rPr>
                <w:bCs/>
                <w:lang w:eastAsia="zh-CN"/>
              </w:rPr>
            </w:pPr>
            <w:r w:rsidRPr="008426A0">
              <w:rPr>
                <w:lang w:eastAsia="zh-CN"/>
              </w:rPr>
              <w:t>2.85</w:t>
            </w:r>
          </w:p>
        </w:tc>
        <w:tc>
          <w:tcPr>
            <w:tcW w:w="489" w:type="dxa"/>
            <w:noWrap/>
            <w:vAlign w:val="center"/>
            <w:hideMark/>
          </w:tcPr>
          <w:p w14:paraId="5BCA332D" w14:textId="77777777" w:rsidR="00016183" w:rsidRPr="008426A0" w:rsidRDefault="00016183" w:rsidP="00061E33">
            <w:pPr>
              <w:rPr>
                <w:bCs/>
                <w:lang w:eastAsia="zh-CN"/>
              </w:rPr>
            </w:pPr>
            <w:r w:rsidRPr="008426A0">
              <w:rPr>
                <w:lang w:eastAsia="zh-CN"/>
              </w:rPr>
              <w:t>2.9</w:t>
            </w:r>
          </w:p>
        </w:tc>
        <w:tc>
          <w:tcPr>
            <w:tcW w:w="489" w:type="dxa"/>
            <w:noWrap/>
            <w:vAlign w:val="center"/>
            <w:hideMark/>
          </w:tcPr>
          <w:p w14:paraId="771A3BCE" w14:textId="77777777" w:rsidR="00016183" w:rsidRPr="008426A0" w:rsidRDefault="00016183" w:rsidP="00061E33">
            <w:pPr>
              <w:rPr>
                <w:bCs/>
                <w:lang w:eastAsia="zh-CN"/>
              </w:rPr>
            </w:pPr>
            <w:r w:rsidRPr="008426A0">
              <w:rPr>
                <w:lang w:eastAsia="zh-CN"/>
              </w:rPr>
              <w:t>3.07</w:t>
            </w:r>
          </w:p>
        </w:tc>
        <w:tc>
          <w:tcPr>
            <w:tcW w:w="489" w:type="dxa"/>
            <w:noWrap/>
            <w:vAlign w:val="center"/>
            <w:hideMark/>
          </w:tcPr>
          <w:p w14:paraId="447554B5" w14:textId="77777777" w:rsidR="00016183" w:rsidRPr="008426A0" w:rsidRDefault="00016183" w:rsidP="00061E33">
            <w:pPr>
              <w:rPr>
                <w:bCs/>
                <w:lang w:eastAsia="zh-CN"/>
              </w:rPr>
            </w:pPr>
            <w:r w:rsidRPr="008426A0">
              <w:rPr>
                <w:lang w:eastAsia="zh-CN"/>
              </w:rPr>
              <w:t>3.1</w:t>
            </w:r>
          </w:p>
        </w:tc>
        <w:tc>
          <w:tcPr>
            <w:tcW w:w="489" w:type="dxa"/>
            <w:noWrap/>
            <w:vAlign w:val="center"/>
            <w:hideMark/>
          </w:tcPr>
          <w:p w14:paraId="643F7BCB" w14:textId="77777777" w:rsidR="00016183" w:rsidRPr="008426A0" w:rsidRDefault="00016183" w:rsidP="00061E33">
            <w:pPr>
              <w:rPr>
                <w:bCs/>
                <w:lang w:eastAsia="zh-CN"/>
              </w:rPr>
            </w:pPr>
            <w:r w:rsidRPr="008426A0">
              <w:rPr>
                <w:lang w:eastAsia="zh-CN"/>
              </w:rPr>
              <w:t>2.94</w:t>
            </w:r>
          </w:p>
        </w:tc>
        <w:tc>
          <w:tcPr>
            <w:tcW w:w="489" w:type="dxa"/>
            <w:noWrap/>
            <w:vAlign w:val="center"/>
            <w:hideMark/>
          </w:tcPr>
          <w:p w14:paraId="727D04FE" w14:textId="77777777" w:rsidR="00016183" w:rsidRPr="008426A0" w:rsidRDefault="00016183" w:rsidP="00061E33">
            <w:pPr>
              <w:rPr>
                <w:bCs/>
                <w:lang w:eastAsia="zh-CN"/>
              </w:rPr>
            </w:pPr>
            <w:r w:rsidRPr="008426A0">
              <w:rPr>
                <w:lang w:eastAsia="zh-CN"/>
              </w:rPr>
              <w:t>2.74</w:t>
            </w:r>
          </w:p>
        </w:tc>
        <w:tc>
          <w:tcPr>
            <w:tcW w:w="489" w:type="dxa"/>
            <w:noWrap/>
            <w:vAlign w:val="center"/>
            <w:hideMark/>
          </w:tcPr>
          <w:p w14:paraId="413573D8" w14:textId="77777777" w:rsidR="00016183" w:rsidRPr="008426A0" w:rsidRDefault="00016183" w:rsidP="00061E33">
            <w:pPr>
              <w:rPr>
                <w:bCs/>
                <w:lang w:eastAsia="zh-CN"/>
              </w:rPr>
            </w:pPr>
            <w:r w:rsidRPr="008426A0">
              <w:rPr>
                <w:lang w:eastAsia="zh-CN"/>
              </w:rPr>
              <w:t>2.69</w:t>
            </w:r>
          </w:p>
        </w:tc>
        <w:tc>
          <w:tcPr>
            <w:tcW w:w="489" w:type="dxa"/>
            <w:noWrap/>
            <w:vAlign w:val="center"/>
            <w:hideMark/>
          </w:tcPr>
          <w:p w14:paraId="3AA9EAC7" w14:textId="77777777" w:rsidR="00016183" w:rsidRPr="008426A0" w:rsidRDefault="00016183" w:rsidP="00061E33">
            <w:pPr>
              <w:rPr>
                <w:bCs/>
                <w:lang w:eastAsia="zh-CN"/>
              </w:rPr>
            </w:pPr>
            <w:r w:rsidRPr="008426A0">
              <w:rPr>
                <w:lang w:eastAsia="zh-CN"/>
              </w:rPr>
              <w:t>2.91</w:t>
            </w:r>
          </w:p>
        </w:tc>
      </w:tr>
      <w:tr w:rsidR="00016183" w:rsidRPr="008426A0" w14:paraId="00C21D21" w14:textId="77777777" w:rsidTr="008426A0">
        <w:trPr>
          <w:cantSplit/>
          <w:trHeight w:val="292"/>
        </w:trPr>
        <w:tc>
          <w:tcPr>
            <w:tcW w:w="1207" w:type="dxa"/>
            <w:shd w:val="clear" w:color="auto" w:fill="F2F2F2" w:themeFill="background1" w:themeFillShade="F2"/>
            <w:noWrap/>
            <w:vAlign w:val="center"/>
            <w:hideMark/>
          </w:tcPr>
          <w:p w14:paraId="665EFEDC" w14:textId="77777777" w:rsidR="00016183" w:rsidRPr="008426A0" w:rsidRDefault="00016183" w:rsidP="00061E33">
            <w:pPr>
              <w:rPr>
                <w:bCs/>
                <w:lang w:eastAsia="zh-CN"/>
              </w:rPr>
            </w:pPr>
            <w:r w:rsidRPr="008426A0">
              <w:rPr>
                <w:lang w:eastAsia="zh-CN"/>
              </w:rPr>
              <w:t>Sydney</w:t>
            </w:r>
          </w:p>
        </w:tc>
        <w:tc>
          <w:tcPr>
            <w:tcW w:w="563" w:type="dxa"/>
            <w:shd w:val="clear" w:color="auto" w:fill="F2F2F2" w:themeFill="background1" w:themeFillShade="F2"/>
            <w:vAlign w:val="center"/>
            <w:hideMark/>
          </w:tcPr>
          <w:p w14:paraId="65641895"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4C100417" w14:textId="77777777" w:rsidR="00016183" w:rsidRPr="008426A0" w:rsidRDefault="00016183" w:rsidP="00061E33">
            <w:pPr>
              <w:rPr>
                <w:lang w:eastAsia="zh-CN"/>
              </w:rPr>
            </w:pPr>
            <w:r w:rsidRPr="008426A0">
              <w:rPr>
                <w:lang w:eastAsia="zh-CN"/>
              </w:rPr>
              <w:t>0</w:t>
            </w:r>
          </w:p>
        </w:tc>
        <w:tc>
          <w:tcPr>
            <w:tcW w:w="489" w:type="dxa"/>
            <w:noWrap/>
            <w:vAlign w:val="center"/>
            <w:hideMark/>
          </w:tcPr>
          <w:p w14:paraId="1D79B8C7" w14:textId="77777777" w:rsidR="00016183" w:rsidRPr="008426A0" w:rsidRDefault="00016183" w:rsidP="00061E33">
            <w:pPr>
              <w:rPr>
                <w:bCs/>
                <w:lang w:eastAsia="zh-CN"/>
              </w:rPr>
            </w:pPr>
            <w:r w:rsidRPr="008426A0">
              <w:rPr>
                <w:lang w:eastAsia="zh-CN"/>
              </w:rPr>
              <w:t>5.91</w:t>
            </w:r>
          </w:p>
        </w:tc>
        <w:tc>
          <w:tcPr>
            <w:tcW w:w="489" w:type="dxa"/>
            <w:noWrap/>
            <w:vAlign w:val="center"/>
            <w:hideMark/>
          </w:tcPr>
          <w:p w14:paraId="61B27CA3" w14:textId="77777777" w:rsidR="00016183" w:rsidRPr="008426A0" w:rsidRDefault="00016183" w:rsidP="00061E33">
            <w:pPr>
              <w:rPr>
                <w:bCs/>
                <w:lang w:eastAsia="zh-CN"/>
              </w:rPr>
            </w:pPr>
            <w:r w:rsidRPr="008426A0">
              <w:rPr>
                <w:lang w:eastAsia="zh-CN"/>
              </w:rPr>
              <w:t>5.25</w:t>
            </w:r>
          </w:p>
        </w:tc>
        <w:tc>
          <w:tcPr>
            <w:tcW w:w="489" w:type="dxa"/>
            <w:noWrap/>
            <w:vAlign w:val="center"/>
            <w:hideMark/>
          </w:tcPr>
          <w:p w14:paraId="17646AF5" w14:textId="77777777" w:rsidR="00016183" w:rsidRPr="008426A0" w:rsidRDefault="00016183" w:rsidP="00061E33">
            <w:pPr>
              <w:rPr>
                <w:bCs/>
                <w:lang w:eastAsia="zh-CN"/>
              </w:rPr>
            </w:pPr>
            <w:r w:rsidRPr="008426A0">
              <w:rPr>
                <w:lang w:eastAsia="zh-CN"/>
              </w:rPr>
              <w:t>4.48</w:t>
            </w:r>
          </w:p>
        </w:tc>
        <w:tc>
          <w:tcPr>
            <w:tcW w:w="489" w:type="dxa"/>
            <w:noWrap/>
            <w:vAlign w:val="center"/>
            <w:hideMark/>
          </w:tcPr>
          <w:p w14:paraId="02680882" w14:textId="77777777" w:rsidR="00016183" w:rsidRPr="008426A0" w:rsidRDefault="00016183" w:rsidP="00061E33">
            <w:pPr>
              <w:rPr>
                <w:bCs/>
                <w:lang w:eastAsia="zh-CN"/>
              </w:rPr>
            </w:pPr>
            <w:r w:rsidRPr="008426A0">
              <w:rPr>
                <w:lang w:eastAsia="zh-CN"/>
              </w:rPr>
              <w:t>3.56</w:t>
            </w:r>
          </w:p>
        </w:tc>
        <w:tc>
          <w:tcPr>
            <w:tcW w:w="489" w:type="dxa"/>
            <w:noWrap/>
            <w:vAlign w:val="center"/>
            <w:hideMark/>
          </w:tcPr>
          <w:p w14:paraId="6C1B0BFC" w14:textId="77777777" w:rsidR="00016183" w:rsidRPr="008426A0" w:rsidRDefault="00016183" w:rsidP="00061E33">
            <w:pPr>
              <w:rPr>
                <w:bCs/>
                <w:lang w:eastAsia="zh-CN"/>
              </w:rPr>
            </w:pPr>
            <w:r w:rsidRPr="008426A0">
              <w:rPr>
                <w:lang w:eastAsia="zh-CN"/>
              </w:rPr>
              <w:t>2.73</w:t>
            </w:r>
          </w:p>
        </w:tc>
        <w:tc>
          <w:tcPr>
            <w:tcW w:w="489" w:type="dxa"/>
            <w:noWrap/>
            <w:vAlign w:val="center"/>
            <w:hideMark/>
          </w:tcPr>
          <w:p w14:paraId="64A7BB8E" w14:textId="77777777" w:rsidR="00016183" w:rsidRPr="008426A0" w:rsidRDefault="00016183" w:rsidP="00061E33">
            <w:pPr>
              <w:rPr>
                <w:bCs/>
                <w:lang w:eastAsia="zh-CN"/>
              </w:rPr>
            </w:pPr>
            <w:r w:rsidRPr="008426A0">
              <w:rPr>
                <w:lang w:eastAsia="zh-CN"/>
              </w:rPr>
              <w:t>2.49</w:t>
            </w:r>
          </w:p>
        </w:tc>
        <w:tc>
          <w:tcPr>
            <w:tcW w:w="489" w:type="dxa"/>
            <w:noWrap/>
            <w:vAlign w:val="center"/>
            <w:hideMark/>
          </w:tcPr>
          <w:p w14:paraId="11D334D8" w14:textId="77777777" w:rsidR="00016183" w:rsidRPr="008426A0" w:rsidRDefault="00016183" w:rsidP="00061E33">
            <w:pPr>
              <w:rPr>
                <w:bCs/>
                <w:lang w:eastAsia="zh-CN"/>
              </w:rPr>
            </w:pPr>
            <w:r w:rsidRPr="008426A0">
              <w:rPr>
                <w:lang w:eastAsia="zh-CN"/>
              </w:rPr>
              <w:t>2.68</w:t>
            </w:r>
          </w:p>
        </w:tc>
        <w:tc>
          <w:tcPr>
            <w:tcW w:w="489" w:type="dxa"/>
            <w:noWrap/>
            <w:vAlign w:val="center"/>
            <w:hideMark/>
          </w:tcPr>
          <w:p w14:paraId="6E9EF86A" w14:textId="77777777" w:rsidR="00016183" w:rsidRPr="008426A0" w:rsidRDefault="00016183" w:rsidP="00061E33">
            <w:pPr>
              <w:rPr>
                <w:bCs/>
                <w:lang w:eastAsia="zh-CN"/>
              </w:rPr>
            </w:pPr>
            <w:r w:rsidRPr="008426A0">
              <w:rPr>
                <w:lang w:eastAsia="zh-CN"/>
              </w:rPr>
              <w:t>3.49</w:t>
            </w:r>
          </w:p>
        </w:tc>
        <w:tc>
          <w:tcPr>
            <w:tcW w:w="489" w:type="dxa"/>
            <w:noWrap/>
            <w:vAlign w:val="center"/>
            <w:hideMark/>
          </w:tcPr>
          <w:p w14:paraId="63ACF251" w14:textId="77777777" w:rsidR="00016183" w:rsidRPr="008426A0" w:rsidRDefault="00016183" w:rsidP="00061E33">
            <w:pPr>
              <w:rPr>
                <w:bCs/>
                <w:lang w:eastAsia="zh-CN"/>
              </w:rPr>
            </w:pPr>
            <w:r w:rsidRPr="008426A0">
              <w:rPr>
                <w:lang w:eastAsia="zh-CN"/>
              </w:rPr>
              <w:t>4.6</w:t>
            </w:r>
          </w:p>
        </w:tc>
        <w:tc>
          <w:tcPr>
            <w:tcW w:w="489" w:type="dxa"/>
            <w:noWrap/>
            <w:vAlign w:val="center"/>
            <w:hideMark/>
          </w:tcPr>
          <w:p w14:paraId="7CD8F858" w14:textId="77777777" w:rsidR="00016183" w:rsidRPr="008426A0" w:rsidRDefault="00016183" w:rsidP="00061E33">
            <w:pPr>
              <w:rPr>
                <w:bCs/>
                <w:lang w:eastAsia="zh-CN"/>
              </w:rPr>
            </w:pPr>
            <w:r w:rsidRPr="008426A0">
              <w:rPr>
                <w:lang w:eastAsia="zh-CN"/>
              </w:rPr>
              <w:t>5.41</w:t>
            </w:r>
          </w:p>
        </w:tc>
        <w:tc>
          <w:tcPr>
            <w:tcW w:w="489" w:type="dxa"/>
            <w:noWrap/>
            <w:vAlign w:val="center"/>
            <w:hideMark/>
          </w:tcPr>
          <w:p w14:paraId="2ABC4FE4" w14:textId="77777777" w:rsidR="00016183" w:rsidRPr="008426A0" w:rsidRDefault="00016183" w:rsidP="00061E33">
            <w:pPr>
              <w:rPr>
                <w:bCs/>
                <w:lang w:eastAsia="zh-CN"/>
              </w:rPr>
            </w:pPr>
            <w:r w:rsidRPr="008426A0">
              <w:rPr>
                <w:lang w:eastAsia="zh-CN"/>
              </w:rPr>
              <w:t>5.88</w:t>
            </w:r>
          </w:p>
        </w:tc>
        <w:tc>
          <w:tcPr>
            <w:tcW w:w="489" w:type="dxa"/>
            <w:noWrap/>
            <w:vAlign w:val="center"/>
            <w:hideMark/>
          </w:tcPr>
          <w:p w14:paraId="1551A47D" w14:textId="77777777" w:rsidR="00016183" w:rsidRPr="008426A0" w:rsidRDefault="00016183" w:rsidP="00061E33">
            <w:pPr>
              <w:rPr>
                <w:bCs/>
                <w:lang w:eastAsia="zh-CN"/>
              </w:rPr>
            </w:pPr>
            <w:r w:rsidRPr="008426A0">
              <w:rPr>
                <w:lang w:eastAsia="zh-CN"/>
              </w:rPr>
              <w:t>6.24</w:t>
            </w:r>
          </w:p>
        </w:tc>
        <w:tc>
          <w:tcPr>
            <w:tcW w:w="489" w:type="dxa"/>
            <w:noWrap/>
            <w:vAlign w:val="center"/>
            <w:hideMark/>
          </w:tcPr>
          <w:p w14:paraId="78200DE6" w14:textId="77777777" w:rsidR="00016183" w:rsidRPr="008426A0" w:rsidRDefault="00016183" w:rsidP="00061E33">
            <w:pPr>
              <w:rPr>
                <w:bCs/>
                <w:lang w:eastAsia="zh-CN"/>
              </w:rPr>
            </w:pPr>
            <w:r w:rsidRPr="008426A0">
              <w:rPr>
                <w:lang w:eastAsia="zh-CN"/>
              </w:rPr>
              <w:t>4.39</w:t>
            </w:r>
          </w:p>
        </w:tc>
      </w:tr>
      <w:tr w:rsidR="00016183" w:rsidRPr="008426A0" w14:paraId="6D2B61AD" w14:textId="77777777" w:rsidTr="008426A0">
        <w:trPr>
          <w:cantSplit/>
          <w:trHeight w:val="292"/>
        </w:trPr>
        <w:tc>
          <w:tcPr>
            <w:tcW w:w="1207" w:type="dxa"/>
            <w:noWrap/>
            <w:vAlign w:val="center"/>
            <w:hideMark/>
          </w:tcPr>
          <w:p w14:paraId="31E4361C"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AFC8FB7" w14:textId="77777777" w:rsidR="00016183" w:rsidRPr="008426A0" w:rsidRDefault="00016183" w:rsidP="00061E33">
            <w:pPr>
              <w:rPr>
                <w:bCs/>
                <w:lang w:eastAsia="zh-CN"/>
              </w:rPr>
            </w:pPr>
            <w:r w:rsidRPr="008426A0">
              <w:rPr>
                <w:lang w:eastAsia="zh-CN"/>
              </w:rPr>
              <w:t>Tilt 18</w:t>
            </w:r>
          </w:p>
        </w:tc>
        <w:tc>
          <w:tcPr>
            <w:tcW w:w="372" w:type="dxa"/>
            <w:vAlign w:val="center"/>
            <w:hideMark/>
          </w:tcPr>
          <w:p w14:paraId="66221FA8" w14:textId="77777777" w:rsidR="00016183" w:rsidRPr="008426A0" w:rsidRDefault="00016183" w:rsidP="00061E33">
            <w:pPr>
              <w:rPr>
                <w:bCs/>
                <w:lang w:eastAsia="zh-CN"/>
              </w:rPr>
            </w:pPr>
            <w:r w:rsidRPr="008426A0">
              <w:rPr>
                <w:lang w:eastAsia="zh-CN"/>
              </w:rPr>
              <w:t>18</w:t>
            </w:r>
          </w:p>
        </w:tc>
        <w:tc>
          <w:tcPr>
            <w:tcW w:w="489" w:type="dxa"/>
            <w:noWrap/>
            <w:vAlign w:val="center"/>
            <w:hideMark/>
          </w:tcPr>
          <w:p w14:paraId="46254CC1" w14:textId="77777777" w:rsidR="00016183" w:rsidRPr="008426A0" w:rsidRDefault="00016183" w:rsidP="00061E33">
            <w:pPr>
              <w:rPr>
                <w:bCs/>
                <w:lang w:eastAsia="zh-CN"/>
              </w:rPr>
            </w:pPr>
            <w:r w:rsidRPr="008426A0">
              <w:rPr>
                <w:lang w:eastAsia="zh-CN"/>
              </w:rPr>
              <w:t>5.78</w:t>
            </w:r>
          </w:p>
        </w:tc>
        <w:tc>
          <w:tcPr>
            <w:tcW w:w="489" w:type="dxa"/>
            <w:noWrap/>
            <w:vAlign w:val="center"/>
            <w:hideMark/>
          </w:tcPr>
          <w:p w14:paraId="1FFE6CAB" w14:textId="77777777" w:rsidR="00016183" w:rsidRPr="008426A0" w:rsidRDefault="00016183" w:rsidP="00061E33">
            <w:pPr>
              <w:rPr>
                <w:bCs/>
                <w:lang w:eastAsia="zh-CN"/>
              </w:rPr>
            </w:pPr>
            <w:r w:rsidRPr="008426A0">
              <w:rPr>
                <w:lang w:eastAsia="zh-CN"/>
              </w:rPr>
              <w:t>5.32</w:t>
            </w:r>
          </w:p>
        </w:tc>
        <w:tc>
          <w:tcPr>
            <w:tcW w:w="489" w:type="dxa"/>
            <w:noWrap/>
            <w:vAlign w:val="center"/>
            <w:hideMark/>
          </w:tcPr>
          <w:p w14:paraId="7E9BACD1" w14:textId="77777777" w:rsidR="00016183" w:rsidRPr="008426A0" w:rsidRDefault="00016183" w:rsidP="00061E33">
            <w:pPr>
              <w:rPr>
                <w:bCs/>
                <w:lang w:eastAsia="zh-CN"/>
              </w:rPr>
            </w:pPr>
            <w:r w:rsidRPr="008426A0">
              <w:rPr>
                <w:lang w:eastAsia="zh-CN"/>
              </w:rPr>
              <w:t>4.82</w:t>
            </w:r>
          </w:p>
        </w:tc>
        <w:tc>
          <w:tcPr>
            <w:tcW w:w="489" w:type="dxa"/>
            <w:noWrap/>
            <w:vAlign w:val="center"/>
            <w:hideMark/>
          </w:tcPr>
          <w:p w14:paraId="3541BFD1" w14:textId="77777777" w:rsidR="00016183" w:rsidRPr="008426A0" w:rsidRDefault="00016183" w:rsidP="00061E33">
            <w:pPr>
              <w:rPr>
                <w:bCs/>
                <w:lang w:eastAsia="zh-CN"/>
              </w:rPr>
            </w:pPr>
            <w:r w:rsidRPr="008426A0">
              <w:rPr>
                <w:lang w:eastAsia="zh-CN"/>
              </w:rPr>
              <w:t>4.16</w:t>
            </w:r>
          </w:p>
        </w:tc>
        <w:tc>
          <w:tcPr>
            <w:tcW w:w="489" w:type="dxa"/>
            <w:noWrap/>
            <w:vAlign w:val="center"/>
            <w:hideMark/>
          </w:tcPr>
          <w:p w14:paraId="3668925D" w14:textId="77777777" w:rsidR="00016183" w:rsidRPr="008426A0" w:rsidRDefault="00016183" w:rsidP="00061E33">
            <w:pPr>
              <w:rPr>
                <w:bCs/>
                <w:lang w:eastAsia="zh-CN"/>
              </w:rPr>
            </w:pPr>
            <w:r w:rsidRPr="008426A0">
              <w:rPr>
                <w:lang w:eastAsia="zh-CN"/>
              </w:rPr>
              <w:t>3.46</w:t>
            </w:r>
          </w:p>
        </w:tc>
        <w:tc>
          <w:tcPr>
            <w:tcW w:w="489" w:type="dxa"/>
            <w:noWrap/>
            <w:vAlign w:val="center"/>
            <w:hideMark/>
          </w:tcPr>
          <w:p w14:paraId="64C3C0AA" w14:textId="77777777" w:rsidR="00016183" w:rsidRPr="008426A0" w:rsidRDefault="00016183" w:rsidP="00061E33">
            <w:pPr>
              <w:rPr>
                <w:bCs/>
                <w:lang w:eastAsia="zh-CN"/>
              </w:rPr>
            </w:pPr>
            <w:r w:rsidRPr="008426A0">
              <w:rPr>
                <w:lang w:eastAsia="zh-CN"/>
              </w:rPr>
              <w:t>3.37</w:t>
            </w:r>
          </w:p>
        </w:tc>
        <w:tc>
          <w:tcPr>
            <w:tcW w:w="489" w:type="dxa"/>
            <w:noWrap/>
            <w:vAlign w:val="center"/>
            <w:hideMark/>
          </w:tcPr>
          <w:p w14:paraId="44C33384" w14:textId="77777777" w:rsidR="00016183" w:rsidRPr="008426A0" w:rsidRDefault="00016183" w:rsidP="00061E33">
            <w:pPr>
              <w:rPr>
                <w:bCs/>
                <w:lang w:eastAsia="zh-CN"/>
              </w:rPr>
            </w:pPr>
            <w:r w:rsidRPr="008426A0">
              <w:rPr>
                <w:lang w:eastAsia="zh-CN"/>
              </w:rPr>
              <w:t>3.54</w:t>
            </w:r>
          </w:p>
        </w:tc>
        <w:tc>
          <w:tcPr>
            <w:tcW w:w="489" w:type="dxa"/>
            <w:noWrap/>
            <w:vAlign w:val="center"/>
            <w:hideMark/>
          </w:tcPr>
          <w:p w14:paraId="0F9C2F2A" w14:textId="77777777" w:rsidR="00016183" w:rsidRPr="008426A0" w:rsidRDefault="00016183" w:rsidP="00061E33">
            <w:pPr>
              <w:rPr>
                <w:bCs/>
                <w:lang w:eastAsia="zh-CN"/>
              </w:rPr>
            </w:pPr>
            <w:r w:rsidRPr="008426A0">
              <w:rPr>
                <w:lang w:eastAsia="zh-CN"/>
              </w:rPr>
              <w:t>4.28</w:t>
            </w:r>
          </w:p>
        </w:tc>
        <w:tc>
          <w:tcPr>
            <w:tcW w:w="489" w:type="dxa"/>
            <w:noWrap/>
            <w:vAlign w:val="center"/>
            <w:hideMark/>
          </w:tcPr>
          <w:p w14:paraId="75CA1A6C" w14:textId="77777777" w:rsidR="00016183" w:rsidRPr="008426A0" w:rsidRDefault="00016183" w:rsidP="00061E33">
            <w:pPr>
              <w:rPr>
                <w:bCs/>
                <w:lang w:eastAsia="zh-CN"/>
              </w:rPr>
            </w:pPr>
            <w:r w:rsidRPr="008426A0">
              <w:rPr>
                <w:lang w:eastAsia="zh-CN"/>
              </w:rPr>
              <w:t>5.15</w:t>
            </w:r>
          </w:p>
        </w:tc>
        <w:tc>
          <w:tcPr>
            <w:tcW w:w="489" w:type="dxa"/>
            <w:noWrap/>
            <w:vAlign w:val="center"/>
            <w:hideMark/>
          </w:tcPr>
          <w:p w14:paraId="65649BF7" w14:textId="77777777" w:rsidR="00016183" w:rsidRPr="008426A0" w:rsidRDefault="00016183" w:rsidP="00061E33">
            <w:pPr>
              <w:rPr>
                <w:bCs/>
                <w:lang w:eastAsia="zh-CN"/>
              </w:rPr>
            </w:pPr>
            <w:r w:rsidRPr="008426A0">
              <w:rPr>
                <w:lang w:eastAsia="zh-CN"/>
              </w:rPr>
              <w:t>5.63</w:t>
            </w:r>
          </w:p>
        </w:tc>
        <w:tc>
          <w:tcPr>
            <w:tcW w:w="489" w:type="dxa"/>
            <w:noWrap/>
            <w:vAlign w:val="center"/>
            <w:hideMark/>
          </w:tcPr>
          <w:p w14:paraId="5FC040F3" w14:textId="77777777" w:rsidR="00016183" w:rsidRPr="008426A0" w:rsidRDefault="00016183" w:rsidP="00061E33">
            <w:pPr>
              <w:rPr>
                <w:bCs/>
                <w:lang w:eastAsia="zh-CN"/>
              </w:rPr>
            </w:pPr>
            <w:r w:rsidRPr="008426A0">
              <w:rPr>
                <w:lang w:eastAsia="zh-CN"/>
              </w:rPr>
              <w:t>5.8</w:t>
            </w:r>
          </w:p>
        </w:tc>
        <w:tc>
          <w:tcPr>
            <w:tcW w:w="489" w:type="dxa"/>
            <w:noWrap/>
            <w:vAlign w:val="center"/>
            <w:hideMark/>
          </w:tcPr>
          <w:p w14:paraId="6D888B88" w14:textId="77777777" w:rsidR="00016183" w:rsidRPr="008426A0" w:rsidRDefault="00016183" w:rsidP="00061E33">
            <w:pPr>
              <w:rPr>
                <w:bCs/>
                <w:lang w:eastAsia="zh-CN"/>
              </w:rPr>
            </w:pPr>
            <w:r w:rsidRPr="008426A0">
              <w:rPr>
                <w:lang w:eastAsia="zh-CN"/>
              </w:rPr>
              <w:t>6.04</w:t>
            </w:r>
          </w:p>
        </w:tc>
        <w:tc>
          <w:tcPr>
            <w:tcW w:w="489" w:type="dxa"/>
            <w:noWrap/>
            <w:vAlign w:val="center"/>
            <w:hideMark/>
          </w:tcPr>
          <w:p w14:paraId="2A5DD7C5" w14:textId="77777777" w:rsidR="00016183" w:rsidRPr="008426A0" w:rsidRDefault="00016183" w:rsidP="00061E33">
            <w:pPr>
              <w:rPr>
                <w:bCs/>
                <w:lang w:eastAsia="zh-CN"/>
              </w:rPr>
            </w:pPr>
            <w:r w:rsidRPr="008426A0">
              <w:rPr>
                <w:lang w:eastAsia="zh-CN"/>
              </w:rPr>
              <w:t>4.78</w:t>
            </w:r>
          </w:p>
        </w:tc>
      </w:tr>
      <w:tr w:rsidR="00016183" w:rsidRPr="008426A0" w14:paraId="63E55DE4" w14:textId="77777777" w:rsidTr="008426A0">
        <w:trPr>
          <w:cantSplit/>
          <w:trHeight w:val="292"/>
        </w:trPr>
        <w:tc>
          <w:tcPr>
            <w:tcW w:w="1207" w:type="dxa"/>
            <w:noWrap/>
            <w:vAlign w:val="center"/>
            <w:hideMark/>
          </w:tcPr>
          <w:p w14:paraId="344F2422"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B29F09C" w14:textId="77777777" w:rsidR="00016183" w:rsidRPr="008426A0" w:rsidRDefault="00016183" w:rsidP="00061E33">
            <w:pPr>
              <w:rPr>
                <w:bCs/>
                <w:lang w:eastAsia="zh-CN"/>
              </w:rPr>
            </w:pPr>
            <w:r w:rsidRPr="008426A0">
              <w:rPr>
                <w:lang w:eastAsia="zh-CN"/>
              </w:rPr>
              <w:t>Tilt 33</w:t>
            </w:r>
          </w:p>
        </w:tc>
        <w:tc>
          <w:tcPr>
            <w:tcW w:w="372" w:type="dxa"/>
            <w:vAlign w:val="center"/>
            <w:hideMark/>
          </w:tcPr>
          <w:p w14:paraId="73007CB7" w14:textId="77777777" w:rsidR="00016183" w:rsidRPr="008426A0" w:rsidRDefault="00016183" w:rsidP="00061E33">
            <w:pPr>
              <w:rPr>
                <w:bCs/>
                <w:lang w:eastAsia="zh-CN"/>
              </w:rPr>
            </w:pPr>
            <w:r w:rsidRPr="008426A0">
              <w:rPr>
                <w:lang w:eastAsia="zh-CN"/>
              </w:rPr>
              <w:t>33</w:t>
            </w:r>
          </w:p>
        </w:tc>
        <w:tc>
          <w:tcPr>
            <w:tcW w:w="489" w:type="dxa"/>
            <w:noWrap/>
            <w:vAlign w:val="center"/>
            <w:hideMark/>
          </w:tcPr>
          <w:p w14:paraId="74BD75D5" w14:textId="77777777" w:rsidR="00016183" w:rsidRPr="008426A0" w:rsidRDefault="00016183" w:rsidP="00061E33">
            <w:pPr>
              <w:rPr>
                <w:bCs/>
                <w:lang w:eastAsia="zh-CN"/>
              </w:rPr>
            </w:pPr>
            <w:r w:rsidRPr="008426A0">
              <w:rPr>
                <w:lang w:eastAsia="zh-CN"/>
              </w:rPr>
              <w:t>5.38</w:t>
            </w:r>
          </w:p>
        </w:tc>
        <w:tc>
          <w:tcPr>
            <w:tcW w:w="489" w:type="dxa"/>
            <w:noWrap/>
            <w:vAlign w:val="center"/>
            <w:hideMark/>
          </w:tcPr>
          <w:p w14:paraId="235E683D" w14:textId="77777777" w:rsidR="00016183" w:rsidRPr="008426A0" w:rsidRDefault="00016183" w:rsidP="00061E33">
            <w:pPr>
              <w:rPr>
                <w:bCs/>
                <w:lang w:eastAsia="zh-CN"/>
              </w:rPr>
            </w:pPr>
            <w:r w:rsidRPr="008426A0">
              <w:rPr>
                <w:lang w:eastAsia="zh-CN"/>
              </w:rPr>
              <w:t>5.11</w:t>
            </w:r>
          </w:p>
        </w:tc>
        <w:tc>
          <w:tcPr>
            <w:tcW w:w="489" w:type="dxa"/>
            <w:noWrap/>
            <w:vAlign w:val="center"/>
            <w:hideMark/>
          </w:tcPr>
          <w:p w14:paraId="77D1A960" w14:textId="77777777" w:rsidR="00016183" w:rsidRPr="008426A0" w:rsidRDefault="00016183" w:rsidP="00061E33">
            <w:pPr>
              <w:rPr>
                <w:bCs/>
                <w:lang w:eastAsia="zh-CN"/>
              </w:rPr>
            </w:pPr>
            <w:r w:rsidRPr="008426A0">
              <w:rPr>
                <w:lang w:eastAsia="zh-CN"/>
              </w:rPr>
              <w:t>4.84</w:t>
            </w:r>
          </w:p>
        </w:tc>
        <w:tc>
          <w:tcPr>
            <w:tcW w:w="489" w:type="dxa"/>
            <w:noWrap/>
            <w:vAlign w:val="center"/>
            <w:hideMark/>
          </w:tcPr>
          <w:p w14:paraId="415BB113" w14:textId="77777777" w:rsidR="00016183" w:rsidRPr="008426A0" w:rsidRDefault="00016183" w:rsidP="00061E33">
            <w:pPr>
              <w:rPr>
                <w:bCs/>
                <w:lang w:eastAsia="zh-CN"/>
              </w:rPr>
            </w:pPr>
            <w:r w:rsidRPr="008426A0">
              <w:rPr>
                <w:lang w:eastAsia="zh-CN"/>
              </w:rPr>
              <w:t>4.42</w:t>
            </w:r>
          </w:p>
        </w:tc>
        <w:tc>
          <w:tcPr>
            <w:tcW w:w="489" w:type="dxa"/>
            <w:noWrap/>
            <w:vAlign w:val="center"/>
            <w:hideMark/>
          </w:tcPr>
          <w:p w14:paraId="75A500A3" w14:textId="77777777" w:rsidR="00016183" w:rsidRPr="008426A0" w:rsidRDefault="00016183" w:rsidP="00061E33">
            <w:pPr>
              <w:rPr>
                <w:bCs/>
                <w:lang w:eastAsia="zh-CN"/>
              </w:rPr>
            </w:pPr>
            <w:r w:rsidRPr="008426A0">
              <w:rPr>
                <w:lang w:eastAsia="zh-CN"/>
              </w:rPr>
              <w:t>3.87</w:t>
            </w:r>
          </w:p>
        </w:tc>
        <w:tc>
          <w:tcPr>
            <w:tcW w:w="489" w:type="dxa"/>
            <w:noWrap/>
            <w:vAlign w:val="center"/>
            <w:hideMark/>
          </w:tcPr>
          <w:p w14:paraId="56166C24" w14:textId="77777777" w:rsidR="00016183" w:rsidRPr="008426A0" w:rsidRDefault="00016183" w:rsidP="00061E33">
            <w:pPr>
              <w:rPr>
                <w:bCs/>
                <w:lang w:eastAsia="zh-CN"/>
              </w:rPr>
            </w:pPr>
            <w:r w:rsidRPr="008426A0">
              <w:rPr>
                <w:lang w:eastAsia="zh-CN"/>
              </w:rPr>
              <w:t>3.89</w:t>
            </w:r>
          </w:p>
        </w:tc>
        <w:tc>
          <w:tcPr>
            <w:tcW w:w="489" w:type="dxa"/>
            <w:noWrap/>
            <w:vAlign w:val="center"/>
            <w:hideMark/>
          </w:tcPr>
          <w:p w14:paraId="353F95E4" w14:textId="77777777" w:rsidR="00016183" w:rsidRPr="008426A0" w:rsidRDefault="00016183" w:rsidP="00061E33">
            <w:pPr>
              <w:rPr>
                <w:bCs/>
                <w:lang w:eastAsia="zh-CN"/>
              </w:rPr>
            </w:pPr>
            <w:r w:rsidRPr="008426A0">
              <w:rPr>
                <w:lang w:eastAsia="zh-CN"/>
              </w:rPr>
              <w:t>4.04</w:t>
            </w:r>
          </w:p>
        </w:tc>
        <w:tc>
          <w:tcPr>
            <w:tcW w:w="489" w:type="dxa"/>
            <w:noWrap/>
            <w:vAlign w:val="center"/>
            <w:hideMark/>
          </w:tcPr>
          <w:p w14:paraId="63662C7C" w14:textId="77777777" w:rsidR="00016183" w:rsidRPr="008426A0" w:rsidRDefault="00016183" w:rsidP="00061E33">
            <w:pPr>
              <w:rPr>
                <w:bCs/>
                <w:lang w:eastAsia="zh-CN"/>
              </w:rPr>
            </w:pPr>
            <w:r w:rsidRPr="008426A0">
              <w:rPr>
                <w:lang w:eastAsia="zh-CN"/>
              </w:rPr>
              <w:t>4.68</w:t>
            </w:r>
          </w:p>
        </w:tc>
        <w:tc>
          <w:tcPr>
            <w:tcW w:w="489" w:type="dxa"/>
            <w:noWrap/>
            <w:vAlign w:val="center"/>
            <w:hideMark/>
          </w:tcPr>
          <w:p w14:paraId="61C57706" w14:textId="77777777" w:rsidR="00016183" w:rsidRPr="008426A0" w:rsidRDefault="00016183" w:rsidP="00061E33">
            <w:pPr>
              <w:rPr>
                <w:bCs/>
                <w:lang w:eastAsia="zh-CN"/>
              </w:rPr>
            </w:pPr>
            <w:r w:rsidRPr="008426A0">
              <w:rPr>
                <w:lang w:eastAsia="zh-CN"/>
              </w:rPr>
              <w:t>5.32</w:t>
            </w:r>
          </w:p>
        </w:tc>
        <w:tc>
          <w:tcPr>
            <w:tcW w:w="489" w:type="dxa"/>
            <w:noWrap/>
            <w:vAlign w:val="center"/>
            <w:hideMark/>
          </w:tcPr>
          <w:p w14:paraId="6F74032F" w14:textId="77777777" w:rsidR="00016183" w:rsidRPr="008426A0" w:rsidRDefault="00016183" w:rsidP="00061E33">
            <w:pPr>
              <w:rPr>
                <w:bCs/>
                <w:lang w:eastAsia="zh-CN"/>
              </w:rPr>
            </w:pPr>
            <w:r w:rsidRPr="008426A0">
              <w:rPr>
                <w:lang w:eastAsia="zh-CN"/>
              </w:rPr>
              <w:t>5.5</w:t>
            </w:r>
          </w:p>
        </w:tc>
        <w:tc>
          <w:tcPr>
            <w:tcW w:w="489" w:type="dxa"/>
            <w:noWrap/>
            <w:vAlign w:val="center"/>
            <w:hideMark/>
          </w:tcPr>
          <w:p w14:paraId="50AB1264" w14:textId="77777777" w:rsidR="00016183" w:rsidRPr="008426A0" w:rsidRDefault="00016183" w:rsidP="00061E33">
            <w:pPr>
              <w:rPr>
                <w:bCs/>
                <w:lang w:eastAsia="zh-CN"/>
              </w:rPr>
            </w:pPr>
            <w:r w:rsidRPr="008426A0">
              <w:rPr>
                <w:lang w:eastAsia="zh-CN"/>
              </w:rPr>
              <w:t>5.43</w:t>
            </w:r>
          </w:p>
        </w:tc>
        <w:tc>
          <w:tcPr>
            <w:tcW w:w="489" w:type="dxa"/>
            <w:noWrap/>
            <w:vAlign w:val="center"/>
            <w:hideMark/>
          </w:tcPr>
          <w:p w14:paraId="4DED6AF5" w14:textId="77777777" w:rsidR="00016183" w:rsidRPr="008426A0" w:rsidRDefault="00016183" w:rsidP="00061E33">
            <w:pPr>
              <w:rPr>
                <w:bCs/>
                <w:lang w:eastAsia="zh-CN"/>
              </w:rPr>
            </w:pPr>
            <w:r w:rsidRPr="008426A0">
              <w:rPr>
                <w:lang w:eastAsia="zh-CN"/>
              </w:rPr>
              <w:t>5.57</w:t>
            </w:r>
          </w:p>
        </w:tc>
        <w:tc>
          <w:tcPr>
            <w:tcW w:w="489" w:type="dxa"/>
            <w:noWrap/>
            <w:vAlign w:val="center"/>
            <w:hideMark/>
          </w:tcPr>
          <w:p w14:paraId="282D10AC" w14:textId="77777777" w:rsidR="00016183" w:rsidRPr="008426A0" w:rsidRDefault="00016183" w:rsidP="00061E33">
            <w:pPr>
              <w:rPr>
                <w:bCs/>
                <w:lang w:eastAsia="zh-CN"/>
              </w:rPr>
            </w:pPr>
            <w:r w:rsidRPr="008426A0">
              <w:rPr>
                <w:lang w:eastAsia="zh-CN"/>
              </w:rPr>
              <w:t>4.84</w:t>
            </w:r>
          </w:p>
        </w:tc>
      </w:tr>
      <w:tr w:rsidR="00016183" w:rsidRPr="008426A0" w14:paraId="783137D4" w14:textId="77777777" w:rsidTr="008426A0">
        <w:trPr>
          <w:cantSplit/>
          <w:trHeight w:val="292"/>
        </w:trPr>
        <w:tc>
          <w:tcPr>
            <w:tcW w:w="1207" w:type="dxa"/>
            <w:noWrap/>
            <w:vAlign w:val="center"/>
            <w:hideMark/>
          </w:tcPr>
          <w:p w14:paraId="714FD1A3"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1E2A43F1" w14:textId="77777777" w:rsidR="00016183" w:rsidRPr="008426A0" w:rsidRDefault="00016183" w:rsidP="00061E33">
            <w:pPr>
              <w:rPr>
                <w:bCs/>
                <w:lang w:eastAsia="zh-CN"/>
              </w:rPr>
            </w:pPr>
            <w:r w:rsidRPr="008426A0">
              <w:rPr>
                <w:lang w:eastAsia="zh-CN"/>
              </w:rPr>
              <w:t>Tilt 48</w:t>
            </w:r>
          </w:p>
        </w:tc>
        <w:tc>
          <w:tcPr>
            <w:tcW w:w="372" w:type="dxa"/>
            <w:vAlign w:val="center"/>
            <w:hideMark/>
          </w:tcPr>
          <w:p w14:paraId="567D336A" w14:textId="77777777" w:rsidR="00016183" w:rsidRPr="008426A0" w:rsidRDefault="00016183" w:rsidP="00061E33">
            <w:pPr>
              <w:rPr>
                <w:bCs/>
                <w:lang w:eastAsia="zh-CN"/>
              </w:rPr>
            </w:pPr>
            <w:r w:rsidRPr="008426A0">
              <w:rPr>
                <w:lang w:eastAsia="zh-CN"/>
              </w:rPr>
              <w:t>48</w:t>
            </w:r>
          </w:p>
        </w:tc>
        <w:tc>
          <w:tcPr>
            <w:tcW w:w="489" w:type="dxa"/>
            <w:noWrap/>
            <w:vAlign w:val="center"/>
            <w:hideMark/>
          </w:tcPr>
          <w:p w14:paraId="1C2A528F" w14:textId="77777777" w:rsidR="00016183" w:rsidRPr="008426A0" w:rsidRDefault="00016183" w:rsidP="00061E33">
            <w:pPr>
              <w:rPr>
                <w:bCs/>
                <w:lang w:eastAsia="zh-CN"/>
              </w:rPr>
            </w:pPr>
            <w:r w:rsidRPr="008426A0">
              <w:rPr>
                <w:lang w:eastAsia="zh-CN"/>
              </w:rPr>
              <w:t>4.73</w:t>
            </w:r>
          </w:p>
        </w:tc>
        <w:tc>
          <w:tcPr>
            <w:tcW w:w="489" w:type="dxa"/>
            <w:noWrap/>
            <w:vAlign w:val="center"/>
            <w:hideMark/>
          </w:tcPr>
          <w:p w14:paraId="1EAE04C1" w14:textId="77777777" w:rsidR="00016183" w:rsidRPr="008426A0" w:rsidRDefault="00016183" w:rsidP="00061E33">
            <w:pPr>
              <w:rPr>
                <w:bCs/>
                <w:lang w:eastAsia="zh-CN"/>
              </w:rPr>
            </w:pPr>
            <w:r w:rsidRPr="008426A0">
              <w:rPr>
                <w:lang w:eastAsia="zh-CN"/>
              </w:rPr>
              <w:t>4.66</w:t>
            </w:r>
          </w:p>
        </w:tc>
        <w:tc>
          <w:tcPr>
            <w:tcW w:w="489" w:type="dxa"/>
            <w:noWrap/>
            <w:vAlign w:val="center"/>
            <w:hideMark/>
          </w:tcPr>
          <w:p w14:paraId="14F91A8F" w14:textId="77777777" w:rsidR="00016183" w:rsidRPr="008426A0" w:rsidRDefault="00016183" w:rsidP="00061E33">
            <w:pPr>
              <w:rPr>
                <w:bCs/>
                <w:lang w:eastAsia="zh-CN"/>
              </w:rPr>
            </w:pPr>
            <w:r w:rsidRPr="008426A0">
              <w:rPr>
                <w:lang w:eastAsia="zh-CN"/>
              </w:rPr>
              <w:t>4.62</w:t>
            </w:r>
          </w:p>
        </w:tc>
        <w:tc>
          <w:tcPr>
            <w:tcW w:w="489" w:type="dxa"/>
            <w:noWrap/>
            <w:vAlign w:val="center"/>
            <w:hideMark/>
          </w:tcPr>
          <w:p w14:paraId="337CAD80" w14:textId="77777777" w:rsidR="00016183" w:rsidRPr="008426A0" w:rsidRDefault="00016183" w:rsidP="00061E33">
            <w:pPr>
              <w:rPr>
                <w:bCs/>
                <w:lang w:eastAsia="zh-CN"/>
              </w:rPr>
            </w:pPr>
            <w:r w:rsidRPr="008426A0">
              <w:rPr>
                <w:lang w:eastAsia="zh-CN"/>
              </w:rPr>
              <w:t>4.45</w:t>
            </w:r>
          </w:p>
        </w:tc>
        <w:tc>
          <w:tcPr>
            <w:tcW w:w="489" w:type="dxa"/>
            <w:noWrap/>
            <w:vAlign w:val="center"/>
            <w:hideMark/>
          </w:tcPr>
          <w:p w14:paraId="5118E143" w14:textId="77777777" w:rsidR="00016183" w:rsidRPr="008426A0" w:rsidRDefault="00016183" w:rsidP="00061E33">
            <w:pPr>
              <w:rPr>
                <w:bCs/>
                <w:lang w:eastAsia="zh-CN"/>
              </w:rPr>
            </w:pPr>
            <w:r w:rsidRPr="008426A0">
              <w:rPr>
                <w:lang w:eastAsia="zh-CN"/>
              </w:rPr>
              <w:t>4.07</w:t>
            </w:r>
          </w:p>
        </w:tc>
        <w:tc>
          <w:tcPr>
            <w:tcW w:w="489" w:type="dxa"/>
            <w:noWrap/>
            <w:vAlign w:val="center"/>
            <w:hideMark/>
          </w:tcPr>
          <w:p w14:paraId="4286B868" w14:textId="77777777" w:rsidR="00016183" w:rsidRPr="008426A0" w:rsidRDefault="00016183" w:rsidP="00061E33">
            <w:pPr>
              <w:rPr>
                <w:bCs/>
                <w:lang w:eastAsia="zh-CN"/>
              </w:rPr>
            </w:pPr>
            <w:r w:rsidRPr="008426A0">
              <w:rPr>
                <w:lang w:eastAsia="zh-CN"/>
              </w:rPr>
              <w:t>4.2</w:t>
            </w:r>
          </w:p>
        </w:tc>
        <w:tc>
          <w:tcPr>
            <w:tcW w:w="489" w:type="dxa"/>
            <w:noWrap/>
            <w:vAlign w:val="center"/>
            <w:hideMark/>
          </w:tcPr>
          <w:p w14:paraId="455D4B4B" w14:textId="77777777" w:rsidR="00016183" w:rsidRPr="008426A0" w:rsidRDefault="00016183" w:rsidP="00061E33">
            <w:pPr>
              <w:rPr>
                <w:bCs/>
                <w:lang w:eastAsia="zh-CN"/>
              </w:rPr>
            </w:pPr>
            <w:r w:rsidRPr="008426A0">
              <w:rPr>
                <w:lang w:eastAsia="zh-CN"/>
              </w:rPr>
              <w:t>4.31</w:t>
            </w:r>
          </w:p>
        </w:tc>
        <w:tc>
          <w:tcPr>
            <w:tcW w:w="489" w:type="dxa"/>
            <w:noWrap/>
            <w:vAlign w:val="center"/>
            <w:hideMark/>
          </w:tcPr>
          <w:p w14:paraId="271E4A19" w14:textId="77777777" w:rsidR="00016183" w:rsidRPr="008426A0" w:rsidRDefault="00016183" w:rsidP="00061E33">
            <w:pPr>
              <w:rPr>
                <w:bCs/>
                <w:lang w:eastAsia="zh-CN"/>
              </w:rPr>
            </w:pPr>
            <w:r w:rsidRPr="008426A0">
              <w:rPr>
                <w:lang w:eastAsia="zh-CN"/>
              </w:rPr>
              <w:t>4.82</w:t>
            </w:r>
          </w:p>
        </w:tc>
        <w:tc>
          <w:tcPr>
            <w:tcW w:w="489" w:type="dxa"/>
            <w:noWrap/>
            <w:vAlign w:val="center"/>
            <w:hideMark/>
          </w:tcPr>
          <w:p w14:paraId="500D705B" w14:textId="77777777" w:rsidR="00016183" w:rsidRPr="008426A0" w:rsidRDefault="00016183" w:rsidP="00061E33">
            <w:pPr>
              <w:rPr>
                <w:bCs/>
                <w:lang w:eastAsia="zh-CN"/>
              </w:rPr>
            </w:pPr>
            <w:r w:rsidRPr="008426A0">
              <w:rPr>
                <w:lang w:eastAsia="zh-CN"/>
              </w:rPr>
              <w:t>5.21</w:t>
            </w:r>
          </w:p>
        </w:tc>
        <w:tc>
          <w:tcPr>
            <w:tcW w:w="489" w:type="dxa"/>
            <w:noWrap/>
            <w:vAlign w:val="center"/>
            <w:hideMark/>
          </w:tcPr>
          <w:p w14:paraId="2E9C33A4" w14:textId="77777777" w:rsidR="00016183" w:rsidRPr="008426A0" w:rsidRDefault="00016183" w:rsidP="00061E33">
            <w:pPr>
              <w:rPr>
                <w:bCs/>
                <w:lang w:eastAsia="zh-CN"/>
              </w:rPr>
            </w:pPr>
            <w:r w:rsidRPr="008426A0">
              <w:rPr>
                <w:lang w:eastAsia="zh-CN"/>
              </w:rPr>
              <w:t>5.1</w:t>
            </w:r>
          </w:p>
        </w:tc>
        <w:tc>
          <w:tcPr>
            <w:tcW w:w="489" w:type="dxa"/>
            <w:noWrap/>
            <w:vAlign w:val="center"/>
            <w:hideMark/>
          </w:tcPr>
          <w:p w14:paraId="3975F997" w14:textId="77777777" w:rsidR="00016183" w:rsidRPr="008426A0" w:rsidRDefault="00016183" w:rsidP="00061E33">
            <w:pPr>
              <w:rPr>
                <w:bCs/>
                <w:lang w:eastAsia="zh-CN"/>
              </w:rPr>
            </w:pPr>
            <w:r w:rsidRPr="008426A0">
              <w:rPr>
                <w:lang w:eastAsia="zh-CN"/>
              </w:rPr>
              <w:t>4.82</w:t>
            </w:r>
          </w:p>
        </w:tc>
        <w:tc>
          <w:tcPr>
            <w:tcW w:w="489" w:type="dxa"/>
            <w:noWrap/>
            <w:vAlign w:val="center"/>
            <w:hideMark/>
          </w:tcPr>
          <w:p w14:paraId="7DF4D59E" w14:textId="77777777" w:rsidR="00016183" w:rsidRPr="008426A0" w:rsidRDefault="00016183" w:rsidP="00061E33">
            <w:pPr>
              <w:rPr>
                <w:bCs/>
                <w:lang w:eastAsia="zh-CN"/>
              </w:rPr>
            </w:pPr>
            <w:r w:rsidRPr="008426A0">
              <w:rPr>
                <w:lang w:eastAsia="zh-CN"/>
              </w:rPr>
              <w:t>4.85</w:t>
            </w:r>
          </w:p>
        </w:tc>
        <w:tc>
          <w:tcPr>
            <w:tcW w:w="489" w:type="dxa"/>
            <w:noWrap/>
            <w:vAlign w:val="center"/>
            <w:hideMark/>
          </w:tcPr>
          <w:p w14:paraId="34B3FE58" w14:textId="77777777" w:rsidR="00016183" w:rsidRPr="008426A0" w:rsidRDefault="00016183" w:rsidP="00061E33">
            <w:pPr>
              <w:rPr>
                <w:bCs/>
                <w:lang w:eastAsia="zh-CN"/>
              </w:rPr>
            </w:pPr>
            <w:r w:rsidRPr="008426A0">
              <w:rPr>
                <w:lang w:eastAsia="zh-CN"/>
              </w:rPr>
              <w:t>4.65</w:t>
            </w:r>
          </w:p>
        </w:tc>
      </w:tr>
      <w:tr w:rsidR="00016183" w:rsidRPr="008426A0" w14:paraId="099D8194" w14:textId="77777777" w:rsidTr="008426A0">
        <w:trPr>
          <w:cantSplit/>
          <w:trHeight w:val="292"/>
        </w:trPr>
        <w:tc>
          <w:tcPr>
            <w:tcW w:w="1207" w:type="dxa"/>
            <w:noWrap/>
            <w:vAlign w:val="center"/>
            <w:hideMark/>
          </w:tcPr>
          <w:p w14:paraId="1337B342"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5AE4AC8A"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11BC0181"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74925D65" w14:textId="77777777" w:rsidR="00016183" w:rsidRPr="008426A0" w:rsidRDefault="00016183" w:rsidP="00061E33">
            <w:pPr>
              <w:rPr>
                <w:bCs/>
                <w:lang w:eastAsia="zh-CN"/>
              </w:rPr>
            </w:pPr>
            <w:r w:rsidRPr="008426A0">
              <w:rPr>
                <w:lang w:eastAsia="zh-CN"/>
              </w:rPr>
              <w:t>2.34</w:t>
            </w:r>
          </w:p>
        </w:tc>
        <w:tc>
          <w:tcPr>
            <w:tcW w:w="489" w:type="dxa"/>
            <w:noWrap/>
            <w:vAlign w:val="center"/>
            <w:hideMark/>
          </w:tcPr>
          <w:p w14:paraId="2E15D9FD" w14:textId="77777777" w:rsidR="00016183" w:rsidRPr="008426A0" w:rsidRDefault="00016183" w:rsidP="00061E33">
            <w:pPr>
              <w:rPr>
                <w:bCs/>
                <w:lang w:eastAsia="zh-CN"/>
              </w:rPr>
            </w:pPr>
            <w:r w:rsidRPr="008426A0">
              <w:rPr>
                <w:lang w:eastAsia="zh-CN"/>
              </w:rPr>
              <w:t>2.55</w:t>
            </w:r>
          </w:p>
        </w:tc>
        <w:tc>
          <w:tcPr>
            <w:tcW w:w="489" w:type="dxa"/>
            <w:noWrap/>
            <w:vAlign w:val="center"/>
            <w:hideMark/>
          </w:tcPr>
          <w:p w14:paraId="175880C6" w14:textId="77777777" w:rsidR="00016183" w:rsidRPr="008426A0" w:rsidRDefault="00016183" w:rsidP="00061E33">
            <w:pPr>
              <w:rPr>
                <w:bCs/>
                <w:lang w:eastAsia="zh-CN"/>
              </w:rPr>
            </w:pPr>
            <w:r w:rsidRPr="008426A0">
              <w:rPr>
                <w:lang w:eastAsia="zh-CN"/>
              </w:rPr>
              <w:t>2.93</w:t>
            </w:r>
          </w:p>
        </w:tc>
        <w:tc>
          <w:tcPr>
            <w:tcW w:w="489" w:type="dxa"/>
            <w:noWrap/>
            <w:vAlign w:val="center"/>
            <w:hideMark/>
          </w:tcPr>
          <w:p w14:paraId="3950F8CF" w14:textId="77777777" w:rsidR="00016183" w:rsidRPr="008426A0" w:rsidRDefault="00016183" w:rsidP="00061E33">
            <w:pPr>
              <w:rPr>
                <w:bCs/>
                <w:lang w:eastAsia="zh-CN"/>
              </w:rPr>
            </w:pPr>
            <w:r w:rsidRPr="008426A0">
              <w:rPr>
                <w:lang w:eastAsia="zh-CN"/>
              </w:rPr>
              <w:t>3.35</w:t>
            </w:r>
          </w:p>
        </w:tc>
        <w:tc>
          <w:tcPr>
            <w:tcW w:w="489" w:type="dxa"/>
            <w:noWrap/>
            <w:vAlign w:val="center"/>
            <w:hideMark/>
          </w:tcPr>
          <w:p w14:paraId="7265DE9C" w14:textId="77777777" w:rsidR="00016183" w:rsidRPr="008426A0" w:rsidRDefault="00016183" w:rsidP="00061E33">
            <w:pPr>
              <w:rPr>
                <w:bCs/>
                <w:lang w:eastAsia="zh-CN"/>
              </w:rPr>
            </w:pPr>
            <w:r w:rsidRPr="008426A0">
              <w:rPr>
                <w:lang w:eastAsia="zh-CN"/>
              </w:rPr>
              <w:t>3.43</w:t>
            </w:r>
          </w:p>
        </w:tc>
        <w:tc>
          <w:tcPr>
            <w:tcW w:w="489" w:type="dxa"/>
            <w:noWrap/>
            <w:vAlign w:val="center"/>
            <w:hideMark/>
          </w:tcPr>
          <w:p w14:paraId="4919F677" w14:textId="77777777" w:rsidR="00016183" w:rsidRPr="008426A0" w:rsidRDefault="00016183" w:rsidP="00061E33">
            <w:pPr>
              <w:rPr>
                <w:bCs/>
                <w:lang w:eastAsia="zh-CN"/>
              </w:rPr>
            </w:pPr>
            <w:r w:rsidRPr="008426A0">
              <w:rPr>
                <w:lang w:eastAsia="zh-CN"/>
              </w:rPr>
              <w:t>3.77</w:t>
            </w:r>
          </w:p>
        </w:tc>
        <w:tc>
          <w:tcPr>
            <w:tcW w:w="489" w:type="dxa"/>
            <w:noWrap/>
            <w:vAlign w:val="center"/>
            <w:hideMark/>
          </w:tcPr>
          <w:p w14:paraId="04110D60" w14:textId="77777777" w:rsidR="00016183" w:rsidRPr="008426A0" w:rsidRDefault="00016183" w:rsidP="00061E33">
            <w:pPr>
              <w:rPr>
                <w:bCs/>
                <w:lang w:eastAsia="zh-CN"/>
              </w:rPr>
            </w:pPr>
            <w:r w:rsidRPr="008426A0">
              <w:rPr>
                <w:lang w:eastAsia="zh-CN"/>
              </w:rPr>
              <w:t>3.77</w:t>
            </w:r>
          </w:p>
        </w:tc>
        <w:tc>
          <w:tcPr>
            <w:tcW w:w="489" w:type="dxa"/>
            <w:noWrap/>
            <w:vAlign w:val="center"/>
            <w:hideMark/>
          </w:tcPr>
          <w:p w14:paraId="1D3ABCB2" w14:textId="77777777" w:rsidR="00016183" w:rsidRPr="008426A0" w:rsidRDefault="00016183" w:rsidP="00061E33">
            <w:pPr>
              <w:rPr>
                <w:bCs/>
                <w:lang w:eastAsia="zh-CN"/>
              </w:rPr>
            </w:pPr>
            <w:r w:rsidRPr="008426A0">
              <w:rPr>
                <w:lang w:eastAsia="zh-CN"/>
              </w:rPr>
              <w:t>3.82</w:t>
            </w:r>
          </w:p>
        </w:tc>
        <w:tc>
          <w:tcPr>
            <w:tcW w:w="489" w:type="dxa"/>
            <w:noWrap/>
            <w:vAlign w:val="center"/>
            <w:hideMark/>
          </w:tcPr>
          <w:p w14:paraId="7165C191" w14:textId="77777777" w:rsidR="00016183" w:rsidRPr="008426A0" w:rsidRDefault="00016183" w:rsidP="00061E33">
            <w:pPr>
              <w:rPr>
                <w:bCs/>
                <w:lang w:eastAsia="zh-CN"/>
              </w:rPr>
            </w:pPr>
            <w:r w:rsidRPr="008426A0">
              <w:rPr>
                <w:lang w:eastAsia="zh-CN"/>
              </w:rPr>
              <w:t>3.54</w:t>
            </w:r>
          </w:p>
        </w:tc>
        <w:tc>
          <w:tcPr>
            <w:tcW w:w="489" w:type="dxa"/>
            <w:noWrap/>
            <w:vAlign w:val="center"/>
            <w:hideMark/>
          </w:tcPr>
          <w:p w14:paraId="67BFCDC3" w14:textId="77777777" w:rsidR="00016183" w:rsidRPr="008426A0" w:rsidRDefault="00016183" w:rsidP="00061E33">
            <w:pPr>
              <w:rPr>
                <w:bCs/>
                <w:lang w:eastAsia="zh-CN"/>
              </w:rPr>
            </w:pPr>
            <w:r w:rsidRPr="008426A0">
              <w:rPr>
                <w:lang w:eastAsia="zh-CN"/>
              </w:rPr>
              <w:t>2.83</w:t>
            </w:r>
          </w:p>
        </w:tc>
        <w:tc>
          <w:tcPr>
            <w:tcW w:w="489" w:type="dxa"/>
            <w:noWrap/>
            <w:vAlign w:val="center"/>
            <w:hideMark/>
          </w:tcPr>
          <w:p w14:paraId="444595DF" w14:textId="77777777" w:rsidR="00016183" w:rsidRPr="008426A0" w:rsidRDefault="00016183" w:rsidP="00061E33">
            <w:pPr>
              <w:rPr>
                <w:bCs/>
                <w:lang w:eastAsia="zh-CN"/>
              </w:rPr>
            </w:pPr>
            <w:r w:rsidRPr="008426A0">
              <w:rPr>
                <w:lang w:eastAsia="zh-CN"/>
              </w:rPr>
              <w:t>2.4</w:t>
            </w:r>
          </w:p>
        </w:tc>
        <w:tc>
          <w:tcPr>
            <w:tcW w:w="489" w:type="dxa"/>
            <w:noWrap/>
            <w:vAlign w:val="center"/>
            <w:hideMark/>
          </w:tcPr>
          <w:p w14:paraId="3C93524C" w14:textId="77777777" w:rsidR="00016183" w:rsidRPr="008426A0" w:rsidRDefault="00016183" w:rsidP="00061E33">
            <w:pPr>
              <w:rPr>
                <w:bCs/>
                <w:lang w:eastAsia="zh-CN"/>
              </w:rPr>
            </w:pPr>
            <w:r w:rsidRPr="008426A0">
              <w:rPr>
                <w:lang w:eastAsia="zh-CN"/>
              </w:rPr>
              <w:t>2.31</w:t>
            </w:r>
          </w:p>
        </w:tc>
        <w:tc>
          <w:tcPr>
            <w:tcW w:w="489" w:type="dxa"/>
            <w:noWrap/>
            <w:vAlign w:val="center"/>
            <w:hideMark/>
          </w:tcPr>
          <w:p w14:paraId="7AC8EF9E" w14:textId="77777777" w:rsidR="00016183" w:rsidRPr="008426A0" w:rsidRDefault="00016183" w:rsidP="00061E33">
            <w:pPr>
              <w:rPr>
                <w:bCs/>
                <w:lang w:eastAsia="zh-CN"/>
              </w:rPr>
            </w:pPr>
            <w:r w:rsidRPr="008426A0">
              <w:rPr>
                <w:lang w:eastAsia="zh-CN"/>
              </w:rPr>
              <w:t>3.09</w:t>
            </w:r>
          </w:p>
        </w:tc>
      </w:tr>
      <w:tr w:rsidR="00016183" w:rsidRPr="008426A0" w14:paraId="24E62BAC" w14:textId="77777777" w:rsidTr="008426A0">
        <w:trPr>
          <w:cantSplit/>
          <w:trHeight w:val="292"/>
        </w:trPr>
        <w:tc>
          <w:tcPr>
            <w:tcW w:w="1207" w:type="dxa"/>
            <w:shd w:val="clear" w:color="auto" w:fill="F2F2F2" w:themeFill="background1" w:themeFillShade="F2"/>
            <w:noWrap/>
            <w:vAlign w:val="center"/>
            <w:hideMark/>
          </w:tcPr>
          <w:p w14:paraId="7A80C3EF" w14:textId="77777777" w:rsidR="00016183" w:rsidRPr="008426A0" w:rsidRDefault="00016183" w:rsidP="00061E33">
            <w:pPr>
              <w:rPr>
                <w:bCs/>
                <w:lang w:eastAsia="zh-CN"/>
              </w:rPr>
            </w:pPr>
            <w:r w:rsidRPr="008426A0">
              <w:rPr>
                <w:lang w:eastAsia="zh-CN"/>
              </w:rPr>
              <w:t>Brisbane</w:t>
            </w:r>
          </w:p>
        </w:tc>
        <w:tc>
          <w:tcPr>
            <w:tcW w:w="563" w:type="dxa"/>
            <w:shd w:val="clear" w:color="auto" w:fill="F2F2F2" w:themeFill="background1" w:themeFillShade="F2"/>
            <w:vAlign w:val="center"/>
            <w:hideMark/>
          </w:tcPr>
          <w:p w14:paraId="38E9985E" w14:textId="77777777" w:rsidR="00016183" w:rsidRPr="008426A0" w:rsidRDefault="00016183" w:rsidP="00061E33">
            <w:pPr>
              <w:rPr>
                <w:bCs/>
                <w:lang w:eastAsia="zh-CN"/>
              </w:rPr>
            </w:pPr>
            <w:r w:rsidRPr="008426A0">
              <w:rPr>
                <w:lang w:eastAsia="zh-CN"/>
              </w:rPr>
              <w:t>Tilt 0</w:t>
            </w:r>
          </w:p>
        </w:tc>
        <w:tc>
          <w:tcPr>
            <w:tcW w:w="372" w:type="dxa"/>
            <w:vAlign w:val="center"/>
            <w:hideMark/>
          </w:tcPr>
          <w:p w14:paraId="74872164" w14:textId="77777777" w:rsidR="00016183" w:rsidRPr="008426A0" w:rsidRDefault="00016183" w:rsidP="00061E33">
            <w:pPr>
              <w:rPr>
                <w:lang w:eastAsia="zh-CN"/>
              </w:rPr>
            </w:pPr>
            <w:r w:rsidRPr="008426A0">
              <w:rPr>
                <w:lang w:eastAsia="zh-CN"/>
              </w:rPr>
              <w:t>0</w:t>
            </w:r>
          </w:p>
        </w:tc>
        <w:tc>
          <w:tcPr>
            <w:tcW w:w="489" w:type="dxa"/>
            <w:noWrap/>
            <w:vAlign w:val="center"/>
            <w:hideMark/>
          </w:tcPr>
          <w:p w14:paraId="7F18F1F6" w14:textId="77777777" w:rsidR="00016183" w:rsidRPr="008426A0" w:rsidRDefault="00016183" w:rsidP="00061E33">
            <w:pPr>
              <w:rPr>
                <w:bCs/>
                <w:lang w:eastAsia="zh-CN"/>
              </w:rPr>
            </w:pPr>
            <w:r w:rsidRPr="008426A0">
              <w:rPr>
                <w:lang w:eastAsia="zh-CN"/>
              </w:rPr>
              <w:t>6.19</w:t>
            </w:r>
          </w:p>
        </w:tc>
        <w:tc>
          <w:tcPr>
            <w:tcW w:w="489" w:type="dxa"/>
            <w:noWrap/>
            <w:vAlign w:val="center"/>
            <w:hideMark/>
          </w:tcPr>
          <w:p w14:paraId="7B075549" w14:textId="77777777" w:rsidR="00016183" w:rsidRPr="008426A0" w:rsidRDefault="00016183" w:rsidP="00061E33">
            <w:pPr>
              <w:rPr>
                <w:bCs/>
                <w:lang w:eastAsia="zh-CN"/>
              </w:rPr>
            </w:pPr>
            <w:r w:rsidRPr="008426A0">
              <w:rPr>
                <w:lang w:eastAsia="zh-CN"/>
              </w:rPr>
              <w:t>5.39</w:t>
            </w:r>
          </w:p>
        </w:tc>
        <w:tc>
          <w:tcPr>
            <w:tcW w:w="489" w:type="dxa"/>
            <w:noWrap/>
            <w:vAlign w:val="center"/>
            <w:hideMark/>
          </w:tcPr>
          <w:p w14:paraId="635FD983" w14:textId="77777777" w:rsidR="00016183" w:rsidRPr="008426A0" w:rsidRDefault="00016183" w:rsidP="00061E33">
            <w:pPr>
              <w:rPr>
                <w:bCs/>
                <w:lang w:eastAsia="zh-CN"/>
              </w:rPr>
            </w:pPr>
            <w:r w:rsidRPr="008426A0">
              <w:rPr>
                <w:lang w:eastAsia="zh-CN"/>
              </w:rPr>
              <w:t>4.95</w:t>
            </w:r>
          </w:p>
        </w:tc>
        <w:tc>
          <w:tcPr>
            <w:tcW w:w="489" w:type="dxa"/>
            <w:noWrap/>
            <w:vAlign w:val="center"/>
            <w:hideMark/>
          </w:tcPr>
          <w:p w14:paraId="6F286A80" w14:textId="77777777" w:rsidR="00016183" w:rsidRPr="008426A0" w:rsidRDefault="00016183" w:rsidP="00061E33">
            <w:pPr>
              <w:rPr>
                <w:bCs/>
                <w:lang w:eastAsia="zh-CN"/>
              </w:rPr>
            </w:pPr>
            <w:r w:rsidRPr="008426A0">
              <w:rPr>
                <w:lang w:eastAsia="zh-CN"/>
              </w:rPr>
              <w:t>3.98</w:t>
            </w:r>
          </w:p>
        </w:tc>
        <w:tc>
          <w:tcPr>
            <w:tcW w:w="489" w:type="dxa"/>
            <w:noWrap/>
            <w:vAlign w:val="center"/>
            <w:hideMark/>
          </w:tcPr>
          <w:p w14:paraId="7C8AB0A0" w14:textId="77777777" w:rsidR="00016183" w:rsidRPr="008426A0" w:rsidRDefault="00016183" w:rsidP="00061E33">
            <w:pPr>
              <w:rPr>
                <w:bCs/>
                <w:lang w:eastAsia="zh-CN"/>
              </w:rPr>
            </w:pPr>
            <w:r w:rsidRPr="008426A0">
              <w:rPr>
                <w:lang w:eastAsia="zh-CN"/>
              </w:rPr>
              <w:t>3.23</w:t>
            </w:r>
          </w:p>
        </w:tc>
        <w:tc>
          <w:tcPr>
            <w:tcW w:w="489" w:type="dxa"/>
            <w:noWrap/>
            <w:vAlign w:val="center"/>
            <w:hideMark/>
          </w:tcPr>
          <w:p w14:paraId="6FA6DB57" w14:textId="77777777" w:rsidR="00016183" w:rsidRPr="008426A0" w:rsidRDefault="00016183" w:rsidP="00061E33">
            <w:pPr>
              <w:rPr>
                <w:bCs/>
                <w:lang w:eastAsia="zh-CN"/>
              </w:rPr>
            </w:pPr>
            <w:r w:rsidRPr="008426A0">
              <w:rPr>
                <w:lang w:eastAsia="zh-CN"/>
              </w:rPr>
              <w:t>3.02</w:t>
            </w:r>
          </w:p>
        </w:tc>
        <w:tc>
          <w:tcPr>
            <w:tcW w:w="489" w:type="dxa"/>
            <w:noWrap/>
            <w:vAlign w:val="center"/>
            <w:hideMark/>
          </w:tcPr>
          <w:p w14:paraId="6F398420" w14:textId="77777777" w:rsidR="00016183" w:rsidRPr="008426A0" w:rsidRDefault="00016183" w:rsidP="00061E33">
            <w:pPr>
              <w:rPr>
                <w:bCs/>
                <w:lang w:eastAsia="zh-CN"/>
              </w:rPr>
            </w:pPr>
            <w:r w:rsidRPr="008426A0">
              <w:rPr>
                <w:lang w:eastAsia="zh-CN"/>
              </w:rPr>
              <w:t>3.22</w:t>
            </w:r>
          </w:p>
        </w:tc>
        <w:tc>
          <w:tcPr>
            <w:tcW w:w="489" w:type="dxa"/>
            <w:noWrap/>
            <w:vAlign w:val="center"/>
            <w:hideMark/>
          </w:tcPr>
          <w:p w14:paraId="0C8EB2A5" w14:textId="77777777" w:rsidR="00016183" w:rsidRPr="008426A0" w:rsidRDefault="00016183" w:rsidP="00061E33">
            <w:pPr>
              <w:rPr>
                <w:bCs/>
                <w:lang w:eastAsia="zh-CN"/>
              </w:rPr>
            </w:pPr>
            <w:r w:rsidRPr="008426A0">
              <w:rPr>
                <w:lang w:eastAsia="zh-CN"/>
              </w:rPr>
              <w:t>4.04</w:t>
            </w:r>
          </w:p>
        </w:tc>
        <w:tc>
          <w:tcPr>
            <w:tcW w:w="489" w:type="dxa"/>
            <w:noWrap/>
            <w:vAlign w:val="center"/>
            <w:hideMark/>
          </w:tcPr>
          <w:p w14:paraId="59681086" w14:textId="77777777" w:rsidR="00016183" w:rsidRPr="008426A0" w:rsidRDefault="00016183" w:rsidP="00061E33">
            <w:pPr>
              <w:rPr>
                <w:bCs/>
                <w:lang w:eastAsia="zh-CN"/>
              </w:rPr>
            </w:pPr>
            <w:r w:rsidRPr="008426A0">
              <w:rPr>
                <w:lang w:eastAsia="zh-CN"/>
              </w:rPr>
              <w:t>5.12</w:t>
            </w:r>
          </w:p>
        </w:tc>
        <w:tc>
          <w:tcPr>
            <w:tcW w:w="489" w:type="dxa"/>
            <w:noWrap/>
            <w:vAlign w:val="center"/>
            <w:hideMark/>
          </w:tcPr>
          <w:p w14:paraId="084EC172" w14:textId="77777777" w:rsidR="00016183" w:rsidRPr="008426A0" w:rsidRDefault="00016183" w:rsidP="00061E33">
            <w:pPr>
              <w:rPr>
                <w:bCs/>
                <w:lang w:eastAsia="zh-CN"/>
              </w:rPr>
            </w:pPr>
            <w:r w:rsidRPr="008426A0">
              <w:rPr>
                <w:lang w:eastAsia="zh-CN"/>
              </w:rPr>
              <w:t>5.52</w:t>
            </w:r>
          </w:p>
        </w:tc>
        <w:tc>
          <w:tcPr>
            <w:tcW w:w="489" w:type="dxa"/>
            <w:noWrap/>
            <w:vAlign w:val="center"/>
            <w:hideMark/>
          </w:tcPr>
          <w:p w14:paraId="505FE0F2" w14:textId="77777777" w:rsidR="00016183" w:rsidRPr="008426A0" w:rsidRDefault="00016183" w:rsidP="00061E33">
            <w:pPr>
              <w:rPr>
                <w:bCs/>
                <w:lang w:eastAsia="zh-CN"/>
              </w:rPr>
            </w:pPr>
            <w:r w:rsidRPr="008426A0">
              <w:rPr>
                <w:lang w:eastAsia="zh-CN"/>
              </w:rPr>
              <w:t>6.07</w:t>
            </w:r>
          </w:p>
        </w:tc>
        <w:tc>
          <w:tcPr>
            <w:tcW w:w="489" w:type="dxa"/>
            <w:noWrap/>
            <w:vAlign w:val="center"/>
            <w:hideMark/>
          </w:tcPr>
          <w:p w14:paraId="0945760A" w14:textId="77777777" w:rsidR="00016183" w:rsidRPr="008426A0" w:rsidRDefault="00016183" w:rsidP="00061E33">
            <w:pPr>
              <w:rPr>
                <w:bCs/>
                <w:lang w:eastAsia="zh-CN"/>
              </w:rPr>
            </w:pPr>
            <w:r w:rsidRPr="008426A0">
              <w:rPr>
                <w:lang w:eastAsia="zh-CN"/>
              </w:rPr>
              <w:t>6.35</w:t>
            </w:r>
          </w:p>
        </w:tc>
        <w:tc>
          <w:tcPr>
            <w:tcW w:w="489" w:type="dxa"/>
            <w:noWrap/>
            <w:vAlign w:val="center"/>
            <w:hideMark/>
          </w:tcPr>
          <w:p w14:paraId="48CE141B" w14:textId="77777777" w:rsidR="00016183" w:rsidRPr="008426A0" w:rsidRDefault="00016183" w:rsidP="00061E33">
            <w:pPr>
              <w:rPr>
                <w:bCs/>
                <w:lang w:eastAsia="zh-CN"/>
              </w:rPr>
            </w:pPr>
            <w:r w:rsidRPr="008426A0">
              <w:rPr>
                <w:lang w:eastAsia="zh-CN"/>
              </w:rPr>
              <w:t>4.75</w:t>
            </w:r>
          </w:p>
        </w:tc>
      </w:tr>
      <w:tr w:rsidR="00016183" w:rsidRPr="008426A0" w14:paraId="4D4776E9" w14:textId="77777777" w:rsidTr="008426A0">
        <w:trPr>
          <w:cantSplit/>
          <w:trHeight w:val="292"/>
        </w:trPr>
        <w:tc>
          <w:tcPr>
            <w:tcW w:w="1207" w:type="dxa"/>
            <w:noWrap/>
            <w:vAlign w:val="center"/>
            <w:hideMark/>
          </w:tcPr>
          <w:p w14:paraId="2D26337C"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2D91F942" w14:textId="77777777" w:rsidR="00016183" w:rsidRPr="008426A0" w:rsidRDefault="00016183" w:rsidP="00061E33">
            <w:pPr>
              <w:rPr>
                <w:bCs/>
                <w:lang w:eastAsia="zh-CN"/>
              </w:rPr>
            </w:pPr>
            <w:r w:rsidRPr="008426A0">
              <w:rPr>
                <w:lang w:eastAsia="zh-CN"/>
              </w:rPr>
              <w:t>Tilt 12</w:t>
            </w:r>
          </w:p>
        </w:tc>
        <w:tc>
          <w:tcPr>
            <w:tcW w:w="372" w:type="dxa"/>
            <w:vAlign w:val="center"/>
            <w:hideMark/>
          </w:tcPr>
          <w:p w14:paraId="54143151" w14:textId="77777777" w:rsidR="00016183" w:rsidRPr="008426A0" w:rsidRDefault="00016183" w:rsidP="00061E33">
            <w:pPr>
              <w:rPr>
                <w:bCs/>
                <w:lang w:eastAsia="zh-CN"/>
              </w:rPr>
            </w:pPr>
            <w:r w:rsidRPr="008426A0">
              <w:rPr>
                <w:lang w:eastAsia="zh-CN"/>
              </w:rPr>
              <w:t>12</w:t>
            </w:r>
          </w:p>
        </w:tc>
        <w:tc>
          <w:tcPr>
            <w:tcW w:w="489" w:type="dxa"/>
            <w:noWrap/>
            <w:vAlign w:val="center"/>
            <w:hideMark/>
          </w:tcPr>
          <w:p w14:paraId="25B4D030" w14:textId="77777777" w:rsidR="00016183" w:rsidRPr="008426A0" w:rsidRDefault="00016183" w:rsidP="00061E33">
            <w:pPr>
              <w:rPr>
                <w:bCs/>
                <w:lang w:eastAsia="zh-CN"/>
              </w:rPr>
            </w:pPr>
            <w:r w:rsidRPr="008426A0">
              <w:rPr>
                <w:lang w:eastAsia="zh-CN"/>
              </w:rPr>
              <w:t>6.06</w:t>
            </w:r>
          </w:p>
        </w:tc>
        <w:tc>
          <w:tcPr>
            <w:tcW w:w="489" w:type="dxa"/>
            <w:noWrap/>
            <w:vAlign w:val="center"/>
            <w:hideMark/>
          </w:tcPr>
          <w:p w14:paraId="24A37A29" w14:textId="77777777" w:rsidR="00016183" w:rsidRPr="008426A0" w:rsidRDefault="00016183" w:rsidP="00061E33">
            <w:pPr>
              <w:rPr>
                <w:bCs/>
                <w:lang w:eastAsia="zh-CN"/>
              </w:rPr>
            </w:pPr>
            <w:r w:rsidRPr="008426A0">
              <w:rPr>
                <w:lang w:eastAsia="zh-CN"/>
              </w:rPr>
              <w:t>5.41</w:t>
            </w:r>
          </w:p>
        </w:tc>
        <w:tc>
          <w:tcPr>
            <w:tcW w:w="489" w:type="dxa"/>
            <w:noWrap/>
            <w:vAlign w:val="center"/>
            <w:hideMark/>
          </w:tcPr>
          <w:p w14:paraId="2E923DA1" w14:textId="77777777" w:rsidR="00016183" w:rsidRPr="008426A0" w:rsidRDefault="00016183" w:rsidP="00061E33">
            <w:pPr>
              <w:rPr>
                <w:bCs/>
                <w:lang w:eastAsia="zh-CN"/>
              </w:rPr>
            </w:pPr>
            <w:r w:rsidRPr="008426A0">
              <w:rPr>
                <w:lang w:eastAsia="zh-CN"/>
              </w:rPr>
              <w:t>5.15</w:t>
            </w:r>
          </w:p>
        </w:tc>
        <w:tc>
          <w:tcPr>
            <w:tcW w:w="489" w:type="dxa"/>
            <w:noWrap/>
            <w:vAlign w:val="center"/>
            <w:hideMark/>
          </w:tcPr>
          <w:p w14:paraId="3B530EF3" w14:textId="77777777" w:rsidR="00016183" w:rsidRPr="008426A0" w:rsidRDefault="00016183" w:rsidP="00061E33">
            <w:pPr>
              <w:rPr>
                <w:bCs/>
                <w:lang w:eastAsia="zh-CN"/>
              </w:rPr>
            </w:pPr>
            <w:r w:rsidRPr="008426A0">
              <w:rPr>
                <w:lang w:eastAsia="zh-CN"/>
              </w:rPr>
              <w:t>4.34</w:t>
            </w:r>
          </w:p>
        </w:tc>
        <w:tc>
          <w:tcPr>
            <w:tcW w:w="489" w:type="dxa"/>
            <w:noWrap/>
            <w:vAlign w:val="center"/>
            <w:hideMark/>
          </w:tcPr>
          <w:p w14:paraId="7C71425C" w14:textId="77777777" w:rsidR="00016183" w:rsidRPr="008426A0" w:rsidRDefault="00016183" w:rsidP="00061E33">
            <w:pPr>
              <w:rPr>
                <w:bCs/>
                <w:lang w:eastAsia="zh-CN"/>
              </w:rPr>
            </w:pPr>
            <w:r w:rsidRPr="008426A0">
              <w:rPr>
                <w:lang w:eastAsia="zh-CN"/>
              </w:rPr>
              <w:t>3.71</w:t>
            </w:r>
          </w:p>
        </w:tc>
        <w:tc>
          <w:tcPr>
            <w:tcW w:w="489" w:type="dxa"/>
            <w:noWrap/>
            <w:vAlign w:val="center"/>
            <w:hideMark/>
          </w:tcPr>
          <w:p w14:paraId="200BCB92" w14:textId="77777777" w:rsidR="00016183" w:rsidRPr="008426A0" w:rsidRDefault="00016183" w:rsidP="00061E33">
            <w:pPr>
              <w:rPr>
                <w:bCs/>
                <w:lang w:eastAsia="zh-CN"/>
              </w:rPr>
            </w:pPr>
            <w:r w:rsidRPr="008426A0">
              <w:rPr>
                <w:lang w:eastAsia="zh-CN"/>
              </w:rPr>
              <w:t>3.59</w:t>
            </w:r>
          </w:p>
        </w:tc>
        <w:tc>
          <w:tcPr>
            <w:tcW w:w="489" w:type="dxa"/>
            <w:noWrap/>
            <w:vAlign w:val="center"/>
            <w:hideMark/>
          </w:tcPr>
          <w:p w14:paraId="7F8D5529" w14:textId="77777777" w:rsidR="00016183" w:rsidRPr="008426A0" w:rsidRDefault="00016183" w:rsidP="00061E33">
            <w:pPr>
              <w:rPr>
                <w:bCs/>
                <w:lang w:eastAsia="zh-CN"/>
              </w:rPr>
            </w:pPr>
            <w:r w:rsidRPr="008426A0">
              <w:rPr>
                <w:lang w:eastAsia="zh-CN"/>
              </w:rPr>
              <w:t>3.78</w:t>
            </w:r>
          </w:p>
        </w:tc>
        <w:tc>
          <w:tcPr>
            <w:tcW w:w="489" w:type="dxa"/>
            <w:noWrap/>
            <w:vAlign w:val="center"/>
            <w:hideMark/>
          </w:tcPr>
          <w:p w14:paraId="6C08FDC7" w14:textId="77777777" w:rsidR="00016183" w:rsidRPr="008426A0" w:rsidRDefault="00016183" w:rsidP="00061E33">
            <w:pPr>
              <w:rPr>
                <w:bCs/>
                <w:lang w:eastAsia="zh-CN"/>
              </w:rPr>
            </w:pPr>
            <w:r w:rsidRPr="008426A0">
              <w:rPr>
                <w:lang w:eastAsia="zh-CN"/>
              </w:rPr>
              <w:t>4.56</w:t>
            </w:r>
          </w:p>
        </w:tc>
        <w:tc>
          <w:tcPr>
            <w:tcW w:w="489" w:type="dxa"/>
            <w:noWrap/>
            <w:vAlign w:val="center"/>
            <w:hideMark/>
          </w:tcPr>
          <w:p w14:paraId="2FFCAD1C" w14:textId="77777777" w:rsidR="00016183" w:rsidRPr="008426A0" w:rsidRDefault="00016183" w:rsidP="00061E33">
            <w:pPr>
              <w:rPr>
                <w:bCs/>
                <w:lang w:eastAsia="zh-CN"/>
              </w:rPr>
            </w:pPr>
            <w:r w:rsidRPr="008426A0">
              <w:rPr>
                <w:lang w:eastAsia="zh-CN"/>
              </w:rPr>
              <w:t>5.47</w:t>
            </w:r>
          </w:p>
        </w:tc>
        <w:tc>
          <w:tcPr>
            <w:tcW w:w="489" w:type="dxa"/>
            <w:noWrap/>
            <w:vAlign w:val="center"/>
            <w:hideMark/>
          </w:tcPr>
          <w:p w14:paraId="0B89E1B8" w14:textId="77777777" w:rsidR="00016183" w:rsidRPr="008426A0" w:rsidRDefault="00016183" w:rsidP="00061E33">
            <w:pPr>
              <w:rPr>
                <w:bCs/>
                <w:lang w:eastAsia="zh-CN"/>
              </w:rPr>
            </w:pPr>
            <w:r w:rsidRPr="008426A0">
              <w:rPr>
                <w:lang w:eastAsia="zh-CN"/>
              </w:rPr>
              <w:t>5.62</w:t>
            </w:r>
          </w:p>
        </w:tc>
        <w:tc>
          <w:tcPr>
            <w:tcW w:w="489" w:type="dxa"/>
            <w:noWrap/>
            <w:vAlign w:val="center"/>
            <w:hideMark/>
          </w:tcPr>
          <w:p w14:paraId="43A4FB74" w14:textId="77777777" w:rsidR="00016183" w:rsidRPr="008426A0" w:rsidRDefault="00016183" w:rsidP="00061E33">
            <w:pPr>
              <w:rPr>
                <w:bCs/>
                <w:lang w:eastAsia="zh-CN"/>
              </w:rPr>
            </w:pPr>
            <w:r w:rsidRPr="008426A0">
              <w:rPr>
                <w:lang w:eastAsia="zh-CN"/>
              </w:rPr>
              <w:t>5.98</w:t>
            </w:r>
          </w:p>
        </w:tc>
        <w:tc>
          <w:tcPr>
            <w:tcW w:w="489" w:type="dxa"/>
            <w:noWrap/>
            <w:vAlign w:val="center"/>
            <w:hideMark/>
          </w:tcPr>
          <w:p w14:paraId="2B4F600B" w14:textId="77777777" w:rsidR="00016183" w:rsidRPr="008426A0" w:rsidRDefault="00016183" w:rsidP="00061E33">
            <w:pPr>
              <w:rPr>
                <w:bCs/>
                <w:lang w:eastAsia="zh-CN"/>
              </w:rPr>
            </w:pPr>
            <w:r w:rsidRPr="008426A0">
              <w:rPr>
                <w:lang w:eastAsia="zh-CN"/>
              </w:rPr>
              <w:t>6.18</w:t>
            </w:r>
          </w:p>
        </w:tc>
        <w:tc>
          <w:tcPr>
            <w:tcW w:w="489" w:type="dxa"/>
            <w:noWrap/>
            <w:vAlign w:val="center"/>
            <w:hideMark/>
          </w:tcPr>
          <w:p w14:paraId="1F2443BD" w14:textId="77777777" w:rsidR="00016183" w:rsidRPr="008426A0" w:rsidRDefault="00016183" w:rsidP="00061E33">
            <w:pPr>
              <w:rPr>
                <w:bCs/>
                <w:lang w:eastAsia="zh-CN"/>
              </w:rPr>
            </w:pPr>
            <w:r w:rsidRPr="008426A0">
              <w:rPr>
                <w:lang w:eastAsia="zh-CN"/>
              </w:rPr>
              <w:t>4.99</w:t>
            </w:r>
          </w:p>
        </w:tc>
      </w:tr>
      <w:tr w:rsidR="00016183" w:rsidRPr="008426A0" w14:paraId="1856352E" w14:textId="77777777" w:rsidTr="008426A0">
        <w:trPr>
          <w:cantSplit/>
          <w:trHeight w:val="292"/>
        </w:trPr>
        <w:tc>
          <w:tcPr>
            <w:tcW w:w="1207" w:type="dxa"/>
            <w:noWrap/>
            <w:vAlign w:val="center"/>
            <w:hideMark/>
          </w:tcPr>
          <w:p w14:paraId="49A9ACE6"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D5ACEBF" w14:textId="77777777" w:rsidR="00016183" w:rsidRPr="008426A0" w:rsidRDefault="00016183" w:rsidP="00061E33">
            <w:pPr>
              <w:rPr>
                <w:bCs/>
                <w:lang w:eastAsia="zh-CN"/>
              </w:rPr>
            </w:pPr>
            <w:r w:rsidRPr="008426A0">
              <w:rPr>
                <w:lang w:eastAsia="zh-CN"/>
              </w:rPr>
              <w:t>Tilt 27</w:t>
            </w:r>
          </w:p>
        </w:tc>
        <w:tc>
          <w:tcPr>
            <w:tcW w:w="372" w:type="dxa"/>
            <w:vAlign w:val="center"/>
            <w:hideMark/>
          </w:tcPr>
          <w:p w14:paraId="6FBA2B08" w14:textId="77777777" w:rsidR="00016183" w:rsidRPr="008426A0" w:rsidRDefault="00016183" w:rsidP="00061E33">
            <w:pPr>
              <w:rPr>
                <w:bCs/>
                <w:lang w:eastAsia="zh-CN"/>
              </w:rPr>
            </w:pPr>
            <w:r w:rsidRPr="008426A0">
              <w:rPr>
                <w:lang w:eastAsia="zh-CN"/>
              </w:rPr>
              <w:t>27</w:t>
            </w:r>
          </w:p>
        </w:tc>
        <w:tc>
          <w:tcPr>
            <w:tcW w:w="489" w:type="dxa"/>
            <w:noWrap/>
            <w:vAlign w:val="center"/>
            <w:hideMark/>
          </w:tcPr>
          <w:p w14:paraId="5411D435" w14:textId="77777777" w:rsidR="00016183" w:rsidRPr="008426A0" w:rsidRDefault="00016183" w:rsidP="00061E33">
            <w:pPr>
              <w:rPr>
                <w:bCs/>
                <w:lang w:eastAsia="zh-CN"/>
              </w:rPr>
            </w:pPr>
            <w:r w:rsidRPr="008426A0">
              <w:rPr>
                <w:lang w:eastAsia="zh-CN"/>
              </w:rPr>
              <w:t>5.65</w:t>
            </w:r>
          </w:p>
        </w:tc>
        <w:tc>
          <w:tcPr>
            <w:tcW w:w="489" w:type="dxa"/>
            <w:noWrap/>
            <w:vAlign w:val="center"/>
            <w:hideMark/>
          </w:tcPr>
          <w:p w14:paraId="4B06CA4C" w14:textId="77777777" w:rsidR="00016183" w:rsidRPr="008426A0" w:rsidRDefault="00016183" w:rsidP="00061E33">
            <w:pPr>
              <w:rPr>
                <w:bCs/>
                <w:lang w:eastAsia="zh-CN"/>
              </w:rPr>
            </w:pPr>
            <w:r w:rsidRPr="008426A0">
              <w:rPr>
                <w:lang w:eastAsia="zh-CN"/>
              </w:rPr>
              <w:t>5.22</w:t>
            </w:r>
          </w:p>
        </w:tc>
        <w:tc>
          <w:tcPr>
            <w:tcW w:w="489" w:type="dxa"/>
            <w:noWrap/>
            <w:vAlign w:val="center"/>
            <w:hideMark/>
          </w:tcPr>
          <w:p w14:paraId="5E8BA5AA" w14:textId="77777777" w:rsidR="00016183" w:rsidRPr="008426A0" w:rsidRDefault="00016183" w:rsidP="00061E33">
            <w:pPr>
              <w:rPr>
                <w:bCs/>
                <w:lang w:eastAsia="zh-CN"/>
              </w:rPr>
            </w:pPr>
            <w:r w:rsidRPr="008426A0">
              <w:rPr>
                <w:lang w:eastAsia="zh-CN"/>
              </w:rPr>
              <w:t>5.19</w:t>
            </w:r>
          </w:p>
        </w:tc>
        <w:tc>
          <w:tcPr>
            <w:tcW w:w="489" w:type="dxa"/>
            <w:noWrap/>
            <w:vAlign w:val="center"/>
            <w:hideMark/>
          </w:tcPr>
          <w:p w14:paraId="2E5F65B7" w14:textId="77777777" w:rsidR="00016183" w:rsidRPr="008426A0" w:rsidRDefault="00016183" w:rsidP="00061E33">
            <w:pPr>
              <w:rPr>
                <w:bCs/>
                <w:lang w:eastAsia="zh-CN"/>
              </w:rPr>
            </w:pPr>
            <w:r w:rsidRPr="008426A0">
              <w:rPr>
                <w:lang w:eastAsia="zh-CN"/>
              </w:rPr>
              <w:t>4.6</w:t>
            </w:r>
          </w:p>
        </w:tc>
        <w:tc>
          <w:tcPr>
            <w:tcW w:w="489" w:type="dxa"/>
            <w:noWrap/>
            <w:vAlign w:val="center"/>
            <w:hideMark/>
          </w:tcPr>
          <w:p w14:paraId="1CCDFA18" w14:textId="77777777" w:rsidR="00016183" w:rsidRPr="008426A0" w:rsidRDefault="00016183" w:rsidP="00061E33">
            <w:pPr>
              <w:rPr>
                <w:bCs/>
                <w:lang w:eastAsia="zh-CN"/>
              </w:rPr>
            </w:pPr>
            <w:r w:rsidRPr="008426A0">
              <w:rPr>
                <w:lang w:eastAsia="zh-CN"/>
              </w:rPr>
              <w:t>4.12</w:t>
            </w:r>
          </w:p>
        </w:tc>
        <w:tc>
          <w:tcPr>
            <w:tcW w:w="489" w:type="dxa"/>
            <w:noWrap/>
            <w:vAlign w:val="center"/>
            <w:hideMark/>
          </w:tcPr>
          <w:p w14:paraId="250031AE" w14:textId="77777777" w:rsidR="00016183" w:rsidRPr="008426A0" w:rsidRDefault="00016183" w:rsidP="00061E33">
            <w:pPr>
              <w:rPr>
                <w:bCs/>
                <w:lang w:eastAsia="zh-CN"/>
              </w:rPr>
            </w:pPr>
            <w:r w:rsidRPr="008426A0">
              <w:rPr>
                <w:lang w:eastAsia="zh-CN"/>
              </w:rPr>
              <w:t>4.13</w:t>
            </w:r>
          </w:p>
        </w:tc>
        <w:tc>
          <w:tcPr>
            <w:tcW w:w="489" w:type="dxa"/>
            <w:noWrap/>
            <w:vAlign w:val="center"/>
            <w:hideMark/>
          </w:tcPr>
          <w:p w14:paraId="137E9437" w14:textId="77777777" w:rsidR="00016183" w:rsidRPr="008426A0" w:rsidRDefault="00016183" w:rsidP="00061E33">
            <w:pPr>
              <w:rPr>
                <w:bCs/>
                <w:lang w:eastAsia="zh-CN"/>
              </w:rPr>
            </w:pPr>
            <w:r w:rsidRPr="008426A0">
              <w:rPr>
                <w:lang w:eastAsia="zh-CN"/>
              </w:rPr>
              <w:t>4.29</w:t>
            </w:r>
          </w:p>
        </w:tc>
        <w:tc>
          <w:tcPr>
            <w:tcW w:w="489" w:type="dxa"/>
            <w:noWrap/>
            <w:vAlign w:val="center"/>
            <w:hideMark/>
          </w:tcPr>
          <w:p w14:paraId="7A08B7B3" w14:textId="77777777" w:rsidR="00016183" w:rsidRPr="008426A0" w:rsidRDefault="00016183" w:rsidP="00061E33">
            <w:pPr>
              <w:rPr>
                <w:bCs/>
                <w:lang w:eastAsia="zh-CN"/>
              </w:rPr>
            </w:pPr>
            <w:r w:rsidRPr="008426A0">
              <w:rPr>
                <w:lang w:eastAsia="zh-CN"/>
              </w:rPr>
              <w:t>4.99</w:t>
            </w:r>
          </w:p>
        </w:tc>
        <w:tc>
          <w:tcPr>
            <w:tcW w:w="489" w:type="dxa"/>
            <w:noWrap/>
            <w:vAlign w:val="center"/>
            <w:hideMark/>
          </w:tcPr>
          <w:p w14:paraId="3B7C574C" w14:textId="77777777" w:rsidR="00016183" w:rsidRPr="008426A0" w:rsidRDefault="00016183" w:rsidP="00061E33">
            <w:pPr>
              <w:rPr>
                <w:bCs/>
                <w:lang w:eastAsia="zh-CN"/>
              </w:rPr>
            </w:pPr>
            <w:r w:rsidRPr="008426A0">
              <w:rPr>
                <w:lang w:eastAsia="zh-CN"/>
              </w:rPr>
              <w:t>5.65</w:t>
            </w:r>
          </w:p>
        </w:tc>
        <w:tc>
          <w:tcPr>
            <w:tcW w:w="489" w:type="dxa"/>
            <w:noWrap/>
            <w:vAlign w:val="center"/>
            <w:hideMark/>
          </w:tcPr>
          <w:p w14:paraId="2C2DCF75" w14:textId="77777777" w:rsidR="00016183" w:rsidRPr="008426A0" w:rsidRDefault="00016183" w:rsidP="00061E33">
            <w:pPr>
              <w:rPr>
                <w:bCs/>
                <w:lang w:eastAsia="zh-CN"/>
              </w:rPr>
            </w:pPr>
            <w:r w:rsidRPr="008426A0">
              <w:rPr>
                <w:lang w:eastAsia="zh-CN"/>
              </w:rPr>
              <w:t>5.5</w:t>
            </w:r>
          </w:p>
        </w:tc>
        <w:tc>
          <w:tcPr>
            <w:tcW w:w="489" w:type="dxa"/>
            <w:noWrap/>
            <w:vAlign w:val="center"/>
            <w:hideMark/>
          </w:tcPr>
          <w:p w14:paraId="747C94F7" w14:textId="77777777" w:rsidR="00016183" w:rsidRPr="008426A0" w:rsidRDefault="00016183" w:rsidP="00061E33">
            <w:pPr>
              <w:rPr>
                <w:bCs/>
                <w:lang w:eastAsia="zh-CN"/>
              </w:rPr>
            </w:pPr>
            <w:r w:rsidRPr="008426A0">
              <w:rPr>
                <w:lang w:eastAsia="zh-CN"/>
              </w:rPr>
              <w:t>5.61</w:t>
            </w:r>
          </w:p>
        </w:tc>
        <w:tc>
          <w:tcPr>
            <w:tcW w:w="489" w:type="dxa"/>
            <w:noWrap/>
            <w:vAlign w:val="center"/>
            <w:hideMark/>
          </w:tcPr>
          <w:p w14:paraId="6A6BC349" w14:textId="77777777" w:rsidR="00016183" w:rsidRPr="008426A0" w:rsidRDefault="00016183" w:rsidP="00061E33">
            <w:pPr>
              <w:rPr>
                <w:bCs/>
                <w:lang w:eastAsia="zh-CN"/>
              </w:rPr>
            </w:pPr>
            <w:r w:rsidRPr="008426A0">
              <w:rPr>
                <w:lang w:eastAsia="zh-CN"/>
              </w:rPr>
              <w:t>5.71</w:t>
            </w:r>
          </w:p>
        </w:tc>
        <w:tc>
          <w:tcPr>
            <w:tcW w:w="489" w:type="dxa"/>
            <w:noWrap/>
            <w:vAlign w:val="center"/>
            <w:hideMark/>
          </w:tcPr>
          <w:p w14:paraId="432FB597" w14:textId="77777777" w:rsidR="00016183" w:rsidRPr="008426A0" w:rsidRDefault="00016183" w:rsidP="00061E33">
            <w:pPr>
              <w:rPr>
                <w:bCs/>
                <w:lang w:eastAsia="zh-CN"/>
              </w:rPr>
            </w:pPr>
            <w:r w:rsidRPr="008426A0">
              <w:rPr>
                <w:lang w:eastAsia="zh-CN"/>
              </w:rPr>
              <w:t>5.05</w:t>
            </w:r>
          </w:p>
        </w:tc>
      </w:tr>
      <w:tr w:rsidR="00016183" w:rsidRPr="008426A0" w14:paraId="66F4D4C4" w14:textId="77777777" w:rsidTr="008426A0">
        <w:trPr>
          <w:cantSplit/>
          <w:trHeight w:val="292"/>
        </w:trPr>
        <w:tc>
          <w:tcPr>
            <w:tcW w:w="1207" w:type="dxa"/>
            <w:noWrap/>
            <w:vAlign w:val="center"/>
            <w:hideMark/>
          </w:tcPr>
          <w:p w14:paraId="3E42D896"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257BD925" w14:textId="77777777" w:rsidR="00016183" w:rsidRPr="008426A0" w:rsidRDefault="00016183" w:rsidP="00061E33">
            <w:pPr>
              <w:rPr>
                <w:bCs/>
                <w:lang w:eastAsia="zh-CN"/>
              </w:rPr>
            </w:pPr>
            <w:r w:rsidRPr="008426A0">
              <w:rPr>
                <w:lang w:eastAsia="zh-CN"/>
              </w:rPr>
              <w:t>Tilt 42</w:t>
            </w:r>
          </w:p>
        </w:tc>
        <w:tc>
          <w:tcPr>
            <w:tcW w:w="372" w:type="dxa"/>
            <w:vAlign w:val="center"/>
            <w:hideMark/>
          </w:tcPr>
          <w:p w14:paraId="1B463470" w14:textId="77777777" w:rsidR="00016183" w:rsidRPr="008426A0" w:rsidRDefault="00016183" w:rsidP="00061E33">
            <w:pPr>
              <w:rPr>
                <w:bCs/>
                <w:lang w:eastAsia="zh-CN"/>
              </w:rPr>
            </w:pPr>
            <w:r w:rsidRPr="008426A0">
              <w:rPr>
                <w:lang w:eastAsia="zh-CN"/>
              </w:rPr>
              <w:t>42</w:t>
            </w:r>
          </w:p>
        </w:tc>
        <w:tc>
          <w:tcPr>
            <w:tcW w:w="489" w:type="dxa"/>
            <w:noWrap/>
            <w:vAlign w:val="center"/>
            <w:hideMark/>
          </w:tcPr>
          <w:p w14:paraId="6F5677EA" w14:textId="77777777" w:rsidR="00016183" w:rsidRPr="008426A0" w:rsidRDefault="00016183" w:rsidP="00061E33">
            <w:pPr>
              <w:rPr>
                <w:bCs/>
                <w:lang w:eastAsia="zh-CN"/>
              </w:rPr>
            </w:pPr>
            <w:r w:rsidRPr="008426A0">
              <w:rPr>
                <w:lang w:eastAsia="zh-CN"/>
              </w:rPr>
              <w:t>4.98</w:t>
            </w:r>
          </w:p>
        </w:tc>
        <w:tc>
          <w:tcPr>
            <w:tcW w:w="489" w:type="dxa"/>
            <w:noWrap/>
            <w:vAlign w:val="center"/>
            <w:hideMark/>
          </w:tcPr>
          <w:p w14:paraId="634333EE" w14:textId="77777777" w:rsidR="00016183" w:rsidRPr="008426A0" w:rsidRDefault="00016183" w:rsidP="00061E33">
            <w:pPr>
              <w:rPr>
                <w:bCs/>
                <w:lang w:eastAsia="zh-CN"/>
              </w:rPr>
            </w:pPr>
            <w:r w:rsidRPr="008426A0">
              <w:rPr>
                <w:lang w:eastAsia="zh-CN"/>
              </w:rPr>
              <w:t>4.78</w:t>
            </w:r>
          </w:p>
        </w:tc>
        <w:tc>
          <w:tcPr>
            <w:tcW w:w="489" w:type="dxa"/>
            <w:noWrap/>
            <w:vAlign w:val="center"/>
            <w:hideMark/>
          </w:tcPr>
          <w:p w14:paraId="242C2F44" w14:textId="77777777" w:rsidR="00016183" w:rsidRPr="008426A0" w:rsidRDefault="00016183" w:rsidP="00061E33">
            <w:pPr>
              <w:rPr>
                <w:bCs/>
                <w:lang w:eastAsia="zh-CN"/>
              </w:rPr>
            </w:pPr>
            <w:r w:rsidRPr="008426A0">
              <w:rPr>
                <w:lang w:eastAsia="zh-CN"/>
              </w:rPr>
              <w:t>4.96</w:t>
            </w:r>
          </w:p>
        </w:tc>
        <w:tc>
          <w:tcPr>
            <w:tcW w:w="489" w:type="dxa"/>
            <w:noWrap/>
            <w:vAlign w:val="center"/>
            <w:hideMark/>
          </w:tcPr>
          <w:p w14:paraId="4E1E1C91" w14:textId="77777777" w:rsidR="00016183" w:rsidRPr="008426A0" w:rsidRDefault="00016183" w:rsidP="00061E33">
            <w:pPr>
              <w:rPr>
                <w:bCs/>
                <w:lang w:eastAsia="zh-CN"/>
              </w:rPr>
            </w:pPr>
            <w:r w:rsidRPr="008426A0">
              <w:rPr>
                <w:lang w:eastAsia="zh-CN"/>
              </w:rPr>
              <w:t>4.63</w:t>
            </w:r>
          </w:p>
        </w:tc>
        <w:tc>
          <w:tcPr>
            <w:tcW w:w="489" w:type="dxa"/>
            <w:noWrap/>
            <w:vAlign w:val="center"/>
            <w:hideMark/>
          </w:tcPr>
          <w:p w14:paraId="743AD0D9" w14:textId="77777777" w:rsidR="00016183" w:rsidRPr="008426A0" w:rsidRDefault="00016183" w:rsidP="00061E33">
            <w:pPr>
              <w:rPr>
                <w:bCs/>
                <w:lang w:eastAsia="zh-CN"/>
              </w:rPr>
            </w:pPr>
            <w:r w:rsidRPr="008426A0">
              <w:rPr>
                <w:lang w:eastAsia="zh-CN"/>
              </w:rPr>
              <w:t>4.32</w:t>
            </w:r>
          </w:p>
        </w:tc>
        <w:tc>
          <w:tcPr>
            <w:tcW w:w="489" w:type="dxa"/>
            <w:noWrap/>
            <w:vAlign w:val="center"/>
            <w:hideMark/>
          </w:tcPr>
          <w:p w14:paraId="0F6AFD6F" w14:textId="77777777" w:rsidR="00016183" w:rsidRPr="008426A0" w:rsidRDefault="00016183" w:rsidP="00061E33">
            <w:pPr>
              <w:rPr>
                <w:bCs/>
                <w:lang w:eastAsia="zh-CN"/>
              </w:rPr>
            </w:pPr>
            <w:r w:rsidRPr="008426A0">
              <w:rPr>
                <w:lang w:eastAsia="zh-CN"/>
              </w:rPr>
              <w:t>4.43</w:t>
            </w:r>
          </w:p>
        </w:tc>
        <w:tc>
          <w:tcPr>
            <w:tcW w:w="489" w:type="dxa"/>
            <w:noWrap/>
            <w:vAlign w:val="center"/>
            <w:hideMark/>
          </w:tcPr>
          <w:p w14:paraId="168954AF" w14:textId="77777777" w:rsidR="00016183" w:rsidRPr="008426A0" w:rsidRDefault="00016183" w:rsidP="00061E33">
            <w:pPr>
              <w:rPr>
                <w:bCs/>
                <w:lang w:eastAsia="zh-CN"/>
              </w:rPr>
            </w:pPr>
            <w:r w:rsidRPr="008426A0">
              <w:rPr>
                <w:lang w:eastAsia="zh-CN"/>
              </w:rPr>
              <w:t>4.57</w:t>
            </w:r>
          </w:p>
        </w:tc>
        <w:tc>
          <w:tcPr>
            <w:tcW w:w="489" w:type="dxa"/>
            <w:noWrap/>
            <w:vAlign w:val="center"/>
            <w:hideMark/>
          </w:tcPr>
          <w:p w14:paraId="2D826A62" w14:textId="77777777" w:rsidR="00016183" w:rsidRPr="008426A0" w:rsidRDefault="00016183" w:rsidP="00061E33">
            <w:pPr>
              <w:rPr>
                <w:bCs/>
                <w:lang w:eastAsia="zh-CN"/>
              </w:rPr>
            </w:pPr>
            <w:r w:rsidRPr="008426A0">
              <w:rPr>
                <w:lang w:eastAsia="zh-CN"/>
              </w:rPr>
              <w:t>5.15</w:t>
            </w:r>
          </w:p>
        </w:tc>
        <w:tc>
          <w:tcPr>
            <w:tcW w:w="489" w:type="dxa"/>
            <w:noWrap/>
            <w:vAlign w:val="center"/>
            <w:hideMark/>
          </w:tcPr>
          <w:p w14:paraId="7F37FCE7" w14:textId="77777777" w:rsidR="00016183" w:rsidRPr="008426A0" w:rsidRDefault="00016183" w:rsidP="00061E33">
            <w:pPr>
              <w:rPr>
                <w:bCs/>
                <w:lang w:eastAsia="zh-CN"/>
              </w:rPr>
            </w:pPr>
            <w:r w:rsidRPr="008426A0">
              <w:rPr>
                <w:lang w:eastAsia="zh-CN"/>
              </w:rPr>
              <w:t>5.54</w:t>
            </w:r>
          </w:p>
        </w:tc>
        <w:tc>
          <w:tcPr>
            <w:tcW w:w="489" w:type="dxa"/>
            <w:noWrap/>
            <w:vAlign w:val="center"/>
            <w:hideMark/>
          </w:tcPr>
          <w:p w14:paraId="21EE18D0" w14:textId="77777777" w:rsidR="00016183" w:rsidRPr="008426A0" w:rsidRDefault="00016183" w:rsidP="00061E33">
            <w:pPr>
              <w:rPr>
                <w:bCs/>
                <w:lang w:eastAsia="zh-CN"/>
              </w:rPr>
            </w:pPr>
            <w:r w:rsidRPr="008426A0">
              <w:rPr>
                <w:lang w:eastAsia="zh-CN"/>
              </w:rPr>
              <w:t>5.11</w:t>
            </w:r>
          </w:p>
        </w:tc>
        <w:tc>
          <w:tcPr>
            <w:tcW w:w="489" w:type="dxa"/>
            <w:noWrap/>
            <w:vAlign w:val="center"/>
            <w:hideMark/>
          </w:tcPr>
          <w:p w14:paraId="463AB6CF" w14:textId="77777777" w:rsidR="00016183" w:rsidRPr="008426A0" w:rsidRDefault="00016183" w:rsidP="00061E33">
            <w:pPr>
              <w:rPr>
                <w:bCs/>
                <w:lang w:eastAsia="zh-CN"/>
              </w:rPr>
            </w:pPr>
            <w:r w:rsidRPr="008426A0">
              <w:rPr>
                <w:lang w:eastAsia="zh-CN"/>
              </w:rPr>
              <w:t>4.99</w:t>
            </w:r>
          </w:p>
        </w:tc>
        <w:tc>
          <w:tcPr>
            <w:tcW w:w="489" w:type="dxa"/>
            <w:noWrap/>
            <w:vAlign w:val="center"/>
            <w:hideMark/>
          </w:tcPr>
          <w:p w14:paraId="5583F578" w14:textId="77777777" w:rsidR="00016183" w:rsidRPr="008426A0" w:rsidRDefault="00016183" w:rsidP="00061E33">
            <w:pPr>
              <w:rPr>
                <w:bCs/>
                <w:lang w:eastAsia="zh-CN"/>
              </w:rPr>
            </w:pPr>
            <w:r w:rsidRPr="008426A0">
              <w:rPr>
                <w:lang w:eastAsia="zh-CN"/>
              </w:rPr>
              <w:t>4.97</w:t>
            </w:r>
          </w:p>
        </w:tc>
        <w:tc>
          <w:tcPr>
            <w:tcW w:w="489" w:type="dxa"/>
            <w:noWrap/>
            <w:vAlign w:val="center"/>
            <w:hideMark/>
          </w:tcPr>
          <w:p w14:paraId="426CE75E" w14:textId="77777777" w:rsidR="00016183" w:rsidRPr="008426A0" w:rsidRDefault="00016183" w:rsidP="00061E33">
            <w:pPr>
              <w:rPr>
                <w:bCs/>
                <w:lang w:eastAsia="zh-CN"/>
              </w:rPr>
            </w:pPr>
            <w:r w:rsidRPr="008426A0">
              <w:rPr>
                <w:lang w:eastAsia="zh-CN"/>
              </w:rPr>
              <w:t>4.87</w:t>
            </w:r>
          </w:p>
        </w:tc>
      </w:tr>
      <w:tr w:rsidR="00016183" w:rsidRPr="008426A0" w14:paraId="7A95A3CC" w14:textId="77777777" w:rsidTr="008426A0">
        <w:trPr>
          <w:cantSplit/>
          <w:trHeight w:val="292"/>
        </w:trPr>
        <w:tc>
          <w:tcPr>
            <w:tcW w:w="1207" w:type="dxa"/>
            <w:noWrap/>
            <w:vAlign w:val="center"/>
            <w:hideMark/>
          </w:tcPr>
          <w:p w14:paraId="59935851" w14:textId="77777777" w:rsidR="00016183" w:rsidRPr="008426A0" w:rsidRDefault="00016183" w:rsidP="00061E33">
            <w:pPr>
              <w:rPr>
                <w:lang w:eastAsia="zh-CN"/>
              </w:rPr>
            </w:pPr>
          </w:p>
        </w:tc>
        <w:tc>
          <w:tcPr>
            <w:tcW w:w="563" w:type="dxa"/>
            <w:shd w:val="clear" w:color="auto" w:fill="F2F2F2" w:themeFill="background1" w:themeFillShade="F2"/>
            <w:vAlign w:val="center"/>
            <w:hideMark/>
          </w:tcPr>
          <w:p w14:paraId="04AFF199" w14:textId="77777777" w:rsidR="00016183" w:rsidRPr="008426A0" w:rsidRDefault="00016183" w:rsidP="00061E33">
            <w:pPr>
              <w:rPr>
                <w:bCs/>
                <w:lang w:eastAsia="zh-CN"/>
              </w:rPr>
            </w:pPr>
            <w:r w:rsidRPr="008426A0">
              <w:rPr>
                <w:lang w:eastAsia="zh-CN"/>
              </w:rPr>
              <w:t>Tilt 90</w:t>
            </w:r>
          </w:p>
        </w:tc>
        <w:tc>
          <w:tcPr>
            <w:tcW w:w="372" w:type="dxa"/>
            <w:vAlign w:val="center"/>
            <w:hideMark/>
          </w:tcPr>
          <w:p w14:paraId="6CD429B6" w14:textId="77777777" w:rsidR="00016183" w:rsidRPr="008426A0" w:rsidRDefault="00016183" w:rsidP="00061E33">
            <w:pPr>
              <w:rPr>
                <w:bCs/>
                <w:lang w:eastAsia="zh-CN"/>
              </w:rPr>
            </w:pPr>
            <w:r w:rsidRPr="008426A0">
              <w:rPr>
                <w:lang w:eastAsia="zh-CN"/>
              </w:rPr>
              <w:t>90</w:t>
            </w:r>
          </w:p>
        </w:tc>
        <w:tc>
          <w:tcPr>
            <w:tcW w:w="489" w:type="dxa"/>
            <w:noWrap/>
            <w:vAlign w:val="center"/>
            <w:hideMark/>
          </w:tcPr>
          <w:p w14:paraId="22510EA0" w14:textId="77777777" w:rsidR="00016183" w:rsidRPr="008426A0" w:rsidRDefault="00016183" w:rsidP="00061E33">
            <w:pPr>
              <w:rPr>
                <w:bCs/>
                <w:lang w:eastAsia="zh-CN"/>
              </w:rPr>
            </w:pPr>
            <w:r w:rsidRPr="008426A0">
              <w:rPr>
                <w:lang w:eastAsia="zh-CN"/>
              </w:rPr>
              <w:t>2.09</w:t>
            </w:r>
          </w:p>
        </w:tc>
        <w:tc>
          <w:tcPr>
            <w:tcW w:w="489" w:type="dxa"/>
            <w:noWrap/>
            <w:vAlign w:val="center"/>
            <w:hideMark/>
          </w:tcPr>
          <w:p w14:paraId="1AAACBFF" w14:textId="77777777" w:rsidR="00016183" w:rsidRPr="008426A0" w:rsidRDefault="00016183" w:rsidP="00061E33">
            <w:pPr>
              <w:rPr>
                <w:bCs/>
                <w:lang w:eastAsia="zh-CN"/>
              </w:rPr>
            </w:pPr>
            <w:r w:rsidRPr="008426A0">
              <w:rPr>
                <w:lang w:eastAsia="zh-CN"/>
              </w:rPr>
              <w:t>2.28</w:t>
            </w:r>
          </w:p>
        </w:tc>
        <w:tc>
          <w:tcPr>
            <w:tcW w:w="489" w:type="dxa"/>
            <w:noWrap/>
            <w:vAlign w:val="center"/>
            <w:hideMark/>
          </w:tcPr>
          <w:p w14:paraId="2560AE22" w14:textId="77777777" w:rsidR="00016183" w:rsidRPr="008426A0" w:rsidRDefault="00016183" w:rsidP="00061E33">
            <w:pPr>
              <w:rPr>
                <w:bCs/>
                <w:lang w:eastAsia="zh-CN"/>
              </w:rPr>
            </w:pPr>
            <w:r w:rsidRPr="008426A0">
              <w:rPr>
                <w:lang w:eastAsia="zh-CN"/>
              </w:rPr>
              <w:t>2.81</w:t>
            </w:r>
          </w:p>
        </w:tc>
        <w:tc>
          <w:tcPr>
            <w:tcW w:w="489" w:type="dxa"/>
            <w:noWrap/>
            <w:vAlign w:val="center"/>
            <w:hideMark/>
          </w:tcPr>
          <w:p w14:paraId="0905268C" w14:textId="77777777" w:rsidR="00016183" w:rsidRPr="008426A0" w:rsidRDefault="00016183" w:rsidP="00061E33">
            <w:pPr>
              <w:rPr>
                <w:bCs/>
                <w:lang w:eastAsia="zh-CN"/>
              </w:rPr>
            </w:pPr>
            <w:r w:rsidRPr="008426A0">
              <w:rPr>
                <w:lang w:eastAsia="zh-CN"/>
              </w:rPr>
              <w:t>3.22</w:t>
            </w:r>
          </w:p>
        </w:tc>
        <w:tc>
          <w:tcPr>
            <w:tcW w:w="489" w:type="dxa"/>
            <w:noWrap/>
            <w:vAlign w:val="center"/>
            <w:hideMark/>
          </w:tcPr>
          <w:p w14:paraId="25A47452" w14:textId="77777777" w:rsidR="00016183" w:rsidRPr="008426A0" w:rsidRDefault="00016183" w:rsidP="00061E33">
            <w:pPr>
              <w:rPr>
                <w:bCs/>
                <w:lang w:eastAsia="zh-CN"/>
              </w:rPr>
            </w:pPr>
            <w:r w:rsidRPr="008426A0">
              <w:rPr>
                <w:lang w:eastAsia="zh-CN"/>
              </w:rPr>
              <w:t>3.41</w:t>
            </w:r>
          </w:p>
        </w:tc>
        <w:tc>
          <w:tcPr>
            <w:tcW w:w="489" w:type="dxa"/>
            <w:noWrap/>
            <w:vAlign w:val="center"/>
            <w:hideMark/>
          </w:tcPr>
          <w:p w14:paraId="310F2EC1" w14:textId="77777777" w:rsidR="00016183" w:rsidRPr="008426A0" w:rsidRDefault="00016183" w:rsidP="00061E33">
            <w:pPr>
              <w:rPr>
                <w:bCs/>
                <w:lang w:eastAsia="zh-CN"/>
              </w:rPr>
            </w:pPr>
            <w:r w:rsidRPr="008426A0">
              <w:rPr>
                <w:lang w:eastAsia="zh-CN"/>
              </w:rPr>
              <w:t>3.75</w:t>
            </w:r>
          </w:p>
        </w:tc>
        <w:tc>
          <w:tcPr>
            <w:tcW w:w="489" w:type="dxa"/>
            <w:noWrap/>
            <w:vAlign w:val="center"/>
            <w:hideMark/>
          </w:tcPr>
          <w:p w14:paraId="2E816819" w14:textId="77777777" w:rsidR="00016183" w:rsidRPr="008426A0" w:rsidRDefault="00016183" w:rsidP="00061E33">
            <w:pPr>
              <w:rPr>
                <w:bCs/>
                <w:lang w:eastAsia="zh-CN"/>
              </w:rPr>
            </w:pPr>
            <w:r w:rsidRPr="008426A0">
              <w:rPr>
                <w:lang w:eastAsia="zh-CN"/>
              </w:rPr>
              <w:t>3.76</w:t>
            </w:r>
          </w:p>
        </w:tc>
        <w:tc>
          <w:tcPr>
            <w:tcW w:w="489" w:type="dxa"/>
            <w:noWrap/>
            <w:vAlign w:val="center"/>
            <w:hideMark/>
          </w:tcPr>
          <w:p w14:paraId="35835396" w14:textId="77777777" w:rsidR="00016183" w:rsidRPr="008426A0" w:rsidRDefault="00016183" w:rsidP="00061E33">
            <w:pPr>
              <w:rPr>
                <w:bCs/>
                <w:lang w:eastAsia="zh-CN"/>
              </w:rPr>
            </w:pPr>
            <w:r w:rsidRPr="008426A0">
              <w:rPr>
                <w:lang w:eastAsia="zh-CN"/>
              </w:rPr>
              <w:t>3.84</w:t>
            </w:r>
          </w:p>
        </w:tc>
        <w:tc>
          <w:tcPr>
            <w:tcW w:w="489" w:type="dxa"/>
            <w:noWrap/>
            <w:vAlign w:val="center"/>
            <w:hideMark/>
          </w:tcPr>
          <w:p w14:paraId="0A2A666E" w14:textId="77777777" w:rsidR="00016183" w:rsidRPr="008426A0" w:rsidRDefault="00016183" w:rsidP="00061E33">
            <w:pPr>
              <w:rPr>
                <w:bCs/>
                <w:lang w:eastAsia="zh-CN"/>
              </w:rPr>
            </w:pPr>
            <w:r w:rsidRPr="008426A0">
              <w:rPr>
                <w:lang w:eastAsia="zh-CN"/>
              </w:rPr>
              <w:t>3.38</w:t>
            </w:r>
          </w:p>
        </w:tc>
        <w:tc>
          <w:tcPr>
            <w:tcW w:w="489" w:type="dxa"/>
            <w:noWrap/>
            <w:vAlign w:val="center"/>
            <w:hideMark/>
          </w:tcPr>
          <w:p w14:paraId="17A841A3" w14:textId="77777777" w:rsidR="00016183" w:rsidRPr="008426A0" w:rsidRDefault="00016183" w:rsidP="00061E33">
            <w:pPr>
              <w:rPr>
                <w:bCs/>
                <w:lang w:eastAsia="zh-CN"/>
              </w:rPr>
            </w:pPr>
            <w:r w:rsidRPr="008426A0">
              <w:rPr>
                <w:lang w:eastAsia="zh-CN"/>
              </w:rPr>
              <w:t>2.49</w:t>
            </w:r>
          </w:p>
        </w:tc>
        <w:tc>
          <w:tcPr>
            <w:tcW w:w="489" w:type="dxa"/>
            <w:noWrap/>
            <w:vAlign w:val="center"/>
            <w:hideMark/>
          </w:tcPr>
          <w:p w14:paraId="2CEABC1E" w14:textId="77777777" w:rsidR="00016183" w:rsidRPr="008426A0" w:rsidRDefault="00016183" w:rsidP="00061E33">
            <w:pPr>
              <w:rPr>
                <w:bCs/>
                <w:lang w:eastAsia="zh-CN"/>
              </w:rPr>
            </w:pPr>
            <w:r w:rsidRPr="008426A0">
              <w:rPr>
                <w:lang w:eastAsia="zh-CN"/>
              </w:rPr>
              <w:t>2.13</w:t>
            </w:r>
          </w:p>
        </w:tc>
        <w:tc>
          <w:tcPr>
            <w:tcW w:w="489" w:type="dxa"/>
            <w:noWrap/>
            <w:vAlign w:val="center"/>
            <w:hideMark/>
          </w:tcPr>
          <w:p w14:paraId="443FA3B0" w14:textId="77777777" w:rsidR="00016183" w:rsidRPr="008426A0" w:rsidRDefault="00016183" w:rsidP="00061E33">
            <w:pPr>
              <w:rPr>
                <w:bCs/>
                <w:lang w:eastAsia="zh-CN"/>
              </w:rPr>
            </w:pPr>
            <w:r w:rsidRPr="008426A0">
              <w:rPr>
                <w:lang w:eastAsia="zh-CN"/>
              </w:rPr>
              <w:t>2.04</w:t>
            </w:r>
          </w:p>
        </w:tc>
        <w:tc>
          <w:tcPr>
            <w:tcW w:w="489" w:type="dxa"/>
            <w:noWrap/>
            <w:vAlign w:val="center"/>
            <w:hideMark/>
          </w:tcPr>
          <w:p w14:paraId="58777A24" w14:textId="77777777" w:rsidR="00016183" w:rsidRPr="008426A0" w:rsidRDefault="00016183" w:rsidP="00061E33">
            <w:pPr>
              <w:rPr>
                <w:bCs/>
                <w:lang w:eastAsia="zh-CN"/>
              </w:rPr>
            </w:pPr>
            <w:r w:rsidRPr="008426A0">
              <w:rPr>
                <w:lang w:eastAsia="zh-CN"/>
              </w:rPr>
              <w:t>2.94</w:t>
            </w:r>
          </w:p>
        </w:tc>
      </w:tr>
    </w:tbl>
    <w:p w14:paraId="59B9B874" w14:textId="77777777" w:rsidR="00016183" w:rsidRPr="00770A87" w:rsidRDefault="00016183" w:rsidP="00061E33"/>
    <w:p w14:paraId="44E610FC" w14:textId="77777777" w:rsidR="00016183" w:rsidRPr="00770A87" w:rsidRDefault="00016183" w:rsidP="00061E33"/>
    <w:p w14:paraId="49265B07" w14:textId="3BC2D4B9" w:rsidR="00016183" w:rsidRPr="00770A87" w:rsidRDefault="00016183" w:rsidP="00D562E9">
      <w:pPr>
        <w:pStyle w:val="AppendixHeading1"/>
      </w:pPr>
      <w:bookmarkStart w:id="631" w:name="_Toc494733042"/>
      <w:bookmarkStart w:id="632" w:name="_Toc494733118"/>
      <w:bookmarkStart w:id="633" w:name="_Toc494793107"/>
      <w:bookmarkStart w:id="634" w:name="_Toc494793116"/>
      <w:bookmarkStart w:id="635" w:name="_Toc494793438"/>
      <w:r w:rsidRPr="00770A87">
        <w:lastRenderedPageBreak/>
        <w:t>Appendix H – Energy Consumption Data</w:t>
      </w:r>
      <w:bookmarkEnd w:id="631"/>
      <w:bookmarkEnd w:id="632"/>
      <w:bookmarkEnd w:id="633"/>
      <w:bookmarkEnd w:id="634"/>
      <w:bookmarkEnd w:id="635"/>
    </w:p>
    <w:p w14:paraId="5F7F0052" w14:textId="77777777" w:rsidR="00016183" w:rsidRPr="00770A87" w:rsidRDefault="00016183" w:rsidP="00061E33"/>
    <w:tbl>
      <w:tblPr>
        <w:tblW w:w="5090"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4"/>
        <w:gridCol w:w="691"/>
        <w:gridCol w:w="851"/>
        <w:gridCol w:w="709"/>
        <w:gridCol w:w="567"/>
        <w:gridCol w:w="893"/>
        <w:gridCol w:w="787"/>
        <w:gridCol w:w="759"/>
        <w:gridCol w:w="993"/>
        <w:gridCol w:w="954"/>
      </w:tblGrid>
      <w:tr w:rsidR="008426A0" w:rsidRPr="008426A0" w14:paraId="03B710E1" w14:textId="77777777" w:rsidTr="008426A0">
        <w:trPr>
          <w:trHeight w:val="287"/>
        </w:trPr>
        <w:tc>
          <w:tcPr>
            <w:tcW w:w="690" w:type="pct"/>
            <w:shd w:val="clear" w:color="auto" w:fill="F2F2F2" w:themeFill="background1" w:themeFillShade="F2"/>
            <w:noWrap/>
            <w:vAlign w:val="center"/>
            <w:hideMark/>
          </w:tcPr>
          <w:p w14:paraId="263C2F65" w14:textId="77777777" w:rsidR="00016183" w:rsidRPr="008426A0" w:rsidRDefault="00016183" w:rsidP="00061E33">
            <w:pPr>
              <w:rPr>
                <w:bCs/>
                <w:lang w:eastAsia="zh-CN"/>
              </w:rPr>
            </w:pPr>
            <w:r w:rsidRPr="008426A0">
              <w:rPr>
                <w:lang w:eastAsia="zh-CN"/>
              </w:rPr>
              <w:t>City</w:t>
            </w:r>
          </w:p>
        </w:tc>
        <w:tc>
          <w:tcPr>
            <w:tcW w:w="413" w:type="pct"/>
            <w:shd w:val="clear" w:color="auto" w:fill="F2F2F2" w:themeFill="background1" w:themeFillShade="F2"/>
            <w:noWrap/>
            <w:vAlign w:val="center"/>
            <w:hideMark/>
          </w:tcPr>
          <w:p w14:paraId="6DF2F4DA" w14:textId="77777777" w:rsidR="00016183" w:rsidRPr="008426A0" w:rsidRDefault="00016183" w:rsidP="00061E33">
            <w:pPr>
              <w:rPr>
                <w:bCs/>
                <w:lang w:eastAsia="zh-CN"/>
              </w:rPr>
            </w:pPr>
            <w:r w:rsidRPr="008426A0">
              <w:rPr>
                <w:lang w:eastAsia="zh-CN"/>
              </w:rPr>
              <w:t>Post Code</w:t>
            </w:r>
          </w:p>
        </w:tc>
        <w:tc>
          <w:tcPr>
            <w:tcW w:w="509" w:type="pct"/>
            <w:shd w:val="clear" w:color="auto" w:fill="F2F2F2" w:themeFill="background1" w:themeFillShade="F2"/>
            <w:noWrap/>
            <w:vAlign w:val="center"/>
            <w:hideMark/>
          </w:tcPr>
          <w:p w14:paraId="1CA8541F" w14:textId="678ACB18" w:rsidR="00016183" w:rsidRPr="008426A0" w:rsidRDefault="00016183" w:rsidP="00061E33">
            <w:pPr>
              <w:rPr>
                <w:bCs/>
                <w:lang w:eastAsia="zh-CN"/>
              </w:rPr>
            </w:pPr>
            <w:r w:rsidRPr="008426A0">
              <w:rPr>
                <w:lang w:eastAsia="zh-CN"/>
              </w:rPr>
              <w:t>People</w:t>
            </w:r>
          </w:p>
        </w:tc>
        <w:tc>
          <w:tcPr>
            <w:tcW w:w="424" w:type="pct"/>
            <w:shd w:val="clear" w:color="auto" w:fill="F2F2F2" w:themeFill="background1" w:themeFillShade="F2"/>
            <w:noWrap/>
            <w:vAlign w:val="center"/>
            <w:hideMark/>
          </w:tcPr>
          <w:p w14:paraId="00AFE5BC" w14:textId="77777777" w:rsidR="00016183" w:rsidRPr="008426A0" w:rsidRDefault="00016183" w:rsidP="00061E33">
            <w:pPr>
              <w:rPr>
                <w:bCs/>
                <w:lang w:eastAsia="zh-CN"/>
              </w:rPr>
            </w:pPr>
            <w:r w:rsidRPr="008426A0">
              <w:rPr>
                <w:lang w:eastAsia="zh-CN"/>
              </w:rPr>
              <w:t xml:space="preserve">Pool </w:t>
            </w:r>
          </w:p>
        </w:tc>
        <w:tc>
          <w:tcPr>
            <w:tcW w:w="339" w:type="pct"/>
            <w:shd w:val="clear" w:color="auto" w:fill="F2F2F2" w:themeFill="background1" w:themeFillShade="F2"/>
            <w:noWrap/>
            <w:vAlign w:val="center"/>
            <w:hideMark/>
          </w:tcPr>
          <w:p w14:paraId="770D00CF" w14:textId="77777777" w:rsidR="00016183" w:rsidRPr="008426A0" w:rsidRDefault="00016183" w:rsidP="00061E33">
            <w:pPr>
              <w:rPr>
                <w:bCs/>
                <w:lang w:eastAsia="zh-CN"/>
              </w:rPr>
            </w:pPr>
            <w:r w:rsidRPr="008426A0">
              <w:rPr>
                <w:lang w:eastAsia="zh-CN"/>
              </w:rPr>
              <w:t>Gas</w:t>
            </w:r>
          </w:p>
        </w:tc>
        <w:tc>
          <w:tcPr>
            <w:tcW w:w="534" w:type="pct"/>
            <w:shd w:val="clear" w:color="auto" w:fill="F2F2F2" w:themeFill="background1" w:themeFillShade="F2"/>
            <w:noWrap/>
            <w:vAlign w:val="center"/>
            <w:hideMark/>
          </w:tcPr>
          <w:p w14:paraId="48E50926" w14:textId="78BD6691" w:rsidR="00016183" w:rsidRPr="008426A0" w:rsidRDefault="008426A0" w:rsidP="00061E33">
            <w:pPr>
              <w:rPr>
                <w:bCs/>
                <w:lang w:eastAsia="zh-CN"/>
              </w:rPr>
            </w:pPr>
            <w:r>
              <w:rPr>
                <w:lang w:eastAsia="zh-CN"/>
              </w:rPr>
              <w:t>kWhr</w:t>
            </w:r>
          </w:p>
        </w:tc>
        <w:tc>
          <w:tcPr>
            <w:tcW w:w="471" w:type="pct"/>
            <w:shd w:val="clear" w:color="auto" w:fill="F2F2F2" w:themeFill="background1" w:themeFillShade="F2"/>
            <w:noWrap/>
            <w:vAlign w:val="center"/>
            <w:hideMark/>
          </w:tcPr>
          <w:p w14:paraId="159CD73E" w14:textId="4DD8DDF1" w:rsidR="00016183" w:rsidRPr="008426A0" w:rsidRDefault="008426A0" w:rsidP="00061E33">
            <w:pPr>
              <w:rPr>
                <w:bCs/>
                <w:lang w:eastAsia="zh-CN"/>
              </w:rPr>
            </w:pPr>
            <w:r>
              <w:rPr>
                <w:lang w:eastAsia="zh-CN"/>
              </w:rPr>
              <w:t>Yearly</w:t>
            </w:r>
          </w:p>
        </w:tc>
        <w:tc>
          <w:tcPr>
            <w:tcW w:w="454" w:type="pct"/>
            <w:shd w:val="clear" w:color="auto" w:fill="F2F2F2" w:themeFill="background1" w:themeFillShade="F2"/>
            <w:noWrap/>
            <w:vAlign w:val="center"/>
            <w:hideMark/>
          </w:tcPr>
          <w:p w14:paraId="3CFA103C" w14:textId="618D4500" w:rsidR="00016183" w:rsidRPr="008426A0" w:rsidRDefault="00016183" w:rsidP="00061E33">
            <w:pPr>
              <w:rPr>
                <w:bCs/>
                <w:lang w:eastAsia="zh-CN"/>
              </w:rPr>
            </w:pPr>
            <w:r w:rsidRPr="008426A0">
              <w:rPr>
                <w:lang w:eastAsia="zh-CN"/>
              </w:rPr>
              <w:t>T</w:t>
            </w:r>
            <w:r w:rsidR="008426A0">
              <w:rPr>
                <w:lang w:eastAsia="zh-CN"/>
              </w:rPr>
              <w:t xml:space="preserve">ariff </w:t>
            </w:r>
          </w:p>
        </w:tc>
        <w:tc>
          <w:tcPr>
            <w:tcW w:w="594" w:type="pct"/>
            <w:shd w:val="clear" w:color="auto" w:fill="F2F2F2" w:themeFill="background1" w:themeFillShade="F2"/>
            <w:noWrap/>
            <w:vAlign w:val="center"/>
            <w:hideMark/>
          </w:tcPr>
          <w:p w14:paraId="604D95CD" w14:textId="77777777" w:rsidR="00016183" w:rsidRPr="008426A0" w:rsidRDefault="00016183" w:rsidP="00061E33">
            <w:pPr>
              <w:rPr>
                <w:bCs/>
                <w:lang w:eastAsia="zh-CN"/>
              </w:rPr>
            </w:pPr>
            <w:r w:rsidRPr="008426A0">
              <w:rPr>
                <w:lang w:eastAsia="zh-CN"/>
              </w:rPr>
              <w:t>Tariff Rate</w:t>
            </w:r>
          </w:p>
        </w:tc>
        <w:tc>
          <w:tcPr>
            <w:tcW w:w="571" w:type="pct"/>
            <w:shd w:val="clear" w:color="auto" w:fill="F2F2F2" w:themeFill="background1" w:themeFillShade="F2"/>
            <w:noWrap/>
            <w:vAlign w:val="center"/>
            <w:hideMark/>
          </w:tcPr>
          <w:p w14:paraId="1B78C8AB" w14:textId="77777777" w:rsidR="00016183" w:rsidRPr="008426A0" w:rsidRDefault="00016183" w:rsidP="00061E33">
            <w:pPr>
              <w:rPr>
                <w:bCs/>
                <w:lang w:eastAsia="zh-CN"/>
              </w:rPr>
            </w:pPr>
            <w:r w:rsidRPr="008426A0">
              <w:rPr>
                <w:lang w:eastAsia="zh-CN"/>
              </w:rPr>
              <w:t>Solar Rate</w:t>
            </w:r>
          </w:p>
        </w:tc>
      </w:tr>
      <w:tr w:rsidR="008426A0" w:rsidRPr="008426A0" w14:paraId="1A0F31A5" w14:textId="77777777" w:rsidTr="008426A0">
        <w:trPr>
          <w:trHeight w:val="287"/>
        </w:trPr>
        <w:tc>
          <w:tcPr>
            <w:tcW w:w="690" w:type="pct"/>
            <w:shd w:val="clear" w:color="auto" w:fill="F2F2F2" w:themeFill="background1" w:themeFillShade="F2"/>
            <w:noWrap/>
            <w:vAlign w:val="center"/>
            <w:hideMark/>
          </w:tcPr>
          <w:p w14:paraId="210F4987" w14:textId="77777777" w:rsidR="00016183" w:rsidRPr="008426A0" w:rsidRDefault="00016183" w:rsidP="00061E33">
            <w:pPr>
              <w:rPr>
                <w:bCs/>
                <w:lang w:eastAsia="zh-CN"/>
              </w:rPr>
            </w:pPr>
            <w:r w:rsidRPr="008426A0">
              <w:rPr>
                <w:lang w:eastAsia="zh-CN"/>
              </w:rPr>
              <w:t>Townsville</w:t>
            </w:r>
          </w:p>
        </w:tc>
        <w:tc>
          <w:tcPr>
            <w:tcW w:w="413" w:type="pct"/>
            <w:noWrap/>
            <w:vAlign w:val="center"/>
            <w:hideMark/>
          </w:tcPr>
          <w:p w14:paraId="628485F3"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1113A72D" w14:textId="77777777" w:rsidR="00016183" w:rsidRPr="008426A0" w:rsidRDefault="00016183" w:rsidP="00061E33">
            <w:pPr>
              <w:rPr>
                <w:lang w:eastAsia="zh-CN"/>
              </w:rPr>
            </w:pPr>
            <w:r w:rsidRPr="008426A0">
              <w:rPr>
                <w:lang w:eastAsia="zh-CN"/>
              </w:rPr>
              <w:t>4</w:t>
            </w:r>
          </w:p>
        </w:tc>
        <w:tc>
          <w:tcPr>
            <w:tcW w:w="424" w:type="pct"/>
            <w:noWrap/>
            <w:vAlign w:val="center"/>
            <w:hideMark/>
          </w:tcPr>
          <w:p w14:paraId="3A013267"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AF77714"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2A0160D"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327ADE1E"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2EA8063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F03DD6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2517555" w14:textId="77777777" w:rsidR="00016183" w:rsidRPr="008426A0" w:rsidRDefault="00016183" w:rsidP="00061E33">
            <w:pPr>
              <w:rPr>
                <w:bCs/>
                <w:lang w:eastAsia="zh-CN"/>
              </w:rPr>
            </w:pPr>
            <w:r w:rsidRPr="008426A0">
              <w:rPr>
                <w:lang w:eastAsia="zh-CN"/>
              </w:rPr>
              <w:t>0.07448</w:t>
            </w:r>
          </w:p>
        </w:tc>
      </w:tr>
      <w:tr w:rsidR="008426A0" w:rsidRPr="008426A0" w14:paraId="15045BF6" w14:textId="77777777" w:rsidTr="008426A0">
        <w:trPr>
          <w:trHeight w:val="287"/>
        </w:trPr>
        <w:tc>
          <w:tcPr>
            <w:tcW w:w="690" w:type="pct"/>
            <w:noWrap/>
            <w:vAlign w:val="center"/>
            <w:hideMark/>
          </w:tcPr>
          <w:p w14:paraId="53F052C5" w14:textId="77777777" w:rsidR="00016183" w:rsidRPr="008426A0" w:rsidRDefault="00016183" w:rsidP="00061E33">
            <w:pPr>
              <w:rPr>
                <w:lang w:eastAsia="zh-CN"/>
              </w:rPr>
            </w:pPr>
          </w:p>
        </w:tc>
        <w:tc>
          <w:tcPr>
            <w:tcW w:w="413" w:type="pct"/>
            <w:noWrap/>
            <w:vAlign w:val="center"/>
            <w:hideMark/>
          </w:tcPr>
          <w:p w14:paraId="45A42283"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44CCD85A"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194C998"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40677FA"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7358EA8"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6CAEAA5B"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03CA516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3A1CF7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19FA831" w14:textId="77777777" w:rsidR="00016183" w:rsidRPr="008426A0" w:rsidRDefault="00016183" w:rsidP="00061E33">
            <w:pPr>
              <w:rPr>
                <w:bCs/>
                <w:lang w:eastAsia="zh-CN"/>
              </w:rPr>
            </w:pPr>
            <w:r w:rsidRPr="008426A0">
              <w:rPr>
                <w:lang w:eastAsia="zh-CN"/>
              </w:rPr>
              <w:t>0.07448</w:t>
            </w:r>
          </w:p>
        </w:tc>
      </w:tr>
      <w:tr w:rsidR="008426A0" w:rsidRPr="008426A0" w14:paraId="1875154B" w14:textId="77777777" w:rsidTr="008426A0">
        <w:trPr>
          <w:trHeight w:val="287"/>
        </w:trPr>
        <w:tc>
          <w:tcPr>
            <w:tcW w:w="690" w:type="pct"/>
            <w:noWrap/>
            <w:vAlign w:val="center"/>
            <w:hideMark/>
          </w:tcPr>
          <w:p w14:paraId="63489F18" w14:textId="77777777" w:rsidR="00016183" w:rsidRPr="008426A0" w:rsidRDefault="00016183" w:rsidP="00061E33">
            <w:pPr>
              <w:rPr>
                <w:lang w:eastAsia="zh-CN"/>
              </w:rPr>
            </w:pPr>
          </w:p>
        </w:tc>
        <w:tc>
          <w:tcPr>
            <w:tcW w:w="413" w:type="pct"/>
            <w:noWrap/>
            <w:vAlign w:val="center"/>
            <w:hideMark/>
          </w:tcPr>
          <w:p w14:paraId="740C346E"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13446290" w14:textId="77777777" w:rsidR="00016183" w:rsidRPr="008426A0" w:rsidRDefault="00016183" w:rsidP="00061E33">
            <w:pPr>
              <w:rPr>
                <w:lang w:eastAsia="zh-CN"/>
              </w:rPr>
            </w:pPr>
            <w:r w:rsidRPr="008426A0">
              <w:rPr>
                <w:lang w:eastAsia="zh-CN"/>
              </w:rPr>
              <w:t>4</w:t>
            </w:r>
          </w:p>
        </w:tc>
        <w:tc>
          <w:tcPr>
            <w:tcW w:w="424" w:type="pct"/>
            <w:noWrap/>
            <w:vAlign w:val="center"/>
            <w:hideMark/>
          </w:tcPr>
          <w:p w14:paraId="4185F8D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BA92C39"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4125CCD" w14:textId="77777777" w:rsidR="00016183" w:rsidRPr="008426A0" w:rsidRDefault="00016183" w:rsidP="00061E33">
            <w:pPr>
              <w:rPr>
                <w:bCs/>
                <w:lang w:eastAsia="zh-CN"/>
              </w:rPr>
            </w:pPr>
            <w:r w:rsidRPr="008426A0">
              <w:rPr>
                <w:lang w:eastAsia="zh-CN"/>
              </w:rPr>
              <w:t>32.5</w:t>
            </w:r>
          </w:p>
        </w:tc>
        <w:tc>
          <w:tcPr>
            <w:tcW w:w="471" w:type="pct"/>
            <w:noWrap/>
            <w:vAlign w:val="center"/>
            <w:hideMark/>
          </w:tcPr>
          <w:p w14:paraId="3F7EF2FF" w14:textId="77777777" w:rsidR="00016183" w:rsidRPr="008426A0" w:rsidRDefault="00016183" w:rsidP="00061E33">
            <w:pPr>
              <w:rPr>
                <w:bCs/>
                <w:lang w:eastAsia="zh-CN"/>
              </w:rPr>
            </w:pPr>
            <w:r w:rsidRPr="008426A0">
              <w:rPr>
                <w:lang w:eastAsia="zh-CN"/>
              </w:rPr>
              <w:t>11862.5</w:t>
            </w:r>
          </w:p>
        </w:tc>
        <w:tc>
          <w:tcPr>
            <w:tcW w:w="454" w:type="pct"/>
            <w:noWrap/>
            <w:vAlign w:val="center"/>
            <w:hideMark/>
          </w:tcPr>
          <w:p w14:paraId="043D084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472D43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443648C" w14:textId="77777777" w:rsidR="00016183" w:rsidRPr="008426A0" w:rsidRDefault="00016183" w:rsidP="00061E33">
            <w:pPr>
              <w:rPr>
                <w:bCs/>
                <w:lang w:eastAsia="zh-CN"/>
              </w:rPr>
            </w:pPr>
            <w:r w:rsidRPr="008426A0">
              <w:rPr>
                <w:lang w:eastAsia="zh-CN"/>
              </w:rPr>
              <w:t>0.07448</w:t>
            </w:r>
          </w:p>
        </w:tc>
      </w:tr>
      <w:tr w:rsidR="008426A0" w:rsidRPr="008426A0" w14:paraId="122FC90D" w14:textId="77777777" w:rsidTr="008426A0">
        <w:trPr>
          <w:trHeight w:val="287"/>
        </w:trPr>
        <w:tc>
          <w:tcPr>
            <w:tcW w:w="690" w:type="pct"/>
            <w:noWrap/>
            <w:vAlign w:val="center"/>
            <w:hideMark/>
          </w:tcPr>
          <w:p w14:paraId="5EBEAE31" w14:textId="77777777" w:rsidR="00016183" w:rsidRPr="008426A0" w:rsidRDefault="00016183" w:rsidP="00061E33">
            <w:pPr>
              <w:rPr>
                <w:lang w:eastAsia="zh-CN"/>
              </w:rPr>
            </w:pPr>
          </w:p>
        </w:tc>
        <w:tc>
          <w:tcPr>
            <w:tcW w:w="413" w:type="pct"/>
            <w:noWrap/>
            <w:vAlign w:val="center"/>
            <w:hideMark/>
          </w:tcPr>
          <w:p w14:paraId="542D86BC"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7196BA94" w14:textId="77777777" w:rsidR="00016183" w:rsidRPr="008426A0" w:rsidRDefault="00016183" w:rsidP="00061E33">
            <w:pPr>
              <w:rPr>
                <w:lang w:eastAsia="zh-CN"/>
              </w:rPr>
            </w:pPr>
            <w:r w:rsidRPr="008426A0">
              <w:rPr>
                <w:lang w:eastAsia="zh-CN"/>
              </w:rPr>
              <w:t>4</w:t>
            </w:r>
          </w:p>
        </w:tc>
        <w:tc>
          <w:tcPr>
            <w:tcW w:w="424" w:type="pct"/>
            <w:noWrap/>
            <w:vAlign w:val="center"/>
            <w:hideMark/>
          </w:tcPr>
          <w:p w14:paraId="3E80A944"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8EA65F3"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35609BA" w14:textId="77777777" w:rsidR="00016183" w:rsidRPr="008426A0" w:rsidRDefault="00016183" w:rsidP="00061E33">
            <w:pPr>
              <w:rPr>
                <w:bCs/>
                <w:lang w:eastAsia="zh-CN"/>
              </w:rPr>
            </w:pPr>
            <w:r w:rsidRPr="008426A0">
              <w:rPr>
                <w:lang w:eastAsia="zh-CN"/>
              </w:rPr>
              <w:t>32.5</w:t>
            </w:r>
          </w:p>
        </w:tc>
        <w:tc>
          <w:tcPr>
            <w:tcW w:w="471" w:type="pct"/>
            <w:noWrap/>
            <w:vAlign w:val="center"/>
            <w:hideMark/>
          </w:tcPr>
          <w:p w14:paraId="16BFCE02" w14:textId="77777777" w:rsidR="00016183" w:rsidRPr="008426A0" w:rsidRDefault="00016183" w:rsidP="00061E33">
            <w:pPr>
              <w:rPr>
                <w:bCs/>
                <w:lang w:eastAsia="zh-CN"/>
              </w:rPr>
            </w:pPr>
            <w:r w:rsidRPr="008426A0">
              <w:rPr>
                <w:lang w:eastAsia="zh-CN"/>
              </w:rPr>
              <w:t>11862.5</w:t>
            </w:r>
          </w:p>
        </w:tc>
        <w:tc>
          <w:tcPr>
            <w:tcW w:w="454" w:type="pct"/>
            <w:noWrap/>
            <w:vAlign w:val="center"/>
            <w:hideMark/>
          </w:tcPr>
          <w:p w14:paraId="574EE75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90E9CF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0A7D8AB" w14:textId="77777777" w:rsidR="00016183" w:rsidRPr="008426A0" w:rsidRDefault="00016183" w:rsidP="00061E33">
            <w:pPr>
              <w:rPr>
                <w:bCs/>
                <w:lang w:eastAsia="zh-CN"/>
              </w:rPr>
            </w:pPr>
            <w:r w:rsidRPr="008426A0">
              <w:rPr>
                <w:lang w:eastAsia="zh-CN"/>
              </w:rPr>
              <w:t>0.07448</w:t>
            </w:r>
          </w:p>
        </w:tc>
      </w:tr>
      <w:tr w:rsidR="008426A0" w:rsidRPr="008426A0" w14:paraId="4F012891" w14:textId="77777777" w:rsidTr="008426A0">
        <w:trPr>
          <w:trHeight w:val="287"/>
        </w:trPr>
        <w:tc>
          <w:tcPr>
            <w:tcW w:w="690" w:type="pct"/>
            <w:noWrap/>
            <w:vAlign w:val="center"/>
            <w:hideMark/>
          </w:tcPr>
          <w:p w14:paraId="4E40C2A7" w14:textId="77777777" w:rsidR="00016183" w:rsidRPr="008426A0" w:rsidRDefault="00016183" w:rsidP="00061E33">
            <w:pPr>
              <w:rPr>
                <w:lang w:eastAsia="zh-CN"/>
              </w:rPr>
            </w:pPr>
          </w:p>
        </w:tc>
        <w:tc>
          <w:tcPr>
            <w:tcW w:w="413" w:type="pct"/>
            <w:noWrap/>
            <w:vAlign w:val="center"/>
            <w:hideMark/>
          </w:tcPr>
          <w:p w14:paraId="25784CB9"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132416B3" w14:textId="77777777" w:rsidR="00016183" w:rsidRPr="008426A0" w:rsidRDefault="00016183" w:rsidP="00061E33">
            <w:pPr>
              <w:rPr>
                <w:lang w:eastAsia="zh-CN"/>
              </w:rPr>
            </w:pPr>
            <w:r w:rsidRPr="008426A0">
              <w:rPr>
                <w:lang w:eastAsia="zh-CN"/>
              </w:rPr>
              <w:t>3</w:t>
            </w:r>
          </w:p>
        </w:tc>
        <w:tc>
          <w:tcPr>
            <w:tcW w:w="424" w:type="pct"/>
            <w:noWrap/>
            <w:vAlign w:val="center"/>
            <w:hideMark/>
          </w:tcPr>
          <w:p w14:paraId="6A877B0F"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A88EAD4"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1A5B4F0" w14:textId="77777777" w:rsidR="00016183" w:rsidRPr="008426A0" w:rsidRDefault="00016183" w:rsidP="00061E33">
            <w:pPr>
              <w:rPr>
                <w:bCs/>
                <w:lang w:eastAsia="zh-CN"/>
              </w:rPr>
            </w:pPr>
            <w:r w:rsidRPr="008426A0">
              <w:rPr>
                <w:lang w:eastAsia="zh-CN"/>
              </w:rPr>
              <w:t>19.2</w:t>
            </w:r>
          </w:p>
        </w:tc>
        <w:tc>
          <w:tcPr>
            <w:tcW w:w="471" w:type="pct"/>
            <w:noWrap/>
            <w:vAlign w:val="center"/>
            <w:hideMark/>
          </w:tcPr>
          <w:p w14:paraId="6D1B2092" w14:textId="77777777" w:rsidR="00016183" w:rsidRPr="008426A0" w:rsidRDefault="00016183" w:rsidP="00061E33">
            <w:pPr>
              <w:rPr>
                <w:bCs/>
                <w:lang w:eastAsia="zh-CN"/>
              </w:rPr>
            </w:pPr>
            <w:r w:rsidRPr="008426A0">
              <w:rPr>
                <w:lang w:eastAsia="zh-CN"/>
              </w:rPr>
              <w:t>7008</w:t>
            </w:r>
          </w:p>
        </w:tc>
        <w:tc>
          <w:tcPr>
            <w:tcW w:w="454" w:type="pct"/>
            <w:noWrap/>
            <w:vAlign w:val="center"/>
            <w:hideMark/>
          </w:tcPr>
          <w:p w14:paraId="44BD628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0796E4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D891541" w14:textId="77777777" w:rsidR="00016183" w:rsidRPr="008426A0" w:rsidRDefault="00016183" w:rsidP="00061E33">
            <w:pPr>
              <w:rPr>
                <w:bCs/>
                <w:lang w:eastAsia="zh-CN"/>
              </w:rPr>
            </w:pPr>
            <w:r w:rsidRPr="008426A0">
              <w:rPr>
                <w:lang w:eastAsia="zh-CN"/>
              </w:rPr>
              <w:t>0.07448</w:t>
            </w:r>
          </w:p>
        </w:tc>
      </w:tr>
      <w:tr w:rsidR="008426A0" w:rsidRPr="008426A0" w14:paraId="17DCC687" w14:textId="77777777" w:rsidTr="008426A0">
        <w:trPr>
          <w:trHeight w:val="287"/>
        </w:trPr>
        <w:tc>
          <w:tcPr>
            <w:tcW w:w="690" w:type="pct"/>
            <w:noWrap/>
            <w:vAlign w:val="center"/>
            <w:hideMark/>
          </w:tcPr>
          <w:p w14:paraId="7A7E273A" w14:textId="77777777" w:rsidR="00016183" w:rsidRPr="008426A0" w:rsidRDefault="00016183" w:rsidP="00061E33">
            <w:pPr>
              <w:rPr>
                <w:lang w:eastAsia="zh-CN"/>
              </w:rPr>
            </w:pPr>
          </w:p>
        </w:tc>
        <w:tc>
          <w:tcPr>
            <w:tcW w:w="413" w:type="pct"/>
            <w:noWrap/>
            <w:vAlign w:val="center"/>
            <w:hideMark/>
          </w:tcPr>
          <w:p w14:paraId="54B3D321"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11B78AF5"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95A970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3616A1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B30FB08" w14:textId="77777777" w:rsidR="00016183" w:rsidRPr="008426A0" w:rsidRDefault="00016183" w:rsidP="00061E33">
            <w:pPr>
              <w:rPr>
                <w:bCs/>
                <w:lang w:eastAsia="zh-CN"/>
              </w:rPr>
            </w:pPr>
            <w:r w:rsidRPr="008426A0">
              <w:rPr>
                <w:lang w:eastAsia="zh-CN"/>
              </w:rPr>
              <w:t>19.2</w:t>
            </w:r>
          </w:p>
        </w:tc>
        <w:tc>
          <w:tcPr>
            <w:tcW w:w="471" w:type="pct"/>
            <w:noWrap/>
            <w:vAlign w:val="center"/>
            <w:hideMark/>
          </w:tcPr>
          <w:p w14:paraId="611B3E97" w14:textId="77777777" w:rsidR="00016183" w:rsidRPr="008426A0" w:rsidRDefault="00016183" w:rsidP="00061E33">
            <w:pPr>
              <w:rPr>
                <w:bCs/>
                <w:lang w:eastAsia="zh-CN"/>
              </w:rPr>
            </w:pPr>
            <w:r w:rsidRPr="008426A0">
              <w:rPr>
                <w:lang w:eastAsia="zh-CN"/>
              </w:rPr>
              <w:t>7008</w:t>
            </w:r>
          </w:p>
        </w:tc>
        <w:tc>
          <w:tcPr>
            <w:tcW w:w="454" w:type="pct"/>
            <w:noWrap/>
            <w:vAlign w:val="center"/>
            <w:hideMark/>
          </w:tcPr>
          <w:p w14:paraId="6D3D1B2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C4730A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223861D" w14:textId="77777777" w:rsidR="00016183" w:rsidRPr="008426A0" w:rsidRDefault="00016183" w:rsidP="00061E33">
            <w:pPr>
              <w:rPr>
                <w:bCs/>
                <w:lang w:eastAsia="zh-CN"/>
              </w:rPr>
            </w:pPr>
            <w:r w:rsidRPr="008426A0">
              <w:rPr>
                <w:lang w:eastAsia="zh-CN"/>
              </w:rPr>
              <w:t>0.07448</w:t>
            </w:r>
          </w:p>
        </w:tc>
      </w:tr>
      <w:tr w:rsidR="008426A0" w:rsidRPr="008426A0" w14:paraId="252F8AC5" w14:textId="77777777" w:rsidTr="008426A0">
        <w:trPr>
          <w:trHeight w:val="287"/>
        </w:trPr>
        <w:tc>
          <w:tcPr>
            <w:tcW w:w="690" w:type="pct"/>
            <w:noWrap/>
            <w:vAlign w:val="center"/>
            <w:hideMark/>
          </w:tcPr>
          <w:p w14:paraId="0BB8E12B" w14:textId="77777777" w:rsidR="00016183" w:rsidRPr="008426A0" w:rsidRDefault="00016183" w:rsidP="00061E33">
            <w:pPr>
              <w:rPr>
                <w:lang w:eastAsia="zh-CN"/>
              </w:rPr>
            </w:pPr>
          </w:p>
        </w:tc>
        <w:tc>
          <w:tcPr>
            <w:tcW w:w="413" w:type="pct"/>
            <w:noWrap/>
            <w:vAlign w:val="center"/>
            <w:hideMark/>
          </w:tcPr>
          <w:p w14:paraId="4EA2E3F8"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5A108785"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72BDEC5"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90E0328"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99BFC56" w14:textId="77777777" w:rsidR="00016183" w:rsidRPr="008426A0" w:rsidRDefault="00016183" w:rsidP="00061E33">
            <w:pPr>
              <w:rPr>
                <w:bCs/>
                <w:lang w:eastAsia="zh-CN"/>
              </w:rPr>
            </w:pPr>
            <w:r w:rsidRPr="008426A0">
              <w:rPr>
                <w:lang w:eastAsia="zh-CN"/>
              </w:rPr>
              <w:t>27</w:t>
            </w:r>
          </w:p>
        </w:tc>
        <w:tc>
          <w:tcPr>
            <w:tcW w:w="471" w:type="pct"/>
            <w:noWrap/>
            <w:vAlign w:val="center"/>
            <w:hideMark/>
          </w:tcPr>
          <w:p w14:paraId="602C2ACF" w14:textId="77777777" w:rsidR="00016183" w:rsidRPr="008426A0" w:rsidRDefault="00016183" w:rsidP="00061E33">
            <w:pPr>
              <w:rPr>
                <w:bCs/>
                <w:lang w:eastAsia="zh-CN"/>
              </w:rPr>
            </w:pPr>
            <w:r w:rsidRPr="008426A0">
              <w:rPr>
                <w:lang w:eastAsia="zh-CN"/>
              </w:rPr>
              <w:t>9855</w:t>
            </w:r>
          </w:p>
        </w:tc>
        <w:tc>
          <w:tcPr>
            <w:tcW w:w="454" w:type="pct"/>
            <w:noWrap/>
            <w:vAlign w:val="center"/>
            <w:hideMark/>
          </w:tcPr>
          <w:p w14:paraId="1973308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31A538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4037F17" w14:textId="77777777" w:rsidR="00016183" w:rsidRPr="008426A0" w:rsidRDefault="00016183" w:rsidP="00061E33">
            <w:pPr>
              <w:rPr>
                <w:bCs/>
                <w:lang w:eastAsia="zh-CN"/>
              </w:rPr>
            </w:pPr>
            <w:r w:rsidRPr="008426A0">
              <w:rPr>
                <w:lang w:eastAsia="zh-CN"/>
              </w:rPr>
              <w:t>0.07448</w:t>
            </w:r>
          </w:p>
        </w:tc>
      </w:tr>
      <w:tr w:rsidR="008426A0" w:rsidRPr="008426A0" w14:paraId="42CACFC0" w14:textId="77777777" w:rsidTr="008426A0">
        <w:trPr>
          <w:trHeight w:val="287"/>
        </w:trPr>
        <w:tc>
          <w:tcPr>
            <w:tcW w:w="690" w:type="pct"/>
            <w:noWrap/>
            <w:vAlign w:val="center"/>
            <w:hideMark/>
          </w:tcPr>
          <w:p w14:paraId="2BEB733F" w14:textId="77777777" w:rsidR="00016183" w:rsidRPr="008426A0" w:rsidRDefault="00016183" w:rsidP="00061E33">
            <w:pPr>
              <w:rPr>
                <w:lang w:eastAsia="zh-CN"/>
              </w:rPr>
            </w:pPr>
          </w:p>
        </w:tc>
        <w:tc>
          <w:tcPr>
            <w:tcW w:w="413" w:type="pct"/>
            <w:noWrap/>
            <w:vAlign w:val="center"/>
            <w:hideMark/>
          </w:tcPr>
          <w:p w14:paraId="02B0FCE6"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5AE2C232"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840CC50"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8EAE2DD"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60E3543" w14:textId="77777777" w:rsidR="00016183" w:rsidRPr="008426A0" w:rsidRDefault="00016183" w:rsidP="00061E33">
            <w:pPr>
              <w:rPr>
                <w:bCs/>
                <w:lang w:eastAsia="zh-CN"/>
              </w:rPr>
            </w:pPr>
            <w:r w:rsidRPr="008426A0">
              <w:rPr>
                <w:lang w:eastAsia="zh-CN"/>
              </w:rPr>
              <w:t>27</w:t>
            </w:r>
          </w:p>
        </w:tc>
        <w:tc>
          <w:tcPr>
            <w:tcW w:w="471" w:type="pct"/>
            <w:noWrap/>
            <w:vAlign w:val="center"/>
            <w:hideMark/>
          </w:tcPr>
          <w:p w14:paraId="4A1E4AA5" w14:textId="77777777" w:rsidR="00016183" w:rsidRPr="008426A0" w:rsidRDefault="00016183" w:rsidP="00061E33">
            <w:pPr>
              <w:rPr>
                <w:bCs/>
                <w:lang w:eastAsia="zh-CN"/>
              </w:rPr>
            </w:pPr>
            <w:r w:rsidRPr="008426A0">
              <w:rPr>
                <w:lang w:eastAsia="zh-CN"/>
              </w:rPr>
              <w:t>9855</w:t>
            </w:r>
          </w:p>
        </w:tc>
        <w:tc>
          <w:tcPr>
            <w:tcW w:w="454" w:type="pct"/>
            <w:noWrap/>
            <w:vAlign w:val="center"/>
            <w:hideMark/>
          </w:tcPr>
          <w:p w14:paraId="072266B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DCB855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3C68AE3" w14:textId="77777777" w:rsidR="00016183" w:rsidRPr="008426A0" w:rsidRDefault="00016183" w:rsidP="00061E33">
            <w:pPr>
              <w:rPr>
                <w:bCs/>
                <w:lang w:eastAsia="zh-CN"/>
              </w:rPr>
            </w:pPr>
            <w:r w:rsidRPr="008426A0">
              <w:rPr>
                <w:lang w:eastAsia="zh-CN"/>
              </w:rPr>
              <w:t>0.07448</w:t>
            </w:r>
          </w:p>
        </w:tc>
      </w:tr>
      <w:tr w:rsidR="008426A0" w:rsidRPr="008426A0" w14:paraId="66D58792" w14:textId="77777777" w:rsidTr="008426A0">
        <w:trPr>
          <w:trHeight w:val="287"/>
        </w:trPr>
        <w:tc>
          <w:tcPr>
            <w:tcW w:w="690" w:type="pct"/>
            <w:noWrap/>
            <w:vAlign w:val="center"/>
            <w:hideMark/>
          </w:tcPr>
          <w:p w14:paraId="7990D5CF" w14:textId="77777777" w:rsidR="00016183" w:rsidRPr="008426A0" w:rsidRDefault="00016183" w:rsidP="00061E33">
            <w:pPr>
              <w:rPr>
                <w:lang w:eastAsia="zh-CN"/>
              </w:rPr>
            </w:pPr>
          </w:p>
        </w:tc>
        <w:tc>
          <w:tcPr>
            <w:tcW w:w="413" w:type="pct"/>
            <w:noWrap/>
            <w:vAlign w:val="center"/>
            <w:hideMark/>
          </w:tcPr>
          <w:p w14:paraId="446756F7"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4B8029CE" w14:textId="77777777" w:rsidR="00016183" w:rsidRPr="008426A0" w:rsidRDefault="00016183" w:rsidP="00061E33">
            <w:pPr>
              <w:rPr>
                <w:lang w:eastAsia="zh-CN"/>
              </w:rPr>
            </w:pPr>
            <w:r w:rsidRPr="008426A0">
              <w:rPr>
                <w:lang w:eastAsia="zh-CN"/>
              </w:rPr>
              <w:t>2</w:t>
            </w:r>
          </w:p>
        </w:tc>
        <w:tc>
          <w:tcPr>
            <w:tcW w:w="424" w:type="pct"/>
            <w:noWrap/>
            <w:vAlign w:val="center"/>
            <w:hideMark/>
          </w:tcPr>
          <w:p w14:paraId="0ED0A924"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5F593B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9315BFA" w14:textId="77777777" w:rsidR="00016183" w:rsidRPr="008426A0" w:rsidRDefault="00016183" w:rsidP="00061E33">
            <w:pPr>
              <w:rPr>
                <w:bCs/>
                <w:lang w:eastAsia="zh-CN"/>
              </w:rPr>
            </w:pPr>
            <w:r w:rsidRPr="008426A0">
              <w:rPr>
                <w:lang w:eastAsia="zh-CN"/>
              </w:rPr>
              <w:t>16.8</w:t>
            </w:r>
          </w:p>
        </w:tc>
        <w:tc>
          <w:tcPr>
            <w:tcW w:w="471" w:type="pct"/>
            <w:noWrap/>
            <w:vAlign w:val="center"/>
            <w:hideMark/>
          </w:tcPr>
          <w:p w14:paraId="25A26727" w14:textId="77777777" w:rsidR="00016183" w:rsidRPr="008426A0" w:rsidRDefault="00016183" w:rsidP="00061E33">
            <w:pPr>
              <w:rPr>
                <w:bCs/>
                <w:lang w:eastAsia="zh-CN"/>
              </w:rPr>
            </w:pPr>
            <w:r w:rsidRPr="008426A0">
              <w:rPr>
                <w:lang w:eastAsia="zh-CN"/>
              </w:rPr>
              <w:t>6132</w:t>
            </w:r>
          </w:p>
        </w:tc>
        <w:tc>
          <w:tcPr>
            <w:tcW w:w="454" w:type="pct"/>
            <w:noWrap/>
            <w:vAlign w:val="center"/>
            <w:hideMark/>
          </w:tcPr>
          <w:p w14:paraId="625C1B2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289CAA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B2F762D" w14:textId="77777777" w:rsidR="00016183" w:rsidRPr="008426A0" w:rsidRDefault="00016183" w:rsidP="00061E33">
            <w:pPr>
              <w:rPr>
                <w:bCs/>
                <w:lang w:eastAsia="zh-CN"/>
              </w:rPr>
            </w:pPr>
            <w:r w:rsidRPr="008426A0">
              <w:rPr>
                <w:lang w:eastAsia="zh-CN"/>
              </w:rPr>
              <w:t>0.07448</w:t>
            </w:r>
          </w:p>
        </w:tc>
      </w:tr>
      <w:tr w:rsidR="008426A0" w:rsidRPr="008426A0" w14:paraId="2819230F" w14:textId="77777777" w:rsidTr="008426A0">
        <w:trPr>
          <w:trHeight w:val="287"/>
        </w:trPr>
        <w:tc>
          <w:tcPr>
            <w:tcW w:w="690" w:type="pct"/>
            <w:noWrap/>
            <w:vAlign w:val="center"/>
            <w:hideMark/>
          </w:tcPr>
          <w:p w14:paraId="28BEDA1C" w14:textId="77777777" w:rsidR="00016183" w:rsidRPr="008426A0" w:rsidRDefault="00016183" w:rsidP="00061E33">
            <w:pPr>
              <w:rPr>
                <w:lang w:eastAsia="zh-CN"/>
              </w:rPr>
            </w:pPr>
          </w:p>
        </w:tc>
        <w:tc>
          <w:tcPr>
            <w:tcW w:w="413" w:type="pct"/>
            <w:noWrap/>
            <w:vAlign w:val="center"/>
            <w:hideMark/>
          </w:tcPr>
          <w:p w14:paraId="3CC2377E"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01D7B604" w14:textId="77777777" w:rsidR="00016183" w:rsidRPr="008426A0" w:rsidRDefault="00016183" w:rsidP="00061E33">
            <w:pPr>
              <w:rPr>
                <w:lang w:eastAsia="zh-CN"/>
              </w:rPr>
            </w:pPr>
            <w:r w:rsidRPr="008426A0">
              <w:rPr>
                <w:lang w:eastAsia="zh-CN"/>
              </w:rPr>
              <w:t>2</w:t>
            </w:r>
          </w:p>
        </w:tc>
        <w:tc>
          <w:tcPr>
            <w:tcW w:w="424" w:type="pct"/>
            <w:noWrap/>
            <w:vAlign w:val="center"/>
            <w:hideMark/>
          </w:tcPr>
          <w:p w14:paraId="4B6E77BE"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7F4880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B130A0D" w14:textId="77777777" w:rsidR="00016183" w:rsidRPr="008426A0" w:rsidRDefault="00016183" w:rsidP="00061E33">
            <w:pPr>
              <w:rPr>
                <w:bCs/>
                <w:lang w:eastAsia="zh-CN"/>
              </w:rPr>
            </w:pPr>
            <w:r w:rsidRPr="008426A0">
              <w:rPr>
                <w:lang w:eastAsia="zh-CN"/>
              </w:rPr>
              <w:t>16.8</w:t>
            </w:r>
          </w:p>
        </w:tc>
        <w:tc>
          <w:tcPr>
            <w:tcW w:w="471" w:type="pct"/>
            <w:noWrap/>
            <w:vAlign w:val="center"/>
            <w:hideMark/>
          </w:tcPr>
          <w:p w14:paraId="14754D39" w14:textId="77777777" w:rsidR="00016183" w:rsidRPr="008426A0" w:rsidRDefault="00016183" w:rsidP="00061E33">
            <w:pPr>
              <w:rPr>
                <w:bCs/>
                <w:lang w:eastAsia="zh-CN"/>
              </w:rPr>
            </w:pPr>
            <w:r w:rsidRPr="008426A0">
              <w:rPr>
                <w:lang w:eastAsia="zh-CN"/>
              </w:rPr>
              <w:t>6132</w:t>
            </w:r>
          </w:p>
        </w:tc>
        <w:tc>
          <w:tcPr>
            <w:tcW w:w="454" w:type="pct"/>
            <w:noWrap/>
            <w:vAlign w:val="center"/>
            <w:hideMark/>
          </w:tcPr>
          <w:p w14:paraId="7320358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5B29A9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FE17A2F" w14:textId="77777777" w:rsidR="00016183" w:rsidRPr="008426A0" w:rsidRDefault="00016183" w:rsidP="00061E33">
            <w:pPr>
              <w:rPr>
                <w:bCs/>
                <w:lang w:eastAsia="zh-CN"/>
              </w:rPr>
            </w:pPr>
            <w:r w:rsidRPr="008426A0">
              <w:rPr>
                <w:lang w:eastAsia="zh-CN"/>
              </w:rPr>
              <w:t>0.07448</w:t>
            </w:r>
          </w:p>
        </w:tc>
      </w:tr>
      <w:tr w:rsidR="008426A0" w:rsidRPr="008426A0" w14:paraId="601D1418" w14:textId="77777777" w:rsidTr="008426A0">
        <w:trPr>
          <w:trHeight w:val="287"/>
        </w:trPr>
        <w:tc>
          <w:tcPr>
            <w:tcW w:w="690" w:type="pct"/>
            <w:noWrap/>
            <w:vAlign w:val="center"/>
            <w:hideMark/>
          </w:tcPr>
          <w:p w14:paraId="6762C2F3" w14:textId="77777777" w:rsidR="00016183" w:rsidRPr="008426A0" w:rsidRDefault="00016183" w:rsidP="00061E33">
            <w:pPr>
              <w:rPr>
                <w:lang w:eastAsia="zh-CN"/>
              </w:rPr>
            </w:pPr>
          </w:p>
        </w:tc>
        <w:tc>
          <w:tcPr>
            <w:tcW w:w="413" w:type="pct"/>
            <w:noWrap/>
            <w:vAlign w:val="center"/>
            <w:hideMark/>
          </w:tcPr>
          <w:p w14:paraId="52DDCF93"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22711871" w14:textId="77777777" w:rsidR="00016183" w:rsidRPr="008426A0" w:rsidRDefault="00016183" w:rsidP="00061E33">
            <w:pPr>
              <w:rPr>
                <w:lang w:eastAsia="zh-CN"/>
              </w:rPr>
            </w:pPr>
            <w:r w:rsidRPr="008426A0">
              <w:rPr>
                <w:lang w:eastAsia="zh-CN"/>
              </w:rPr>
              <w:t>2</w:t>
            </w:r>
          </w:p>
        </w:tc>
        <w:tc>
          <w:tcPr>
            <w:tcW w:w="424" w:type="pct"/>
            <w:noWrap/>
            <w:vAlign w:val="center"/>
            <w:hideMark/>
          </w:tcPr>
          <w:p w14:paraId="67C358F3"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C38616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9FE9C2B"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27B9E3FB"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216BDD2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2106AF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AE3CC30" w14:textId="77777777" w:rsidR="00016183" w:rsidRPr="008426A0" w:rsidRDefault="00016183" w:rsidP="00061E33">
            <w:pPr>
              <w:rPr>
                <w:bCs/>
                <w:lang w:eastAsia="zh-CN"/>
              </w:rPr>
            </w:pPr>
            <w:r w:rsidRPr="008426A0">
              <w:rPr>
                <w:lang w:eastAsia="zh-CN"/>
              </w:rPr>
              <w:t>0.07448</w:t>
            </w:r>
          </w:p>
        </w:tc>
      </w:tr>
      <w:tr w:rsidR="008426A0" w:rsidRPr="008426A0" w14:paraId="76F40464" w14:textId="77777777" w:rsidTr="008426A0">
        <w:trPr>
          <w:trHeight w:val="287"/>
        </w:trPr>
        <w:tc>
          <w:tcPr>
            <w:tcW w:w="690" w:type="pct"/>
            <w:noWrap/>
            <w:vAlign w:val="center"/>
            <w:hideMark/>
          </w:tcPr>
          <w:p w14:paraId="5698C192" w14:textId="77777777" w:rsidR="00016183" w:rsidRPr="008426A0" w:rsidRDefault="00016183" w:rsidP="00061E33">
            <w:pPr>
              <w:rPr>
                <w:lang w:eastAsia="zh-CN"/>
              </w:rPr>
            </w:pPr>
          </w:p>
        </w:tc>
        <w:tc>
          <w:tcPr>
            <w:tcW w:w="413" w:type="pct"/>
            <w:noWrap/>
            <w:vAlign w:val="center"/>
            <w:hideMark/>
          </w:tcPr>
          <w:p w14:paraId="3D46EA9C"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64A34414" w14:textId="77777777" w:rsidR="00016183" w:rsidRPr="008426A0" w:rsidRDefault="00016183" w:rsidP="00061E33">
            <w:pPr>
              <w:rPr>
                <w:lang w:eastAsia="zh-CN"/>
              </w:rPr>
            </w:pPr>
            <w:r w:rsidRPr="008426A0">
              <w:rPr>
                <w:lang w:eastAsia="zh-CN"/>
              </w:rPr>
              <w:t>2</w:t>
            </w:r>
          </w:p>
        </w:tc>
        <w:tc>
          <w:tcPr>
            <w:tcW w:w="424" w:type="pct"/>
            <w:noWrap/>
            <w:vAlign w:val="center"/>
            <w:hideMark/>
          </w:tcPr>
          <w:p w14:paraId="66779233" w14:textId="77777777" w:rsidR="00016183" w:rsidRPr="008426A0" w:rsidRDefault="00016183" w:rsidP="00061E33">
            <w:pPr>
              <w:rPr>
                <w:lang w:eastAsia="zh-CN"/>
              </w:rPr>
            </w:pPr>
            <w:r w:rsidRPr="008426A0">
              <w:rPr>
                <w:lang w:eastAsia="zh-CN"/>
              </w:rPr>
              <w:t>1</w:t>
            </w:r>
          </w:p>
        </w:tc>
        <w:tc>
          <w:tcPr>
            <w:tcW w:w="339" w:type="pct"/>
            <w:noWrap/>
            <w:vAlign w:val="center"/>
            <w:hideMark/>
          </w:tcPr>
          <w:p w14:paraId="14308DB0"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5B866A4"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2E4662EB"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5D4D93D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42D30A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4AFCA62" w14:textId="77777777" w:rsidR="00016183" w:rsidRPr="008426A0" w:rsidRDefault="00016183" w:rsidP="00061E33">
            <w:pPr>
              <w:rPr>
                <w:bCs/>
                <w:lang w:eastAsia="zh-CN"/>
              </w:rPr>
            </w:pPr>
            <w:r w:rsidRPr="008426A0">
              <w:rPr>
                <w:lang w:eastAsia="zh-CN"/>
              </w:rPr>
              <w:t>0.07448</w:t>
            </w:r>
          </w:p>
        </w:tc>
      </w:tr>
      <w:tr w:rsidR="008426A0" w:rsidRPr="008426A0" w14:paraId="3DBAA137" w14:textId="77777777" w:rsidTr="008426A0">
        <w:trPr>
          <w:trHeight w:val="287"/>
        </w:trPr>
        <w:tc>
          <w:tcPr>
            <w:tcW w:w="690" w:type="pct"/>
            <w:noWrap/>
            <w:vAlign w:val="center"/>
            <w:hideMark/>
          </w:tcPr>
          <w:p w14:paraId="0A5954A9" w14:textId="77777777" w:rsidR="00016183" w:rsidRPr="008426A0" w:rsidRDefault="00016183" w:rsidP="00061E33">
            <w:pPr>
              <w:rPr>
                <w:lang w:eastAsia="zh-CN"/>
              </w:rPr>
            </w:pPr>
          </w:p>
        </w:tc>
        <w:tc>
          <w:tcPr>
            <w:tcW w:w="413" w:type="pct"/>
            <w:noWrap/>
            <w:vAlign w:val="center"/>
            <w:hideMark/>
          </w:tcPr>
          <w:p w14:paraId="20119344"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5D4B5033" w14:textId="77777777" w:rsidR="00016183" w:rsidRPr="008426A0" w:rsidRDefault="00016183" w:rsidP="00061E33">
            <w:pPr>
              <w:rPr>
                <w:lang w:eastAsia="zh-CN"/>
              </w:rPr>
            </w:pPr>
            <w:r w:rsidRPr="008426A0">
              <w:rPr>
                <w:lang w:eastAsia="zh-CN"/>
              </w:rPr>
              <w:t>1</w:t>
            </w:r>
          </w:p>
        </w:tc>
        <w:tc>
          <w:tcPr>
            <w:tcW w:w="424" w:type="pct"/>
            <w:noWrap/>
            <w:vAlign w:val="center"/>
            <w:hideMark/>
          </w:tcPr>
          <w:p w14:paraId="2D508CB8"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63340A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744A115" w14:textId="77777777" w:rsidR="00016183" w:rsidRPr="008426A0" w:rsidRDefault="00016183" w:rsidP="00061E33">
            <w:pPr>
              <w:rPr>
                <w:bCs/>
                <w:lang w:eastAsia="zh-CN"/>
              </w:rPr>
            </w:pPr>
            <w:r w:rsidRPr="008426A0">
              <w:rPr>
                <w:lang w:eastAsia="zh-CN"/>
              </w:rPr>
              <w:t>10.8</w:t>
            </w:r>
          </w:p>
        </w:tc>
        <w:tc>
          <w:tcPr>
            <w:tcW w:w="471" w:type="pct"/>
            <w:noWrap/>
            <w:vAlign w:val="center"/>
            <w:hideMark/>
          </w:tcPr>
          <w:p w14:paraId="1EE48EFA" w14:textId="77777777" w:rsidR="00016183" w:rsidRPr="008426A0" w:rsidRDefault="00016183" w:rsidP="00061E33">
            <w:pPr>
              <w:rPr>
                <w:bCs/>
                <w:lang w:eastAsia="zh-CN"/>
              </w:rPr>
            </w:pPr>
            <w:r w:rsidRPr="008426A0">
              <w:rPr>
                <w:lang w:eastAsia="zh-CN"/>
              </w:rPr>
              <w:t>3942</w:t>
            </w:r>
          </w:p>
        </w:tc>
        <w:tc>
          <w:tcPr>
            <w:tcW w:w="454" w:type="pct"/>
            <w:noWrap/>
            <w:vAlign w:val="center"/>
            <w:hideMark/>
          </w:tcPr>
          <w:p w14:paraId="414DD97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29CC9D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3F79FCF" w14:textId="77777777" w:rsidR="00016183" w:rsidRPr="008426A0" w:rsidRDefault="00016183" w:rsidP="00061E33">
            <w:pPr>
              <w:rPr>
                <w:bCs/>
                <w:lang w:eastAsia="zh-CN"/>
              </w:rPr>
            </w:pPr>
            <w:r w:rsidRPr="008426A0">
              <w:rPr>
                <w:lang w:eastAsia="zh-CN"/>
              </w:rPr>
              <w:t>0.07448</w:t>
            </w:r>
          </w:p>
        </w:tc>
      </w:tr>
      <w:tr w:rsidR="008426A0" w:rsidRPr="008426A0" w14:paraId="7E1F351E" w14:textId="77777777" w:rsidTr="008426A0">
        <w:trPr>
          <w:trHeight w:val="287"/>
        </w:trPr>
        <w:tc>
          <w:tcPr>
            <w:tcW w:w="690" w:type="pct"/>
            <w:noWrap/>
            <w:vAlign w:val="center"/>
            <w:hideMark/>
          </w:tcPr>
          <w:p w14:paraId="3BC78CBA" w14:textId="77777777" w:rsidR="00016183" w:rsidRPr="008426A0" w:rsidRDefault="00016183" w:rsidP="00061E33">
            <w:pPr>
              <w:rPr>
                <w:lang w:eastAsia="zh-CN"/>
              </w:rPr>
            </w:pPr>
          </w:p>
        </w:tc>
        <w:tc>
          <w:tcPr>
            <w:tcW w:w="413" w:type="pct"/>
            <w:noWrap/>
            <w:vAlign w:val="center"/>
            <w:hideMark/>
          </w:tcPr>
          <w:p w14:paraId="716E9BED"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3B60C391" w14:textId="77777777" w:rsidR="00016183" w:rsidRPr="008426A0" w:rsidRDefault="00016183" w:rsidP="00061E33">
            <w:pPr>
              <w:rPr>
                <w:lang w:eastAsia="zh-CN"/>
              </w:rPr>
            </w:pPr>
            <w:r w:rsidRPr="008426A0">
              <w:rPr>
                <w:lang w:eastAsia="zh-CN"/>
              </w:rPr>
              <w:t>1</w:t>
            </w:r>
          </w:p>
        </w:tc>
        <w:tc>
          <w:tcPr>
            <w:tcW w:w="424" w:type="pct"/>
            <w:noWrap/>
            <w:vAlign w:val="center"/>
            <w:hideMark/>
          </w:tcPr>
          <w:p w14:paraId="0A3B5DE2"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28D502A"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249236A" w14:textId="77777777" w:rsidR="00016183" w:rsidRPr="008426A0" w:rsidRDefault="00016183" w:rsidP="00061E33">
            <w:pPr>
              <w:rPr>
                <w:bCs/>
                <w:lang w:eastAsia="zh-CN"/>
              </w:rPr>
            </w:pPr>
            <w:r w:rsidRPr="008426A0">
              <w:rPr>
                <w:lang w:eastAsia="zh-CN"/>
              </w:rPr>
              <w:t>10.8</w:t>
            </w:r>
          </w:p>
        </w:tc>
        <w:tc>
          <w:tcPr>
            <w:tcW w:w="471" w:type="pct"/>
            <w:noWrap/>
            <w:vAlign w:val="center"/>
            <w:hideMark/>
          </w:tcPr>
          <w:p w14:paraId="6AE07046" w14:textId="77777777" w:rsidR="00016183" w:rsidRPr="008426A0" w:rsidRDefault="00016183" w:rsidP="00061E33">
            <w:pPr>
              <w:rPr>
                <w:bCs/>
                <w:lang w:eastAsia="zh-CN"/>
              </w:rPr>
            </w:pPr>
            <w:r w:rsidRPr="008426A0">
              <w:rPr>
                <w:lang w:eastAsia="zh-CN"/>
              </w:rPr>
              <w:t>3942</w:t>
            </w:r>
          </w:p>
        </w:tc>
        <w:tc>
          <w:tcPr>
            <w:tcW w:w="454" w:type="pct"/>
            <w:noWrap/>
            <w:vAlign w:val="center"/>
            <w:hideMark/>
          </w:tcPr>
          <w:p w14:paraId="3F40144E"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857DD5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DD20BE4" w14:textId="77777777" w:rsidR="00016183" w:rsidRPr="008426A0" w:rsidRDefault="00016183" w:rsidP="00061E33">
            <w:pPr>
              <w:rPr>
                <w:bCs/>
                <w:lang w:eastAsia="zh-CN"/>
              </w:rPr>
            </w:pPr>
            <w:r w:rsidRPr="008426A0">
              <w:rPr>
                <w:lang w:eastAsia="zh-CN"/>
              </w:rPr>
              <w:t>0.07448</w:t>
            </w:r>
          </w:p>
        </w:tc>
      </w:tr>
      <w:tr w:rsidR="008426A0" w:rsidRPr="008426A0" w14:paraId="059DA5D7" w14:textId="77777777" w:rsidTr="008426A0">
        <w:trPr>
          <w:trHeight w:val="287"/>
        </w:trPr>
        <w:tc>
          <w:tcPr>
            <w:tcW w:w="690" w:type="pct"/>
            <w:noWrap/>
            <w:vAlign w:val="center"/>
            <w:hideMark/>
          </w:tcPr>
          <w:p w14:paraId="0E45B384" w14:textId="77777777" w:rsidR="00016183" w:rsidRPr="008426A0" w:rsidRDefault="00016183" w:rsidP="00061E33">
            <w:pPr>
              <w:rPr>
                <w:lang w:eastAsia="zh-CN"/>
              </w:rPr>
            </w:pPr>
          </w:p>
        </w:tc>
        <w:tc>
          <w:tcPr>
            <w:tcW w:w="413" w:type="pct"/>
            <w:noWrap/>
            <w:vAlign w:val="center"/>
            <w:hideMark/>
          </w:tcPr>
          <w:p w14:paraId="23048CEC"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009EF588" w14:textId="77777777" w:rsidR="00016183" w:rsidRPr="008426A0" w:rsidRDefault="00016183" w:rsidP="00061E33">
            <w:pPr>
              <w:rPr>
                <w:lang w:eastAsia="zh-CN"/>
              </w:rPr>
            </w:pPr>
            <w:r w:rsidRPr="008426A0">
              <w:rPr>
                <w:lang w:eastAsia="zh-CN"/>
              </w:rPr>
              <w:t>1</w:t>
            </w:r>
          </w:p>
        </w:tc>
        <w:tc>
          <w:tcPr>
            <w:tcW w:w="424" w:type="pct"/>
            <w:noWrap/>
            <w:vAlign w:val="center"/>
            <w:hideMark/>
          </w:tcPr>
          <w:p w14:paraId="6D3E13E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18F9424"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C32DFB3" w14:textId="77777777" w:rsidR="00016183" w:rsidRPr="008426A0" w:rsidRDefault="00016183" w:rsidP="00061E33">
            <w:pPr>
              <w:rPr>
                <w:bCs/>
                <w:lang w:eastAsia="zh-CN"/>
              </w:rPr>
            </w:pPr>
            <w:r w:rsidRPr="008426A0">
              <w:rPr>
                <w:lang w:eastAsia="zh-CN"/>
              </w:rPr>
              <w:t>18.7</w:t>
            </w:r>
          </w:p>
        </w:tc>
        <w:tc>
          <w:tcPr>
            <w:tcW w:w="471" w:type="pct"/>
            <w:noWrap/>
            <w:vAlign w:val="center"/>
            <w:hideMark/>
          </w:tcPr>
          <w:p w14:paraId="46BCBFD4" w14:textId="77777777" w:rsidR="00016183" w:rsidRPr="008426A0" w:rsidRDefault="00016183" w:rsidP="00061E33">
            <w:pPr>
              <w:rPr>
                <w:bCs/>
                <w:lang w:eastAsia="zh-CN"/>
              </w:rPr>
            </w:pPr>
            <w:r w:rsidRPr="008426A0">
              <w:rPr>
                <w:lang w:eastAsia="zh-CN"/>
              </w:rPr>
              <w:t>6825.5</w:t>
            </w:r>
          </w:p>
        </w:tc>
        <w:tc>
          <w:tcPr>
            <w:tcW w:w="454" w:type="pct"/>
            <w:noWrap/>
            <w:vAlign w:val="center"/>
            <w:hideMark/>
          </w:tcPr>
          <w:p w14:paraId="5217F95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CC44EF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216894A" w14:textId="77777777" w:rsidR="00016183" w:rsidRPr="008426A0" w:rsidRDefault="00016183" w:rsidP="00061E33">
            <w:pPr>
              <w:rPr>
                <w:bCs/>
                <w:lang w:eastAsia="zh-CN"/>
              </w:rPr>
            </w:pPr>
            <w:r w:rsidRPr="008426A0">
              <w:rPr>
                <w:lang w:eastAsia="zh-CN"/>
              </w:rPr>
              <w:t>0.07448</w:t>
            </w:r>
          </w:p>
        </w:tc>
      </w:tr>
      <w:tr w:rsidR="008426A0" w:rsidRPr="008426A0" w14:paraId="5192AA92" w14:textId="77777777" w:rsidTr="008426A0">
        <w:trPr>
          <w:trHeight w:val="287"/>
        </w:trPr>
        <w:tc>
          <w:tcPr>
            <w:tcW w:w="690" w:type="pct"/>
            <w:noWrap/>
            <w:vAlign w:val="center"/>
            <w:hideMark/>
          </w:tcPr>
          <w:p w14:paraId="0BEFE74D" w14:textId="77777777" w:rsidR="00016183" w:rsidRPr="008426A0" w:rsidRDefault="00016183" w:rsidP="00061E33">
            <w:pPr>
              <w:rPr>
                <w:lang w:eastAsia="zh-CN"/>
              </w:rPr>
            </w:pPr>
          </w:p>
        </w:tc>
        <w:tc>
          <w:tcPr>
            <w:tcW w:w="413" w:type="pct"/>
            <w:noWrap/>
            <w:vAlign w:val="center"/>
            <w:hideMark/>
          </w:tcPr>
          <w:p w14:paraId="0D891F50" w14:textId="77777777" w:rsidR="00016183" w:rsidRPr="008426A0" w:rsidRDefault="00016183" w:rsidP="00061E33">
            <w:pPr>
              <w:rPr>
                <w:bCs/>
                <w:lang w:eastAsia="zh-CN"/>
              </w:rPr>
            </w:pPr>
            <w:r w:rsidRPr="008426A0">
              <w:rPr>
                <w:lang w:eastAsia="zh-CN"/>
              </w:rPr>
              <w:t>4814</w:t>
            </w:r>
          </w:p>
        </w:tc>
        <w:tc>
          <w:tcPr>
            <w:tcW w:w="509" w:type="pct"/>
            <w:noWrap/>
            <w:vAlign w:val="center"/>
            <w:hideMark/>
          </w:tcPr>
          <w:p w14:paraId="6082E53A" w14:textId="77777777" w:rsidR="00016183" w:rsidRPr="008426A0" w:rsidRDefault="00016183" w:rsidP="00061E33">
            <w:pPr>
              <w:rPr>
                <w:lang w:eastAsia="zh-CN"/>
              </w:rPr>
            </w:pPr>
            <w:r w:rsidRPr="008426A0">
              <w:rPr>
                <w:lang w:eastAsia="zh-CN"/>
              </w:rPr>
              <w:t>1</w:t>
            </w:r>
          </w:p>
        </w:tc>
        <w:tc>
          <w:tcPr>
            <w:tcW w:w="424" w:type="pct"/>
            <w:noWrap/>
            <w:vAlign w:val="center"/>
            <w:hideMark/>
          </w:tcPr>
          <w:p w14:paraId="18A0BF82"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9DFA51B"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3CDF691" w14:textId="77777777" w:rsidR="00016183" w:rsidRPr="008426A0" w:rsidRDefault="00016183" w:rsidP="00061E33">
            <w:pPr>
              <w:rPr>
                <w:bCs/>
                <w:lang w:eastAsia="zh-CN"/>
              </w:rPr>
            </w:pPr>
            <w:r w:rsidRPr="008426A0">
              <w:rPr>
                <w:lang w:eastAsia="zh-CN"/>
              </w:rPr>
              <w:t>18.7</w:t>
            </w:r>
          </w:p>
        </w:tc>
        <w:tc>
          <w:tcPr>
            <w:tcW w:w="471" w:type="pct"/>
            <w:noWrap/>
            <w:vAlign w:val="center"/>
            <w:hideMark/>
          </w:tcPr>
          <w:p w14:paraId="4F78F8E2" w14:textId="77777777" w:rsidR="00016183" w:rsidRPr="008426A0" w:rsidRDefault="00016183" w:rsidP="00061E33">
            <w:pPr>
              <w:rPr>
                <w:bCs/>
                <w:lang w:eastAsia="zh-CN"/>
              </w:rPr>
            </w:pPr>
            <w:r w:rsidRPr="008426A0">
              <w:rPr>
                <w:lang w:eastAsia="zh-CN"/>
              </w:rPr>
              <w:t>6825.5</w:t>
            </w:r>
          </w:p>
        </w:tc>
        <w:tc>
          <w:tcPr>
            <w:tcW w:w="454" w:type="pct"/>
            <w:noWrap/>
            <w:vAlign w:val="center"/>
            <w:hideMark/>
          </w:tcPr>
          <w:p w14:paraId="6EF0D8A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8B3933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C23B991" w14:textId="77777777" w:rsidR="00016183" w:rsidRPr="008426A0" w:rsidRDefault="00016183" w:rsidP="00061E33">
            <w:pPr>
              <w:rPr>
                <w:bCs/>
                <w:lang w:eastAsia="zh-CN"/>
              </w:rPr>
            </w:pPr>
            <w:r w:rsidRPr="008426A0">
              <w:rPr>
                <w:lang w:eastAsia="zh-CN"/>
              </w:rPr>
              <w:t>0.07448</w:t>
            </w:r>
          </w:p>
        </w:tc>
      </w:tr>
      <w:tr w:rsidR="008426A0" w:rsidRPr="008426A0" w14:paraId="70C80F31" w14:textId="77777777" w:rsidTr="008426A0">
        <w:trPr>
          <w:trHeight w:val="311"/>
        </w:trPr>
        <w:tc>
          <w:tcPr>
            <w:tcW w:w="690" w:type="pct"/>
            <w:shd w:val="clear" w:color="auto" w:fill="F2F2F2" w:themeFill="background1" w:themeFillShade="F2"/>
            <w:noWrap/>
            <w:vAlign w:val="center"/>
            <w:hideMark/>
          </w:tcPr>
          <w:p w14:paraId="02A6740A" w14:textId="77777777" w:rsidR="00016183" w:rsidRPr="008426A0" w:rsidRDefault="00016183" w:rsidP="00061E33">
            <w:pPr>
              <w:rPr>
                <w:bCs/>
                <w:lang w:eastAsia="zh-CN"/>
              </w:rPr>
            </w:pPr>
            <w:r w:rsidRPr="008426A0">
              <w:rPr>
                <w:lang w:eastAsia="zh-CN"/>
              </w:rPr>
              <w:t>Mount Isa</w:t>
            </w:r>
          </w:p>
        </w:tc>
        <w:tc>
          <w:tcPr>
            <w:tcW w:w="413" w:type="pct"/>
            <w:noWrap/>
            <w:vAlign w:val="center"/>
            <w:hideMark/>
          </w:tcPr>
          <w:p w14:paraId="46BE64AC"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1128E771" w14:textId="77777777" w:rsidR="00016183" w:rsidRPr="008426A0" w:rsidRDefault="00016183" w:rsidP="00061E33">
            <w:pPr>
              <w:rPr>
                <w:lang w:eastAsia="zh-CN"/>
              </w:rPr>
            </w:pPr>
            <w:r w:rsidRPr="008426A0">
              <w:rPr>
                <w:lang w:eastAsia="zh-CN"/>
              </w:rPr>
              <w:t>4</w:t>
            </w:r>
          </w:p>
        </w:tc>
        <w:tc>
          <w:tcPr>
            <w:tcW w:w="424" w:type="pct"/>
            <w:noWrap/>
            <w:vAlign w:val="center"/>
            <w:hideMark/>
          </w:tcPr>
          <w:p w14:paraId="69439312"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06DFC2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66EF2C7" w14:textId="77777777" w:rsidR="00016183" w:rsidRPr="008426A0" w:rsidRDefault="00016183" w:rsidP="00061E33">
            <w:pPr>
              <w:rPr>
                <w:bCs/>
                <w:lang w:eastAsia="zh-CN"/>
              </w:rPr>
            </w:pPr>
            <w:r w:rsidRPr="008426A0">
              <w:rPr>
                <w:lang w:eastAsia="zh-CN"/>
              </w:rPr>
              <w:t>25.2</w:t>
            </w:r>
          </w:p>
        </w:tc>
        <w:tc>
          <w:tcPr>
            <w:tcW w:w="471" w:type="pct"/>
            <w:noWrap/>
            <w:vAlign w:val="center"/>
            <w:hideMark/>
          </w:tcPr>
          <w:p w14:paraId="1964A63F" w14:textId="77777777" w:rsidR="00016183" w:rsidRPr="008426A0" w:rsidRDefault="00016183" w:rsidP="00061E33">
            <w:pPr>
              <w:rPr>
                <w:bCs/>
                <w:lang w:eastAsia="zh-CN"/>
              </w:rPr>
            </w:pPr>
            <w:r w:rsidRPr="008426A0">
              <w:rPr>
                <w:lang w:eastAsia="zh-CN"/>
              </w:rPr>
              <w:t>9198</w:t>
            </w:r>
          </w:p>
        </w:tc>
        <w:tc>
          <w:tcPr>
            <w:tcW w:w="454" w:type="pct"/>
            <w:noWrap/>
            <w:vAlign w:val="center"/>
            <w:hideMark/>
          </w:tcPr>
          <w:p w14:paraId="454A6C5E"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32C35C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218E9A3" w14:textId="77777777" w:rsidR="00016183" w:rsidRPr="008426A0" w:rsidRDefault="00016183" w:rsidP="00061E33">
            <w:pPr>
              <w:rPr>
                <w:bCs/>
                <w:lang w:eastAsia="zh-CN"/>
              </w:rPr>
            </w:pPr>
            <w:r w:rsidRPr="008426A0">
              <w:rPr>
                <w:lang w:eastAsia="zh-CN"/>
              </w:rPr>
              <w:t>0.07448</w:t>
            </w:r>
          </w:p>
        </w:tc>
      </w:tr>
      <w:tr w:rsidR="008426A0" w:rsidRPr="008426A0" w14:paraId="1E0DF1C0" w14:textId="77777777" w:rsidTr="008426A0">
        <w:trPr>
          <w:trHeight w:val="287"/>
        </w:trPr>
        <w:tc>
          <w:tcPr>
            <w:tcW w:w="690" w:type="pct"/>
            <w:noWrap/>
            <w:vAlign w:val="center"/>
            <w:hideMark/>
          </w:tcPr>
          <w:p w14:paraId="45FBCA1B" w14:textId="77777777" w:rsidR="00016183" w:rsidRPr="008426A0" w:rsidRDefault="00016183" w:rsidP="00061E33">
            <w:pPr>
              <w:rPr>
                <w:lang w:eastAsia="zh-CN"/>
              </w:rPr>
            </w:pPr>
          </w:p>
        </w:tc>
        <w:tc>
          <w:tcPr>
            <w:tcW w:w="413" w:type="pct"/>
            <w:noWrap/>
            <w:vAlign w:val="center"/>
            <w:hideMark/>
          </w:tcPr>
          <w:p w14:paraId="678538A9"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7CDB96D7"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F36A21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DF4A95D"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E12354A" w14:textId="77777777" w:rsidR="00016183" w:rsidRPr="008426A0" w:rsidRDefault="00016183" w:rsidP="00061E33">
            <w:pPr>
              <w:rPr>
                <w:bCs/>
                <w:lang w:eastAsia="zh-CN"/>
              </w:rPr>
            </w:pPr>
            <w:r w:rsidRPr="008426A0">
              <w:rPr>
                <w:lang w:eastAsia="zh-CN"/>
              </w:rPr>
              <w:t>25.2</w:t>
            </w:r>
          </w:p>
        </w:tc>
        <w:tc>
          <w:tcPr>
            <w:tcW w:w="471" w:type="pct"/>
            <w:noWrap/>
            <w:vAlign w:val="center"/>
            <w:hideMark/>
          </w:tcPr>
          <w:p w14:paraId="4B935649" w14:textId="77777777" w:rsidR="00016183" w:rsidRPr="008426A0" w:rsidRDefault="00016183" w:rsidP="00061E33">
            <w:pPr>
              <w:rPr>
                <w:bCs/>
                <w:lang w:eastAsia="zh-CN"/>
              </w:rPr>
            </w:pPr>
            <w:r w:rsidRPr="008426A0">
              <w:rPr>
                <w:lang w:eastAsia="zh-CN"/>
              </w:rPr>
              <w:t>9198</w:t>
            </w:r>
          </w:p>
        </w:tc>
        <w:tc>
          <w:tcPr>
            <w:tcW w:w="454" w:type="pct"/>
            <w:noWrap/>
            <w:vAlign w:val="center"/>
            <w:hideMark/>
          </w:tcPr>
          <w:p w14:paraId="6E6218D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45FE6A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E200935" w14:textId="77777777" w:rsidR="00016183" w:rsidRPr="008426A0" w:rsidRDefault="00016183" w:rsidP="00061E33">
            <w:pPr>
              <w:rPr>
                <w:bCs/>
                <w:lang w:eastAsia="zh-CN"/>
              </w:rPr>
            </w:pPr>
            <w:r w:rsidRPr="008426A0">
              <w:rPr>
                <w:lang w:eastAsia="zh-CN"/>
              </w:rPr>
              <w:t>0.07448</w:t>
            </w:r>
          </w:p>
        </w:tc>
      </w:tr>
      <w:tr w:rsidR="008426A0" w:rsidRPr="008426A0" w14:paraId="4C60B793" w14:textId="77777777" w:rsidTr="008426A0">
        <w:trPr>
          <w:trHeight w:val="287"/>
        </w:trPr>
        <w:tc>
          <w:tcPr>
            <w:tcW w:w="690" w:type="pct"/>
            <w:noWrap/>
            <w:vAlign w:val="center"/>
            <w:hideMark/>
          </w:tcPr>
          <w:p w14:paraId="18000EC5" w14:textId="77777777" w:rsidR="00016183" w:rsidRPr="008426A0" w:rsidRDefault="00016183" w:rsidP="00061E33">
            <w:pPr>
              <w:rPr>
                <w:lang w:eastAsia="zh-CN"/>
              </w:rPr>
            </w:pPr>
          </w:p>
        </w:tc>
        <w:tc>
          <w:tcPr>
            <w:tcW w:w="413" w:type="pct"/>
            <w:noWrap/>
            <w:vAlign w:val="center"/>
            <w:hideMark/>
          </w:tcPr>
          <w:p w14:paraId="554361FF"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151369F4"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4D461DA"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2BAA21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CEA1C09" w14:textId="77777777" w:rsidR="00016183" w:rsidRPr="008426A0" w:rsidRDefault="00016183" w:rsidP="00061E33">
            <w:pPr>
              <w:rPr>
                <w:bCs/>
                <w:lang w:eastAsia="zh-CN"/>
              </w:rPr>
            </w:pPr>
            <w:r w:rsidRPr="008426A0">
              <w:rPr>
                <w:lang w:eastAsia="zh-CN"/>
              </w:rPr>
              <w:t>33.3</w:t>
            </w:r>
          </w:p>
        </w:tc>
        <w:tc>
          <w:tcPr>
            <w:tcW w:w="471" w:type="pct"/>
            <w:noWrap/>
            <w:vAlign w:val="center"/>
            <w:hideMark/>
          </w:tcPr>
          <w:p w14:paraId="4C425585" w14:textId="77777777" w:rsidR="00016183" w:rsidRPr="008426A0" w:rsidRDefault="00016183" w:rsidP="00061E33">
            <w:pPr>
              <w:rPr>
                <w:bCs/>
                <w:lang w:eastAsia="zh-CN"/>
              </w:rPr>
            </w:pPr>
            <w:r w:rsidRPr="008426A0">
              <w:rPr>
                <w:lang w:eastAsia="zh-CN"/>
              </w:rPr>
              <w:t>12154.5</w:t>
            </w:r>
          </w:p>
        </w:tc>
        <w:tc>
          <w:tcPr>
            <w:tcW w:w="454" w:type="pct"/>
            <w:noWrap/>
            <w:vAlign w:val="center"/>
            <w:hideMark/>
          </w:tcPr>
          <w:p w14:paraId="27D7AE6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84A6C27"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A23D9A0" w14:textId="77777777" w:rsidR="00016183" w:rsidRPr="008426A0" w:rsidRDefault="00016183" w:rsidP="00061E33">
            <w:pPr>
              <w:rPr>
                <w:bCs/>
                <w:lang w:eastAsia="zh-CN"/>
              </w:rPr>
            </w:pPr>
            <w:r w:rsidRPr="008426A0">
              <w:rPr>
                <w:lang w:eastAsia="zh-CN"/>
              </w:rPr>
              <w:t>0.07448</w:t>
            </w:r>
          </w:p>
        </w:tc>
      </w:tr>
      <w:tr w:rsidR="008426A0" w:rsidRPr="008426A0" w14:paraId="1C5886EF" w14:textId="77777777" w:rsidTr="008426A0">
        <w:trPr>
          <w:trHeight w:val="287"/>
        </w:trPr>
        <w:tc>
          <w:tcPr>
            <w:tcW w:w="690" w:type="pct"/>
            <w:noWrap/>
            <w:vAlign w:val="center"/>
            <w:hideMark/>
          </w:tcPr>
          <w:p w14:paraId="356F6456" w14:textId="77777777" w:rsidR="00016183" w:rsidRPr="008426A0" w:rsidRDefault="00016183" w:rsidP="00061E33">
            <w:pPr>
              <w:rPr>
                <w:lang w:eastAsia="zh-CN"/>
              </w:rPr>
            </w:pPr>
          </w:p>
        </w:tc>
        <w:tc>
          <w:tcPr>
            <w:tcW w:w="413" w:type="pct"/>
            <w:noWrap/>
            <w:vAlign w:val="center"/>
            <w:hideMark/>
          </w:tcPr>
          <w:p w14:paraId="0D68FA3B"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0F546BC0" w14:textId="77777777" w:rsidR="00016183" w:rsidRPr="008426A0" w:rsidRDefault="00016183" w:rsidP="00061E33">
            <w:pPr>
              <w:rPr>
                <w:lang w:eastAsia="zh-CN"/>
              </w:rPr>
            </w:pPr>
            <w:r w:rsidRPr="008426A0">
              <w:rPr>
                <w:lang w:eastAsia="zh-CN"/>
              </w:rPr>
              <w:t>4</w:t>
            </w:r>
          </w:p>
        </w:tc>
        <w:tc>
          <w:tcPr>
            <w:tcW w:w="424" w:type="pct"/>
            <w:noWrap/>
            <w:vAlign w:val="center"/>
            <w:hideMark/>
          </w:tcPr>
          <w:p w14:paraId="34B64EB6"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0F66B2A"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87A1C4D" w14:textId="77777777" w:rsidR="00016183" w:rsidRPr="008426A0" w:rsidRDefault="00016183" w:rsidP="00061E33">
            <w:pPr>
              <w:rPr>
                <w:bCs/>
                <w:lang w:eastAsia="zh-CN"/>
              </w:rPr>
            </w:pPr>
            <w:r w:rsidRPr="008426A0">
              <w:rPr>
                <w:lang w:eastAsia="zh-CN"/>
              </w:rPr>
              <w:t>33.3</w:t>
            </w:r>
          </w:p>
        </w:tc>
        <w:tc>
          <w:tcPr>
            <w:tcW w:w="471" w:type="pct"/>
            <w:noWrap/>
            <w:vAlign w:val="center"/>
            <w:hideMark/>
          </w:tcPr>
          <w:p w14:paraId="1F9C7AFC" w14:textId="77777777" w:rsidR="00016183" w:rsidRPr="008426A0" w:rsidRDefault="00016183" w:rsidP="00061E33">
            <w:pPr>
              <w:rPr>
                <w:bCs/>
                <w:lang w:eastAsia="zh-CN"/>
              </w:rPr>
            </w:pPr>
            <w:r w:rsidRPr="008426A0">
              <w:rPr>
                <w:lang w:eastAsia="zh-CN"/>
              </w:rPr>
              <w:t>12154.5</w:t>
            </w:r>
          </w:p>
        </w:tc>
        <w:tc>
          <w:tcPr>
            <w:tcW w:w="454" w:type="pct"/>
            <w:noWrap/>
            <w:vAlign w:val="center"/>
            <w:hideMark/>
          </w:tcPr>
          <w:p w14:paraId="5126D43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9A7099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827724A" w14:textId="77777777" w:rsidR="00016183" w:rsidRPr="008426A0" w:rsidRDefault="00016183" w:rsidP="00061E33">
            <w:pPr>
              <w:rPr>
                <w:bCs/>
                <w:lang w:eastAsia="zh-CN"/>
              </w:rPr>
            </w:pPr>
            <w:r w:rsidRPr="008426A0">
              <w:rPr>
                <w:lang w:eastAsia="zh-CN"/>
              </w:rPr>
              <w:t>0.07448</w:t>
            </w:r>
          </w:p>
        </w:tc>
      </w:tr>
      <w:tr w:rsidR="008426A0" w:rsidRPr="008426A0" w14:paraId="0E4E8B89" w14:textId="77777777" w:rsidTr="008426A0">
        <w:trPr>
          <w:trHeight w:val="287"/>
        </w:trPr>
        <w:tc>
          <w:tcPr>
            <w:tcW w:w="690" w:type="pct"/>
            <w:noWrap/>
            <w:vAlign w:val="center"/>
            <w:hideMark/>
          </w:tcPr>
          <w:p w14:paraId="0B3D30A8" w14:textId="77777777" w:rsidR="00016183" w:rsidRPr="008426A0" w:rsidRDefault="00016183" w:rsidP="00061E33">
            <w:pPr>
              <w:rPr>
                <w:lang w:eastAsia="zh-CN"/>
              </w:rPr>
            </w:pPr>
          </w:p>
        </w:tc>
        <w:tc>
          <w:tcPr>
            <w:tcW w:w="413" w:type="pct"/>
            <w:noWrap/>
            <w:vAlign w:val="center"/>
            <w:hideMark/>
          </w:tcPr>
          <w:p w14:paraId="4580487D"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6569CABC"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6937AA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2D4D872"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A805259" w14:textId="77777777" w:rsidR="00016183" w:rsidRPr="008426A0" w:rsidRDefault="00016183" w:rsidP="00061E33">
            <w:pPr>
              <w:rPr>
                <w:bCs/>
                <w:lang w:eastAsia="zh-CN"/>
              </w:rPr>
            </w:pPr>
            <w:r w:rsidRPr="008426A0">
              <w:rPr>
                <w:lang w:eastAsia="zh-CN"/>
              </w:rPr>
              <w:t>19.6</w:t>
            </w:r>
          </w:p>
        </w:tc>
        <w:tc>
          <w:tcPr>
            <w:tcW w:w="471" w:type="pct"/>
            <w:noWrap/>
            <w:vAlign w:val="center"/>
            <w:hideMark/>
          </w:tcPr>
          <w:p w14:paraId="67E3FE5E" w14:textId="77777777" w:rsidR="00016183" w:rsidRPr="008426A0" w:rsidRDefault="00016183" w:rsidP="00061E33">
            <w:pPr>
              <w:rPr>
                <w:bCs/>
                <w:lang w:eastAsia="zh-CN"/>
              </w:rPr>
            </w:pPr>
            <w:r w:rsidRPr="008426A0">
              <w:rPr>
                <w:lang w:eastAsia="zh-CN"/>
              </w:rPr>
              <w:t>7154</w:t>
            </w:r>
          </w:p>
        </w:tc>
        <w:tc>
          <w:tcPr>
            <w:tcW w:w="454" w:type="pct"/>
            <w:noWrap/>
            <w:vAlign w:val="center"/>
            <w:hideMark/>
          </w:tcPr>
          <w:p w14:paraId="30A24B6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D34179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27A0640" w14:textId="77777777" w:rsidR="00016183" w:rsidRPr="008426A0" w:rsidRDefault="00016183" w:rsidP="00061E33">
            <w:pPr>
              <w:rPr>
                <w:bCs/>
                <w:lang w:eastAsia="zh-CN"/>
              </w:rPr>
            </w:pPr>
            <w:r w:rsidRPr="008426A0">
              <w:rPr>
                <w:lang w:eastAsia="zh-CN"/>
              </w:rPr>
              <w:t>0.07448</w:t>
            </w:r>
          </w:p>
        </w:tc>
      </w:tr>
      <w:tr w:rsidR="008426A0" w:rsidRPr="008426A0" w14:paraId="0448E831" w14:textId="77777777" w:rsidTr="008426A0">
        <w:trPr>
          <w:trHeight w:val="287"/>
        </w:trPr>
        <w:tc>
          <w:tcPr>
            <w:tcW w:w="690" w:type="pct"/>
            <w:noWrap/>
            <w:vAlign w:val="center"/>
            <w:hideMark/>
          </w:tcPr>
          <w:p w14:paraId="764BC8C7" w14:textId="77777777" w:rsidR="00016183" w:rsidRPr="008426A0" w:rsidRDefault="00016183" w:rsidP="00061E33">
            <w:pPr>
              <w:rPr>
                <w:lang w:eastAsia="zh-CN"/>
              </w:rPr>
            </w:pPr>
          </w:p>
        </w:tc>
        <w:tc>
          <w:tcPr>
            <w:tcW w:w="413" w:type="pct"/>
            <w:noWrap/>
            <w:vAlign w:val="center"/>
            <w:hideMark/>
          </w:tcPr>
          <w:p w14:paraId="54627B78"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61278A20"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4EADE2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159EAB9"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18E592D" w14:textId="77777777" w:rsidR="00016183" w:rsidRPr="008426A0" w:rsidRDefault="00016183" w:rsidP="00061E33">
            <w:pPr>
              <w:rPr>
                <w:bCs/>
                <w:lang w:eastAsia="zh-CN"/>
              </w:rPr>
            </w:pPr>
            <w:r w:rsidRPr="008426A0">
              <w:rPr>
                <w:lang w:eastAsia="zh-CN"/>
              </w:rPr>
              <w:t>19.6</w:t>
            </w:r>
          </w:p>
        </w:tc>
        <w:tc>
          <w:tcPr>
            <w:tcW w:w="471" w:type="pct"/>
            <w:noWrap/>
            <w:vAlign w:val="center"/>
            <w:hideMark/>
          </w:tcPr>
          <w:p w14:paraId="7D00065C" w14:textId="77777777" w:rsidR="00016183" w:rsidRPr="008426A0" w:rsidRDefault="00016183" w:rsidP="00061E33">
            <w:pPr>
              <w:rPr>
                <w:bCs/>
                <w:lang w:eastAsia="zh-CN"/>
              </w:rPr>
            </w:pPr>
            <w:r w:rsidRPr="008426A0">
              <w:rPr>
                <w:lang w:eastAsia="zh-CN"/>
              </w:rPr>
              <w:t>7154</w:t>
            </w:r>
          </w:p>
        </w:tc>
        <w:tc>
          <w:tcPr>
            <w:tcW w:w="454" w:type="pct"/>
            <w:noWrap/>
            <w:vAlign w:val="center"/>
            <w:hideMark/>
          </w:tcPr>
          <w:p w14:paraId="0500FC4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1DABED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FD89E98" w14:textId="77777777" w:rsidR="00016183" w:rsidRPr="008426A0" w:rsidRDefault="00016183" w:rsidP="00061E33">
            <w:pPr>
              <w:rPr>
                <w:bCs/>
                <w:lang w:eastAsia="zh-CN"/>
              </w:rPr>
            </w:pPr>
            <w:r w:rsidRPr="008426A0">
              <w:rPr>
                <w:lang w:eastAsia="zh-CN"/>
              </w:rPr>
              <w:t>0.07448</w:t>
            </w:r>
          </w:p>
        </w:tc>
      </w:tr>
      <w:tr w:rsidR="008426A0" w:rsidRPr="008426A0" w14:paraId="0FE10B8C" w14:textId="77777777" w:rsidTr="008426A0">
        <w:trPr>
          <w:trHeight w:val="287"/>
        </w:trPr>
        <w:tc>
          <w:tcPr>
            <w:tcW w:w="690" w:type="pct"/>
            <w:noWrap/>
            <w:vAlign w:val="center"/>
            <w:hideMark/>
          </w:tcPr>
          <w:p w14:paraId="7C005166" w14:textId="77777777" w:rsidR="00016183" w:rsidRPr="008426A0" w:rsidRDefault="00016183" w:rsidP="00061E33">
            <w:pPr>
              <w:rPr>
                <w:lang w:eastAsia="zh-CN"/>
              </w:rPr>
            </w:pPr>
          </w:p>
        </w:tc>
        <w:tc>
          <w:tcPr>
            <w:tcW w:w="413" w:type="pct"/>
            <w:noWrap/>
            <w:vAlign w:val="center"/>
            <w:hideMark/>
          </w:tcPr>
          <w:p w14:paraId="333FBFB3"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2FAA036E"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8525ECA"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B0B3E53"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962F946" w14:textId="77777777" w:rsidR="00016183" w:rsidRPr="008426A0" w:rsidRDefault="00016183" w:rsidP="00061E33">
            <w:pPr>
              <w:rPr>
                <w:bCs/>
                <w:lang w:eastAsia="zh-CN"/>
              </w:rPr>
            </w:pPr>
            <w:r w:rsidRPr="008426A0">
              <w:rPr>
                <w:lang w:eastAsia="zh-CN"/>
              </w:rPr>
              <w:t>27.7</w:t>
            </w:r>
          </w:p>
        </w:tc>
        <w:tc>
          <w:tcPr>
            <w:tcW w:w="471" w:type="pct"/>
            <w:noWrap/>
            <w:vAlign w:val="center"/>
            <w:hideMark/>
          </w:tcPr>
          <w:p w14:paraId="6501EDD6" w14:textId="77777777" w:rsidR="00016183" w:rsidRPr="008426A0" w:rsidRDefault="00016183" w:rsidP="00061E33">
            <w:pPr>
              <w:rPr>
                <w:bCs/>
                <w:lang w:eastAsia="zh-CN"/>
              </w:rPr>
            </w:pPr>
            <w:r w:rsidRPr="008426A0">
              <w:rPr>
                <w:lang w:eastAsia="zh-CN"/>
              </w:rPr>
              <w:t>10110.5</w:t>
            </w:r>
          </w:p>
        </w:tc>
        <w:tc>
          <w:tcPr>
            <w:tcW w:w="454" w:type="pct"/>
            <w:noWrap/>
            <w:vAlign w:val="center"/>
            <w:hideMark/>
          </w:tcPr>
          <w:p w14:paraId="160E0AE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3C40EF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37DE5AF" w14:textId="77777777" w:rsidR="00016183" w:rsidRPr="008426A0" w:rsidRDefault="00016183" w:rsidP="00061E33">
            <w:pPr>
              <w:rPr>
                <w:bCs/>
                <w:lang w:eastAsia="zh-CN"/>
              </w:rPr>
            </w:pPr>
            <w:r w:rsidRPr="008426A0">
              <w:rPr>
                <w:lang w:eastAsia="zh-CN"/>
              </w:rPr>
              <w:t>0.07448</w:t>
            </w:r>
          </w:p>
        </w:tc>
      </w:tr>
      <w:tr w:rsidR="008426A0" w:rsidRPr="008426A0" w14:paraId="67A11CDD" w14:textId="77777777" w:rsidTr="008426A0">
        <w:trPr>
          <w:trHeight w:val="287"/>
        </w:trPr>
        <w:tc>
          <w:tcPr>
            <w:tcW w:w="690" w:type="pct"/>
            <w:noWrap/>
            <w:vAlign w:val="center"/>
            <w:hideMark/>
          </w:tcPr>
          <w:p w14:paraId="4784AA56" w14:textId="77777777" w:rsidR="00016183" w:rsidRPr="008426A0" w:rsidRDefault="00016183" w:rsidP="00061E33">
            <w:pPr>
              <w:rPr>
                <w:lang w:eastAsia="zh-CN"/>
              </w:rPr>
            </w:pPr>
          </w:p>
        </w:tc>
        <w:tc>
          <w:tcPr>
            <w:tcW w:w="413" w:type="pct"/>
            <w:noWrap/>
            <w:vAlign w:val="center"/>
            <w:hideMark/>
          </w:tcPr>
          <w:p w14:paraId="47879316"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372297C6"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525462B"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201C526"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8F5215D" w14:textId="77777777" w:rsidR="00016183" w:rsidRPr="008426A0" w:rsidRDefault="00016183" w:rsidP="00061E33">
            <w:pPr>
              <w:rPr>
                <w:bCs/>
                <w:lang w:eastAsia="zh-CN"/>
              </w:rPr>
            </w:pPr>
            <w:r w:rsidRPr="008426A0">
              <w:rPr>
                <w:lang w:eastAsia="zh-CN"/>
              </w:rPr>
              <w:t>27.7</w:t>
            </w:r>
          </w:p>
        </w:tc>
        <w:tc>
          <w:tcPr>
            <w:tcW w:w="471" w:type="pct"/>
            <w:noWrap/>
            <w:vAlign w:val="center"/>
            <w:hideMark/>
          </w:tcPr>
          <w:p w14:paraId="4F0DCF77" w14:textId="77777777" w:rsidR="00016183" w:rsidRPr="008426A0" w:rsidRDefault="00016183" w:rsidP="00061E33">
            <w:pPr>
              <w:rPr>
                <w:bCs/>
                <w:lang w:eastAsia="zh-CN"/>
              </w:rPr>
            </w:pPr>
            <w:r w:rsidRPr="008426A0">
              <w:rPr>
                <w:lang w:eastAsia="zh-CN"/>
              </w:rPr>
              <w:t>10110.5</w:t>
            </w:r>
          </w:p>
        </w:tc>
        <w:tc>
          <w:tcPr>
            <w:tcW w:w="454" w:type="pct"/>
            <w:noWrap/>
            <w:vAlign w:val="center"/>
            <w:hideMark/>
          </w:tcPr>
          <w:p w14:paraId="5FDCEA8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91E6F9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FAC14A6" w14:textId="77777777" w:rsidR="00016183" w:rsidRPr="008426A0" w:rsidRDefault="00016183" w:rsidP="00061E33">
            <w:pPr>
              <w:rPr>
                <w:bCs/>
                <w:lang w:eastAsia="zh-CN"/>
              </w:rPr>
            </w:pPr>
            <w:r w:rsidRPr="008426A0">
              <w:rPr>
                <w:lang w:eastAsia="zh-CN"/>
              </w:rPr>
              <w:t>0.07448</w:t>
            </w:r>
          </w:p>
        </w:tc>
      </w:tr>
      <w:tr w:rsidR="008426A0" w:rsidRPr="008426A0" w14:paraId="5BDDD5FE" w14:textId="77777777" w:rsidTr="008426A0">
        <w:trPr>
          <w:trHeight w:val="287"/>
        </w:trPr>
        <w:tc>
          <w:tcPr>
            <w:tcW w:w="690" w:type="pct"/>
            <w:noWrap/>
            <w:vAlign w:val="center"/>
            <w:hideMark/>
          </w:tcPr>
          <w:p w14:paraId="2ADD2E17" w14:textId="77777777" w:rsidR="00016183" w:rsidRPr="008426A0" w:rsidRDefault="00016183" w:rsidP="00061E33">
            <w:pPr>
              <w:rPr>
                <w:lang w:eastAsia="zh-CN"/>
              </w:rPr>
            </w:pPr>
          </w:p>
        </w:tc>
        <w:tc>
          <w:tcPr>
            <w:tcW w:w="413" w:type="pct"/>
            <w:noWrap/>
            <w:vAlign w:val="center"/>
            <w:hideMark/>
          </w:tcPr>
          <w:p w14:paraId="023E001A"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1F968D76" w14:textId="77777777" w:rsidR="00016183" w:rsidRPr="008426A0" w:rsidRDefault="00016183" w:rsidP="00061E33">
            <w:pPr>
              <w:rPr>
                <w:lang w:eastAsia="zh-CN"/>
              </w:rPr>
            </w:pPr>
            <w:r w:rsidRPr="008426A0">
              <w:rPr>
                <w:lang w:eastAsia="zh-CN"/>
              </w:rPr>
              <w:t>2</w:t>
            </w:r>
          </w:p>
        </w:tc>
        <w:tc>
          <w:tcPr>
            <w:tcW w:w="424" w:type="pct"/>
            <w:noWrap/>
            <w:vAlign w:val="center"/>
            <w:hideMark/>
          </w:tcPr>
          <w:p w14:paraId="6DBD9B31"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DF7A7E8"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0F1218F" w14:textId="77777777" w:rsidR="00016183" w:rsidRPr="008426A0" w:rsidRDefault="00016183" w:rsidP="00061E33">
            <w:pPr>
              <w:rPr>
                <w:bCs/>
                <w:lang w:eastAsia="zh-CN"/>
              </w:rPr>
            </w:pPr>
            <w:r w:rsidRPr="008426A0">
              <w:rPr>
                <w:lang w:eastAsia="zh-CN"/>
              </w:rPr>
              <w:t>17.2</w:t>
            </w:r>
          </w:p>
        </w:tc>
        <w:tc>
          <w:tcPr>
            <w:tcW w:w="471" w:type="pct"/>
            <w:noWrap/>
            <w:vAlign w:val="center"/>
            <w:hideMark/>
          </w:tcPr>
          <w:p w14:paraId="7DA14037" w14:textId="77777777" w:rsidR="00016183" w:rsidRPr="008426A0" w:rsidRDefault="00016183" w:rsidP="00061E33">
            <w:pPr>
              <w:rPr>
                <w:bCs/>
                <w:lang w:eastAsia="zh-CN"/>
              </w:rPr>
            </w:pPr>
            <w:r w:rsidRPr="008426A0">
              <w:rPr>
                <w:lang w:eastAsia="zh-CN"/>
              </w:rPr>
              <w:t>6278</w:t>
            </w:r>
          </w:p>
        </w:tc>
        <w:tc>
          <w:tcPr>
            <w:tcW w:w="454" w:type="pct"/>
            <w:noWrap/>
            <w:vAlign w:val="center"/>
            <w:hideMark/>
          </w:tcPr>
          <w:p w14:paraId="2E2972F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72B763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963270D" w14:textId="77777777" w:rsidR="00016183" w:rsidRPr="008426A0" w:rsidRDefault="00016183" w:rsidP="00061E33">
            <w:pPr>
              <w:rPr>
                <w:bCs/>
                <w:lang w:eastAsia="zh-CN"/>
              </w:rPr>
            </w:pPr>
            <w:r w:rsidRPr="008426A0">
              <w:rPr>
                <w:lang w:eastAsia="zh-CN"/>
              </w:rPr>
              <w:t>0.07448</w:t>
            </w:r>
          </w:p>
        </w:tc>
      </w:tr>
      <w:tr w:rsidR="008426A0" w:rsidRPr="008426A0" w14:paraId="5ED7FD1A" w14:textId="77777777" w:rsidTr="008426A0">
        <w:trPr>
          <w:trHeight w:val="287"/>
        </w:trPr>
        <w:tc>
          <w:tcPr>
            <w:tcW w:w="690" w:type="pct"/>
            <w:noWrap/>
            <w:vAlign w:val="center"/>
            <w:hideMark/>
          </w:tcPr>
          <w:p w14:paraId="68675AEC" w14:textId="77777777" w:rsidR="00016183" w:rsidRPr="008426A0" w:rsidRDefault="00016183" w:rsidP="00061E33">
            <w:pPr>
              <w:rPr>
                <w:lang w:eastAsia="zh-CN"/>
              </w:rPr>
            </w:pPr>
          </w:p>
        </w:tc>
        <w:tc>
          <w:tcPr>
            <w:tcW w:w="413" w:type="pct"/>
            <w:noWrap/>
            <w:vAlign w:val="center"/>
            <w:hideMark/>
          </w:tcPr>
          <w:p w14:paraId="6017EDEB"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110F3694" w14:textId="77777777" w:rsidR="00016183" w:rsidRPr="008426A0" w:rsidRDefault="00016183" w:rsidP="00061E33">
            <w:pPr>
              <w:rPr>
                <w:lang w:eastAsia="zh-CN"/>
              </w:rPr>
            </w:pPr>
            <w:r w:rsidRPr="008426A0">
              <w:rPr>
                <w:lang w:eastAsia="zh-CN"/>
              </w:rPr>
              <w:t>2</w:t>
            </w:r>
          </w:p>
        </w:tc>
        <w:tc>
          <w:tcPr>
            <w:tcW w:w="424" w:type="pct"/>
            <w:noWrap/>
            <w:vAlign w:val="center"/>
            <w:hideMark/>
          </w:tcPr>
          <w:p w14:paraId="0FAD75F4"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C92CF3C"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724F01C" w14:textId="77777777" w:rsidR="00016183" w:rsidRPr="008426A0" w:rsidRDefault="00016183" w:rsidP="00061E33">
            <w:pPr>
              <w:rPr>
                <w:bCs/>
                <w:lang w:eastAsia="zh-CN"/>
              </w:rPr>
            </w:pPr>
            <w:r w:rsidRPr="008426A0">
              <w:rPr>
                <w:lang w:eastAsia="zh-CN"/>
              </w:rPr>
              <w:t>17.2</w:t>
            </w:r>
          </w:p>
        </w:tc>
        <w:tc>
          <w:tcPr>
            <w:tcW w:w="471" w:type="pct"/>
            <w:noWrap/>
            <w:vAlign w:val="center"/>
            <w:hideMark/>
          </w:tcPr>
          <w:p w14:paraId="5F1C4EAB" w14:textId="77777777" w:rsidR="00016183" w:rsidRPr="008426A0" w:rsidRDefault="00016183" w:rsidP="00061E33">
            <w:pPr>
              <w:rPr>
                <w:bCs/>
                <w:lang w:eastAsia="zh-CN"/>
              </w:rPr>
            </w:pPr>
            <w:r w:rsidRPr="008426A0">
              <w:rPr>
                <w:lang w:eastAsia="zh-CN"/>
              </w:rPr>
              <w:t>6278</w:t>
            </w:r>
          </w:p>
        </w:tc>
        <w:tc>
          <w:tcPr>
            <w:tcW w:w="454" w:type="pct"/>
            <w:noWrap/>
            <w:vAlign w:val="center"/>
            <w:hideMark/>
          </w:tcPr>
          <w:p w14:paraId="5C02D08F"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307E10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04FC227" w14:textId="77777777" w:rsidR="00016183" w:rsidRPr="008426A0" w:rsidRDefault="00016183" w:rsidP="00061E33">
            <w:pPr>
              <w:rPr>
                <w:bCs/>
                <w:lang w:eastAsia="zh-CN"/>
              </w:rPr>
            </w:pPr>
            <w:r w:rsidRPr="008426A0">
              <w:rPr>
                <w:lang w:eastAsia="zh-CN"/>
              </w:rPr>
              <w:t>0.07448</w:t>
            </w:r>
          </w:p>
        </w:tc>
      </w:tr>
      <w:tr w:rsidR="008426A0" w:rsidRPr="008426A0" w14:paraId="0CD3DD1C" w14:textId="77777777" w:rsidTr="008426A0">
        <w:trPr>
          <w:trHeight w:val="287"/>
        </w:trPr>
        <w:tc>
          <w:tcPr>
            <w:tcW w:w="690" w:type="pct"/>
            <w:noWrap/>
            <w:vAlign w:val="center"/>
            <w:hideMark/>
          </w:tcPr>
          <w:p w14:paraId="1F15AB5C" w14:textId="77777777" w:rsidR="00016183" w:rsidRPr="008426A0" w:rsidRDefault="00016183" w:rsidP="00061E33">
            <w:pPr>
              <w:rPr>
                <w:lang w:eastAsia="zh-CN"/>
              </w:rPr>
            </w:pPr>
          </w:p>
        </w:tc>
        <w:tc>
          <w:tcPr>
            <w:tcW w:w="413" w:type="pct"/>
            <w:noWrap/>
            <w:vAlign w:val="center"/>
            <w:hideMark/>
          </w:tcPr>
          <w:p w14:paraId="1D5BA4E4"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5FD188B5" w14:textId="77777777" w:rsidR="00016183" w:rsidRPr="008426A0" w:rsidRDefault="00016183" w:rsidP="00061E33">
            <w:pPr>
              <w:rPr>
                <w:lang w:eastAsia="zh-CN"/>
              </w:rPr>
            </w:pPr>
            <w:r w:rsidRPr="008426A0">
              <w:rPr>
                <w:lang w:eastAsia="zh-CN"/>
              </w:rPr>
              <w:t>2</w:t>
            </w:r>
          </w:p>
        </w:tc>
        <w:tc>
          <w:tcPr>
            <w:tcW w:w="424" w:type="pct"/>
            <w:noWrap/>
            <w:vAlign w:val="center"/>
            <w:hideMark/>
          </w:tcPr>
          <w:p w14:paraId="04766558"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D1A8F6C" w14:textId="77777777" w:rsidR="00016183" w:rsidRPr="008426A0" w:rsidRDefault="00016183" w:rsidP="00061E33">
            <w:pPr>
              <w:rPr>
                <w:lang w:eastAsia="zh-CN"/>
              </w:rPr>
            </w:pPr>
            <w:r w:rsidRPr="008426A0">
              <w:rPr>
                <w:lang w:eastAsia="zh-CN"/>
              </w:rPr>
              <w:t>0</w:t>
            </w:r>
          </w:p>
        </w:tc>
        <w:tc>
          <w:tcPr>
            <w:tcW w:w="534" w:type="pct"/>
            <w:noWrap/>
            <w:vAlign w:val="center"/>
            <w:hideMark/>
          </w:tcPr>
          <w:p w14:paraId="0EFD13C1" w14:textId="77777777" w:rsidR="00016183" w:rsidRPr="008426A0" w:rsidRDefault="00016183" w:rsidP="00061E33">
            <w:pPr>
              <w:rPr>
                <w:bCs/>
                <w:lang w:eastAsia="zh-CN"/>
              </w:rPr>
            </w:pPr>
            <w:r w:rsidRPr="008426A0">
              <w:rPr>
                <w:lang w:eastAsia="zh-CN"/>
              </w:rPr>
              <w:t>25.2</w:t>
            </w:r>
          </w:p>
        </w:tc>
        <w:tc>
          <w:tcPr>
            <w:tcW w:w="471" w:type="pct"/>
            <w:noWrap/>
            <w:vAlign w:val="center"/>
            <w:hideMark/>
          </w:tcPr>
          <w:p w14:paraId="1DEB8DB6" w14:textId="77777777" w:rsidR="00016183" w:rsidRPr="008426A0" w:rsidRDefault="00016183" w:rsidP="00061E33">
            <w:pPr>
              <w:rPr>
                <w:bCs/>
                <w:lang w:eastAsia="zh-CN"/>
              </w:rPr>
            </w:pPr>
            <w:r w:rsidRPr="008426A0">
              <w:rPr>
                <w:lang w:eastAsia="zh-CN"/>
              </w:rPr>
              <w:t>9198</w:t>
            </w:r>
          </w:p>
        </w:tc>
        <w:tc>
          <w:tcPr>
            <w:tcW w:w="454" w:type="pct"/>
            <w:noWrap/>
            <w:vAlign w:val="center"/>
            <w:hideMark/>
          </w:tcPr>
          <w:p w14:paraId="70A8343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FE9000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8B397D0" w14:textId="77777777" w:rsidR="00016183" w:rsidRPr="008426A0" w:rsidRDefault="00016183" w:rsidP="00061E33">
            <w:pPr>
              <w:rPr>
                <w:bCs/>
                <w:lang w:eastAsia="zh-CN"/>
              </w:rPr>
            </w:pPr>
            <w:r w:rsidRPr="008426A0">
              <w:rPr>
                <w:lang w:eastAsia="zh-CN"/>
              </w:rPr>
              <w:t>0.07448</w:t>
            </w:r>
          </w:p>
        </w:tc>
      </w:tr>
      <w:tr w:rsidR="008426A0" w:rsidRPr="008426A0" w14:paraId="71447D5A" w14:textId="77777777" w:rsidTr="008426A0">
        <w:trPr>
          <w:trHeight w:val="287"/>
        </w:trPr>
        <w:tc>
          <w:tcPr>
            <w:tcW w:w="690" w:type="pct"/>
            <w:noWrap/>
            <w:vAlign w:val="center"/>
            <w:hideMark/>
          </w:tcPr>
          <w:p w14:paraId="36D626C8" w14:textId="77777777" w:rsidR="00016183" w:rsidRPr="008426A0" w:rsidRDefault="00016183" w:rsidP="00061E33">
            <w:pPr>
              <w:rPr>
                <w:lang w:eastAsia="zh-CN"/>
              </w:rPr>
            </w:pPr>
          </w:p>
        </w:tc>
        <w:tc>
          <w:tcPr>
            <w:tcW w:w="413" w:type="pct"/>
            <w:noWrap/>
            <w:vAlign w:val="center"/>
            <w:hideMark/>
          </w:tcPr>
          <w:p w14:paraId="509A958E"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55684CB0" w14:textId="77777777" w:rsidR="00016183" w:rsidRPr="008426A0" w:rsidRDefault="00016183" w:rsidP="00061E33">
            <w:pPr>
              <w:rPr>
                <w:lang w:eastAsia="zh-CN"/>
              </w:rPr>
            </w:pPr>
            <w:r w:rsidRPr="008426A0">
              <w:rPr>
                <w:lang w:eastAsia="zh-CN"/>
              </w:rPr>
              <w:t>2</w:t>
            </w:r>
          </w:p>
        </w:tc>
        <w:tc>
          <w:tcPr>
            <w:tcW w:w="424" w:type="pct"/>
            <w:noWrap/>
            <w:vAlign w:val="center"/>
            <w:hideMark/>
          </w:tcPr>
          <w:p w14:paraId="1D52EF8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11BCD87B"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4C99B83" w14:textId="77777777" w:rsidR="00016183" w:rsidRPr="008426A0" w:rsidRDefault="00016183" w:rsidP="00061E33">
            <w:pPr>
              <w:rPr>
                <w:bCs/>
                <w:lang w:eastAsia="zh-CN"/>
              </w:rPr>
            </w:pPr>
            <w:r w:rsidRPr="008426A0">
              <w:rPr>
                <w:lang w:eastAsia="zh-CN"/>
              </w:rPr>
              <w:t>25.2</w:t>
            </w:r>
          </w:p>
        </w:tc>
        <w:tc>
          <w:tcPr>
            <w:tcW w:w="471" w:type="pct"/>
            <w:noWrap/>
            <w:vAlign w:val="center"/>
            <w:hideMark/>
          </w:tcPr>
          <w:p w14:paraId="155FA63E" w14:textId="77777777" w:rsidR="00016183" w:rsidRPr="008426A0" w:rsidRDefault="00016183" w:rsidP="00061E33">
            <w:pPr>
              <w:rPr>
                <w:bCs/>
                <w:lang w:eastAsia="zh-CN"/>
              </w:rPr>
            </w:pPr>
            <w:r w:rsidRPr="008426A0">
              <w:rPr>
                <w:lang w:eastAsia="zh-CN"/>
              </w:rPr>
              <w:t>9198</w:t>
            </w:r>
          </w:p>
        </w:tc>
        <w:tc>
          <w:tcPr>
            <w:tcW w:w="454" w:type="pct"/>
            <w:noWrap/>
            <w:vAlign w:val="center"/>
            <w:hideMark/>
          </w:tcPr>
          <w:p w14:paraId="11794E1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5B5EA0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EE0CDD0" w14:textId="77777777" w:rsidR="00016183" w:rsidRPr="008426A0" w:rsidRDefault="00016183" w:rsidP="00061E33">
            <w:pPr>
              <w:rPr>
                <w:bCs/>
                <w:lang w:eastAsia="zh-CN"/>
              </w:rPr>
            </w:pPr>
            <w:r w:rsidRPr="008426A0">
              <w:rPr>
                <w:lang w:eastAsia="zh-CN"/>
              </w:rPr>
              <w:t>0.07448</w:t>
            </w:r>
          </w:p>
        </w:tc>
      </w:tr>
      <w:tr w:rsidR="008426A0" w:rsidRPr="008426A0" w14:paraId="661F837F" w14:textId="77777777" w:rsidTr="008426A0">
        <w:trPr>
          <w:trHeight w:val="287"/>
        </w:trPr>
        <w:tc>
          <w:tcPr>
            <w:tcW w:w="690" w:type="pct"/>
            <w:noWrap/>
            <w:vAlign w:val="center"/>
            <w:hideMark/>
          </w:tcPr>
          <w:p w14:paraId="6B89C8E6" w14:textId="77777777" w:rsidR="00016183" w:rsidRPr="008426A0" w:rsidRDefault="00016183" w:rsidP="00061E33">
            <w:pPr>
              <w:rPr>
                <w:lang w:eastAsia="zh-CN"/>
              </w:rPr>
            </w:pPr>
          </w:p>
        </w:tc>
        <w:tc>
          <w:tcPr>
            <w:tcW w:w="413" w:type="pct"/>
            <w:noWrap/>
            <w:vAlign w:val="center"/>
            <w:hideMark/>
          </w:tcPr>
          <w:p w14:paraId="1FED0C47"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63FCC8D9" w14:textId="77777777" w:rsidR="00016183" w:rsidRPr="008426A0" w:rsidRDefault="00016183" w:rsidP="00061E33">
            <w:pPr>
              <w:rPr>
                <w:lang w:eastAsia="zh-CN"/>
              </w:rPr>
            </w:pPr>
            <w:r w:rsidRPr="008426A0">
              <w:rPr>
                <w:lang w:eastAsia="zh-CN"/>
              </w:rPr>
              <w:t>1</w:t>
            </w:r>
          </w:p>
        </w:tc>
        <w:tc>
          <w:tcPr>
            <w:tcW w:w="424" w:type="pct"/>
            <w:noWrap/>
            <w:vAlign w:val="center"/>
            <w:hideMark/>
          </w:tcPr>
          <w:p w14:paraId="73B20A7D"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0495F90"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9E3DE6B" w14:textId="77777777" w:rsidR="00016183" w:rsidRPr="008426A0" w:rsidRDefault="00016183" w:rsidP="00061E33">
            <w:pPr>
              <w:rPr>
                <w:bCs/>
                <w:lang w:eastAsia="zh-CN"/>
              </w:rPr>
            </w:pPr>
            <w:r w:rsidRPr="008426A0">
              <w:rPr>
                <w:lang w:eastAsia="zh-CN"/>
              </w:rPr>
              <w:t>11.1</w:t>
            </w:r>
          </w:p>
        </w:tc>
        <w:tc>
          <w:tcPr>
            <w:tcW w:w="471" w:type="pct"/>
            <w:noWrap/>
            <w:vAlign w:val="center"/>
            <w:hideMark/>
          </w:tcPr>
          <w:p w14:paraId="65D8972B" w14:textId="77777777" w:rsidR="00016183" w:rsidRPr="008426A0" w:rsidRDefault="00016183" w:rsidP="00061E33">
            <w:pPr>
              <w:rPr>
                <w:bCs/>
                <w:lang w:eastAsia="zh-CN"/>
              </w:rPr>
            </w:pPr>
            <w:r w:rsidRPr="008426A0">
              <w:rPr>
                <w:lang w:eastAsia="zh-CN"/>
              </w:rPr>
              <w:t>4051.5</w:t>
            </w:r>
          </w:p>
        </w:tc>
        <w:tc>
          <w:tcPr>
            <w:tcW w:w="454" w:type="pct"/>
            <w:noWrap/>
            <w:vAlign w:val="center"/>
            <w:hideMark/>
          </w:tcPr>
          <w:p w14:paraId="412C46D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AA616A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0C08E4A" w14:textId="77777777" w:rsidR="00016183" w:rsidRPr="008426A0" w:rsidRDefault="00016183" w:rsidP="00061E33">
            <w:pPr>
              <w:rPr>
                <w:bCs/>
                <w:lang w:eastAsia="zh-CN"/>
              </w:rPr>
            </w:pPr>
            <w:r w:rsidRPr="008426A0">
              <w:rPr>
                <w:lang w:eastAsia="zh-CN"/>
              </w:rPr>
              <w:t>0.07448</w:t>
            </w:r>
          </w:p>
        </w:tc>
      </w:tr>
      <w:tr w:rsidR="008426A0" w:rsidRPr="008426A0" w14:paraId="7A960D62" w14:textId="77777777" w:rsidTr="008426A0">
        <w:trPr>
          <w:trHeight w:val="287"/>
        </w:trPr>
        <w:tc>
          <w:tcPr>
            <w:tcW w:w="690" w:type="pct"/>
            <w:noWrap/>
            <w:vAlign w:val="center"/>
            <w:hideMark/>
          </w:tcPr>
          <w:p w14:paraId="62049E70" w14:textId="77777777" w:rsidR="00016183" w:rsidRPr="008426A0" w:rsidRDefault="00016183" w:rsidP="00061E33">
            <w:pPr>
              <w:rPr>
                <w:lang w:eastAsia="zh-CN"/>
              </w:rPr>
            </w:pPr>
          </w:p>
        </w:tc>
        <w:tc>
          <w:tcPr>
            <w:tcW w:w="413" w:type="pct"/>
            <w:noWrap/>
            <w:vAlign w:val="center"/>
            <w:hideMark/>
          </w:tcPr>
          <w:p w14:paraId="663F1FD4"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1EB4EC7F" w14:textId="77777777" w:rsidR="00016183" w:rsidRPr="008426A0" w:rsidRDefault="00016183" w:rsidP="00061E33">
            <w:pPr>
              <w:rPr>
                <w:lang w:eastAsia="zh-CN"/>
              </w:rPr>
            </w:pPr>
            <w:r w:rsidRPr="008426A0">
              <w:rPr>
                <w:lang w:eastAsia="zh-CN"/>
              </w:rPr>
              <w:t>1</w:t>
            </w:r>
          </w:p>
        </w:tc>
        <w:tc>
          <w:tcPr>
            <w:tcW w:w="424" w:type="pct"/>
            <w:noWrap/>
            <w:vAlign w:val="center"/>
            <w:hideMark/>
          </w:tcPr>
          <w:p w14:paraId="1DE18DDE"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10C4D4B"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FFE39AB" w14:textId="77777777" w:rsidR="00016183" w:rsidRPr="008426A0" w:rsidRDefault="00016183" w:rsidP="00061E33">
            <w:pPr>
              <w:rPr>
                <w:bCs/>
                <w:lang w:eastAsia="zh-CN"/>
              </w:rPr>
            </w:pPr>
            <w:r w:rsidRPr="008426A0">
              <w:rPr>
                <w:lang w:eastAsia="zh-CN"/>
              </w:rPr>
              <w:t>11.1</w:t>
            </w:r>
          </w:p>
        </w:tc>
        <w:tc>
          <w:tcPr>
            <w:tcW w:w="471" w:type="pct"/>
            <w:noWrap/>
            <w:vAlign w:val="center"/>
            <w:hideMark/>
          </w:tcPr>
          <w:p w14:paraId="56F74609" w14:textId="77777777" w:rsidR="00016183" w:rsidRPr="008426A0" w:rsidRDefault="00016183" w:rsidP="00061E33">
            <w:pPr>
              <w:rPr>
                <w:bCs/>
                <w:lang w:eastAsia="zh-CN"/>
              </w:rPr>
            </w:pPr>
            <w:r w:rsidRPr="008426A0">
              <w:rPr>
                <w:lang w:eastAsia="zh-CN"/>
              </w:rPr>
              <w:t>4051.5</w:t>
            </w:r>
          </w:p>
        </w:tc>
        <w:tc>
          <w:tcPr>
            <w:tcW w:w="454" w:type="pct"/>
            <w:noWrap/>
            <w:vAlign w:val="center"/>
            <w:hideMark/>
          </w:tcPr>
          <w:p w14:paraId="6746BD4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FD8503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88A3EBF" w14:textId="77777777" w:rsidR="00016183" w:rsidRPr="008426A0" w:rsidRDefault="00016183" w:rsidP="00061E33">
            <w:pPr>
              <w:rPr>
                <w:bCs/>
                <w:lang w:eastAsia="zh-CN"/>
              </w:rPr>
            </w:pPr>
            <w:r w:rsidRPr="008426A0">
              <w:rPr>
                <w:lang w:eastAsia="zh-CN"/>
              </w:rPr>
              <w:t>0.07448</w:t>
            </w:r>
          </w:p>
        </w:tc>
      </w:tr>
      <w:tr w:rsidR="008426A0" w:rsidRPr="008426A0" w14:paraId="39FF3A54" w14:textId="77777777" w:rsidTr="008426A0">
        <w:trPr>
          <w:trHeight w:val="287"/>
        </w:trPr>
        <w:tc>
          <w:tcPr>
            <w:tcW w:w="690" w:type="pct"/>
            <w:noWrap/>
            <w:vAlign w:val="center"/>
            <w:hideMark/>
          </w:tcPr>
          <w:p w14:paraId="698C6D4C" w14:textId="77777777" w:rsidR="00016183" w:rsidRPr="008426A0" w:rsidRDefault="00016183" w:rsidP="00061E33">
            <w:pPr>
              <w:rPr>
                <w:lang w:eastAsia="zh-CN"/>
              </w:rPr>
            </w:pPr>
          </w:p>
        </w:tc>
        <w:tc>
          <w:tcPr>
            <w:tcW w:w="413" w:type="pct"/>
            <w:noWrap/>
            <w:vAlign w:val="center"/>
            <w:hideMark/>
          </w:tcPr>
          <w:p w14:paraId="4B49F0D3"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6EA89DED" w14:textId="77777777" w:rsidR="00016183" w:rsidRPr="008426A0" w:rsidRDefault="00016183" w:rsidP="00061E33">
            <w:pPr>
              <w:rPr>
                <w:lang w:eastAsia="zh-CN"/>
              </w:rPr>
            </w:pPr>
            <w:r w:rsidRPr="008426A0">
              <w:rPr>
                <w:lang w:eastAsia="zh-CN"/>
              </w:rPr>
              <w:t>1</w:t>
            </w:r>
          </w:p>
        </w:tc>
        <w:tc>
          <w:tcPr>
            <w:tcW w:w="424" w:type="pct"/>
            <w:noWrap/>
            <w:vAlign w:val="center"/>
            <w:hideMark/>
          </w:tcPr>
          <w:p w14:paraId="55BF6DA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BDF8B4C"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9EFA958" w14:textId="77777777" w:rsidR="00016183" w:rsidRPr="008426A0" w:rsidRDefault="00016183" w:rsidP="00061E33">
            <w:pPr>
              <w:rPr>
                <w:bCs/>
                <w:lang w:eastAsia="zh-CN"/>
              </w:rPr>
            </w:pPr>
            <w:r w:rsidRPr="008426A0">
              <w:rPr>
                <w:lang w:eastAsia="zh-CN"/>
              </w:rPr>
              <w:t>19.1</w:t>
            </w:r>
          </w:p>
        </w:tc>
        <w:tc>
          <w:tcPr>
            <w:tcW w:w="471" w:type="pct"/>
            <w:noWrap/>
            <w:vAlign w:val="center"/>
            <w:hideMark/>
          </w:tcPr>
          <w:p w14:paraId="3A405A6E" w14:textId="77777777" w:rsidR="00016183" w:rsidRPr="008426A0" w:rsidRDefault="00016183" w:rsidP="00061E33">
            <w:pPr>
              <w:rPr>
                <w:bCs/>
                <w:lang w:eastAsia="zh-CN"/>
              </w:rPr>
            </w:pPr>
            <w:r w:rsidRPr="008426A0">
              <w:rPr>
                <w:lang w:eastAsia="zh-CN"/>
              </w:rPr>
              <w:t>6971.5</w:t>
            </w:r>
          </w:p>
        </w:tc>
        <w:tc>
          <w:tcPr>
            <w:tcW w:w="454" w:type="pct"/>
            <w:noWrap/>
            <w:vAlign w:val="center"/>
            <w:hideMark/>
          </w:tcPr>
          <w:p w14:paraId="51D9F00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0DADE2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788E67D" w14:textId="77777777" w:rsidR="00016183" w:rsidRPr="008426A0" w:rsidRDefault="00016183" w:rsidP="00061E33">
            <w:pPr>
              <w:rPr>
                <w:bCs/>
                <w:lang w:eastAsia="zh-CN"/>
              </w:rPr>
            </w:pPr>
            <w:r w:rsidRPr="008426A0">
              <w:rPr>
                <w:lang w:eastAsia="zh-CN"/>
              </w:rPr>
              <w:t>0.07448</w:t>
            </w:r>
          </w:p>
        </w:tc>
      </w:tr>
      <w:tr w:rsidR="008426A0" w:rsidRPr="008426A0" w14:paraId="1BDD4110" w14:textId="77777777" w:rsidTr="008426A0">
        <w:trPr>
          <w:trHeight w:val="287"/>
        </w:trPr>
        <w:tc>
          <w:tcPr>
            <w:tcW w:w="690" w:type="pct"/>
            <w:noWrap/>
            <w:vAlign w:val="center"/>
            <w:hideMark/>
          </w:tcPr>
          <w:p w14:paraId="0F6D7818" w14:textId="77777777" w:rsidR="00016183" w:rsidRPr="008426A0" w:rsidRDefault="00016183" w:rsidP="00061E33">
            <w:pPr>
              <w:rPr>
                <w:lang w:eastAsia="zh-CN"/>
              </w:rPr>
            </w:pPr>
          </w:p>
        </w:tc>
        <w:tc>
          <w:tcPr>
            <w:tcW w:w="413" w:type="pct"/>
            <w:noWrap/>
            <w:vAlign w:val="center"/>
            <w:hideMark/>
          </w:tcPr>
          <w:p w14:paraId="75A4E072" w14:textId="77777777" w:rsidR="00016183" w:rsidRPr="008426A0" w:rsidRDefault="00016183" w:rsidP="00061E33">
            <w:pPr>
              <w:rPr>
                <w:bCs/>
                <w:lang w:eastAsia="zh-CN"/>
              </w:rPr>
            </w:pPr>
            <w:r w:rsidRPr="008426A0">
              <w:rPr>
                <w:lang w:eastAsia="zh-CN"/>
              </w:rPr>
              <w:t>4825</w:t>
            </w:r>
          </w:p>
        </w:tc>
        <w:tc>
          <w:tcPr>
            <w:tcW w:w="509" w:type="pct"/>
            <w:noWrap/>
            <w:vAlign w:val="center"/>
            <w:hideMark/>
          </w:tcPr>
          <w:p w14:paraId="51436A4D" w14:textId="77777777" w:rsidR="00016183" w:rsidRPr="008426A0" w:rsidRDefault="00016183" w:rsidP="00061E33">
            <w:pPr>
              <w:rPr>
                <w:lang w:eastAsia="zh-CN"/>
              </w:rPr>
            </w:pPr>
            <w:r w:rsidRPr="008426A0">
              <w:rPr>
                <w:lang w:eastAsia="zh-CN"/>
              </w:rPr>
              <w:t>1</w:t>
            </w:r>
          </w:p>
        </w:tc>
        <w:tc>
          <w:tcPr>
            <w:tcW w:w="424" w:type="pct"/>
            <w:noWrap/>
            <w:vAlign w:val="center"/>
            <w:hideMark/>
          </w:tcPr>
          <w:p w14:paraId="2251F39A"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CFB1670"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798A912" w14:textId="77777777" w:rsidR="00016183" w:rsidRPr="008426A0" w:rsidRDefault="00016183" w:rsidP="00061E33">
            <w:pPr>
              <w:rPr>
                <w:bCs/>
                <w:lang w:eastAsia="zh-CN"/>
              </w:rPr>
            </w:pPr>
            <w:r w:rsidRPr="008426A0">
              <w:rPr>
                <w:lang w:eastAsia="zh-CN"/>
              </w:rPr>
              <w:t>19.1</w:t>
            </w:r>
          </w:p>
        </w:tc>
        <w:tc>
          <w:tcPr>
            <w:tcW w:w="471" w:type="pct"/>
            <w:noWrap/>
            <w:vAlign w:val="center"/>
            <w:hideMark/>
          </w:tcPr>
          <w:p w14:paraId="069ADDFA" w14:textId="77777777" w:rsidR="00016183" w:rsidRPr="008426A0" w:rsidRDefault="00016183" w:rsidP="00061E33">
            <w:pPr>
              <w:rPr>
                <w:bCs/>
                <w:lang w:eastAsia="zh-CN"/>
              </w:rPr>
            </w:pPr>
            <w:r w:rsidRPr="008426A0">
              <w:rPr>
                <w:lang w:eastAsia="zh-CN"/>
              </w:rPr>
              <w:t>6971.5</w:t>
            </w:r>
          </w:p>
        </w:tc>
        <w:tc>
          <w:tcPr>
            <w:tcW w:w="454" w:type="pct"/>
            <w:noWrap/>
            <w:vAlign w:val="center"/>
            <w:hideMark/>
          </w:tcPr>
          <w:p w14:paraId="7E42696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4D28D5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C859621" w14:textId="77777777" w:rsidR="00016183" w:rsidRPr="008426A0" w:rsidRDefault="00016183" w:rsidP="00061E33">
            <w:pPr>
              <w:rPr>
                <w:bCs/>
                <w:lang w:eastAsia="zh-CN"/>
              </w:rPr>
            </w:pPr>
            <w:r w:rsidRPr="008426A0">
              <w:rPr>
                <w:lang w:eastAsia="zh-CN"/>
              </w:rPr>
              <w:t>0.07448</w:t>
            </w:r>
          </w:p>
        </w:tc>
      </w:tr>
      <w:tr w:rsidR="008426A0" w:rsidRPr="008426A0" w14:paraId="570564A7" w14:textId="77777777" w:rsidTr="008426A0">
        <w:trPr>
          <w:trHeight w:val="287"/>
        </w:trPr>
        <w:tc>
          <w:tcPr>
            <w:tcW w:w="690" w:type="pct"/>
            <w:shd w:val="clear" w:color="auto" w:fill="F2F2F2" w:themeFill="background1" w:themeFillShade="F2"/>
            <w:noWrap/>
            <w:vAlign w:val="center"/>
            <w:hideMark/>
          </w:tcPr>
          <w:p w14:paraId="1215CAD2" w14:textId="77777777" w:rsidR="00016183" w:rsidRPr="008426A0" w:rsidRDefault="00016183" w:rsidP="00061E33">
            <w:pPr>
              <w:rPr>
                <w:bCs/>
                <w:lang w:eastAsia="zh-CN"/>
              </w:rPr>
            </w:pPr>
            <w:r w:rsidRPr="008426A0">
              <w:rPr>
                <w:lang w:eastAsia="zh-CN"/>
              </w:rPr>
              <w:t>Darwin</w:t>
            </w:r>
          </w:p>
        </w:tc>
        <w:tc>
          <w:tcPr>
            <w:tcW w:w="413" w:type="pct"/>
            <w:noWrap/>
            <w:vAlign w:val="center"/>
            <w:hideMark/>
          </w:tcPr>
          <w:p w14:paraId="6912A31E"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0B08A505" w14:textId="77777777" w:rsidR="00016183" w:rsidRPr="008426A0" w:rsidRDefault="00016183" w:rsidP="00061E33">
            <w:pPr>
              <w:rPr>
                <w:lang w:eastAsia="zh-CN"/>
              </w:rPr>
            </w:pPr>
            <w:r w:rsidRPr="008426A0">
              <w:rPr>
                <w:lang w:eastAsia="zh-CN"/>
              </w:rPr>
              <w:t>4</w:t>
            </w:r>
          </w:p>
        </w:tc>
        <w:tc>
          <w:tcPr>
            <w:tcW w:w="424" w:type="pct"/>
            <w:noWrap/>
            <w:vAlign w:val="center"/>
            <w:hideMark/>
          </w:tcPr>
          <w:p w14:paraId="65AF729A"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6CC6A38"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B13ABE1" w14:textId="77777777" w:rsidR="00016183" w:rsidRPr="008426A0" w:rsidRDefault="00016183" w:rsidP="00061E33">
            <w:pPr>
              <w:rPr>
                <w:bCs/>
                <w:lang w:eastAsia="zh-CN"/>
              </w:rPr>
            </w:pPr>
            <w:r w:rsidRPr="008426A0">
              <w:rPr>
                <w:lang w:eastAsia="zh-CN"/>
              </w:rPr>
              <w:t>20.5</w:t>
            </w:r>
          </w:p>
        </w:tc>
        <w:tc>
          <w:tcPr>
            <w:tcW w:w="471" w:type="pct"/>
            <w:noWrap/>
            <w:vAlign w:val="center"/>
            <w:hideMark/>
          </w:tcPr>
          <w:p w14:paraId="7CB59FCA" w14:textId="77777777" w:rsidR="00016183" w:rsidRPr="008426A0" w:rsidRDefault="00016183" w:rsidP="00061E33">
            <w:pPr>
              <w:rPr>
                <w:bCs/>
                <w:lang w:eastAsia="zh-CN"/>
              </w:rPr>
            </w:pPr>
            <w:r w:rsidRPr="008426A0">
              <w:rPr>
                <w:lang w:eastAsia="zh-CN"/>
              </w:rPr>
              <w:t>7482.5</w:t>
            </w:r>
          </w:p>
        </w:tc>
        <w:tc>
          <w:tcPr>
            <w:tcW w:w="454" w:type="pct"/>
            <w:noWrap/>
            <w:vAlign w:val="center"/>
            <w:hideMark/>
          </w:tcPr>
          <w:p w14:paraId="5EC00C6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8A8CDB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EE8E0D0" w14:textId="77777777" w:rsidR="00016183" w:rsidRPr="008426A0" w:rsidRDefault="00016183" w:rsidP="00061E33">
            <w:pPr>
              <w:rPr>
                <w:bCs/>
                <w:lang w:eastAsia="zh-CN"/>
              </w:rPr>
            </w:pPr>
            <w:r w:rsidRPr="008426A0">
              <w:rPr>
                <w:lang w:eastAsia="zh-CN"/>
              </w:rPr>
              <w:t>0.07448</w:t>
            </w:r>
          </w:p>
        </w:tc>
      </w:tr>
      <w:tr w:rsidR="008426A0" w:rsidRPr="008426A0" w14:paraId="0C02C5F5" w14:textId="77777777" w:rsidTr="008426A0">
        <w:trPr>
          <w:trHeight w:val="287"/>
        </w:trPr>
        <w:tc>
          <w:tcPr>
            <w:tcW w:w="690" w:type="pct"/>
            <w:noWrap/>
            <w:vAlign w:val="center"/>
            <w:hideMark/>
          </w:tcPr>
          <w:p w14:paraId="04F33363" w14:textId="77777777" w:rsidR="00016183" w:rsidRPr="008426A0" w:rsidRDefault="00016183" w:rsidP="00061E33">
            <w:pPr>
              <w:rPr>
                <w:lang w:eastAsia="zh-CN"/>
              </w:rPr>
            </w:pPr>
          </w:p>
        </w:tc>
        <w:tc>
          <w:tcPr>
            <w:tcW w:w="413" w:type="pct"/>
            <w:noWrap/>
            <w:vAlign w:val="center"/>
            <w:hideMark/>
          </w:tcPr>
          <w:p w14:paraId="010712D8"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076A8C97" w14:textId="77777777" w:rsidR="00016183" w:rsidRPr="008426A0" w:rsidRDefault="00016183" w:rsidP="00061E33">
            <w:pPr>
              <w:rPr>
                <w:lang w:eastAsia="zh-CN"/>
              </w:rPr>
            </w:pPr>
            <w:r w:rsidRPr="008426A0">
              <w:rPr>
                <w:lang w:eastAsia="zh-CN"/>
              </w:rPr>
              <w:t>4</w:t>
            </w:r>
          </w:p>
        </w:tc>
        <w:tc>
          <w:tcPr>
            <w:tcW w:w="424" w:type="pct"/>
            <w:noWrap/>
            <w:vAlign w:val="center"/>
            <w:hideMark/>
          </w:tcPr>
          <w:p w14:paraId="1DA01F1A"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2D5E7CD"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32A59E9" w14:textId="77777777" w:rsidR="00016183" w:rsidRPr="008426A0" w:rsidRDefault="00016183" w:rsidP="00061E33">
            <w:pPr>
              <w:rPr>
                <w:bCs/>
                <w:lang w:eastAsia="zh-CN"/>
              </w:rPr>
            </w:pPr>
            <w:r w:rsidRPr="008426A0">
              <w:rPr>
                <w:lang w:eastAsia="zh-CN"/>
              </w:rPr>
              <w:t>20.5</w:t>
            </w:r>
          </w:p>
        </w:tc>
        <w:tc>
          <w:tcPr>
            <w:tcW w:w="471" w:type="pct"/>
            <w:noWrap/>
            <w:vAlign w:val="center"/>
            <w:hideMark/>
          </w:tcPr>
          <w:p w14:paraId="0AC804D8" w14:textId="77777777" w:rsidR="00016183" w:rsidRPr="008426A0" w:rsidRDefault="00016183" w:rsidP="00061E33">
            <w:pPr>
              <w:rPr>
                <w:bCs/>
                <w:lang w:eastAsia="zh-CN"/>
              </w:rPr>
            </w:pPr>
            <w:r w:rsidRPr="008426A0">
              <w:rPr>
                <w:lang w:eastAsia="zh-CN"/>
              </w:rPr>
              <w:t>7482.5</w:t>
            </w:r>
          </w:p>
        </w:tc>
        <w:tc>
          <w:tcPr>
            <w:tcW w:w="454" w:type="pct"/>
            <w:noWrap/>
            <w:vAlign w:val="center"/>
            <w:hideMark/>
          </w:tcPr>
          <w:p w14:paraId="366E8F5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A7E3D5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804677B" w14:textId="77777777" w:rsidR="00016183" w:rsidRPr="008426A0" w:rsidRDefault="00016183" w:rsidP="00061E33">
            <w:pPr>
              <w:rPr>
                <w:bCs/>
                <w:lang w:eastAsia="zh-CN"/>
              </w:rPr>
            </w:pPr>
            <w:r w:rsidRPr="008426A0">
              <w:rPr>
                <w:lang w:eastAsia="zh-CN"/>
              </w:rPr>
              <w:t>0.07448</w:t>
            </w:r>
          </w:p>
        </w:tc>
      </w:tr>
      <w:tr w:rsidR="008426A0" w:rsidRPr="008426A0" w14:paraId="380EFBC4" w14:textId="77777777" w:rsidTr="008426A0">
        <w:trPr>
          <w:trHeight w:val="287"/>
        </w:trPr>
        <w:tc>
          <w:tcPr>
            <w:tcW w:w="690" w:type="pct"/>
            <w:noWrap/>
            <w:vAlign w:val="center"/>
            <w:hideMark/>
          </w:tcPr>
          <w:p w14:paraId="61710D89" w14:textId="77777777" w:rsidR="00016183" w:rsidRPr="008426A0" w:rsidRDefault="00016183" w:rsidP="00061E33">
            <w:pPr>
              <w:rPr>
                <w:lang w:eastAsia="zh-CN"/>
              </w:rPr>
            </w:pPr>
          </w:p>
        </w:tc>
        <w:tc>
          <w:tcPr>
            <w:tcW w:w="413" w:type="pct"/>
            <w:noWrap/>
            <w:vAlign w:val="center"/>
            <w:hideMark/>
          </w:tcPr>
          <w:p w14:paraId="49213030"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19427F1A"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712BDD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150ADB0C"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C821654" w14:textId="77777777" w:rsidR="00016183" w:rsidRPr="008426A0" w:rsidRDefault="00016183" w:rsidP="00061E33">
            <w:pPr>
              <w:rPr>
                <w:bCs/>
                <w:lang w:eastAsia="zh-CN"/>
              </w:rPr>
            </w:pPr>
            <w:r w:rsidRPr="008426A0">
              <w:rPr>
                <w:lang w:eastAsia="zh-CN"/>
              </w:rPr>
              <w:t>26.6</w:t>
            </w:r>
          </w:p>
        </w:tc>
        <w:tc>
          <w:tcPr>
            <w:tcW w:w="471" w:type="pct"/>
            <w:noWrap/>
            <w:vAlign w:val="center"/>
            <w:hideMark/>
          </w:tcPr>
          <w:p w14:paraId="059F6C7C" w14:textId="77777777" w:rsidR="00016183" w:rsidRPr="008426A0" w:rsidRDefault="00016183" w:rsidP="00061E33">
            <w:pPr>
              <w:rPr>
                <w:bCs/>
                <w:lang w:eastAsia="zh-CN"/>
              </w:rPr>
            </w:pPr>
            <w:r w:rsidRPr="008426A0">
              <w:rPr>
                <w:lang w:eastAsia="zh-CN"/>
              </w:rPr>
              <w:t>9709</w:t>
            </w:r>
          </w:p>
        </w:tc>
        <w:tc>
          <w:tcPr>
            <w:tcW w:w="454" w:type="pct"/>
            <w:noWrap/>
            <w:vAlign w:val="center"/>
            <w:hideMark/>
          </w:tcPr>
          <w:p w14:paraId="50118DF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C800A0E"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70EA64E" w14:textId="77777777" w:rsidR="00016183" w:rsidRPr="008426A0" w:rsidRDefault="00016183" w:rsidP="00061E33">
            <w:pPr>
              <w:rPr>
                <w:bCs/>
                <w:lang w:eastAsia="zh-CN"/>
              </w:rPr>
            </w:pPr>
            <w:r w:rsidRPr="008426A0">
              <w:rPr>
                <w:lang w:eastAsia="zh-CN"/>
              </w:rPr>
              <w:t>0.07448</w:t>
            </w:r>
          </w:p>
        </w:tc>
      </w:tr>
      <w:tr w:rsidR="008426A0" w:rsidRPr="008426A0" w14:paraId="7F684788" w14:textId="77777777" w:rsidTr="008426A0">
        <w:trPr>
          <w:trHeight w:val="287"/>
        </w:trPr>
        <w:tc>
          <w:tcPr>
            <w:tcW w:w="690" w:type="pct"/>
            <w:noWrap/>
            <w:vAlign w:val="center"/>
            <w:hideMark/>
          </w:tcPr>
          <w:p w14:paraId="31DD6A97" w14:textId="77777777" w:rsidR="00016183" w:rsidRPr="008426A0" w:rsidRDefault="00016183" w:rsidP="00061E33">
            <w:pPr>
              <w:rPr>
                <w:lang w:eastAsia="zh-CN"/>
              </w:rPr>
            </w:pPr>
          </w:p>
        </w:tc>
        <w:tc>
          <w:tcPr>
            <w:tcW w:w="413" w:type="pct"/>
            <w:noWrap/>
            <w:vAlign w:val="center"/>
            <w:hideMark/>
          </w:tcPr>
          <w:p w14:paraId="164EFB46"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6F0A6CCA" w14:textId="77777777" w:rsidR="00016183" w:rsidRPr="008426A0" w:rsidRDefault="00016183" w:rsidP="00061E33">
            <w:pPr>
              <w:rPr>
                <w:lang w:eastAsia="zh-CN"/>
              </w:rPr>
            </w:pPr>
            <w:r w:rsidRPr="008426A0">
              <w:rPr>
                <w:lang w:eastAsia="zh-CN"/>
              </w:rPr>
              <w:t>4</w:t>
            </w:r>
          </w:p>
        </w:tc>
        <w:tc>
          <w:tcPr>
            <w:tcW w:w="424" w:type="pct"/>
            <w:noWrap/>
            <w:vAlign w:val="center"/>
            <w:hideMark/>
          </w:tcPr>
          <w:p w14:paraId="7DFC82B5"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B2F475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FD1FDD3" w14:textId="77777777" w:rsidR="00016183" w:rsidRPr="008426A0" w:rsidRDefault="00016183" w:rsidP="00061E33">
            <w:pPr>
              <w:rPr>
                <w:bCs/>
                <w:lang w:eastAsia="zh-CN"/>
              </w:rPr>
            </w:pPr>
            <w:r w:rsidRPr="008426A0">
              <w:rPr>
                <w:lang w:eastAsia="zh-CN"/>
              </w:rPr>
              <w:t>26.6</w:t>
            </w:r>
          </w:p>
        </w:tc>
        <w:tc>
          <w:tcPr>
            <w:tcW w:w="471" w:type="pct"/>
            <w:noWrap/>
            <w:vAlign w:val="center"/>
            <w:hideMark/>
          </w:tcPr>
          <w:p w14:paraId="76035A38" w14:textId="77777777" w:rsidR="00016183" w:rsidRPr="008426A0" w:rsidRDefault="00016183" w:rsidP="00061E33">
            <w:pPr>
              <w:rPr>
                <w:bCs/>
                <w:lang w:eastAsia="zh-CN"/>
              </w:rPr>
            </w:pPr>
            <w:r w:rsidRPr="008426A0">
              <w:rPr>
                <w:lang w:eastAsia="zh-CN"/>
              </w:rPr>
              <w:t>9709</w:t>
            </w:r>
          </w:p>
        </w:tc>
        <w:tc>
          <w:tcPr>
            <w:tcW w:w="454" w:type="pct"/>
            <w:noWrap/>
            <w:vAlign w:val="center"/>
            <w:hideMark/>
          </w:tcPr>
          <w:p w14:paraId="79A91CF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7C9FF7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B5B0F57" w14:textId="77777777" w:rsidR="00016183" w:rsidRPr="008426A0" w:rsidRDefault="00016183" w:rsidP="00061E33">
            <w:pPr>
              <w:rPr>
                <w:bCs/>
                <w:lang w:eastAsia="zh-CN"/>
              </w:rPr>
            </w:pPr>
            <w:r w:rsidRPr="008426A0">
              <w:rPr>
                <w:lang w:eastAsia="zh-CN"/>
              </w:rPr>
              <w:t>0.07448</w:t>
            </w:r>
          </w:p>
        </w:tc>
      </w:tr>
      <w:tr w:rsidR="008426A0" w:rsidRPr="008426A0" w14:paraId="2414DE51" w14:textId="77777777" w:rsidTr="008426A0">
        <w:trPr>
          <w:trHeight w:val="287"/>
        </w:trPr>
        <w:tc>
          <w:tcPr>
            <w:tcW w:w="690" w:type="pct"/>
            <w:noWrap/>
            <w:vAlign w:val="center"/>
            <w:hideMark/>
          </w:tcPr>
          <w:p w14:paraId="5E8D1ED2" w14:textId="77777777" w:rsidR="00016183" w:rsidRPr="008426A0" w:rsidRDefault="00016183" w:rsidP="00061E33">
            <w:pPr>
              <w:rPr>
                <w:lang w:eastAsia="zh-CN"/>
              </w:rPr>
            </w:pPr>
          </w:p>
        </w:tc>
        <w:tc>
          <w:tcPr>
            <w:tcW w:w="413" w:type="pct"/>
            <w:noWrap/>
            <w:vAlign w:val="center"/>
            <w:hideMark/>
          </w:tcPr>
          <w:p w14:paraId="66E44636"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5E668358" w14:textId="77777777" w:rsidR="00016183" w:rsidRPr="008426A0" w:rsidRDefault="00016183" w:rsidP="00061E33">
            <w:pPr>
              <w:rPr>
                <w:lang w:eastAsia="zh-CN"/>
              </w:rPr>
            </w:pPr>
            <w:r w:rsidRPr="008426A0">
              <w:rPr>
                <w:lang w:eastAsia="zh-CN"/>
              </w:rPr>
              <w:t>3</w:t>
            </w:r>
          </w:p>
        </w:tc>
        <w:tc>
          <w:tcPr>
            <w:tcW w:w="424" w:type="pct"/>
            <w:noWrap/>
            <w:vAlign w:val="center"/>
            <w:hideMark/>
          </w:tcPr>
          <w:p w14:paraId="1DC9BF3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FBA025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DF99202" w14:textId="77777777" w:rsidR="00016183" w:rsidRPr="008426A0" w:rsidRDefault="00016183" w:rsidP="00061E33">
            <w:pPr>
              <w:rPr>
                <w:bCs/>
                <w:lang w:eastAsia="zh-CN"/>
              </w:rPr>
            </w:pPr>
            <w:r w:rsidRPr="008426A0">
              <w:rPr>
                <w:lang w:eastAsia="zh-CN"/>
              </w:rPr>
              <w:t>18.5</w:t>
            </w:r>
          </w:p>
        </w:tc>
        <w:tc>
          <w:tcPr>
            <w:tcW w:w="471" w:type="pct"/>
            <w:noWrap/>
            <w:vAlign w:val="center"/>
            <w:hideMark/>
          </w:tcPr>
          <w:p w14:paraId="6A6349F7" w14:textId="77777777" w:rsidR="00016183" w:rsidRPr="008426A0" w:rsidRDefault="00016183" w:rsidP="00061E33">
            <w:pPr>
              <w:rPr>
                <w:bCs/>
                <w:lang w:eastAsia="zh-CN"/>
              </w:rPr>
            </w:pPr>
            <w:r w:rsidRPr="008426A0">
              <w:rPr>
                <w:lang w:eastAsia="zh-CN"/>
              </w:rPr>
              <w:t>6752.5</w:t>
            </w:r>
          </w:p>
        </w:tc>
        <w:tc>
          <w:tcPr>
            <w:tcW w:w="454" w:type="pct"/>
            <w:noWrap/>
            <w:vAlign w:val="center"/>
            <w:hideMark/>
          </w:tcPr>
          <w:p w14:paraId="7E1970A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103B46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62C7F19" w14:textId="77777777" w:rsidR="00016183" w:rsidRPr="008426A0" w:rsidRDefault="00016183" w:rsidP="00061E33">
            <w:pPr>
              <w:rPr>
                <w:bCs/>
                <w:lang w:eastAsia="zh-CN"/>
              </w:rPr>
            </w:pPr>
            <w:r w:rsidRPr="008426A0">
              <w:rPr>
                <w:lang w:eastAsia="zh-CN"/>
              </w:rPr>
              <w:t>0.07448</w:t>
            </w:r>
          </w:p>
        </w:tc>
      </w:tr>
      <w:tr w:rsidR="008426A0" w:rsidRPr="008426A0" w14:paraId="0A9BBE1B" w14:textId="77777777" w:rsidTr="008426A0">
        <w:trPr>
          <w:trHeight w:val="287"/>
        </w:trPr>
        <w:tc>
          <w:tcPr>
            <w:tcW w:w="690" w:type="pct"/>
            <w:noWrap/>
            <w:vAlign w:val="center"/>
            <w:hideMark/>
          </w:tcPr>
          <w:p w14:paraId="4FA18332" w14:textId="77777777" w:rsidR="00016183" w:rsidRPr="008426A0" w:rsidRDefault="00016183" w:rsidP="00061E33">
            <w:pPr>
              <w:rPr>
                <w:lang w:eastAsia="zh-CN"/>
              </w:rPr>
            </w:pPr>
          </w:p>
        </w:tc>
        <w:tc>
          <w:tcPr>
            <w:tcW w:w="413" w:type="pct"/>
            <w:noWrap/>
            <w:vAlign w:val="center"/>
            <w:hideMark/>
          </w:tcPr>
          <w:p w14:paraId="0232F0BB"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7749E80F" w14:textId="77777777" w:rsidR="00016183" w:rsidRPr="008426A0" w:rsidRDefault="00016183" w:rsidP="00061E33">
            <w:pPr>
              <w:rPr>
                <w:lang w:eastAsia="zh-CN"/>
              </w:rPr>
            </w:pPr>
            <w:r w:rsidRPr="008426A0">
              <w:rPr>
                <w:lang w:eastAsia="zh-CN"/>
              </w:rPr>
              <w:t>3</w:t>
            </w:r>
          </w:p>
        </w:tc>
        <w:tc>
          <w:tcPr>
            <w:tcW w:w="424" w:type="pct"/>
            <w:noWrap/>
            <w:vAlign w:val="center"/>
            <w:hideMark/>
          </w:tcPr>
          <w:p w14:paraId="6958752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192FA5E"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E9B872A" w14:textId="77777777" w:rsidR="00016183" w:rsidRPr="008426A0" w:rsidRDefault="00016183" w:rsidP="00061E33">
            <w:pPr>
              <w:rPr>
                <w:bCs/>
                <w:lang w:eastAsia="zh-CN"/>
              </w:rPr>
            </w:pPr>
            <w:r w:rsidRPr="008426A0">
              <w:rPr>
                <w:lang w:eastAsia="zh-CN"/>
              </w:rPr>
              <w:t>18.5</w:t>
            </w:r>
          </w:p>
        </w:tc>
        <w:tc>
          <w:tcPr>
            <w:tcW w:w="471" w:type="pct"/>
            <w:noWrap/>
            <w:vAlign w:val="center"/>
            <w:hideMark/>
          </w:tcPr>
          <w:p w14:paraId="2F9D5E1B" w14:textId="77777777" w:rsidR="00016183" w:rsidRPr="008426A0" w:rsidRDefault="00016183" w:rsidP="00061E33">
            <w:pPr>
              <w:rPr>
                <w:bCs/>
                <w:lang w:eastAsia="zh-CN"/>
              </w:rPr>
            </w:pPr>
            <w:r w:rsidRPr="008426A0">
              <w:rPr>
                <w:lang w:eastAsia="zh-CN"/>
              </w:rPr>
              <w:t>6752.5</w:t>
            </w:r>
          </w:p>
        </w:tc>
        <w:tc>
          <w:tcPr>
            <w:tcW w:w="454" w:type="pct"/>
            <w:noWrap/>
            <w:vAlign w:val="center"/>
            <w:hideMark/>
          </w:tcPr>
          <w:p w14:paraId="432FFCF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3084A5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0182DA5" w14:textId="77777777" w:rsidR="00016183" w:rsidRPr="008426A0" w:rsidRDefault="00016183" w:rsidP="00061E33">
            <w:pPr>
              <w:rPr>
                <w:bCs/>
                <w:lang w:eastAsia="zh-CN"/>
              </w:rPr>
            </w:pPr>
            <w:r w:rsidRPr="008426A0">
              <w:rPr>
                <w:lang w:eastAsia="zh-CN"/>
              </w:rPr>
              <w:t>0.07448</w:t>
            </w:r>
          </w:p>
        </w:tc>
      </w:tr>
      <w:tr w:rsidR="008426A0" w:rsidRPr="008426A0" w14:paraId="7AB56C85" w14:textId="77777777" w:rsidTr="008426A0">
        <w:trPr>
          <w:trHeight w:val="287"/>
        </w:trPr>
        <w:tc>
          <w:tcPr>
            <w:tcW w:w="690" w:type="pct"/>
            <w:noWrap/>
            <w:vAlign w:val="center"/>
            <w:hideMark/>
          </w:tcPr>
          <w:p w14:paraId="13D8B6E7" w14:textId="77777777" w:rsidR="00016183" w:rsidRPr="008426A0" w:rsidRDefault="00016183" w:rsidP="00061E33">
            <w:pPr>
              <w:rPr>
                <w:lang w:eastAsia="zh-CN"/>
              </w:rPr>
            </w:pPr>
          </w:p>
        </w:tc>
        <w:tc>
          <w:tcPr>
            <w:tcW w:w="413" w:type="pct"/>
            <w:noWrap/>
            <w:vAlign w:val="center"/>
            <w:hideMark/>
          </w:tcPr>
          <w:p w14:paraId="7BED6C05"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5E55ED2E"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178F72C"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8AF1752"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01E7171"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1AF2CEED"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6FF9098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FEF590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C386632" w14:textId="77777777" w:rsidR="00016183" w:rsidRPr="008426A0" w:rsidRDefault="00016183" w:rsidP="00061E33">
            <w:pPr>
              <w:rPr>
                <w:bCs/>
                <w:lang w:eastAsia="zh-CN"/>
              </w:rPr>
            </w:pPr>
            <w:r w:rsidRPr="008426A0">
              <w:rPr>
                <w:lang w:eastAsia="zh-CN"/>
              </w:rPr>
              <w:t>0.07448</w:t>
            </w:r>
          </w:p>
        </w:tc>
      </w:tr>
      <w:tr w:rsidR="008426A0" w:rsidRPr="008426A0" w14:paraId="61BED1F5" w14:textId="77777777" w:rsidTr="008426A0">
        <w:trPr>
          <w:trHeight w:val="287"/>
        </w:trPr>
        <w:tc>
          <w:tcPr>
            <w:tcW w:w="690" w:type="pct"/>
            <w:noWrap/>
            <w:vAlign w:val="center"/>
            <w:hideMark/>
          </w:tcPr>
          <w:p w14:paraId="1D111AC9" w14:textId="77777777" w:rsidR="00016183" w:rsidRPr="008426A0" w:rsidRDefault="00016183" w:rsidP="00061E33">
            <w:pPr>
              <w:rPr>
                <w:lang w:eastAsia="zh-CN"/>
              </w:rPr>
            </w:pPr>
          </w:p>
        </w:tc>
        <w:tc>
          <w:tcPr>
            <w:tcW w:w="413" w:type="pct"/>
            <w:noWrap/>
            <w:vAlign w:val="center"/>
            <w:hideMark/>
          </w:tcPr>
          <w:p w14:paraId="343D5D39"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312E2322" w14:textId="77777777" w:rsidR="00016183" w:rsidRPr="008426A0" w:rsidRDefault="00016183" w:rsidP="00061E33">
            <w:pPr>
              <w:rPr>
                <w:lang w:eastAsia="zh-CN"/>
              </w:rPr>
            </w:pPr>
            <w:r w:rsidRPr="008426A0">
              <w:rPr>
                <w:lang w:eastAsia="zh-CN"/>
              </w:rPr>
              <w:t>3</w:t>
            </w:r>
          </w:p>
        </w:tc>
        <w:tc>
          <w:tcPr>
            <w:tcW w:w="424" w:type="pct"/>
            <w:noWrap/>
            <w:vAlign w:val="center"/>
            <w:hideMark/>
          </w:tcPr>
          <w:p w14:paraId="52069782"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1EF2CFE"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F9DF327" w14:textId="77777777" w:rsidR="00016183" w:rsidRPr="008426A0" w:rsidRDefault="00016183" w:rsidP="00061E33">
            <w:pPr>
              <w:rPr>
                <w:bCs/>
                <w:lang w:eastAsia="zh-CN"/>
              </w:rPr>
            </w:pPr>
            <w:r w:rsidRPr="008426A0">
              <w:rPr>
                <w:lang w:eastAsia="zh-CN"/>
              </w:rPr>
              <w:t>24.6</w:t>
            </w:r>
          </w:p>
        </w:tc>
        <w:tc>
          <w:tcPr>
            <w:tcW w:w="471" w:type="pct"/>
            <w:noWrap/>
            <w:vAlign w:val="center"/>
            <w:hideMark/>
          </w:tcPr>
          <w:p w14:paraId="5985E1B4" w14:textId="77777777" w:rsidR="00016183" w:rsidRPr="008426A0" w:rsidRDefault="00016183" w:rsidP="00061E33">
            <w:pPr>
              <w:rPr>
                <w:bCs/>
                <w:lang w:eastAsia="zh-CN"/>
              </w:rPr>
            </w:pPr>
            <w:r w:rsidRPr="008426A0">
              <w:rPr>
                <w:lang w:eastAsia="zh-CN"/>
              </w:rPr>
              <w:t>8979</w:t>
            </w:r>
          </w:p>
        </w:tc>
        <w:tc>
          <w:tcPr>
            <w:tcW w:w="454" w:type="pct"/>
            <w:noWrap/>
            <w:vAlign w:val="center"/>
            <w:hideMark/>
          </w:tcPr>
          <w:p w14:paraId="00309B9F"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3CEE57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3453995" w14:textId="77777777" w:rsidR="00016183" w:rsidRPr="008426A0" w:rsidRDefault="00016183" w:rsidP="00061E33">
            <w:pPr>
              <w:rPr>
                <w:bCs/>
                <w:lang w:eastAsia="zh-CN"/>
              </w:rPr>
            </w:pPr>
            <w:r w:rsidRPr="008426A0">
              <w:rPr>
                <w:lang w:eastAsia="zh-CN"/>
              </w:rPr>
              <w:t>0.07448</w:t>
            </w:r>
          </w:p>
        </w:tc>
      </w:tr>
      <w:tr w:rsidR="008426A0" w:rsidRPr="008426A0" w14:paraId="2473940C" w14:textId="77777777" w:rsidTr="008426A0">
        <w:trPr>
          <w:trHeight w:val="287"/>
        </w:trPr>
        <w:tc>
          <w:tcPr>
            <w:tcW w:w="690" w:type="pct"/>
            <w:noWrap/>
            <w:vAlign w:val="center"/>
            <w:hideMark/>
          </w:tcPr>
          <w:p w14:paraId="7089931F" w14:textId="77777777" w:rsidR="00016183" w:rsidRPr="008426A0" w:rsidRDefault="00016183" w:rsidP="00061E33">
            <w:pPr>
              <w:rPr>
                <w:lang w:eastAsia="zh-CN"/>
              </w:rPr>
            </w:pPr>
          </w:p>
        </w:tc>
        <w:tc>
          <w:tcPr>
            <w:tcW w:w="413" w:type="pct"/>
            <w:noWrap/>
            <w:vAlign w:val="center"/>
            <w:hideMark/>
          </w:tcPr>
          <w:p w14:paraId="68DDF469"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25F64C91" w14:textId="77777777" w:rsidR="00016183" w:rsidRPr="008426A0" w:rsidRDefault="00016183" w:rsidP="00061E33">
            <w:pPr>
              <w:rPr>
                <w:lang w:eastAsia="zh-CN"/>
              </w:rPr>
            </w:pPr>
            <w:r w:rsidRPr="008426A0">
              <w:rPr>
                <w:lang w:eastAsia="zh-CN"/>
              </w:rPr>
              <w:t>2</w:t>
            </w:r>
          </w:p>
        </w:tc>
        <w:tc>
          <w:tcPr>
            <w:tcW w:w="424" w:type="pct"/>
            <w:noWrap/>
            <w:vAlign w:val="center"/>
            <w:hideMark/>
          </w:tcPr>
          <w:p w14:paraId="74E42A2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031B49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DEAEFE2" w14:textId="77777777" w:rsidR="00016183" w:rsidRPr="008426A0" w:rsidRDefault="00016183" w:rsidP="00061E33">
            <w:pPr>
              <w:rPr>
                <w:bCs/>
                <w:lang w:eastAsia="zh-CN"/>
              </w:rPr>
            </w:pPr>
            <w:r w:rsidRPr="008426A0">
              <w:rPr>
                <w:lang w:eastAsia="zh-CN"/>
              </w:rPr>
              <w:t>18.6</w:t>
            </w:r>
          </w:p>
        </w:tc>
        <w:tc>
          <w:tcPr>
            <w:tcW w:w="471" w:type="pct"/>
            <w:noWrap/>
            <w:vAlign w:val="center"/>
            <w:hideMark/>
          </w:tcPr>
          <w:p w14:paraId="79018CE3" w14:textId="77777777" w:rsidR="00016183" w:rsidRPr="008426A0" w:rsidRDefault="00016183" w:rsidP="00061E33">
            <w:pPr>
              <w:rPr>
                <w:bCs/>
                <w:lang w:eastAsia="zh-CN"/>
              </w:rPr>
            </w:pPr>
            <w:r w:rsidRPr="008426A0">
              <w:rPr>
                <w:lang w:eastAsia="zh-CN"/>
              </w:rPr>
              <w:t>6789</w:t>
            </w:r>
          </w:p>
        </w:tc>
        <w:tc>
          <w:tcPr>
            <w:tcW w:w="454" w:type="pct"/>
            <w:noWrap/>
            <w:vAlign w:val="center"/>
            <w:hideMark/>
          </w:tcPr>
          <w:p w14:paraId="4B86CDD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D94524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E245F95" w14:textId="77777777" w:rsidR="00016183" w:rsidRPr="008426A0" w:rsidRDefault="00016183" w:rsidP="00061E33">
            <w:pPr>
              <w:rPr>
                <w:bCs/>
                <w:lang w:eastAsia="zh-CN"/>
              </w:rPr>
            </w:pPr>
            <w:r w:rsidRPr="008426A0">
              <w:rPr>
                <w:lang w:eastAsia="zh-CN"/>
              </w:rPr>
              <w:t>0.07448</w:t>
            </w:r>
          </w:p>
        </w:tc>
      </w:tr>
      <w:tr w:rsidR="008426A0" w:rsidRPr="008426A0" w14:paraId="1823F90B" w14:textId="77777777" w:rsidTr="008426A0">
        <w:trPr>
          <w:trHeight w:val="287"/>
        </w:trPr>
        <w:tc>
          <w:tcPr>
            <w:tcW w:w="690" w:type="pct"/>
            <w:noWrap/>
            <w:vAlign w:val="center"/>
            <w:hideMark/>
          </w:tcPr>
          <w:p w14:paraId="01035DB1" w14:textId="77777777" w:rsidR="00016183" w:rsidRPr="008426A0" w:rsidRDefault="00016183" w:rsidP="00061E33">
            <w:pPr>
              <w:rPr>
                <w:lang w:eastAsia="zh-CN"/>
              </w:rPr>
            </w:pPr>
          </w:p>
        </w:tc>
        <w:tc>
          <w:tcPr>
            <w:tcW w:w="413" w:type="pct"/>
            <w:noWrap/>
            <w:vAlign w:val="center"/>
            <w:hideMark/>
          </w:tcPr>
          <w:p w14:paraId="792DEDCB"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7208822D" w14:textId="77777777" w:rsidR="00016183" w:rsidRPr="008426A0" w:rsidRDefault="00016183" w:rsidP="00061E33">
            <w:pPr>
              <w:rPr>
                <w:lang w:eastAsia="zh-CN"/>
              </w:rPr>
            </w:pPr>
            <w:r w:rsidRPr="008426A0">
              <w:rPr>
                <w:lang w:eastAsia="zh-CN"/>
              </w:rPr>
              <w:t>2</w:t>
            </w:r>
          </w:p>
        </w:tc>
        <w:tc>
          <w:tcPr>
            <w:tcW w:w="424" w:type="pct"/>
            <w:noWrap/>
            <w:vAlign w:val="center"/>
            <w:hideMark/>
          </w:tcPr>
          <w:p w14:paraId="4B76E046"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A86B4D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CD5A7E1" w14:textId="77777777" w:rsidR="00016183" w:rsidRPr="008426A0" w:rsidRDefault="00016183" w:rsidP="00061E33">
            <w:pPr>
              <w:rPr>
                <w:bCs/>
                <w:lang w:eastAsia="zh-CN"/>
              </w:rPr>
            </w:pPr>
            <w:r w:rsidRPr="008426A0">
              <w:rPr>
                <w:lang w:eastAsia="zh-CN"/>
              </w:rPr>
              <w:t>18.6</w:t>
            </w:r>
          </w:p>
        </w:tc>
        <w:tc>
          <w:tcPr>
            <w:tcW w:w="471" w:type="pct"/>
            <w:noWrap/>
            <w:vAlign w:val="center"/>
            <w:hideMark/>
          </w:tcPr>
          <w:p w14:paraId="7B96268C" w14:textId="77777777" w:rsidR="00016183" w:rsidRPr="008426A0" w:rsidRDefault="00016183" w:rsidP="00061E33">
            <w:pPr>
              <w:rPr>
                <w:bCs/>
                <w:lang w:eastAsia="zh-CN"/>
              </w:rPr>
            </w:pPr>
            <w:r w:rsidRPr="008426A0">
              <w:rPr>
                <w:lang w:eastAsia="zh-CN"/>
              </w:rPr>
              <w:t>6789</w:t>
            </w:r>
          </w:p>
        </w:tc>
        <w:tc>
          <w:tcPr>
            <w:tcW w:w="454" w:type="pct"/>
            <w:noWrap/>
            <w:vAlign w:val="center"/>
            <w:hideMark/>
          </w:tcPr>
          <w:p w14:paraId="4A51B17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B11C53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3C7EEE1" w14:textId="77777777" w:rsidR="00016183" w:rsidRPr="008426A0" w:rsidRDefault="00016183" w:rsidP="00061E33">
            <w:pPr>
              <w:rPr>
                <w:bCs/>
                <w:lang w:eastAsia="zh-CN"/>
              </w:rPr>
            </w:pPr>
            <w:r w:rsidRPr="008426A0">
              <w:rPr>
                <w:lang w:eastAsia="zh-CN"/>
              </w:rPr>
              <w:t>0.07448</w:t>
            </w:r>
          </w:p>
        </w:tc>
      </w:tr>
      <w:tr w:rsidR="008426A0" w:rsidRPr="008426A0" w14:paraId="45C68831" w14:textId="77777777" w:rsidTr="008426A0">
        <w:trPr>
          <w:trHeight w:val="287"/>
        </w:trPr>
        <w:tc>
          <w:tcPr>
            <w:tcW w:w="690" w:type="pct"/>
            <w:noWrap/>
            <w:vAlign w:val="center"/>
            <w:hideMark/>
          </w:tcPr>
          <w:p w14:paraId="3715E387" w14:textId="77777777" w:rsidR="00016183" w:rsidRPr="008426A0" w:rsidRDefault="00016183" w:rsidP="00061E33">
            <w:pPr>
              <w:rPr>
                <w:lang w:eastAsia="zh-CN"/>
              </w:rPr>
            </w:pPr>
          </w:p>
        </w:tc>
        <w:tc>
          <w:tcPr>
            <w:tcW w:w="413" w:type="pct"/>
            <w:noWrap/>
            <w:vAlign w:val="center"/>
            <w:hideMark/>
          </w:tcPr>
          <w:p w14:paraId="5DC68549"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23F43A28" w14:textId="77777777" w:rsidR="00016183" w:rsidRPr="008426A0" w:rsidRDefault="00016183" w:rsidP="00061E33">
            <w:pPr>
              <w:rPr>
                <w:lang w:eastAsia="zh-CN"/>
              </w:rPr>
            </w:pPr>
            <w:r w:rsidRPr="008426A0">
              <w:rPr>
                <w:lang w:eastAsia="zh-CN"/>
              </w:rPr>
              <w:t>2</w:t>
            </w:r>
          </w:p>
        </w:tc>
        <w:tc>
          <w:tcPr>
            <w:tcW w:w="424" w:type="pct"/>
            <w:noWrap/>
            <w:vAlign w:val="center"/>
            <w:hideMark/>
          </w:tcPr>
          <w:p w14:paraId="6B67D4F0"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960F52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7AA67BB" w14:textId="77777777" w:rsidR="00016183" w:rsidRPr="008426A0" w:rsidRDefault="00016183" w:rsidP="00061E33">
            <w:pPr>
              <w:rPr>
                <w:bCs/>
                <w:lang w:eastAsia="zh-CN"/>
              </w:rPr>
            </w:pPr>
            <w:r w:rsidRPr="008426A0">
              <w:rPr>
                <w:lang w:eastAsia="zh-CN"/>
              </w:rPr>
              <w:t>24.7</w:t>
            </w:r>
          </w:p>
        </w:tc>
        <w:tc>
          <w:tcPr>
            <w:tcW w:w="471" w:type="pct"/>
            <w:noWrap/>
            <w:vAlign w:val="center"/>
            <w:hideMark/>
          </w:tcPr>
          <w:p w14:paraId="0F5A6D78" w14:textId="77777777" w:rsidR="00016183" w:rsidRPr="008426A0" w:rsidRDefault="00016183" w:rsidP="00061E33">
            <w:pPr>
              <w:rPr>
                <w:bCs/>
                <w:lang w:eastAsia="zh-CN"/>
              </w:rPr>
            </w:pPr>
            <w:r w:rsidRPr="008426A0">
              <w:rPr>
                <w:lang w:eastAsia="zh-CN"/>
              </w:rPr>
              <w:t>9015.5</w:t>
            </w:r>
          </w:p>
        </w:tc>
        <w:tc>
          <w:tcPr>
            <w:tcW w:w="454" w:type="pct"/>
            <w:noWrap/>
            <w:vAlign w:val="center"/>
            <w:hideMark/>
          </w:tcPr>
          <w:p w14:paraId="1B2643B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600F3B7"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D926F5A" w14:textId="77777777" w:rsidR="00016183" w:rsidRPr="008426A0" w:rsidRDefault="00016183" w:rsidP="00061E33">
            <w:pPr>
              <w:rPr>
                <w:bCs/>
                <w:lang w:eastAsia="zh-CN"/>
              </w:rPr>
            </w:pPr>
            <w:r w:rsidRPr="008426A0">
              <w:rPr>
                <w:lang w:eastAsia="zh-CN"/>
              </w:rPr>
              <w:t>0.07448</w:t>
            </w:r>
          </w:p>
        </w:tc>
      </w:tr>
      <w:tr w:rsidR="008426A0" w:rsidRPr="008426A0" w14:paraId="734A54F7" w14:textId="77777777" w:rsidTr="008426A0">
        <w:trPr>
          <w:trHeight w:val="287"/>
        </w:trPr>
        <w:tc>
          <w:tcPr>
            <w:tcW w:w="690" w:type="pct"/>
            <w:noWrap/>
            <w:vAlign w:val="center"/>
            <w:hideMark/>
          </w:tcPr>
          <w:p w14:paraId="6C6397FD" w14:textId="77777777" w:rsidR="00016183" w:rsidRPr="008426A0" w:rsidRDefault="00016183" w:rsidP="00061E33">
            <w:pPr>
              <w:rPr>
                <w:lang w:eastAsia="zh-CN"/>
              </w:rPr>
            </w:pPr>
          </w:p>
        </w:tc>
        <w:tc>
          <w:tcPr>
            <w:tcW w:w="413" w:type="pct"/>
            <w:noWrap/>
            <w:vAlign w:val="center"/>
            <w:hideMark/>
          </w:tcPr>
          <w:p w14:paraId="43CABD18"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53C5290B" w14:textId="77777777" w:rsidR="00016183" w:rsidRPr="008426A0" w:rsidRDefault="00016183" w:rsidP="00061E33">
            <w:pPr>
              <w:rPr>
                <w:lang w:eastAsia="zh-CN"/>
              </w:rPr>
            </w:pPr>
            <w:r w:rsidRPr="008426A0">
              <w:rPr>
                <w:lang w:eastAsia="zh-CN"/>
              </w:rPr>
              <w:t>2</w:t>
            </w:r>
          </w:p>
        </w:tc>
        <w:tc>
          <w:tcPr>
            <w:tcW w:w="424" w:type="pct"/>
            <w:noWrap/>
            <w:vAlign w:val="center"/>
            <w:hideMark/>
          </w:tcPr>
          <w:p w14:paraId="4DC47758"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5233779"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313E1E4" w14:textId="77777777" w:rsidR="00016183" w:rsidRPr="008426A0" w:rsidRDefault="00016183" w:rsidP="00061E33">
            <w:pPr>
              <w:rPr>
                <w:bCs/>
                <w:lang w:eastAsia="zh-CN"/>
              </w:rPr>
            </w:pPr>
            <w:r w:rsidRPr="008426A0">
              <w:rPr>
                <w:lang w:eastAsia="zh-CN"/>
              </w:rPr>
              <w:t>24.7</w:t>
            </w:r>
          </w:p>
        </w:tc>
        <w:tc>
          <w:tcPr>
            <w:tcW w:w="471" w:type="pct"/>
            <w:noWrap/>
            <w:vAlign w:val="center"/>
            <w:hideMark/>
          </w:tcPr>
          <w:p w14:paraId="1CCDC5DE" w14:textId="77777777" w:rsidR="00016183" w:rsidRPr="008426A0" w:rsidRDefault="00016183" w:rsidP="00061E33">
            <w:pPr>
              <w:rPr>
                <w:bCs/>
                <w:lang w:eastAsia="zh-CN"/>
              </w:rPr>
            </w:pPr>
            <w:r w:rsidRPr="008426A0">
              <w:rPr>
                <w:lang w:eastAsia="zh-CN"/>
              </w:rPr>
              <w:t>9015.5</w:t>
            </w:r>
          </w:p>
        </w:tc>
        <w:tc>
          <w:tcPr>
            <w:tcW w:w="454" w:type="pct"/>
            <w:noWrap/>
            <w:vAlign w:val="center"/>
            <w:hideMark/>
          </w:tcPr>
          <w:p w14:paraId="1D2C878E"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059050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222274D" w14:textId="77777777" w:rsidR="00016183" w:rsidRPr="008426A0" w:rsidRDefault="00016183" w:rsidP="00061E33">
            <w:pPr>
              <w:rPr>
                <w:bCs/>
                <w:lang w:eastAsia="zh-CN"/>
              </w:rPr>
            </w:pPr>
            <w:r w:rsidRPr="008426A0">
              <w:rPr>
                <w:lang w:eastAsia="zh-CN"/>
              </w:rPr>
              <w:t>0.07448</w:t>
            </w:r>
          </w:p>
        </w:tc>
      </w:tr>
      <w:tr w:rsidR="008426A0" w:rsidRPr="008426A0" w14:paraId="4DD5B0FC" w14:textId="77777777" w:rsidTr="008426A0">
        <w:trPr>
          <w:trHeight w:val="287"/>
        </w:trPr>
        <w:tc>
          <w:tcPr>
            <w:tcW w:w="690" w:type="pct"/>
            <w:noWrap/>
            <w:vAlign w:val="center"/>
            <w:hideMark/>
          </w:tcPr>
          <w:p w14:paraId="05AA7715" w14:textId="77777777" w:rsidR="00016183" w:rsidRPr="008426A0" w:rsidRDefault="00016183" w:rsidP="00061E33">
            <w:pPr>
              <w:rPr>
                <w:lang w:eastAsia="zh-CN"/>
              </w:rPr>
            </w:pPr>
          </w:p>
        </w:tc>
        <w:tc>
          <w:tcPr>
            <w:tcW w:w="413" w:type="pct"/>
            <w:noWrap/>
            <w:vAlign w:val="center"/>
            <w:hideMark/>
          </w:tcPr>
          <w:p w14:paraId="77A701AB"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5CF8014B"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15683F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F11A63F"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323A0F8" w14:textId="77777777" w:rsidR="00016183" w:rsidRPr="008426A0" w:rsidRDefault="00016183" w:rsidP="00061E33">
            <w:pPr>
              <w:rPr>
                <w:bCs/>
                <w:lang w:eastAsia="zh-CN"/>
              </w:rPr>
            </w:pPr>
            <w:r w:rsidRPr="008426A0">
              <w:rPr>
                <w:lang w:eastAsia="zh-CN"/>
              </w:rPr>
              <w:t>9.6</w:t>
            </w:r>
          </w:p>
        </w:tc>
        <w:tc>
          <w:tcPr>
            <w:tcW w:w="471" w:type="pct"/>
            <w:noWrap/>
            <w:vAlign w:val="center"/>
            <w:hideMark/>
          </w:tcPr>
          <w:p w14:paraId="48E31B04" w14:textId="77777777" w:rsidR="00016183" w:rsidRPr="008426A0" w:rsidRDefault="00016183" w:rsidP="00061E33">
            <w:pPr>
              <w:rPr>
                <w:bCs/>
                <w:lang w:eastAsia="zh-CN"/>
              </w:rPr>
            </w:pPr>
            <w:r w:rsidRPr="008426A0">
              <w:rPr>
                <w:lang w:eastAsia="zh-CN"/>
              </w:rPr>
              <w:t>3504</w:t>
            </w:r>
          </w:p>
        </w:tc>
        <w:tc>
          <w:tcPr>
            <w:tcW w:w="454" w:type="pct"/>
            <w:noWrap/>
            <w:vAlign w:val="center"/>
            <w:hideMark/>
          </w:tcPr>
          <w:p w14:paraId="4B9048E3"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948FD8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0335F25" w14:textId="77777777" w:rsidR="00016183" w:rsidRPr="008426A0" w:rsidRDefault="00016183" w:rsidP="00061E33">
            <w:pPr>
              <w:rPr>
                <w:bCs/>
                <w:lang w:eastAsia="zh-CN"/>
              </w:rPr>
            </w:pPr>
            <w:r w:rsidRPr="008426A0">
              <w:rPr>
                <w:lang w:eastAsia="zh-CN"/>
              </w:rPr>
              <w:t>0.07448</w:t>
            </w:r>
          </w:p>
        </w:tc>
      </w:tr>
      <w:tr w:rsidR="008426A0" w:rsidRPr="008426A0" w14:paraId="27EB8443" w14:textId="77777777" w:rsidTr="008426A0">
        <w:trPr>
          <w:trHeight w:val="287"/>
        </w:trPr>
        <w:tc>
          <w:tcPr>
            <w:tcW w:w="690" w:type="pct"/>
            <w:noWrap/>
            <w:vAlign w:val="center"/>
            <w:hideMark/>
          </w:tcPr>
          <w:p w14:paraId="19F38346" w14:textId="77777777" w:rsidR="00016183" w:rsidRPr="008426A0" w:rsidRDefault="00016183" w:rsidP="00061E33">
            <w:pPr>
              <w:rPr>
                <w:lang w:eastAsia="zh-CN"/>
              </w:rPr>
            </w:pPr>
          </w:p>
        </w:tc>
        <w:tc>
          <w:tcPr>
            <w:tcW w:w="413" w:type="pct"/>
            <w:noWrap/>
            <w:vAlign w:val="center"/>
            <w:hideMark/>
          </w:tcPr>
          <w:p w14:paraId="2DFFE07C"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4C53B689" w14:textId="77777777" w:rsidR="00016183" w:rsidRPr="008426A0" w:rsidRDefault="00016183" w:rsidP="00061E33">
            <w:pPr>
              <w:rPr>
                <w:lang w:eastAsia="zh-CN"/>
              </w:rPr>
            </w:pPr>
            <w:r w:rsidRPr="008426A0">
              <w:rPr>
                <w:lang w:eastAsia="zh-CN"/>
              </w:rPr>
              <w:t>1</w:t>
            </w:r>
          </w:p>
        </w:tc>
        <w:tc>
          <w:tcPr>
            <w:tcW w:w="424" w:type="pct"/>
            <w:noWrap/>
            <w:vAlign w:val="center"/>
            <w:hideMark/>
          </w:tcPr>
          <w:p w14:paraId="428E762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E5825A3"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6A8CC22" w14:textId="77777777" w:rsidR="00016183" w:rsidRPr="008426A0" w:rsidRDefault="00016183" w:rsidP="00061E33">
            <w:pPr>
              <w:rPr>
                <w:bCs/>
                <w:lang w:eastAsia="zh-CN"/>
              </w:rPr>
            </w:pPr>
            <w:r w:rsidRPr="008426A0">
              <w:rPr>
                <w:lang w:eastAsia="zh-CN"/>
              </w:rPr>
              <w:t>9.6</w:t>
            </w:r>
          </w:p>
        </w:tc>
        <w:tc>
          <w:tcPr>
            <w:tcW w:w="471" w:type="pct"/>
            <w:noWrap/>
            <w:vAlign w:val="center"/>
            <w:hideMark/>
          </w:tcPr>
          <w:p w14:paraId="54AC202C" w14:textId="77777777" w:rsidR="00016183" w:rsidRPr="008426A0" w:rsidRDefault="00016183" w:rsidP="00061E33">
            <w:pPr>
              <w:rPr>
                <w:bCs/>
                <w:lang w:eastAsia="zh-CN"/>
              </w:rPr>
            </w:pPr>
            <w:r w:rsidRPr="008426A0">
              <w:rPr>
                <w:lang w:eastAsia="zh-CN"/>
              </w:rPr>
              <w:t>3504</w:t>
            </w:r>
          </w:p>
        </w:tc>
        <w:tc>
          <w:tcPr>
            <w:tcW w:w="454" w:type="pct"/>
            <w:noWrap/>
            <w:vAlign w:val="center"/>
            <w:hideMark/>
          </w:tcPr>
          <w:p w14:paraId="6A5B206F"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4F8241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E8DFB38" w14:textId="77777777" w:rsidR="00016183" w:rsidRPr="008426A0" w:rsidRDefault="00016183" w:rsidP="00061E33">
            <w:pPr>
              <w:rPr>
                <w:bCs/>
                <w:lang w:eastAsia="zh-CN"/>
              </w:rPr>
            </w:pPr>
            <w:r w:rsidRPr="008426A0">
              <w:rPr>
                <w:lang w:eastAsia="zh-CN"/>
              </w:rPr>
              <w:t>0.07448</w:t>
            </w:r>
          </w:p>
        </w:tc>
      </w:tr>
      <w:tr w:rsidR="008426A0" w:rsidRPr="008426A0" w14:paraId="1A81E57B" w14:textId="77777777" w:rsidTr="008426A0">
        <w:trPr>
          <w:trHeight w:val="287"/>
        </w:trPr>
        <w:tc>
          <w:tcPr>
            <w:tcW w:w="690" w:type="pct"/>
            <w:noWrap/>
            <w:vAlign w:val="center"/>
            <w:hideMark/>
          </w:tcPr>
          <w:p w14:paraId="113DCDFE" w14:textId="77777777" w:rsidR="00016183" w:rsidRPr="008426A0" w:rsidRDefault="00016183" w:rsidP="00061E33">
            <w:pPr>
              <w:rPr>
                <w:lang w:eastAsia="zh-CN"/>
              </w:rPr>
            </w:pPr>
          </w:p>
        </w:tc>
        <w:tc>
          <w:tcPr>
            <w:tcW w:w="413" w:type="pct"/>
            <w:noWrap/>
            <w:vAlign w:val="center"/>
            <w:hideMark/>
          </w:tcPr>
          <w:p w14:paraId="0B143FFA"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22E6FDDD" w14:textId="77777777" w:rsidR="00016183" w:rsidRPr="008426A0" w:rsidRDefault="00016183" w:rsidP="00061E33">
            <w:pPr>
              <w:rPr>
                <w:lang w:eastAsia="zh-CN"/>
              </w:rPr>
            </w:pPr>
            <w:r w:rsidRPr="008426A0">
              <w:rPr>
                <w:lang w:eastAsia="zh-CN"/>
              </w:rPr>
              <w:t>1</w:t>
            </w:r>
          </w:p>
        </w:tc>
        <w:tc>
          <w:tcPr>
            <w:tcW w:w="424" w:type="pct"/>
            <w:noWrap/>
            <w:vAlign w:val="center"/>
            <w:hideMark/>
          </w:tcPr>
          <w:p w14:paraId="12A5C8ED"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D19E411"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54F5450" w14:textId="77777777" w:rsidR="00016183" w:rsidRPr="008426A0" w:rsidRDefault="00016183" w:rsidP="00061E33">
            <w:pPr>
              <w:rPr>
                <w:bCs/>
                <w:lang w:eastAsia="zh-CN"/>
              </w:rPr>
            </w:pPr>
            <w:r w:rsidRPr="008426A0">
              <w:rPr>
                <w:lang w:eastAsia="zh-CN"/>
              </w:rPr>
              <w:t>15.8</w:t>
            </w:r>
          </w:p>
        </w:tc>
        <w:tc>
          <w:tcPr>
            <w:tcW w:w="471" w:type="pct"/>
            <w:noWrap/>
            <w:vAlign w:val="center"/>
            <w:hideMark/>
          </w:tcPr>
          <w:p w14:paraId="2F626FE2" w14:textId="77777777" w:rsidR="00016183" w:rsidRPr="008426A0" w:rsidRDefault="00016183" w:rsidP="00061E33">
            <w:pPr>
              <w:rPr>
                <w:bCs/>
                <w:lang w:eastAsia="zh-CN"/>
              </w:rPr>
            </w:pPr>
            <w:r w:rsidRPr="008426A0">
              <w:rPr>
                <w:lang w:eastAsia="zh-CN"/>
              </w:rPr>
              <w:t>5767</w:t>
            </w:r>
          </w:p>
        </w:tc>
        <w:tc>
          <w:tcPr>
            <w:tcW w:w="454" w:type="pct"/>
            <w:noWrap/>
            <w:vAlign w:val="center"/>
            <w:hideMark/>
          </w:tcPr>
          <w:p w14:paraId="6E6AFD6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98748A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5FA32F5" w14:textId="77777777" w:rsidR="00016183" w:rsidRPr="008426A0" w:rsidRDefault="00016183" w:rsidP="00061E33">
            <w:pPr>
              <w:rPr>
                <w:bCs/>
                <w:lang w:eastAsia="zh-CN"/>
              </w:rPr>
            </w:pPr>
            <w:r w:rsidRPr="008426A0">
              <w:rPr>
                <w:lang w:eastAsia="zh-CN"/>
              </w:rPr>
              <w:t>0.07448</w:t>
            </w:r>
          </w:p>
        </w:tc>
      </w:tr>
      <w:tr w:rsidR="008426A0" w:rsidRPr="008426A0" w14:paraId="4CA1591C" w14:textId="77777777" w:rsidTr="008426A0">
        <w:trPr>
          <w:trHeight w:val="287"/>
        </w:trPr>
        <w:tc>
          <w:tcPr>
            <w:tcW w:w="690" w:type="pct"/>
            <w:noWrap/>
            <w:vAlign w:val="center"/>
            <w:hideMark/>
          </w:tcPr>
          <w:p w14:paraId="044D588F" w14:textId="77777777" w:rsidR="00016183" w:rsidRPr="008426A0" w:rsidRDefault="00016183" w:rsidP="00061E33">
            <w:pPr>
              <w:rPr>
                <w:lang w:eastAsia="zh-CN"/>
              </w:rPr>
            </w:pPr>
          </w:p>
        </w:tc>
        <w:tc>
          <w:tcPr>
            <w:tcW w:w="413" w:type="pct"/>
            <w:noWrap/>
            <w:vAlign w:val="center"/>
            <w:hideMark/>
          </w:tcPr>
          <w:p w14:paraId="264B1442" w14:textId="77777777" w:rsidR="00016183" w:rsidRPr="008426A0" w:rsidRDefault="00016183" w:rsidP="00061E33">
            <w:pPr>
              <w:rPr>
                <w:bCs/>
                <w:lang w:eastAsia="zh-CN"/>
              </w:rPr>
            </w:pPr>
            <w:r w:rsidRPr="008426A0">
              <w:rPr>
                <w:lang w:eastAsia="zh-CN"/>
              </w:rPr>
              <w:t>800</w:t>
            </w:r>
          </w:p>
        </w:tc>
        <w:tc>
          <w:tcPr>
            <w:tcW w:w="509" w:type="pct"/>
            <w:noWrap/>
            <w:vAlign w:val="center"/>
            <w:hideMark/>
          </w:tcPr>
          <w:p w14:paraId="2954E532"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8E97200"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EC744BC"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DA4DF39" w14:textId="77777777" w:rsidR="00016183" w:rsidRPr="008426A0" w:rsidRDefault="00016183" w:rsidP="00061E33">
            <w:pPr>
              <w:rPr>
                <w:bCs/>
                <w:lang w:eastAsia="zh-CN"/>
              </w:rPr>
            </w:pPr>
            <w:r w:rsidRPr="008426A0">
              <w:rPr>
                <w:lang w:eastAsia="zh-CN"/>
              </w:rPr>
              <w:t>15.8</w:t>
            </w:r>
          </w:p>
        </w:tc>
        <w:tc>
          <w:tcPr>
            <w:tcW w:w="471" w:type="pct"/>
            <w:noWrap/>
            <w:vAlign w:val="center"/>
            <w:hideMark/>
          </w:tcPr>
          <w:p w14:paraId="69148285" w14:textId="77777777" w:rsidR="00016183" w:rsidRPr="008426A0" w:rsidRDefault="00016183" w:rsidP="00061E33">
            <w:pPr>
              <w:rPr>
                <w:bCs/>
                <w:lang w:eastAsia="zh-CN"/>
              </w:rPr>
            </w:pPr>
            <w:r w:rsidRPr="008426A0">
              <w:rPr>
                <w:lang w:eastAsia="zh-CN"/>
              </w:rPr>
              <w:t>5767</w:t>
            </w:r>
          </w:p>
        </w:tc>
        <w:tc>
          <w:tcPr>
            <w:tcW w:w="454" w:type="pct"/>
            <w:noWrap/>
            <w:vAlign w:val="center"/>
            <w:hideMark/>
          </w:tcPr>
          <w:p w14:paraId="52E0090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7C7FE4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E73D438" w14:textId="77777777" w:rsidR="00016183" w:rsidRPr="008426A0" w:rsidRDefault="00016183" w:rsidP="00061E33">
            <w:pPr>
              <w:rPr>
                <w:bCs/>
                <w:lang w:eastAsia="zh-CN"/>
              </w:rPr>
            </w:pPr>
            <w:r w:rsidRPr="008426A0">
              <w:rPr>
                <w:lang w:eastAsia="zh-CN"/>
              </w:rPr>
              <w:t>0.07448</w:t>
            </w:r>
          </w:p>
        </w:tc>
      </w:tr>
      <w:tr w:rsidR="008426A0" w:rsidRPr="008426A0" w14:paraId="08B7E082" w14:textId="77777777" w:rsidTr="008426A0">
        <w:trPr>
          <w:trHeight w:val="287"/>
        </w:trPr>
        <w:tc>
          <w:tcPr>
            <w:tcW w:w="690" w:type="pct"/>
            <w:shd w:val="clear" w:color="auto" w:fill="F2F2F2" w:themeFill="background1" w:themeFillShade="F2"/>
            <w:noWrap/>
            <w:vAlign w:val="center"/>
            <w:hideMark/>
          </w:tcPr>
          <w:p w14:paraId="64E46F2C" w14:textId="77777777" w:rsidR="00016183" w:rsidRPr="008426A0" w:rsidRDefault="00016183" w:rsidP="00061E33">
            <w:pPr>
              <w:rPr>
                <w:bCs/>
                <w:lang w:eastAsia="zh-CN"/>
              </w:rPr>
            </w:pPr>
            <w:r w:rsidRPr="008426A0">
              <w:rPr>
                <w:lang w:eastAsia="zh-CN"/>
              </w:rPr>
              <w:lastRenderedPageBreak/>
              <w:t>Perth</w:t>
            </w:r>
          </w:p>
        </w:tc>
        <w:tc>
          <w:tcPr>
            <w:tcW w:w="413" w:type="pct"/>
            <w:noWrap/>
            <w:vAlign w:val="center"/>
            <w:hideMark/>
          </w:tcPr>
          <w:p w14:paraId="2A89C952"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02FD1C92" w14:textId="77777777" w:rsidR="00016183" w:rsidRPr="008426A0" w:rsidRDefault="00016183" w:rsidP="00061E33">
            <w:pPr>
              <w:rPr>
                <w:lang w:eastAsia="zh-CN"/>
              </w:rPr>
            </w:pPr>
            <w:r w:rsidRPr="008426A0">
              <w:rPr>
                <w:lang w:eastAsia="zh-CN"/>
              </w:rPr>
              <w:t>4</w:t>
            </w:r>
          </w:p>
        </w:tc>
        <w:tc>
          <w:tcPr>
            <w:tcW w:w="424" w:type="pct"/>
            <w:noWrap/>
            <w:vAlign w:val="center"/>
            <w:hideMark/>
          </w:tcPr>
          <w:p w14:paraId="433DAEF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06EB7E4"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291751B" w14:textId="77777777" w:rsidR="00016183" w:rsidRPr="008426A0" w:rsidRDefault="00016183" w:rsidP="00061E33">
            <w:pPr>
              <w:rPr>
                <w:bCs/>
                <w:lang w:eastAsia="zh-CN"/>
              </w:rPr>
            </w:pPr>
            <w:r w:rsidRPr="008426A0">
              <w:rPr>
                <w:lang w:eastAsia="zh-CN"/>
              </w:rPr>
              <w:t>20</w:t>
            </w:r>
          </w:p>
        </w:tc>
        <w:tc>
          <w:tcPr>
            <w:tcW w:w="471" w:type="pct"/>
            <w:noWrap/>
            <w:vAlign w:val="center"/>
            <w:hideMark/>
          </w:tcPr>
          <w:p w14:paraId="41464707" w14:textId="77777777" w:rsidR="00016183" w:rsidRPr="008426A0" w:rsidRDefault="00016183" w:rsidP="00061E33">
            <w:pPr>
              <w:rPr>
                <w:bCs/>
                <w:lang w:eastAsia="zh-CN"/>
              </w:rPr>
            </w:pPr>
            <w:r w:rsidRPr="008426A0">
              <w:rPr>
                <w:lang w:eastAsia="zh-CN"/>
              </w:rPr>
              <w:t>7300</w:t>
            </w:r>
          </w:p>
        </w:tc>
        <w:tc>
          <w:tcPr>
            <w:tcW w:w="454" w:type="pct"/>
            <w:noWrap/>
            <w:vAlign w:val="center"/>
            <w:hideMark/>
          </w:tcPr>
          <w:p w14:paraId="401FB68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BAB255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FC4B747" w14:textId="77777777" w:rsidR="00016183" w:rsidRPr="008426A0" w:rsidRDefault="00016183" w:rsidP="00061E33">
            <w:pPr>
              <w:rPr>
                <w:bCs/>
                <w:lang w:eastAsia="zh-CN"/>
              </w:rPr>
            </w:pPr>
            <w:r w:rsidRPr="008426A0">
              <w:rPr>
                <w:lang w:eastAsia="zh-CN"/>
              </w:rPr>
              <w:t>0.07448</w:t>
            </w:r>
          </w:p>
        </w:tc>
      </w:tr>
      <w:tr w:rsidR="008426A0" w:rsidRPr="008426A0" w14:paraId="10F080BC" w14:textId="77777777" w:rsidTr="008426A0">
        <w:trPr>
          <w:trHeight w:val="287"/>
        </w:trPr>
        <w:tc>
          <w:tcPr>
            <w:tcW w:w="690" w:type="pct"/>
            <w:noWrap/>
            <w:vAlign w:val="center"/>
            <w:hideMark/>
          </w:tcPr>
          <w:p w14:paraId="112C9A2B" w14:textId="77777777" w:rsidR="00016183" w:rsidRPr="008426A0" w:rsidRDefault="00016183" w:rsidP="00061E33">
            <w:pPr>
              <w:rPr>
                <w:lang w:eastAsia="zh-CN"/>
              </w:rPr>
            </w:pPr>
          </w:p>
        </w:tc>
        <w:tc>
          <w:tcPr>
            <w:tcW w:w="413" w:type="pct"/>
            <w:noWrap/>
            <w:vAlign w:val="center"/>
            <w:hideMark/>
          </w:tcPr>
          <w:p w14:paraId="77232D46"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1B8CC57A"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280944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9C5B2DA"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06B121D" w14:textId="77777777" w:rsidR="00016183" w:rsidRPr="008426A0" w:rsidRDefault="00016183" w:rsidP="00061E33">
            <w:pPr>
              <w:rPr>
                <w:bCs/>
                <w:lang w:eastAsia="zh-CN"/>
              </w:rPr>
            </w:pPr>
            <w:r w:rsidRPr="008426A0">
              <w:rPr>
                <w:lang w:eastAsia="zh-CN"/>
              </w:rPr>
              <w:t>20</w:t>
            </w:r>
          </w:p>
        </w:tc>
        <w:tc>
          <w:tcPr>
            <w:tcW w:w="471" w:type="pct"/>
            <w:noWrap/>
            <w:vAlign w:val="center"/>
            <w:hideMark/>
          </w:tcPr>
          <w:p w14:paraId="36A2C6DD" w14:textId="77777777" w:rsidR="00016183" w:rsidRPr="008426A0" w:rsidRDefault="00016183" w:rsidP="00061E33">
            <w:pPr>
              <w:rPr>
                <w:bCs/>
                <w:lang w:eastAsia="zh-CN"/>
              </w:rPr>
            </w:pPr>
            <w:r w:rsidRPr="008426A0">
              <w:rPr>
                <w:lang w:eastAsia="zh-CN"/>
              </w:rPr>
              <w:t>7300</w:t>
            </w:r>
          </w:p>
        </w:tc>
        <w:tc>
          <w:tcPr>
            <w:tcW w:w="454" w:type="pct"/>
            <w:noWrap/>
            <w:vAlign w:val="center"/>
            <w:hideMark/>
          </w:tcPr>
          <w:p w14:paraId="1DB3EE7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ACF3CF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B61C5DD" w14:textId="77777777" w:rsidR="00016183" w:rsidRPr="008426A0" w:rsidRDefault="00016183" w:rsidP="00061E33">
            <w:pPr>
              <w:rPr>
                <w:bCs/>
                <w:lang w:eastAsia="zh-CN"/>
              </w:rPr>
            </w:pPr>
            <w:r w:rsidRPr="008426A0">
              <w:rPr>
                <w:lang w:eastAsia="zh-CN"/>
              </w:rPr>
              <w:t>0.07448</w:t>
            </w:r>
          </w:p>
        </w:tc>
      </w:tr>
      <w:tr w:rsidR="008426A0" w:rsidRPr="008426A0" w14:paraId="53875763" w14:textId="77777777" w:rsidTr="008426A0">
        <w:trPr>
          <w:trHeight w:val="287"/>
        </w:trPr>
        <w:tc>
          <w:tcPr>
            <w:tcW w:w="690" w:type="pct"/>
            <w:noWrap/>
            <w:vAlign w:val="center"/>
            <w:hideMark/>
          </w:tcPr>
          <w:p w14:paraId="758770C7" w14:textId="77777777" w:rsidR="00016183" w:rsidRPr="008426A0" w:rsidRDefault="00016183" w:rsidP="00061E33">
            <w:pPr>
              <w:rPr>
                <w:lang w:eastAsia="zh-CN"/>
              </w:rPr>
            </w:pPr>
          </w:p>
        </w:tc>
        <w:tc>
          <w:tcPr>
            <w:tcW w:w="413" w:type="pct"/>
            <w:noWrap/>
            <w:vAlign w:val="center"/>
            <w:hideMark/>
          </w:tcPr>
          <w:p w14:paraId="67FE833E"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29FDD298"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984C85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6078C00"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A92AB47" w14:textId="77777777" w:rsidR="00016183" w:rsidRPr="008426A0" w:rsidRDefault="00016183" w:rsidP="00061E33">
            <w:pPr>
              <w:rPr>
                <w:bCs/>
                <w:lang w:eastAsia="zh-CN"/>
              </w:rPr>
            </w:pPr>
            <w:r w:rsidRPr="008426A0">
              <w:rPr>
                <w:lang w:eastAsia="zh-CN"/>
              </w:rPr>
              <w:t>20</w:t>
            </w:r>
          </w:p>
        </w:tc>
        <w:tc>
          <w:tcPr>
            <w:tcW w:w="471" w:type="pct"/>
            <w:noWrap/>
            <w:vAlign w:val="center"/>
            <w:hideMark/>
          </w:tcPr>
          <w:p w14:paraId="57C17D03" w14:textId="77777777" w:rsidR="00016183" w:rsidRPr="008426A0" w:rsidRDefault="00016183" w:rsidP="00061E33">
            <w:pPr>
              <w:rPr>
                <w:bCs/>
                <w:lang w:eastAsia="zh-CN"/>
              </w:rPr>
            </w:pPr>
            <w:r w:rsidRPr="008426A0">
              <w:rPr>
                <w:lang w:eastAsia="zh-CN"/>
              </w:rPr>
              <w:t>7300</w:t>
            </w:r>
          </w:p>
        </w:tc>
        <w:tc>
          <w:tcPr>
            <w:tcW w:w="454" w:type="pct"/>
            <w:noWrap/>
            <w:vAlign w:val="center"/>
            <w:hideMark/>
          </w:tcPr>
          <w:p w14:paraId="34E5BB1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C47943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10DA533" w14:textId="77777777" w:rsidR="00016183" w:rsidRPr="008426A0" w:rsidRDefault="00016183" w:rsidP="00061E33">
            <w:pPr>
              <w:rPr>
                <w:bCs/>
                <w:lang w:eastAsia="zh-CN"/>
              </w:rPr>
            </w:pPr>
            <w:r w:rsidRPr="008426A0">
              <w:rPr>
                <w:lang w:eastAsia="zh-CN"/>
              </w:rPr>
              <w:t>0.07448</w:t>
            </w:r>
          </w:p>
        </w:tc>
      </w:tr>
      <w:tr w:rsidR="008426A0" w:rsidRPr="008426A0" w14:paraId="078EE63A" w14:textId="77777777" w:rsidTr="008426A0">
        <w:trPr>
          <w:trHeight w:val="287"/>
        </w:trPr>
        <w:tc>
          <w:tcPr>
            <w:tcW w:w="690" w:type="pct"/>
            <w:noWrap/>
            <w:vAlign w:val="center"/>
            <w:hideMark/>
          </w:tcPr>
          <w:p w14:paraId="0A306435" w14:textId="77777777" w:rsidR="00016183" w:rsidRPr="008426A0" w:rsidRDefault="00016183" w:rsidP="00061E33">
            <w:pPr>
              <w:rPr>
                <w:lang w:eastAsia="zh-CN"/>
              </w:rPr>
            </w:pPr>
          </w:p>
        </w:tc>
        <w:tc>
          <w:tcPr>
            <w:tcW w:w="413" w:type="pct"/>
            <w:noWrap/>
            <w:vAlign w:val="center"/>
            <w:hideMark/>
          </w:tcPr>
          <w:p w14:paraId="7D8106AA"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59E9978D" w14:textId="77777777" w:rsidR="00016183" w:rsidRPr="008426A0" w:rsidRDefault="00016183" w:rsidP="00061E33">
            <w:pPr>
              <w:rPr>
                <w:lang w:eastAsia="zh-CN"/>
              </w:rPr>
            </w:pPr>
            <w:r w:rsidRPr="008426A0">
              <w:rPr>
                <w:lang w:eastAsia="zh-CN"/>
              </w:rPr>
              <w:t>4</w:t>
            </w:r>
          </w:p>
        </w:tc>
        <w:tc>
          <w:tcPr>
            <w:tcW w:w="424" w:type="pct"/>
            <w:noWrap/>
            <w:vAlign w:val="center"/>
            <w:hideMark/>
          </w:tcPr>
          <w:p w14:paraId="7167D65C"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79774F8"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86F1726" w14:textId="77777777" w:rsidR="00016183" w:rsidRPr="008426A0" w:rsidRDefault="00016183" w:rsidP="00061E33">
            <w:pPr>
              <w:rPr>
                <w:bCs/>
                <w:lang w:eastAsia="zh-CN"/>
              </w:rPr>
            </w:pPr>
            <w:r w:rsidRPr="008426A0">
              <w:rPr>
                <w:lang w:eastAsia="zh-CN"/>
              </w:rPr>
              <w:t>20</w:t>
            </w:r>
          </w:p>
        </w:tc>
        <w:tc>
          <w:tcPr>
            <w:tcW w:w="471" w:type="pct"/>
            <w:noWrap/>
            <w:vAlign w:val="center"/>
            <w:hideMark/>
          </w:tcPr>
          <w:p w14:paraId="68D7EA76" w14:textId="77777777" w:rsidR="00016183" w:rsidRPr="008426A0" w:rsidRDefault="00016183" w:rsidP="00061E33">
            <w:pPr>
              <w:rPr>
                <w:bCs/>
                <w:lang w:eastAsia="zh-CN"/>
              </w:rPr>
            </w:pPr>
            <w:r w:rsidRPr="008426A0">
              <w:rPr>
                <w:lang w:eastAsia="zh-CN"/>
              </w:rPr>
              <w:t>7300</w:t>
            </w:r>
          </w:p>
        </w:tc>
        <w:tc>
          <w:tcPr>
            <w:tcW w:w="454" w:type="pct"/>
            <w:noWrap/>
            <w:vAlign w:val="center"/>
            <w:hideMark/>
          </w:tcPr>
          <w:p w14:paraId="3E4AB30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2C28DD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CC89F2B" w14:textId="77777777" w:rsidR="00016183" w:rsidRPr="008426A0" w:rsidRDefault="00016183" w:rsidP="00061E33">
            <w:pPr>
              <w:rPr>
                <w:bCs/>
                <w:lang w:eastAsia="zh-CN"/>
              </w:rPr>
            </w:pPr>
            <w:r w:rsidRPr="008426A0">
              <w:rPr>
                <w:lang w:eastAsia="zh-CN"/>
              </w:rPr>
              <w:t>0.07448</w:t>
            </w:r>
          </w:p>
        </w:tc>
      </w:tr>
      <w:tr w:rsidR="008426A0" w:rsidRPr="008426A0" w14:paraId="71AEC24D" w14:textId="77777777" w:rsidTr="008426A0">
        <w:trPr>
          <w:trHeight w:val="287"/>
        </w:trPr>
        <w:tc>
          <w:tcPr>
            <w:tcW w:w="690" w:type="pct"/>
            <w:noWrap/>
            <w:vAlign w:val="center"/>
            <w:hideMark/>
          </w:tcPr>
          <w:p w14:paraId="1022FBFE" w14:textId="77777777" w:rsidR="00016183" w:rsidRPr="008426A0" w:rsidRDefault="00016183" w:rsidP="00061E33">
            <w:pPr>
              <w:rPr>
                <w:lang w:eastAsia="zh-CN"/>
              </w:rPr>
            </w:pPr>
          </w:p>
        </w:tc>
        <w:tc>
          <w:tcPr>
            <w:tcW w:w="413" w:type="pct"/>
            <w:noWrap/>
            <w:vAlign w:val="center"/>
            <w:hideMark/>
          </w:tcPr>
          <w:p w14:paraId="2929E63D"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47727705" w14:textId="77777777" w:rsidR="00016183" w:rsidRPr="008426A0" w:rsidRDefault="00016183" w:rsidP="00061E33">
            <w:pPr>
              <w:rPr>
                <w:lang w:eastAsia="zh-CN"/>
              </w:rPr>
            </w:pPr>
            <w:r w:rsidRPr="008426A0">
              <w:rPr>
                <w:lang w:eastAsia="zh-CN"/>
              </w:rPr>
              <w:t>3</w:t>
            </w:r>
          </w:p>
        </w:tc>
        <w:tc>
          <w:tcPr>
            <w:tcW w:w="424" w:type="pct"/>
            <w:noWrap/>
            <w:vAlign w:val="center"/>
            <w:hideMark/>
          </w:tcPr>
          <w:p w14:paraId="0D4CD1E3"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71CA77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01523ED4" w14:textId="77777777" w:rsidR="00016183" w:rsidRPr="008426A0" w:rsidRDefault="00016183" w:rsidP="00061E33">
            <w:pPr>
              <w:rPr>
                <w:bCs/>
                <w:lang w:eastAsia="zh-CN"/>
              </w:rPr>
            </w:pPr>
            <w:r w:rsidRPr="008426A0">
              <w:rPr>
                <w:lang w:eastAsia="zh-CN"/>
              </w:rPr>
              <w:t>17</w:t>
            </w:r>
          </w:p>
        </w:tc>
        <w:tc>
          <w:tcPr>
            <w:tcW w:w="471" w:type="pct"/>
            <w:noWrap/>
            <w:vAlign w:val="center"/>
            <w:hideMark/>
          </w:tcPr>
          <w:p w14:paraId="4B410B61" w14:textId="77777777" w:rsidR="00016183" w:rsidRPr="008426A0" w:rsidRDefault="00016183" w:rsidP="00061E33">
            <w:pPr>
              <w:rPr>
                <w:bCs/>
                <w:lang w:eastAsia="zh-CN"/>
              </w:rPr>
            </w:pPr>
            <w:r w:rsidRPr="008426A0">
              <w:rPr>
                <w:lang w:eastAsia="zh-CN"/>
              </w:rPr>
              <w:t>6205</w:t>
            </w:r>
          </w:p>
        </w:tc>
        <w:tc>
          <w:tcPr>
            <w:tcW w:w="454" w:type="pct"/>
            <w:noWrap/>
            <w:vAlign w:val="center"/>
            <w:hideMark/>
          </w:tcPr>
          <w:p w14:paraId="195E633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510947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81C5326" w14:textId="77777777" w:rsidR="00016183" w:rsidRPr="008426A0" w:rsidRDefault="00016183" w:rsidP="00061E33">
            <w:pPr>
              <w:rPr>
                <w:bCs/>
                <w:lang w:eastAsia="zh-CN"/>
              </w:rPr>
            </w:pPr>
            <w:r w:rsidRPr="008426A0">
              <w:rPr>
                <w:lang w:eastAsia="zh-CN"/>
              </w:rPr>
              <w:t>0.07448</w:t>
            </w:r>
          </w:p>
        </w:tc>
      </w:tr>
      <w:tr w:rsidR="008426A0" w:rsidRPr="008426A0" w14:paraId="634C03FB" w14:textId="77777777" w:rsidTr="008426A0">
        <w:trPr>
          <w:trHeight w:val="287"/>
        </w:trPr>
        <w:tc>
          <w:tcPr>
            <w:tcW w:w="690" w:type="pct"/>
            <w:noWrap/>
            <w:vAlign w:val="center"/>
            <w:hideMark/>
          </w:tcPr>
          <w:p w14:paraId="5860FA95" w14:textId="77777777" w:rsidR="00016183" w:rsidRPr="008426A0" w:rsidRDefault="00016183" w:rsidP="00061E33">
            <w:pPr>
              <w:rPr>
                <w:lang w:eastAsia="zh-CN"/>
              </w:rPr>
            </w:pPr>
          </w:p>
        </w:tc>
        <w:tc>
          <w:tcPr>
            <w:tcW w:w="413" w:type="pct"/>
            <w:noWrap/>
            <w:vAlign w:val="center"/>
            <w:hideMark/>
          </w:tcPr>
          <w:p w14:paraId="1B7A14A7"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3576FB13"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08AC86B"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7377368"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5534203" w14:textId="77777777" w:rsidR="00016183" w:rsidRPr="008426A0" w:rsidRDefault="00016183" w:rsidP="00061E33">
            <w:pPr>
              <w:rPr>
                <w:bCs/>
                <w:lang w:eastAsia="zh-CN"/>
              </w:rPr>
            </w:pPr>
            <w:r w:rsidRPr="008426A0">
              <w:rPr>
                <w:lang w:eastAsia="zh-CN"/>
              </w:rPr>
              <w:t>17</w:t>
            </w:r>
          </w:p>
        </w:tc>
        <w:tc>
          <w:tcPr>
            <w:tcW w:w="471" w:type="pct"/>
            <w:noWrap/>
            <w:vAlign w:val="center"/>
            <w:hideMark/>
          </w:tcPr>
          <w:p w14:paraId="66182FC6" w14:textId="77777777" w:rsidR="00016183" w:rsidRPr="008426A0" w:rsidRDefault="00016183" w:rsidP="00061E33">
            <w:pPr>
              <w:rPr>
                <w:bCs/>
                <w:lang w:eastAsia="zh-CN"/>
              </w:rPr>
            </w:pPr>
            <w:r w:rsidRPr="008426A0">
              <w:rPr>
                <w:lang w:eastAsia="zh-CN"/>
              </w:rPr>
              <w:t>6205</w:t>
            </w:r>
          </w:p>
        </w:tc>
        <w:tc>
          <w:tcPr>
            <w:tcW w:w="454" w:type="pct"/>
            <w:noWrap/>
            <w:vAlign w:val="center"/>
            <w:hideMark/>
          </w:tcPr>
          <w:p w14:paraId="48EDB21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1D6238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F1DBF97" w14:textId="77777777" w:rsidR="00016183" w:rsidRPr="008426A0" w:rsidRDefault="00016183" w:rsidP="00061E33">
            <w:pPr>
              <w:rPr>
                <w:bCs/>
                <w:lang w:eastAsia="zh-CN"/>
              </w:rPr>
            </w:pPr>
            <w:r w:rsidRPr="008426A0">
              <w:rPr>
                <w:lang w:eastAsia="zh-CN"/>
              </w:rPr>
              <w:t>0.07448</w:t>
            </w:r>
          </w:p>
        </w:tc>
      </w:tr>
      <w:tr w:rsidR="008426A0" w:rsidRPr="008426A0" w14:paraId="2C3482D0" w14:textId="77777777" w:rsidTr="008426A0">
        <w:trPr>
          <w:trHeight w:val="287"/>
        </w:trPr>
        <w:tc>
          <w:tcPr>
            <w:tcW w:w="690" w:type="pct"/>
            <w:noWrap/>
            <w:vAlign w:val="center"/>
            <w:hideMark/>
          </w:tcPr>
          <w:p w14:paraId="7641A566" w14:textId="77777777" w:rsidR="00016183" w:rsidRPr="008426A0" w:rsidRDefault="00016183" w:rsidP="00061E33">
            <w:pPr>
              <w:rPr>
                <w:lang w:eastAsia="zh-CN"/>
              </w:rPr>
            </w:pPr>
          </w:p>
        </w:tc>
        <w:tc>
          <w:tcPr>
            <w:tcW w:w="413" w:type="pct"/>
            <w:noWrap/>
            <w:vAlign w:val="center"/>
            <w:hideMark/>
          </w:tcPr>
          <w:p w14:paraId="4F732580"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0F728BA0"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86330B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050FA81"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DA703C6" w14:textId="77777777" w:rsidR="00016183" w:rsidRPr="008426A0" w:rsidRDefault="00016183" w:rsidP="00061E33">
            <w:pPr>
              <w:rPr>
                <w:bCs/>
                <w:lang w:eastAsia="zh-CN"/>
              </w:rPr>
            </w:pPr>
            <w:r w:rsidRPr="008426A0">
              <w:rPr>
                <w:lang w:eastAsia="zh-CN"/>
              </w:rPr>
              <w:t>17</w:t>
            </w:r>
          </w:p>
        </w:tc>
        <w:tc>
          <w:tcPr>
            <w:tcW w:w="471" w:type="pct"/>
            <w:noWrap/>
            <w:vAlign w:val="center"/>
            <w:hideMark/>
          </w:tcPr>
          <w:p w14:paraId="1B48A5C3" w14:textId="77777777" w:rsidR="00016183" w:rsidRPr="008426A0" w:rsidRDefault="00016183" w:rsidP="00061E33">
            <w:pPr>
              <w:rPr>
                <w:bCs/>
                <w:lang w:eastAsia="zh-CN"/>
              </w:rPr>
            </w:pPr>
            <w:r w:rsidRPr="008426A0">
              <w:rPr>
                <w:lang w:eastAsia="zh-CN"/>
              </w:rPr>
              <w:t>6205</w:t>
            </w:r>
          </w:p>
        </w:tc>
        <w:tc>
          <w:tcPr>
            <w:tcW w:w="454" w:type="pct"/>
            <w:noWrap/>
            <w:vAlign w:val="center"/>
            <w:hideMark/>
          </w:tcPr>
          <w:p w14:paraId="4D0BF3B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E91B76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736CBC8" w14:textId="77777777" w:rsidR="00016183" w:rsidRPr="008426A0" w:rsidRDefault="00016183" w:rsidP="00061E33">
            <w:pPr>
              <w:rPr>
                <w:bCs/>
                <w:lang w:eastAsia="zh-CN"/>
              </w:rPr>
            </w:pPr>
            <w:r w:rsidRPr="008426A0">
              <w:rPr>
                <w:lang w:eastAsia="zh-CN"/>
              </w:rPr>
              <w:t>0.07448</w:t>
            </w:r>
          </w:p>
        </w:tc>
      </w:tr>
      <w:tr w:rsidR="008426A0" w:rsidRPr="008426A0" w14:paraId="0EDFA852" w14:textId="77777777" w:rsidTr="008426A0">
        <w:trPr>
          <w:trHeight w:val="287"/>
        </w:trPr>
        <w:tc>
          <w:tcPr>
            <w:tcW w:w="690" w:type="pct"/>
            <w:noWrap/>
            <w:vAlign w:val="center"/>
            <w:hideMark/>
          </w:tcPr>
          <w:p w14:paraId="758B2027" w14:textId="77777777" w:rsidR="00016183" w:rsidRPr="008426A0" w:rsidRDefault="00016183" w:rsidP="00061E33">
            <w:pPr>
              <w:rPr>
                <w:bCs/>
                <w:lang w:eastAsia="zh-CN"/>
              </w:rPr>
            </w:pPr>
            <w:r w:rsidRPr="008426A0">
              <w:rPr>
                <w:lang w:eastAsia="zh-CN"/>
              </w:rPr>
              <w:t>* No pool</w:t>
            </w:r>
          </w:p>
        </w:tc>
        <w:tc>
          <w:tcPr>
            <w:tcW w:w="413" w:type="pct"/>
            <w:noWrap/>
            <w:vAlign w:val="center"/>
            <w:hideMark/>
          </w:tcPr>
          <w:p w14:paraId="755D7A04"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1E1EE36A"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2072C02"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82FFBAE"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3D70978" w14:textId="77777777" w:rsidR="00016183" w:rsidRPr="008426A0" w:rsidRDefault="00016183" w:rsidP="00061E33">
            <w:pPr>
              <w:rPr>
                <w:bCs/>
                <w:lang w:eastAsia="zh-CN"/>
              </w:rPr>
            </w:pPr>
            <w:r w:rsidRPr="008426A0">
              <w:rPr>
                <w:lang w:eastAsia="zh-CN"/>
              </w:rPr>
              <w:t>17</w:t>
            </w:r>
          </w:p>
        </w:tc>
        <w:tc>
          <w:tcPr>
            <w:tcW w:w="471" w:type="pct"/>
            <w:noWrap/>
            <w:vAlign w:val="center"/>
            <w:hideMark/>
          </w:tcPr>
          <w:p w14:paraId="5B931077" w14:textId="77777777" w:rsidR="00016183" w:rsidRPr="008426A0" w:rsidRDefault="00016183" w:rsidP="00061E33">
            <w:pPr>
              <w:rPr>
                <w:bCs/>
                <w:lang w:eastAsia="zh-CN"/>
              </w:rPr>
            </w:pPr>
            <w:r w:rsidRPr="008426A0">
              <w:rPr>
                <w:lang w:eastAsia="zh-CN"/>
              </w:rPr>
              <w:t>6205</w:t>
            </w:r>
          </w:p>
        </w:tc>
        <w:tc>
          <w:tcPr>
            <w:tcW w:w="454" w:type="pct"/>
            <w:noWrap/>
            <w:vAlign w:val="center"/>
            <w:hideMark/>
          </w:tcPr>
          <w:p w14:paraId="33EB9733"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0143D91"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38ACCCD" w14:textId="77777777" w:rsidR="00016183" w:rsidRPr="008426A0" w:rsidRDefault="00016183" w:rsidP="00061E33">
            <w:pPr>
              <w:rPr>
                <w:bCs/>
                <w:lang w:eastAsia="zh-CN"/>
              </w:rPr>
            </w:pPr>
            <w:r w:rsidRPr="008426A0">
              <w:rPr>
                <w:lang w:eastAsia="zh-CN"/>
              </w:rPr>
              <w:t>0.07448</w:t>
            </w:r>
          </w:p>
        </w:tc>
      </w:tr>
      <w:tr w:rsidR="008426A0" w:rsidRPr="008426A0" w14:paraId="533C8B88" w14:textId="77777777" w:rsidTr="008426A0">
        <w:trPr>
          <w:trHeight w:val="287"/>
        </w:trPr>
        <w:tc>
          <w:tcPr>
            <w:tcW w:w="690" w:type="pct"/>
            <w:noWrap/>
            <w:vAlign w:val="center"/>
            <w:hideMark/>
          </w:tcPr>
          <w:p w14:paraId="35490F15" w14:textId="77777777" w:rsidR="00016183" w:rsidRPr="008426A0" w:rsidRDefault="00016183" w:rsidP="00061E33">
            <w:pPr>
              <w:rPr>
                <w:lang w:eastAsia="zh-CN"/>
              </w:rPr>
            </w:pPr>
          </w:p>
        </w:tc>
        <w:tc>
          <w:tcPr>
            <w:tcW w:w="413" w:type="pct"/>
            <w:noWrap/>
            <w:vAlign w:val="center"/>
            <w:hideMark/>
          </w:tcPr>
          <w:p w14:paraId="4ED4626F"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44D112F1" w14:textId="77777777" w:rsidR="00016183" w:rsidRPr="008426A0" w:rsidRDefault="00016183" w:rsidP="00061E33">
            <w:pPr>
              <w:rPr>
                <w:lang w:eastAsia="zh-CN"/>
              </w:rPr>
            </w:pPr>
            <w:r w:rsidRPr="008426A0">
              <w:rPr>
                <w:lang w:eastAsia="zh-CN"/>
              </w:rPr>
              <w:t>2</w:t>
            </w:r>
          </w:p>
        </w:tc>
        <w:tc>
          <w:tcPr>
            <w:tcW w:w="424" w:type="pct"/>
            <w:noWrap/>
            <w:vAlign w:val="center"/>
            <w:hideMark/>
          </w:tcPr>
          <w:p w14:paraId="23D0807E"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0DE2C8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66001B4" w14:textId="77777777" w:rsidR="00016183" w:rsidRPr="008426A0" w:rsidRDefault="00016183" w:rsidP="00061E33">
            <w:pPr>
              <w:rPr>
                <w:bCs/>
                <w:lang w:eastAsia="zh-CN"/>
              </w:rPr>
            </w:pPr>
            <w:r w:rsidRPr="008426A0">
              <w:rPr>
                <w:lang w:eastAsia="zh-CN"/>
              </w:rPr>
              <w:t>14.1</w:t>
            </w:r>
          </w:p>
        </w:tc>
        <w:tc>
          <w:tcPr>
            <w:tcW w:w="471" w:type="pct"/>
            <w:noWrap/>
            <w:vAlign w:val="center"/>
            <w:hideMark/>
          </w:tcPr>
          <w:p w14:paraId="1C2E201F" w14:textId="77777777" w:rsidR="00016183" w:rsidRPr="008426A0" w:rsidRDefault="00016183" w:rsidP="00061E33">
            <w:pPr>
              <w:rPr>
                <w:bCs/>
                <w:lang w:eastAsia="zh-CN"/>
              </w:rPr>
            </w:pPr>
            <w:r w:rsidRPr="008426A0">
              <w:rPr>
                <w:lang w:eastAsia="zh-CN"/>
              </w:rPr>
              <w:t>5146.5</w:t>
            </w:r>
          </w:p>
        </w:tc>
        <w:tc>
          <w:tcPr>
            <w:tcW w:w="454" w:type="pct"/>
            <w:noWrap/>
            <w:vAlign w:val="center"/>
            <w:hideMark/>
          </w:tcPr>
          <w:p w14:paraId="309314E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5960BB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84BE929" w14:textId="77777777" w:rsidR="00016183" w:rsidRPr="008426A0" w:rsidRDefault="00016183" w:rsidP="00061E33">
            <w:pPr>
              <w:rPr>
                <w:bCs/>
                <w:lang w:eastAsia="zh-CN"/>
              </w:rPr>
            </w:pPr>
            <w:r w:rsidRPr="008426A0">
              <w:rPr>
                <w:lang w:eastAsia="zh-CN"/>
              </w:rPr>
              <w:t>0.07448</w:t>
            </w:r>
          </w:p>
        </w:tc>
      </w:tr>
      <w:tr w:rsidR="008426A0" w:rsidRPr="008426A0" w14:paraId="5253580B" w14:textId="77777777" w:rsidTr="008426A0">
        <w:trPr>
          <w:trHeight w:val="287"/>
        </w:trPr>
        <w:tc>
          <w:tcPr>
            <w:tcW w:w="690" w:type="pct"/>
            <w:noWrap/>
            <w:vAlign w:val="center"/>
            <w:hideMark/>
          </w:tcPr>
          <w:p w14:paraId="54C1BEBD" w14:textId="77777777" w:rsidR="00016183" w:rsidRPr="008426A0" w:rsidRDefault="00016183" w:rsidP="00061E33">
            <w:pPr>
              <w:rPr>
                <w:lang w:eastAsia="zh-CN"/>
              </w:rPr>
            </w:pPr>
          </w:p>
        </w:tc>
        <w:tc>
          <w:tcPr>
            <w:tcW w:w="413" w:type="pct"/>
            <w:noWrap/>
            <w:vAlign w:val="center"/>
            <w:hideMark/>
          </w:tcPr>
          <w:p w14:paraId="27BF4CCD"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70F21CC7" w14:textId="77777777" w:rsidR="00016183" w:rsidRPr="008426A0" w:rsidRDefault="00016183" w:rsidP="00061E33">
            <w:pPr>
              <w:rPr>
                <w:lang w:eastAsia="zh-CN"/>
              </w:rPr>
            </w:pPr>
            <w:r w:rsidRPr="008426A0">
              <w:rPr>
                <w:lang w:eastAsia="zh-CN"/>
              </w:rPr>
              <w:t>2</w:t>
            </w:r>
          </w:p>
        </w:tc>
        <w:tc>
          <w:tcPr>
            <w:tcW w:w="424" w:type="pct"/>
            <w:noWrap/>
            <w:vAlign w:val="center"/>
            <w:hideMark/>
          </w:tcPr>
          <w:p w14:paraId="1346E300"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17F2F46"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74553B8" w14:textId="77777777" w:rsidR="00016183" w:rsidRPr="008426A0" w:rsidRDefault="00016183" w:rsidP="00061E33">
            <w:pPr>
              <w:rPr>
                <w:bCs/>
                <w:lang w:eastAsia="zh-CN"/>
              </w:rPr>
            </w:pPr>
            <w:r w:rsidRPr="008426A0">
              <w:rPr>
                <w:lang w:eastAsia="zh-CN"/>
              </w:rPr>
              <w:t>14.1</w:t>
            </w:r>
          </w:p>
        </w:tc>
        <w:tc>
          <w:tcPr>
            <w:tcW w:w="471" w:type="pct"/>
            <w:noWrap/>
            <w:vAlign w:val="center"/>
            <w:hideMark/>
          </w:tcPr>
          <w:p w14:paraId="29A971AB" w14:textId="77777777" w:rsidR="00016183" w:rsidRPr="008426A0" w:rsidRDefault="00016183" w:rsidP="00061E33">
            <w:pPr>
              <w:rPr>
                <w:bCs/>
                <w:lang w:eastAsia="zh-CN"/>
              </w:rPr>
            </w:pPr>
            <w:r w:rsidRPr="008426A0">
              <w:rPr>
                <w:lang w:eastAsia="zh-CN"/>
              </w:rPr>
              <w:t>5146.5</w:t>
            </w:r>
          </w:p>
        </w:tc>
        <w:tc>
          <w:tcPr>
            <w:tcW w:w="454" w:type="pct"/>
            <w:noWrap/>
            <w:vAlign w:val="center"/>
            <w:hideMark/>
          </w:tcPr>
          <w:p w14:paraId="647A6CF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7B2E9E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5C499F7" w14:textId="77777777" w:rsidR="00016183" w:rsidRPr="008426A0" w:rsidRDefault="00016183" w:rsidP="00061E33">
            <w:pPr>
              <w:rPr>
                <w:bCs/>
                <w:lang w:eastAsia="zh-CN"/>
              </w:rPr>
            </w:pPr>
            <w:r w:rsidRPr="008426A0">
              <w:rPr>
                <w:lang w:eastAsia="zh-CN"/>
              </w:rPr>
              <w:t>0.07448</w:t>
            </w:r>
          </w:p>
        </w:tc>
      </w:tr>
      <w:tr w:rsidR="008426A0" w:rsidRPr="008426A0" w14:paraId="61283FBA" w14:textId="77777777" w:rsidTr="008426A0">
        <w:trPr>
          <w:trHeight w:val="287"/>
        </w:trPr>
        <w:tc>
          <w:tcPr>
            <w:tcW w:w="690" w:type="pct"/>
            <w:noWrap/>
            <w:vAlign w:val="center"/>
            <w:hideMark/>
          </w:tcPr>
          <w:p w14:paraId="62658A7E" w14:textId="77777777" w:rsidR="00016183" w:rsidRPr="008426A0" w:rsidRDefault="00016183" w:rsidP="00061E33">
            <w:pPr>
              <w:rPr>
                <w:lang w:eastAsia="zh-CN"/>
              </w:rPr>
            </w:pPr>
          </w:p>
        </w:tc>
        <w:tc>
          <w:tcPr>
            <w:tcW w:w="413" w:type="pct"/>
            <w:noWrap/>
            <w:vAlign w:val="center"/>
            <w:hideMark/>
          </w:tcPr>
          <w:p w14:paraId="6C7EDE36"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5A1FA0AC" w14:textId="77777777" w:rsidR="00016183" w:rsidRPr="008426A0" w:rsidRDefault="00016183" w:rsidP="00061E33">
            <w:pPr>
              <w:rPr>
                <w:lang w:eastAsia="zh-CN"/>
              </w:rPr>
            </w:pPr>
            <w:r w:rsidRPr="008426A0">
              <w:rPr>
                <w:lang w:eastAsia="zh-CN"/>
              </w:rPr>
              <w:t>2</w:t>
            </w:r>
          </w:p>
        </w:tc>
        <w:tc>
          <w:tcPr>
            <w:tcW w:w="424" w:type="pct"/>
            <w:noWrap/>
            <w:vAlign w:val="center"/>
            <w:hideMark/>
          </w:tcPr>
          <w:p w14:paraId="0A63C56C"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0997908" w14:textId="77777777" w:rsidR="00016183" w:rsidRPr="008426A0" w:rsidRDefault="00016183" w:rsidP="00061E33">
            <w:pPr>
              <w:rPr>
                <w:lang w:eastAsia="zh-CN"/>
              </w:rPr>
            </w:pPr>
            <w:r w:rsidRPr="008426A0">
              <w:rPr>
                <w:lang w:eastAsia="zh-CN"/>
              </w:rPr>
              <w:t>0</w:t>
            </w:r>
          </w:p>
        </w:tc>
        <w:tc>
          <w:tcPr>
            <w:tcW w:w="534" w:type="pct"/>
            <w:noWrap/>
            <w:vAlign w:val="center"/>
            <w:hideMark/>
          </w:tcPr>
          <w:p w14:paraId="0AC4F59C" w14:textId="77777777" w:rsidR="00016183" w:rsidRPr="008426A0" w:rsidRDefault="00016183" w:rsidP="00061E33">
            <w:pPr>
              <w:rPr>
                <w:bCs/>
                <w:lang w:eastAsia="zh-CN"/>
              </w:rPr>
            </w:pPr>
            <w:r w:rsidRPr="008426A0">
              <w:rPr>
                <w:lang w:eastAsia="zh-CN"/>
              </w:rPr>
              <w:t>14.1</w:t>
            </w:r>
          </w:p>
        </w:tc>
        <w:tc>
          <w:tcPr>
            <w:tcW w:w="471" w:type="pct"/>
            <w:noWrap/>
            <w:vAlign w:val="center"/>
            <w:hideMark/>
          </w:tcPr>
          <w:p w14:paraId="410F2302" w14:textId="77777777" w:rsidR="00016183" w:rsidRPr="008426A0" w:rsidRDefault="00016183" w:rsidP="00061E33">
            <w:pPr>
              <w:rPr>
                <w:bCs/>
                <w:lang w:eastAsia="zh-CN"/>
              </w:rPr>
            </w:pPr>
            <w:r w:rsidRPr="008426A0">
              <w:rPr>
                <w:lang w:eastAsia="zh-CN"/>
              </w:rPr>
              <w:t>5146.5</w:t>
            </w:r>
          </w:p>
        </w:tc>
        <w:tc>
          <w:tcPr>
            <w:tcW w:w="454" w:type="pct"/>
            <w:noWrap/>
            <w:vAlign w:val="center"/>
            <w:hideMark/>
          </w:tcPr>
          <w:p w14:paraId="7CBEEC8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385BB7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C764B00" w14:textId="77777777" w:rsidR="00016183" w:rsidRPr="008426A0" w:rsidRDefault="00016183" w:rsidP="00061E33">
            <w:pPr>
              <w:rPr>
                <w:bCs/>
                <w:lang w:eastAsia="zh-CN"/>
              </w:rPr>
            </w:pPr>
            <w:r w:rsidRPr="008426A0">
              <w:rPr>
                <w:lang w:eastAsia="zh-CN"/>
              </w:rPr>
              <w:t>0.07448</w:t>
            </w:r>
          </w:p>
        </w:tc>
      </w:tr>
      <w:tr w:rsidR="008426A0" w:rsidRPr="008426A0" w14:paraId="05A73D1A" w14:textId="77777777" w:rsidTr="008426A0">
        <w:trPr>
          <w:trHeight w:val="287"/>
        </w:trPr>
        <w:tc>
          <w:tcPr>
            <w:tcW w:w="690" w:type="pct"/>
            <w:noWrap/>
            <w:vAlign w:val="center"/>
            <w:hideMark/>
          </w:tcPr>
          <w:p w14:paraId="60219ECE" w14:textId="77777777" w:rsidR="00016183" w:rsidRPr="008426A0" w:rsidRDefault="00016183" w:rsidP="00061E33">
            <w:pPr>
              <w:rPr>
                <w:lang w:eastAsia="zh-CN"/>
              </w:rPr>
            </w:pPr>
          </w:p>
        </w:tc>
        <w:tc>
          <w:tcPr>
            <w:tcW w:w="413" w:type="pct"/>
            <w:noWrap/>
            <w:vAlign w:val="center"/>
            <w:hideMark/>
          </w:tcPr>
          <w:p w14:paraId="04D635AF"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28D61CD1" w14:textId="77777777" w:rsidR="00016183" w:rsidRPr="008426A0" w:rsidRDefault="00016183" w:rsidP="00061E33">
            <w:pPr>
              <w:rPr>
                <w:lang w:eastAsia="zh-CN"/>
              </w:rPr>
            </w:pPr>
            <w:r w:rsidRPr="008426A0">
              <w:rPr>
                <w:lang w:eastAsia="zh-CN"/>
              </w:rPr>
              <w:t>2</w:t>
            </w:r>
          </w:p>
        </w:tc>
        <w:tc>
          <w:tcPr>
            <w:tcW w:w="424" w:type="pct"/>
            <w:noWrap/>
            <w:vAlign w:val="center"/>
            <w:hideMark/>
          </w:tcPr>
          <w:p w14:paraId="391C5824"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F6E2B3B"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07D3B39" w14:textId="77777777" w:rsidR="00016183" w:rsidRPr="008426A0" w:rsidRDefault="00016183" w:rsidP="00061E33">
            <w:pPr>
              <w:rPr>
                <w:bCs/>
                <w:lang w:eastAsia="zh-CN"/>
              </w:rPr>
            </w:pPr>
            <w:r w:rsidRPr="008426A0">
              <w:rPr>
                <w:lang w:eastAsia="zh-CN"/>
              </w:rPr>
              <w:t>14.1</w:t>
            </w:r>
          </w:p>
        </w:tc>
        <w:tc>
          <w:tcPr>
            <w:tcW w:w="471" w:type="pct"/>
            <w:noWrap/>
            <w:vAlign w:val="center"/>
            <w:hideMark/>
          </w:tcPr>
          <w:p w14:paraId="2F55A372" w14:textId="77777777" w:rsidR="00016183" w:rsidRPr="008426A0" w:rsidRDefault="00016183" w:rsidP="00061E33">
            <w:pPr>
              <w:rPr>
                <w:bCs/>
                <w:lang w:eastAsia="zh-CN"/>
              </w:rPr>
            </w:pPr>
            <w:r w:rsidRPr="008426A0">
              <w:rPr>
                <w:lang w:eastAsia="zh-CN"/>
              </w:rPr>
              <w:t>5146.5</w:t>
            </w:r>
          </w:p>
        </w:tc>
        <w:tc>
          <w:tcPr>
            <w:tcW w:w="454" w:type="pct"/>
            <w:noWrap/>
            <w:vAlign w:val="center"/>
            <w:hideMark/>
          </w:tcPr>
          <w:p w14:paraId="036C069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24473F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7229B28" w14:textId="77777777" w:rsidR="00016183" w:rsidRPr="008426A0" w:rsidRDefault="00016183" w:rsidP="00061E33">
            <w:pPr>
              <w:rPr>
                <w:bCs/>
                <w:lang w:eastAsia="zh-CN"/>
              </w:rPr>
            </w:pPr>
            <w:r w:rsidRPr="008426A0">
              <w:rPr>
                <w:lang w:eastAsia="zh-CN"/>
              </w:rPr>
              <w:t>0.07448</w:t>
            </w:r>
          </w:p>
        </w:tc>
      </w:tr>
      <w:tr w:rsidR="008426A0" w:rsidRPr="008426A0" w14:paraId="5A599818" w14:textId="77777777" w:rsidTr="008426A0">
        <w:trPr>
          <w:trHeight w:val="287"/>
        </w:trPr>
        <w:tc>
          <w:tcPr>
            <w:tcW w:w="690" w:type="pct"/>
            <w:noWrap/>
            <w:vAlign w:val="center"/>
            <w:hideMark/>
          </w:tcPr>
          <w:p w14:paraId="7BDFD3C0" w14:textId="77777777" w:rsidR="00016183" w:rsidRPr="008426A0" w:rsidRDefault="00016183" w:rsidP="00061E33">
            <w:pPr>
              <w:rPr>
                <w:lang w:eastAsia="zh-CN"/>
              </w:rPr>
            </w:pPr>
          </w:p>
        </w:tc>
        <w:tc>
          <w:tcPr>
            <w:tcW w:w="413" w:type="pct"/>
            <w:noWrap/>
            <w:vAlign w:val="center"/>
            <w:hideMark/>
          </w:tcPr>
          <w:p w14:paraId="54CB6DA0"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1B397D27" w14:textId="77777777" w:rsidR="00016183" w:rsidRPr="008426A0" w:rsidRDefault="00016183" w:rsidP="00061E33">
            <w:pPr>
              <w:rPr>
                <w:lang w:eastAsia="zh-CN"/>
              </w:rPr>
            </w:pPr>
            <w:r w:rsidRPr="008426A0">
              <w:rPr>
                <w:lang w:eastAsia="zh-CN"/>
              </w:rPr>
              <w:t>1</w:t>
            </w:r>
          </w:p>
        </w:tc>
        <w:tc>
          <w:tcPr>
            <w:tcW w:w="424" w:type="pct"/>
            <w:noWrap/>
            <w:vAlign w:val="center"/>
            <w:hideMark/>
          </w:tcPr>
          <w:p w14:paraId="0782F57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60FCE31"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7660038" w14:textId="77777777" w:rsidR="00016183" w:rsidRPr="008426A0" w:rsidRDefault="00016183" w:rsidP="00061E33">
            <w:pPr>
              <w:rPr>
                <w:bCs/>
                <w:lang w:eastAsia="zh-CN"/>
              </w:rPr>
            </w:pPr>
            <w:r w:rsidRPr="008426A0">
              <w:rPr>
                <w:lang w:eastAsia="zh-CN"/>
              </w:rPr>
              <w:t>11.2</w:t>
            </w:r>
          </w:p>
        </w:tc>
        <w:tc>
          <w:tcPr>
            <w:tcW w:w="471" w:type="pct"/>
            <w:noWrap/>
            <w:vAlign w:val="center"/>
            <w:hideMark/>
          </w:tcPr>
          <w:p w14:paraId="4F235D0D" w14:textId="77777777" w:rsidR="00016183" w:rsidRPr="008426A0" w:rsidRDefault="00016183" w:rsidP="00061E33">
            <w:pPr>
              <w:rPr>
                <w:bCs/>
                <w:lang w:eastAsia="zh-CN"/>
              </w:rPr>
            </w:pPr>
            <w:r w:rsidRPr="008426A0">
              <w:rPr>
                <w:lang w:eastAsia="zh-CN"/>
              </w:rPr>
              <w:t>4088</w:t>
            </w:r>
          </w:p>
        </w:tc>
        <w:tc>
          <w:tcPr>
            <w:tcW w:w="454" w:type="pct"/>
            <w:noWrap/>
            <w:vAlign w:val="center"/>
            <w:hideMark/>
          </w:tcPr>
          <w:p w14:paraId="1AB5AD7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6CC7DB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E003E0F" w14:textId="77777777" w:rsidR="00016183" w:rsidRPr="008426A0" w:rsidRDefault="00016183" w:rsidP="00061E33">
            <w:pPr>
              <w:rPr>
                <w:bCs/>
                <w:lang w:eastAsia="zh-CN"/>
              </w:rPr>
            </w:pPr>
            <w:r w:rsidRPr="008426A0">
              <w:rPr>
                <w:lang w:eastAsia="zh-CN"/>
              </w:rPr>
              <w:t>0.07448</w:t>
            </w:r>
          </w:p>
        </w:tc>
      </w:tr>
      <w:tr w:rsidR="008426A0" w:rsidRPr="008426A0" w14:paraId="1676BE67" w14:textId="77777777" w:rsidTr="008426A0">
        <w:trPr>
          <w:trHeight w:val="287"/>
        </w:trPr>
        <w:tc>
          <w:tcPr>
            <w:tcW w:w="690" w:type="pct"/>
            <w:noWrap/>
            <w:vAlign w:val="center"/>
            <w:hideMark/>
          </w:tcPr>
          <w:p w14:paraId="3A2CB7F8" w14:textId="77777777" w:rsidR="00016183" w:rsidRPr="008426A0" w:rsidRDefault="00016183" w:rsidP="00061E33">
            <w:pPr>
              <w:rPr>
                <w:lang w:eastAsia="zh-CN"/>
              </w:rPr>
            </w:pPr>
          </w:p>
        </w:tc>
        <w:tc>
          <w:tcPr>
            <w:tcW w:w="413" w:type="pct"/>
            <w:noWrap/>
            <w:vAlign w:val="center"/>
            <w:hideMark/>
          </w:tcPr>
          <w:p w14:paraId="609A8A78"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23BF1495" w14:textId="77777777" w:rsidR="00016183" w:rsidRPr="008426A0" w:rsidRDefault="00016183" w:rsidP="00061E33">
            <w:pPr>
              <w:rPr>
                <w:lang w:eastAsia="zh-CN"/>
              </w:rPr>
            </w:pPr>
            <w:r w:rsidRPr="008426A0">
              <w:rPr>
                <w:lang w:eastAsia="zh-CN"/>
              </w:rPr>
              <w:t>1</w:t>
            </w:r>
          </w:p>
        </w:tc>
        <w:tc>
          <w:tcPr>
            <w:tcW w:w="424" w:type="pct"/>
            <w:noWrap/>
            <w:vAlign w:val="center"/>
            <w:hideMark/>
          </w:tcPr>
          <w:p w14:paraId="74855CAF"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B41AD7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1A9A7CB" w14:textId="77777777" w:rsidR="00016183" w:rsidRPr="008426A0" w:rsidRDefault="00016183" w:rsidP="00061E33">
            <w:pPr>
              <w:rPr>
                <w:bCs/>
                <w:lang w:eastAsia="zh-CN"/>
              </w:rPr>
            </w:pPr>
            <w:r w:rsidRPr="008426A0">
              <w:rPr>
                <w:lang w:eastAsia="zh-CN"/>
              </w:rPr>
              <w:t>11.2</w:t>
            </w:r>
          </w:p>
        </w:tc>
        <w:tc>
          <w:tcPr>
            <w:tcW w:w="471" w:type="pct"/>
            <w:noWrap/>
            <w:vAlign w:val="center"/>
            <w:hideMark/>
          </w:tcPr>
          <w:p w14:paraId="4496FB9A" w14:textId="77777777" w:rsidR="00016183" w:rsidRPr="008426A0" w:rsidRDefault="00016183" w:rsidP="00061E33">
            <w:pPr>
              <w:rPr>
                <w:bCs/>
                <w:lang w:eastAsia="zh-CN"/>
              </w:rPr>
            </w:pPr>
            <w:r w:rsidRPr="008426A0">
              <w:rPr>
                <w:lang w:eastAsia="zh-CN"/>
              </w:rPr>
              <w:t>4088</w:t>
            </w:r>
          </w:p>
        </w:tc>
        <w:tc>
          <w:tcPr>
            <w:tcW w:w="454" w:type="pct"/>
            <w:noWrap/>
            <w:vAlign w:val="center"/>
            <w:hideMark/>
          </w:tcPr>
          <w:p w14:paraId="6F3F092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04EFE9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1892C56" w14:textId="77777777" w:rsidR="00016183" w:rsidRPr="008426A0" w:rsidRDefault="00016183" w:rsidP="00061E33">
            <w:pPr>
              <w:rPr>
                <w:bCs/>
                <w:lang w:eastAsia="zh-CN"/>
              </w:rPr>
            </w:pPr>
            <w:r w:rsidRPr="008426A0">
              <w:rPr>
                <w:lang w:eastAsia="zh-CN"/>
              </w:rPr>
              <w:t>0.07448</w:t>
            </w:r>
          </w:p>
        </w:tc>
      </w:tr>
      <w:tr w:rsidR="008426A0" w:rsidRPr="008426A0" w14:paraId="6905A038" w14:textId="77777777" w:rsidTr="008426A0">
        <w:trPr>
          <w:trHeight w:val="287"/>
        </w:trPr>
        <w:tc>
          <w:tcPr>
            <w:tcW w:w="690" w:type="pct"/>
            <w:noWrap/>
            <w:vAlign w:val="center"/>
            <w:hideMark/>
          </w:tcPr>
          <w:p w14:paraId="6473431E" w14:textId="77777777" w:rsidR="00016183" w:rsidRPr="008426A0" w:rsidRDefault="00016183" w:rsidP="00061E33">
            <w:pPr>
              <w:rPr>
                <w:lang w:eastAsia="zh-CN"/>
              </w:rPr>
            </w:pPr>
          </w:p>
        </w:tc>
        <w:tc>
          <w:tcPr>
            <w:tcW w:w="413" w:type="pct"/>
            <w:noWrap/>
            <w:vAlign w:val="center"/>
            <w:hideMark/>
          </w:tcPr>
          <w:p w14:paraId="34E2BD9A"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79907F67"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774970B"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ED347F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A7C3601" w14:textId="77777777" w:rsidR="00016183" w:rsidRPr="008426A0" w:rsidRDefault="00016183" w:rsidP="00061E33">
            <w:pPr>
              <w:rPr>
                <w:bCs/>
                <w:lang w:eastAsia="zh-CN"/>
              </w:rPr>
            </w:pPr>
            <w:r w:rsidRPr="008426A0">
              <w:rPr>
                <w:lang w:eastAsia="zh-CN"/>
              </w:rPr>
              <w:t>11.2</w:t>
            </w:r>
          </w:p>
        </w:tc>
        <w:tc>
          <w:tcPr>
            <w:tcW w:w="471" w:type="pct"/>
            <w:noWrap/>
            <w:vAlign w:val="center"/>
            <w:hideMark/>
          </w:tcPr>
          <w:p w14:paraId="6A30A073" w14:textId="77777777" w:rsidR="00016183" w:rsidRPr="008426A0" w:rsidRDefault="00016183" w:rsidP="00061E33">
            <w:pPr>
              <w:rPr>
                <w:bCs/>
                <w:lang w:eastAsia="zh-CN"/>
              </w:rPr>
            </w:pPr>
            <w:r w:rsidRPr="008426A0">
              <w:rPr>
                <w:lang w:eastAsia="zh-CN"/>
              </w:rPr>
              <w:t>4088</w:t>
            </w:r>
          </w:p>
        </w:tc>
        <w:tc>
          <w:tcPr>
            <w:tcW w:w="454" w:type="pct"/>
            <w:noWrap/>
            <w:vAlign w:val="center"/>
            <w:hideMark/>
          </w:tcPr>
          <w:p w14:paraId="66883EAE"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3D9906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C8658B4" w14:textId="77777777" w:rsidR="00016183" w:rsidRPr="008426A0" w:rsidRDefault="00016183" w:rsidP="00061E33">
            <w:pPr>
              <w:rPr>
                <w:bCs/>
                <w:lang w:eastAsia="zh-CN"/>
              </w:rPr>
            </w:pPr>
            <w:r w:rsidRPr="008426A0">
              <w:rPr>
                <w:lang w:eastAsia="zh-CN"/>
              </w:rPr>
              <w:t>0.07448</w:t>
            </w:r>
          </w:p>
        </w:tc>
      </w:tr>
      <w:tr w:rsidR="008426A0" w:rsidRPr="008426A0" w14:paraId="56ED0FC4" w14:textId="77777777" w:rsidTr="008426A0">
        <w:trPr>
          <w:trHeight w:val="287"/>
        </w:trPr>
        <w:tc>
          <w:tcPr>
            <w:tcW w:w="690" w:type="pct"/>
            <w:noWrap/>
            <w:vAlign w:val="center"/>
            <w:hideMark/>
          </w:tcPr>
          <w:p w14:paraId="17E07257" w14:textId="77777777" w:rsidR="00016183" w:rsidRPr="008426A0" w:rsidRDefault="00016183" w:rsidP="00061E33">
            <w:pPr>
              <w:rPr>
                <w:lang w:eastAsia="zh-CN"/>
              </w:rPr>
            </w:pPr>
          </w:p>
        </w:tc>
        <w:tc>
          <w:tcPr>
            <w:tcW w:w="413" w:type="pct"/>
            <w:noWrap/>
            <w:vAlign w:val="center"/>
            <w:hideMark/>
          </w:tcPr>
          <w:p w14:paraId="188F3FF6" w14:textId="77777777" w:rsidR="00016183" w:rsidRPr="008426A0" w:rsidRDefault="00016183" w:rsidP="00061E33">
            <w:pPr>
              <w:rPr>
                <w:bCs/>
                <w:lang w:eastAsia="zh-CN"/>
              </w:rPr>
            </w:pPr>
            <w:r w:rsidRPr="008426A0">
              <w:rPr>
                <w:lang w:eastAsia="zh-CN"/>
              </w:rPr>
              <w:t>6000</w:t>
            </w:r>
          </w:p>
        </w:tc>
        <w:tc>
          <w:tcPr>
            <w:tcW w:w="509" w:type="pct"/>
            <w:noWrap/>
            <w:vAlign w:val="center"/>
            <w:hideMark/>
          </w:tcPr>
          <w:p w14:paraId="4A95775D" w14:textId="77777777" w:rsidR="00016183" w:rsidRPr="008426A0" w:rsidRDefault="00016183" w:rsidP="00061E33">
            <w:pPr>
              <w:rPr>
                <w:lang w:eastAsia="zh-CN"/>
              </w:rPr>
            </w:pPr>
            <w:r w:rsidRPr="008426A0">
              <w:rPr>
                <w:lang w:eastAsia="zh-CN"/>
              </w:rPr>
              <w:t>1</w:t>
            </w:r>
          </w:p>
        </w:tc>
        <w:tc>
          <w:tcPr>
            <w:tcW w:w="424" w:type="pct"/>
            <w:noWrap/>
            <w:vAlign w:val="center"/>
            <w:hideMark/>
          </w:tcPr>
          <w:p w14:paraId="6311110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0C86A5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3A3F859" w14:textId="77777777" w:rsidR="00016183" w:rsidRPr="008426A0" w:rsidRDefault="00016183" w:rsidP="00061E33">
            <w:pPr>
              <w:rPr>
                <w:bCs/>
                <w:lang w:eastAsia="zh-CN"/>
              </w:rPr>
            </w:pPr>
            <w:r w:rsidRPr="008426A0">
              <w:rPr>
                <w:lang w:eastAsia="zh-CN"/>
              </w:rPr>
              <w:t>11.2</w:t>
            </w:r>
          </w:p>
        </w:tc>
        <w:tc>
          <w:tcPr>
            <w:tcW w:w="471" w:type="pct"/>
            <w:noWrap/>
            <w:vAlign w:val="center"/>
            <w:hideMark/>
          </w:tcPr>
          <w:p w14:paraId="047B5463" w14:textId="77777777" w:rsidR="00016183" w:rsidRPr="008426A0" w:rsidRDefault="00016183" w:rsidP="00061E33">
            <w:pPr>
              <w:rPr>
                <w:bCs/>
                <w:lang w:eastAsia="zh-CN"/>
              </w:rPr>
            </w:pPr>
            <w:r w:rsidRPr="008426A0">
              <w:rPr>
                <w:lang w:eastAsia="zh-CN"/>
              </w:rPr>
              <w:t>4088</w:t>
            </w:r>
          </w:p>
        </w:tc>
        <w:tc>
          <w:tcPr>
            <w:tcW w:w="454" w:type="pct"/>
            <w:noWrap/>
            <w:vAlign w:val="center"/>
            <w:hideMark/>
          </w:tcPr>
          <w:p w14:paraId="0A611C9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A921F9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2D31582" w14:textId="77777777" w:rsidR="00016183" w:rsidRPr="008426A0" w:rsidRDefault="00016183" w:rsidP="00061E33">
            <w:pPr>
              <w:rPr>
                <w:bCs/>
                <w:lang w:eastAsia="zh-CN"/>
              </w:rPr>
            </w:pPr>
            <w:r w:rsidRPr="008426A0">
              <w:rPr>
                <w:lang w:eastAsia="zh-CN"/>
              </w:rPr>
              <w:t>0.07448</w:t>
            </w:r>
          </w:p>
        </w:tc>
      </w:tr>
      <w:tr w:rsidR="008426A0" w:rsidRPr="008426A0" w14:paraId="12DF04BA" w14:textId="77777777" w:rsidTr="008426A0">
        <w:trPr>
          <w:trHeight w:val="287"/>
        </w:trPr>
        <w:tc>
          <w:tcPr>
            <w:tcW w:w="690" w:type="pct"/>
            <w:shd w:val="clear" w:color="auto" w:fill="F2F2F2" w:themeFill="background1" w:themeFillShade="F2"/>
            <w:noWrap/>
            <w:vAlign w:val="center"/>
            <w:hideMark/>
          </w:tcPr>
          <w:p w14:paraId="5F82AF7D" w14:textId="77777777" w:rsidR="00016183" w:rsidRPr="008426A0" w:rsidRDefault="00016183" w:rsidP="00061E33">
            <w:pPr>
              <w:rPr>
                <w:bCs/>
                <w:lang w:eastAsia="zh-CN"/>
              </w:rPr>
            </w:pPr>
            <w:r w:rsidRPr="008426A0">
              <w:rPr>
                <w:lang w:eastAsia="zh-CN"/>
              </w:rPr>
              <w:t>Melbourne</w:t>
            </w:r>
          </w:p>
        </w:tc>
        <w:tc>
          <w:tcPr>
            <w:tcW w:w="413" w:type="pct"/>
            <w:noWrap/>
            <w:vAlign w:val="center"/>
            <w:hideMark/>
          </w:tcPr>
          <w:p w14:paraId="33932DB8"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304DC77B" w14:textId="77777777" w:rsidR="00016183" w:rsidRPr="008426A0" w:rsidRDefault="00016183" w:rsidP="00061E33">
            <w:pPr>
              <w:rPr>
                <w:lang w:eastAsia="zh-CN"/>
              </w:rPr>
            </w:pPr>
            <w:r w:rsidRPr="008426A0">
              <w:rPr>
                <w:lang w:eastAsia="zh-CN"/>
              </w:rPr>
              <w:t>4</w:t>
            </w:r>
          </w:p>
        </w:tc>
        <w:tc>
          <w:tcPr>
            <w:tcW w:w="424" w:type="pct"/>
            <w:noWrap/>
            <w:vAlign w:val="center"/>
            <w:hideMark/>
          </w:tcPr>
          <w:p w14:paraId="32EA992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D01E3A6"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C8754E2" w14:textId="77777777" w:rsidR="00016183" w:rsidRPr="008426A0" w:rsidRDefault="00016183" w:rsidP="00061E33">
            <w:pPr>
              <w:rPr>
                <w:bCs/>
                <w:lang w:eastAsia="zh-CN"/>
              </w:rPr>
            </w:pPr>
            <w:r w:rsidRPr="008426A0">
              <w:rPr>
                <w:lang w:eastAsia="zh-CN"/>
              </w:rPr>
              <w:t>14.6</w:t>
            </w:r>
          </w:p>
        </w:tc>
        <w:tc>
          <w:tcPr>
            <w:tcW w:w="471" w:type="pct"/>
            <w:noWrap/>
            <w:vAlign w:val="center"/>
            <w:hideMark/>
          </w:tcPr>
          <w:p w14:paraId="6ED04C6C" w14:textId="77777777" w:rsidR="00016183" w:rsidRPr="008426A0" w:rsidRDefault="00016183" w:rsidP="00061E33">
            <w:pPr>
              <w:rPr>
                <w:bCs/>
                <w:lang w:eastAsia="zh-CN"/>
              </w:rPr>
            </w:pPr>
            <w:r w:rsidRPr="008426A0">
              <w:rPr>
                <w:lang w:eastAsia="zh-CN"/>
              </w:rPr>
              <w:t>11789.5</w:t>
            </w:r>
          </w:p>
        </w:tc>
        <w:tc>
          <w:tcPr>
            <w:tcW w:w="454" w:type="pct"/>
            <w:noWrap/>
            <w:vAlign w:val="center"/>
            <w:hideMark/>
          </w:tcPr>
          <w:p w14:paraId="4810C1D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5E969F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693E5AE" w14:textId="77777777" w:rsidR="00016183" w:rsidRPr="008426A0" w:rsidRDefault="00016183" w:rsidP="00061E33">
            <w:pPr>
              <w:rPr>
                <w:bCs/>
                <w:lang w:eastAsia="zh-CN"/>
              </w:rPr>
            </w:pPr>
            <w:r w:rsidRPr="008426A0">
              <w:rPr>
                <w:lang w:eastAsia="zh-CN"/>
              </w:rPr>
              <w:t>0.07448</w:t>
            </w:r>
          </w:p>
        </w:tc>
      </w:tr>
      <w:tr w:rsidR="008426A0" w:rsidRPr="008426A0" w14:paraId="63B98E94" w14:textId="77777777" w:rsidTr="008426A0">
        <w:trPr>
          <w:trHeight w:val="287"/>
        </w:trPr>
        <w:tc>
          <w:tcPr>
            <w:tcW w:w="690" w:type="pct"/>
            <w:noWrap/>
            <w:vAlign w:val="center"/>
            <w:hideMark/>
          </w:tcPr>
          <w:p w14:paraId="10C5161C" w14:textId="77777777" w:rsidR="00016183" w:rsidRPr="008426A0" w:rsidRDefault="00016183" w:rsidP="00061E33">
            <w:pPr>
              <w:rPr>
                <w:lang w:eastAsia="zh-CN"/>
              </w:rPr>
            </w:pPr>
          </w:p>
        </w:tc>
        <w:tc>
          <w:tcPr>
            <w:tcW w:w="413" w:type="pct"/>
            <w:noWrap/>
            <w:vAlign w:val="center"/>
            <w:hideMark/>
          </w:tcPr>
          <w:p w14:paraId="73EDEF09"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09F81553"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D56B7BE"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2D3BC67"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FEFA718" w14:textId="77777777" w:rsidR="00016183" w:rsidRPr="008426A0" w:rsidRDefault="00016183" w:rsidP="00061E33">
            <w:pPr>
              <w:rPr>
                <w:bCs/>
                <w:lang w:eastAsia="zh-CN"/>
              </w:rPr>
            </w:pPr>
            <w:r w:rsidRPr="008426A0">
              <w:rPr>
                <w:lang w:eastAsia="zh-CN"/>
              </w:rPr>
              <w:t>13.7</w:t>
            </w:r>
          </w:p>
        </w:tc>
        <w:tc>
          <w:tcPr>
            <w:tcW w:w="471" w:type="pct"/>
            <w:noWrap/>
            <w:vAlign w:val="center"/>
            <w:hideMark/>
          </w:tcPr>
          <w:p w14:paraId="47E9F7DE" w14:textId="77777777" w:rsidR="00016183" w:rsidRPr="008426A0" w:rsidRDefault="00016183" w:rsidP="00061E33">
            <w:pPr>
              <w:rPr>
                <w:bCs/>
                <w:lang w:eastAsia="zh-CN"/>
              </w:rPr>
            </w:pPr>
            <w:r w:rsidRPr="008426A0">
              <w:rPr>
                <w:lang w:eastAsia="zh-CN"/>
              </w:rPr>
              <w:t>5767</w:t>
            </w:r>
          </w:p>
        </w:tc>
        <w:tc>
          <w:tcPr>
            <w:tcW w:w="454" w:type="pct"/>
            <w:noWrap/>
            <w:vAlign w:val="center"/>
            <w:hideMark/>
          </w:tcPr>
          <w:p w14:paraId="75D6E9A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0CF462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AC2F18D" w14:textId="77777777" w:rsidR="00016183" w:rsidRPr="008426A0" w:rsidRDefault="00016183" w:rsidP="00061E33">
            <w:pPr>
              <w:rPr>
                <w:bCs/>
                <w:lang w:eastAsia="zh-CN"/>
              </w:rPr>
            </w:pPr>
            <w:r w:rsidRPr="008426A0">
              <w:rPr>
                <w:lang w:eastAsia="zh-CN"/>
              </w:rPr>
              <w:t>0.07448</w:t>
            </w:r>
          </w:p>
        </w:tc>
      </w:tr>
      <w:tr w:rsidR="008426A0" w:rsidRPr="008426A0" w14:paraId="68B6532B" w14:textId="77777777" w:rsidTr="008426A0">
        <w:trPr>
          <w:trHeight w:val="287"/>
        </w:trPr>
        <w:tc>
          <w:tcPr>
            <w:tcW w:w="690" w:type="pct"/>
            <w:noWrap/>
            <w:vAlign w:val="center"/>
            <w:hideMark/>
          </w:tcPr>
          <w:p w14:paraId="609FB43B" w14:textId="77777777" w:rsidR="00016183" w:rsidRPr="008426A0" w:rsidRDefault="00016183" w:rsidP="00061E33">
            <w:pPr>
              <w:rPr>
                <w:lang w:eastAsia="zh-CN"/>
              </w:rPr>
            </w:pPr>
          </w:p>
        </w:tc>
        <w:tc>
          <w:tcPr>
            <w:tcW w:w="413" w:type="pct"/>
            <w:noWrap/>
            <w:vAlign w:val="center"/>
            <w:hideMark/>
          </w:tcPr>
          <w:p w14:paraId="69D22DEC"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3F38A58E" w14:textId="77777777" w:rsidR="00016183" w:rsidRPr="008426A0" w:rsidRDefault="00016183" w:rsidP="00061E33">
            <w:pPr>
              <w:rPr>
                <w:lang w:eastAsia="zh-CN"/>
              </w:rPr>
            </w:pPr>
            <w:r w:rsidRPr="008426A0">
              <w:rPr>
                <w:lang w:eastAsia="zh-CN"/>
              </w:rPr>
              <w:t>4</w:t>
            </w:r>
          </w:p>
        </w:tc>
        <w:tc>
          <w:tcPr>
            <w:tcW w:w="424" w:type="pct"/>
            <w:noWrap/>
            <w:vAlign w:val="center"/>
            <w:hideMark/>
          </w:tcPr>
          <w:p w14:paraId="7B3404DC" w14:textId="77777777" w:rsidR="00016183" w:rsidRPr="008426A0" w:rsidRDefault="00016183" w:rsidP="00061E33">
            <w:pPr>
              <w:rPr>
                <w:lang w:eastAsia="zh-CN"/>
              </w:rPr>
            </w:pPr>
            <w:r w:rsidRPr="008426A0">
              <w:rPr>
                <w:lang w:eastAsia="zh-CN"/>
              </w:rPr>
              <w:t>1</w:t>
            </w:r>
          </w:p>
        </w:tc>
        <w:tc>
          <w:tcPr>
            <w:tcW w:w="339" w:type="pct"/>
            <w:noWrap/>
            <w:vAlign w:val="center"/>
            <w:hideMark/>
          </w:tcPr>
          <w:p w14:paraId="15AB68A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BDB9F52" w14:textId="77777777" w:rsidR="00016183" w:rsidRPr="008426A0" w:rsidRDefault="00016183" w:rsidP="00061E33">
            <w:pPr>
              <w:rPr>
                <w:bCs/>
                <w:lang w:eastAsia="zh-CN"/>
              </w:rPr>
            </w:pPr>
            <w:r w:rsidRPr="008426A0">
              <w:rPr>
                <w:lang w:eastAsia="zh-CN"/>
              </w:rPr>
              <w:t>22.8</w:t>
            </w:r>
          </w:p>
        </w:tc>
        <w:tc>
          <w:tcPr>
            <w:tcW w:w="471" w:type="pct"/>
            <w:noWrap/>
            <w:vAlign w:val="center"/>
            <w:hideMark/>
          </w:tcPr>
          <w:p w14:paraId="637BEAE6" w14:textId="77777777" w:rsidR="00016183" w:rsidRPr="008426A0" w:rsidRDefault="00016183" w:rsidP="00061E33">
            <w:pPr>
              <w:rPr>
                <w:bCs/>
                <w:lang w:eastAsia="zh-CN"/>
              </w:rPr>
            </w:pPr>
            <w:r w:rsidRPr="008426A0">
              <w:rPr>
                <w:lang w:eastAsia="zh-CN"/>
              </w:rPr>
              <w:t>21097</w:t>
            </w:r>
          </w:p>
        </w:tc>
        <w:tc>
          <w:tcPr>
            <w:tcW w:w="454" w:type="pct"/>
            <w:noWrap/>
            <w:vAlign w:val="center"/>
            <w:hideMark/>
          </w:tcPr>
          <w:p w14:paraId="23EF58C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02E120E"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277604D" w14:textId="77777777" w:rsidR="00016183" w:rsidRPr="008426A0" w:rsidRDefault="00016183" w:rsidP="00061E33">
            <w:pPr>
              <w:rPr>
                <w:bCs/>
                <w:lang w:eastAsia="zh-CN"/>
              </w:rPr>
            </w:pPr>
            <w:r w:rsidRPr="008426A0">
              <w:rPr>
                <w:lang w:eastAsia="zh-CN"/>
              </w:rPr>
              <w:t>0.07448</w:t>
            </w:r>
          </w:p>
        </w:tc>
      </w:tr>
      <w:tr w:rsidR="008426A0" w:rsidRPr="008426A0" w14:paraId="28AB6E74" w14:textId="77777777" w:rsidTr="008426A0">
        <w:trPr>
          <w:trHeight w:val="287"/>
        </w:trPr>
        <w:tc>
          <w:tcPr>
            <w:tcW w:w="690" w:type="pct"/>
            <w:noWrap/>
            <w:vAlign w:val="center"/>
            <w:hideMark/>
          </w:tcPr>
          <w:p w14:paraId="35A199B9" w14:textId="77777777" w:rsidR="00016183" w:rsidRPr="008426A0" w:rsidRDefault="00016183" w:rsidP="00061E33">
            <w:pPr>
              <w:rPr>
                <w:lang w:eastAsia="zh-CN"/>
              </w:rPr>
            </w:pPr>
          </w:p>
        </w:tc>
        <w:tc>
          <w:tcPr>
            <w:tcW w:w="413" w:type="pct"/>
            <w:noWrap/>
            <w:vAlign w:val="center"/>
            <w:hideMark/>
          </w:tcPr>
          <w:p w14:paraId="139326C6"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0F43483C"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336D228"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9291064"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766873A" w14:textId="77777777" w:rsidR="00016183" w:rsidRPr="008426A0" w:rsidRDefault="00016183" w:rsidP="00061E33">
            <w:pPr>
              <w:rPr>
                <w:bCs/>
                <w:lang w:eastAsia="zh-CN"/>
              </w:rPr>
            </w:pPr>
            <w:r w:rsidRPr="008426A0">
              <w:rPr>
                <w:lang w:eastAsia="zh-CN"/>
              </w:rPr>
              <w:t>21.9</w:t>
            </w:r>
          </w:p>
        </w:tc>
        <w:tc>
          <w:tcPr>
            <w:tcW w:w="471" w:type="pct"/>
            <w:noWrap/>
            <w:vAlign w:val="center"/>
            <w:hideMark/>
          </w:tcPr>
          <w:p w14:paraId="035E66B5" w14:textId="77777777" w:rsidR="00016183" w:rsidRPr="008426A0" w:rsidRDefault="00016183" w:rsidP="00061E33">
            <w:pPr>
              <w:rPr>
                <w:bCs/>
                <w:lang w:eastAsia="zh-CN"/>
              </w:rPr>
            </w:pPr>
            <w:r w:rsidRPr="008426A0">
              <w:rPr>
                <w:lang w:eastAsia="zh-CN"/>
              </w:rPr>
              <w:t>15074.5</w:t>
            </w:r>
          </w:p>
        </w:tc>
        <w:tc>
          <w:tcPr>
            <w:tcW w:w="454" w:type="pct"/>
            <w:noWrap/>
            <w:vAlign w:val="center"/>
            <w:hideMark/>
          </w:tcPr>
          <w:p w14:paraId="5796EEC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453AEB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961D169" w14:textId="77777777" w:rsidR="00016183" w:rsidRPr="008426A0" w:rsidRDefault="00016183" w:rsidP="00061E33">
            <w:pPr>
              <w:rPr>
                <w:bCs/>
                <w:lang w:eastAsia="zh-CN"/>
              </w:rPr>
            </w:pPr>
            <w:r w:rsidRPr="008426A0">
              <w:rPr>
                <w:lang w:eastAsia="zh-CN"/>
              </w:rPr>
              <w:t>0.07448</w:t>
            </w:r>
          </w:p>
        </w:tc>
      </w:tr>
      <w:tr w:rsidR="008426A0" w:rsidRPr="008426A0" w14:paraId="20044B00" w14:textId="77777777" w:rsidTr="008426A0">
        <w:trPr>
          <w:trHeight w:val="287"/>
        </w:trPr>
        <w:tc>
          <w:tcPr>
            <w:tcW w:w="690" w:type="pct"/>
            <w:noWrap/>
            <w:vAlign w:val="center"/>
            <w:hideMark/>
          </w:tcPr>
          <w:p w14:paraId="53B932A7" w14:textId="77777777" w:rsidR="00016183" w:rsidRPr="008426A0" w:rsidRDefault="00016183" w:rsidP="00061E33">
            <w:pPr>
              <w:rPr>
                <w:lang w:eastAsia="zh-CN"/>
              </w:rPr>
            </w:pPr>
          </w:p>
        </w:tc>
        <w:tc>
          <w:tcPr>
            <w:tcW w:w="413" w:type="pct"/>
            <w:noWrap/>
            <w:vAlign w:val="center"/>
            <w:hideMark/>
          </w:tcPr>
          <w:p w14:paraId="02D91AB2"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5DE1D2F6"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B671F5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E29C2F0"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32860D5" w14:textId="77777777" w:rsidR="00016183" w:rsidRPr="008426A0" w:rsidRDefault="00016183" w:rsidP="00061E33">
            <w:pPr>
              <w:rPr>
                <w:bCs/>
                <w:lang w:eastAsia="zh-CN"/>
              </w:rPr>
            </w:pPr>
            <w:r w:rsidRPr="008426A0">
              <w:rPr>
                <w:lang w:eastAsia="zh-CN"/>
              </w:rPr>
              <w:t>19.2</w:t>
            </w:r>
          </w:p>
        </w:tc>
        <w:tc>
          <w:tcPr>
            <w:tcW w:w="471" w:type="pct"/>
            <w:noWrap/>
            <w:vAlign w:val="center"/>
            <w:hideMark/>
          </w:tcPr>
          <w:p w14:paraId="5F1797BB" w14:textId="77777777" w:rsidR="00016183" w:rsidRPr="008426A0" w:rsidRDefault="00016183" w:rsidP="00061E33">
            <w:pPr>
              <w:rPr>
                <w:bCs/>
                <w:lang w:eastAsia="zh-CN"/>
              </w:rPr>
            </w:pPr>
            <w:r w:rsidRPr="008426A0">
              <w:rPr>
                <w:lang w:eastAsia="zh-CN"/>
              </w:rPr>
              <w:t>9928</w:t>
            </w:r>
          </w:p>
        </w:tc>
        <w:tc>
          <w:tcPr>
            <w:tcW w:w="454" w:type="pct"/>
            <w:noWrap/>
            <w:vAlign w:val="center"/>
            <w:hideMark/>
          </w:tcPr>
          <w:p w14:paraId="2724BE4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7A5298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636D133" w14:textId="77777777" w:rsidR="00016183" w:rsidRPr="008426A0" w:rsidRDefault="00016183" w:rsidP="00061E33">
            <w:pPr>
              <w:rPr>
                <w:bCs/>
                <w:lang w:eastAsia="zh-CN"/>
              </w:rPr>
            </w:pPr>
            <w:r w:rsidRPr="008426A0">
              <w:rPr>
                <w:lang w:eastAsia="zh-CN"/>
              </w:rPr>
              <w:t>0.07448</w:t>
            </w:r>
          </w:p>
        </w:tc>
      </w:tr>
      <w:tr w:rsidR="008426A0" w:rsidRPr="008426A0" w14:paraId="19781066" w14:textId="77777777" w:rsidTr="008426A0">
        <w:trPr>
          <w:trHeight w:val="287"/>
        </w:trPr>
        <w:tc>
          <w:tcPr>
            <w:tcW w:w="690" w:type="pct"/>
            <w:noWrap/>
            <w:vAlign w:val="center"/>
            <w:hideMark/>
          </w:tcPr>
          <w:p w14:paraId="5FBDFEB0" w14:textId="77777777" w:rsidR="00016183" w:rsidRPr="008426A0" w:rsidRDefault="00016183" w:rsidP="00061E33">
            <w:pPr>
              <w:rPr>
                <w:lang w:eastAsia="zh-CN"/>
              </w:rPr>
            </w:pPr>
          </w:p>
        </w:tc>
        <w:tc>
          <w:tcPr>
            <w:tcW w:w="413" w:type="pct"/>
            <w:noWrap/>
            <w:vAlign w:val="center"/>
            <w:hideMark/>
          </w:tcPr>
          <w:p w14:paraId="16E08EEA"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3FD76CD7" w14:textId="77777777" w:rsidR="00016183" w:rsidRPr="008426A0" w:rsidRDefault="00016183" w:rsidP="00061E33">
            <w:pPr>
              <w:rPr>
                <w:lang w:eastAsia="zh-CN"/>
              </w:rPr>
            </w:pPr>
            <w:r w:rsidRPr="008426A0">
              <w:rPr>
                <w:lang w:eastAsia="zh-CN"/>
              </w:rPr>
              <w:t>3</w:t>
            </w:r>
          </w:p>
        </w:tc>
        <w:tc>
          <w:tcPr>
            <w:tcW w:w="424" w:type="pct"/>
            <w:noWrap/>
            <w:vAlign w:val="center"/>
            <w:hideMark/>
          </w:tcPr>
          <w:p w14:paraId="4677590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B9F7B71"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04FA1B3" w14:textId="77777777" w:rsidR="00016183" w:rsidRPr="008426A0" w:rsidRDefault="00016183" w:rsidP="00061E33">
            <w:pPr>
              <w:rPr>
                <w:bCs/>
                <w:lang w:eastAsia="zh-CN"/>
              </w:rPr>
            </w:pPr>
            <w:r w:rsidRPr="008426A0">
              <w:rPr>
                <w:lang w:eastAsia="zh-CN"/>
              </w:rPr>
              <w:t>11.1</w:t>
            </w:r>
          </w:p>
        </w:tc>
        <w:tc>
          <w:tcPr>
            <w:tcW w:w="471" w:type="pct"/>
            <w:noWrap/>
            <w:vAlign w:val="center"/>
            <w:hideMark/>
          </w:tcPr>
          <w:p w14:paraId="69FB2F69" w14:textId="77777777" w:rsidR="00016183" w:rsidRPr="008426A0" w:rsidRDefault="00016183" w:rsidP="00061E33">
            <w:pPr>
              <w:rPr>
                <w:bCs/>
                <w:lang w:eastAsia="zh-CN"/>
              </w:rPr>
            </w:pPr>
            <w:r w:rsidRPr="008426A0">
              <w:rPr>
                <w:lang w:eastAsia="zh-CN"/>
              </w:rPr>
              <w:t>8066.5</w:t>
            </w:r>
          </w:p>
        </w:tc>
        <w:tc>
          <w:tcPr>
            <w:tcW w:w="454" w:type="pct"/>
            <w:noWrap/>
            <w:vAlign w:val="center"/>
            <w:hideMark/>
          </w:tcPr>
          <w:p w14:paraId="6456B1C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CEDEE1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ED3ABF0" w14:textId="77777777" w:rsidR="00016183" w:rsidRPr="008426A0" w:rsidRDefault="00016183" w:rsidP="00061E33">
            <w:pPr>
              <w:rPr>
                <w:bCs/>
                <w:lang w:eastAsia="zh-CN"/>
              </w:rPr>
            </w:pPr>
            <w:r w:rsidRPr="008426A0">
              <w:rPr>
                <w:lang w:eastAsia="zh-CN"/>
              </w:rPr>
              <w:t>0.07448</w:t>
            </w:r>
          </w:p>
        </w:tc>
      </w:tr>
      <w:tr w:rsidR="008426A0" w:rsidRPr="008426A0" w14:paraId="21972B6E" w14:textId="77777777" w:rsidTr="008426A0">
        <w:trPr>
          <w:trHeight w:val="287"/>
        </w:trPr>
        <w:tc>
          <w:tcPr>
            <w:tcW w:w="690" w:type="pct"/>
            <w:noWrap/>
            <w:vAlign w:val="center"/>
            <w:hideMark/>
          </w:tcPr>
          <w:p w14:paraId="2E19D66C" w14:textId="77777777" w:rsidR="00016183" w:rsidRPr="008426A0" w:rsidRDefault="00016183" w:rsidP="00061E33">
            <w:pPr>
              <w:rPr>
                <w:lang w:eastAsia="zh-CN"/>
              </w:rPr>
            </w:pPr>
          </w:p>
        </w:tc>
        <w:tc>
          <w:tcPr>
            <w:tcW w:w="413" w:type="pct"/>
            <w:noWrap/>
            <w:vAlign w:val="center"/>
            <w:hideMark/>
          </w:tcPr>
          <w:p w14:paraId="3043BE02"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31DD2539" w14:textId="77777777" w:rsidR="00016183" w:rsidRPr="008426A0" w:rsidRDefault="00016183" w:rsidP="00061E33">
            <w:pPr>
              <w:rPr>
                <w:lang w:eastAsia="zh-CN"/>
              </w:rPr>
            </w:pPr>
            <w:r w:rsidRPr="008426A0">
              <w:rPr>
                <w:lang w:eastAsia="zh-CN"/>
              </w:rPr>
              <w:t>3</w:t>
            </w:r>
          </w:p>
        </w:tc>
        <w:tc>
          <w:tcPr>
            <w:tcW w:w="424" w:type="pct"/>
            <w:noWrap/>
            <w:vAlign w:val="center"/>
            <w:hideMark/>
          </w:tcPr>
          <w:p w14:paraId="0BE9D506"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49E0E70"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E9CAE8F" w14:textId="77777777" w:rsidR="00016183" w:rsidRPr="008426A0" w:rsidRDefault="00016183" w:rsidP="00061E33">
            <w:pPr>
              <w:rPr>
                <w:bCs/>
                <w:lang w:eastAsia="zh-CN"/>
              </w:rPr>
            </w:pPr>
            <w:r w:rsidRPr="008426A0">
              <w:rPr>
                <w:lang w:eastAsia="zh-CN"/>
              </w:rPr>
              <w:t>27.4</w:t>
            </w:r>
          </w:p>
        </w:tc>
        <w:tc>
          <w:tcPr>
            <w:tcW w:w="471" w:type="pct"/>
            <w:noWrap/>
            <w:vAlign w:val="center"/>
            <w:hideMark/>
          </w:tcPr>
          <w:p w14:paraId="3BE195EA" w14:textId="77777777" w:rsidR="00016183" w:rsidRPr="008426A0" w:rsidRDefault="00016183" w:rsidP="00061E33">
            <w:pPr>
              <w:rPr>
                <w:bCs/>
                <w:lang w:eastAsia="zh-CN"/>
              </w:rPr>
            </w:pPr>
            <w:r w:rsidRPr="008426A0">
              <w:rPr>
                <w:lang w:eastAsia="zh-CN"/>
              </w:rPr>
              <w:t>19272</w:t>
            </w:r>
          </w:p>
        </w:tc>
        <w:tc>
          <w:tcPr>
            <w:tcW w:w="454" w:type="pct"/>
            <w:noWrap/>
            <w:vAlign w:val="center"/>
            <w:hideMark/>
          </w:tcPr>
          <w:p w14:paraId="5841166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405A34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75561D5" w14:textId="77777777" w:rsidR="00016183" w:rsidRPr="008426A0" w:rsidRDefault="00016183" w:rsidP="00061E33">
            <w:pPr>
              <w:rPr>
                <w:bCs/>
                <w:lang w:eastAsia="zh-CN"/>
              </w:rPr>
            </w:pPr>
            <w:r w:rsidRPr="008426A0">
              <w:rPr>
                <w:lang w:eastAsia="zh-CN"/>
              </w:rPr>
              <w:t>0.07448</w:t>
            </w:r>
          </w:p>
        </w:tc>
      </w:tr>
      <w:tr w:rsidR="008426A0" w:rsidRPr="008426A0" w14:paraId="1BA7DB42" w14:textId="77777777" w:rsidTr="008426A0">
        <w:trPr>
          <w:trHeight w:val="287"/>
        </w:trPr>
        <w:tc>
          <w:tcPr>
            <w:tcW w:w="690" w:type="pct"/>
            <w:noWrap/>
            <w:vAlign w:val="center"/>
            <w:hideMark/>
          </w:tcPr>
          <w:p w14:paraId="3F69E8F6" w14:textId="77777777" w:rsidR="00016183" w:rsidRPr="008426A0" w:rsidRDefault="00016183" w:rsidP="00061E33">
            <w:pPr>
              <w:rPr>
                <w:lang w:eastAsia="zh-CN"/>
              </w:rPr>
            </w:pPr>
          </w:p>
        </w:tc>
        <w:tc>
          <w:tcPr>
            <w:tcW w:w="413" w:type="pct"/>
            <w:noWrap/>
            <w:vAlign w:val="center"/>
            <w:hideMark/>
          </w:tcPr>
          <w:p w14:paraId="5D1B0294"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703EC01A"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25CAB91"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82EB8E9"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3789751" w14:textId="77777777" w:rsidR="00016183" w:rsidRPr="008426A0" w:rsidRDefault="00016183" w:rsidP="00061E33">
            <w:pPr>
              <w:rPr>
                <w:bCs/>
                <w:lang w:eastAsia="zh-CN"/>
              </w:rPr>
            </w:pPr>
            <w:r w:rsidRPr="008426A0">
              <w:rPr>
                <w:lang w:eastAsia="zh-CN"/>
              </w:rPr>
              <w:t>19.4</w:t>
            </w:r>
          </w:p>
        </w:tc>
        <w:tc>
          <w:tcPr>
            <w:tcW w:w="471" w:type="pct"/>
            <w:noWrap/>
            <w:vAlign w:val="center"/>
            <w:hideMark/>
          </w:tcPr>
          <w:p w14:paraId="6451BBA4" w14:textId="77777777" w:rsidR="00016183" w:rsidRPr="008426A0" w:rsidRDefault="00016183" w:rsidP="00061E33">
            <w:pPr>
              <w:rPr>
                <w:bCs/>
                <w:lang w:eastAsia="zh-CN"/>
              </w:rPr>
            </w:pPr>
            <w:r w:rsidRPr="008426A0">
              <w:rPr>
                <w:lang w:eastAsia="zh-CN"/>
              </w:rPr>
              <w:t>17410.5</w:t>
            </w:r>
          </w:p>
        </w:tc>
        <w:tc>
          <w:tcPr>
            <w:tcW w:w="454" w:type="pct"/>
            <w:noWrap/>
            <w:vAlign w:val="center"/>
            <w:hideMark/>
          </w:tcPr>
          <w:p w14:paraId="2E986BC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86B8C0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0E7E779" w14:textId="77777777" w:rsidR="00016183" w:rsidRPr="008426A0" w:rsidRDefault="00016183" w:rsidP="00061E33">
            <w:pPr>
              <w:rPr>
                <w:bCs/>
                <w:lang w:eastAsia="zh-CN"/>
              </w:rPr>
            </w:pPr>
            <w:r w:rsidRPr="008426A0">
              <w:rPr>
                <w:lang w:eastAsia="zh-CN"/>
              </w:rPr>
              <w:t>0.07448</w:t>
            </w:r>
          </w:p>
        </w:tc>
      </w:tr>
      <w:tr w:rsidR="008426A0" w:rsidRPr="008426A0" w14:paraId="5B0227F9" w14:textId="77777777" w:rsidTr="008426A0">
        <w:trPr>
          <w:trHeight w:val="287"/>
        </w:trPr>
        <w:tc>
          <w:tcPr>
            <w:tcW w:w="690" w:type="pct"/>
            <w:noWrap/>
            <w:vAlign w:val="center"/>
            <w:hideMark/>
          </w:tcPr>
          <w:p w14:paraId="119345B3" w14:textId="77777777" w:rsidR="00016183" w:rsidRPr="008426A0" w:rsidRDefault="00016183" w:rsidP="00061E33">
            <w:pPr>
              <w:rPr>
                <w:lang w:eastAsia="zh-CN"/>
              </w:rPr>
            </w:pPr>
          </w:p>
        </w:tc>
        <w:tc>
          <w:tcPr>
            <w:tcW w:w="413" w:type="pct"/>
            <w:noWrap/>
            <w:vAlign w:val="center"/>
            <w:hideMark/>
          </w:tcPr>
          <w:p w14:paraId="59E5ABE2"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5AFFDE5B" w14:textId="77777777" w:rsidR="00016183" w:rsidRPr="008426A0" w:rsidRDefault="00016183" w:rsidP="00061E33">
            <w:pPr>
              <w:rPr>
                <w:lang w:eastAsia="zh-CN"/>
              </w:rPr>
            </w:pPr>
            <w:r w:rsidRPr="008426A0">
              <w:rPr>
                <w:lang w:eastAsia="zh-CN"/>
              </w:rPr>
              <w:t>2</w:t>
            </w:r>
          </w:p>
        </w:tc>
        <w:tc>
          <w:tcPr>
            <w:tcW w:w="424" w:type="pct"/>
            <w:noWrap/>
            <w:vAlign w:val="center"/>
            <w:hideMark/>
          </w:tcPr>
          <w:p w14:paraId="2502406C"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26E304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83EBA62" w14:textId="77777777" w:rsidR="00016183" w:rsidRPr="008426A0" w:rsidRDefault="00016183" w:rsidP="00061E33">
            <w:pPr>
              <w:rPr>
                <w:bCs/>
                <w:lang w:eastAsia="zh-CN"/>
              </w:rPr>
            </w:pPr>
            <w:r w:rsidRPr="008426A0">
              <w:rPr>
                <w:lang w:eastAsia="zh-CN"/>
              </w:rPr>
              <w:t>15.3</w:t>
            </w:r>
          </w:p>
        </w:tc>
        <w:tc>
          <w:tcPr>
            <w:tcW w:w="471" w:type="pct"/>
            <w:noWrap/>
            <w:vAlign w:val="center"/>
            <w:hideMark/>
          </w:tcPr>
          <w:p w14:paraId="598109FB" w14:textId="77777777" w:rsidR="00016183" w:rsidRPr="008426A0" w:rsidRDefault="00016183" w:rsidP="00061E33">
            <w:pPr>
              <w:rPr>
                <w:bCs/>
                <w:lang w:eastAsia="zh-CN"/>
              </w:rPr>
            </w:pPr>
            <w:r w:rsidRPr="008426A0">
              <w:rPr>
                <w:lang w:eastAsia="zh-CN"/>
              </w:rPr>
              <w:t>8541</w:t>
            </w:r>
          </w:p>
        </w:tc>
        <w:tc>
          <w:tcPr>
            <w:tcW w:w="454" w:type="pct"/>
            <w:noWrap/>
            <w:vAlign w:val="center"/>
            <w:hideMark/>
          </w:tcPr>
          <w:p w14:paraId="4668CDD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DAE251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CD10D90" w14:textId="77777777" w:rsidR="00016183" w:rsidRPr="008426A0" w:rsidRDefault="00016183" w:rsidP="00061E33">
            <w:pPr>
              <w:rPr>
                <w:bCs/>
                <w:lang w:eastAsia="zh-CN"/>
              </w:rPr>
            </w:pPr>
            <w:r w:rsidRPr="008426A0">
              <w:rPr>
                <w:lang w:eastAsia="zh-CN"/>
              </w:rPr>
              <w:t>0.07448</w:t>
            </w:r>
          </w:p>
        </w:tc>
      </w:tr>
      <w:tr w:rsidR="008426A0" w:rsidRPr="008426A0" w14:paraId="6DE32F7A" w14:textId="77777777" w:rsidTr="008426A0">
        <w:trPr>
          <w:trHeight w:val="287"/>
        </w:trPr>
        <w:tc>
          <w:tcPr>
            <w:tcW w:w="690" w:type="pct"/>
            <w:noWrap/>
            <w:vAlign w:val="center"/>
            <w:hideMark/>
          </w:tcPr>
          <w:p w14:paraId="7CC4736A" w14:textId="77777777" w:rsidR="00016183" w:rsidRPr="008426A0" w:rsidRDefault="00016183" w:rsidP="00061E33">
            <w:pPr>
              <w:rPr>
                <w:lang w:eastAsia="zh-CN"/>
              </w:rPr>
            </w:pPr>
          </w:p>
        </w:tc>
        <w:tc>
          <w:tcPr>
            <w:tcW w:w="413" w:type="pct"/>
            <w:noWrap/>
            <w:vAlign w:val="center"/>
            <w:hideMark/>
          </w:tcPr>
          <w:p w14:paraId="178CA24C"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093AE999" w14:textId="77777777" w:rsidR="00016183" w:rsidRPr="008426A0" w:rsidRDefault="00016183" w:rsidP="00061E33">
            <w:pPr>
              <w:rPr>
                <w:lang w:eastAsia="zh-CN"/>
              </w:rPr>
            </w:pPr>
            <w:r w:rsidRPr="008426A0">
              <w:rPr>
                <w:lang w:eastAsia="zh-CN"/>
              </w:rPr>
              <w:t>2</w:t>
            </w:r>
          </w:p>
        </w:tc>
        <w:tc>
          <w:tcPr>
            <w:tcW w:w="424" w:type="pct"/>
            <w:noWrap/>
            <w:vAlign w:val="center"/>
            <w:hideMark/>
          </w:tcPr>
          <w:p w14:paraId="3420379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301B81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3FFCCC2" w14:textId="77777777" w:rsidR="00016183" w:rsidRPr="008426A0" w:rsidRDefault="00016183" w:rsidP="00061E33">
            <w:pPr>
              <w:rPr>
                <w:bCs/>
                <w:lang w:eastAsia="zh-CN"/>
              </w:rPr>
            </w:pPr>
            <w:r w:rsidRPr="008426A0">
              <w:rPr>
                <w:lang w:eastAsia="zh-CN"/>
              </w:rPr>
              <w:t>10.6</w:t>
            </w:r>
          </w:p>
        </w:tc>
        <w:tc>
          <w:tcPr>
            <w:tcW w:w="471" w:type="pct"/>
            <w:noWrap/>
            <w:vAlign w:val="center"/>
            <w:hideMark/>
          </w:tcPr>
          <w:p w14:paraId="075EDAC3" w14:textId="77777777" w:rsidR="00016183" w:rsidRPr="008426A0" w:rsidRDefault="00016183" w:rsidP="00061E33">
            <w:pPr>
              <w:rPr>
                <w:bCs/>
                <w:lang w:eastAsia="zh-CN"/>
              </w:rPr>
            </w:pPr>
            <w:r w:rsidRPr="008426A0">
              <w:rPr>
                <w:lang w:eastAsia="zh-CN"/>
              </w:rPr>
              <w:t>3869</w:t>
            </w:r>
          </w:p>
        </w:tc>
        <w:tc>
          <w:tcPr>
            <w:tcW w:w="454" w:type="pct"/>
            <w:noWrap/>
            <w:vAlign w:val="center"/>
            <w:hideMark/>
          </w:tcPr>
          <w:p w14:paraId="5CFB2BB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AC963F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B0C31E7" w14:textId="77777777" w:rsidR="00016183" w:rsidRPr="008426A0" w:rsidRDefault="00016183" w:rsidP="00061E33">
            <w:pPr>
              <w:rPr>
                <w:bCs/>
                <w:lang w:eastAsia="zh-CN"/>
              </w:rPr>
            </w:pPr>
            <w:r w:rsidRPr="008426A0">
              <w:rPr>
                <w:lang w:eastAsia="zh-CN"/>
              </w:rPr>
              <w:t>0.07448</w:t>
            </w:r>
          </w:p>
        </w:tc>
      </w:tr>
      <w:tr w:rsidR="008426A0" w:rsidRPr="008426A0" w14:paraId="67F06C3C" w14:textId="77777777" w:rsidTr="008426A0">
        <w:trPr>
          <w:trHeight w:val="287"/>
        </w:trPr>
        <w:tc>
          <w:tcPr>
            <w:tcW w:w="690" w:type="pct"/>
            <w:noWrap/>
            <w:vAlign w:val="center"/>
            <w:hideMark/>
          </w:tcPr>
          <w:p w14:paraId="3FA13CE1" w14:textId="77777777" w:rsidR="00016183" w:rsidRPr="008426A0" w:rsidRDefault="00016183" w:rsidP="00061E33">
            <w:pPr>
              <w:rPr>
                <w:lang w:eastAsia="zh-CN"/>
              </w:rPr>
            </w:pPr>
          </w:p>
        </w:tc>
        <w:tc>
          <w:tcPr>
            <w:tcW w:w="413" w:type="pct"/>
            <w:noWrap/>
            <w:vAlign w:val="center"/>
            <w:hideMark/>
          </w:tcPr>
          <w:p w14:paraId="27A94A66"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2497E98C" w14:textId="77777777" w:rsidR="00016183" w:rsidRPr="008426A0" w:rsidRDefault="00016183" w:rsidP="00061E33">
            <w:pPr>
              <w:rPr>
                <w:lang w:eastAsia="zh-CN"/>
              </w:rPr>
            </w:pPr>
            <w:r w:rsidRPr="008426A0">
              <w:rPr>
                <w:lang w:eastAsia="zh-CN"/>
              </w:rPr>
              <w:t>2</w:t>
            </w:r>
          </w:p>
        </w:tc>
        <w:tc>
          <w:tcPr>
            <w:tcW w:w="424" w:type="pct"/>
            <w:noWrap/>
            <w:vAlign w:val="center"/>
            <w:hideMark/>
          </w:tcPr>
          <w:p w14:paraId="72E76610"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2437B9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1E8E210" w14:textId="77777777" w:rsidR="00016183" w:rsidRPr="008426A0" w:rsidRDefault="00016183" w:rsidP="00061E33">
            <w:pPr>
              <w:rPr>
                <w:bCs/>
                <w:lang w:eastAsia="zh-CN"/>
              </w:rPr>
            </w:pPr>
            <w:r w:rsidRPr="008426A0">
              <w:rPr>
                <w:lang w:eastAsia="zh-CN"/>
              </w:rPr>
              <w:t>23.5</w:t>
            </w:r>
          </w:p>
        </w:tc>
        <w:tc>
          <w:tcPr>
            <w:tcW w:w="471" w:type="pct"/>
            <w:noWrap/>
            <w:vAlign w:val="center"/>
            <w:hideMark/>
          </w:tcPr>
          <w:p w14:paraId="3E355EF9" w14:textId="77777777" w:rsidR="00016183" w:rsidRPr="008426A0" w:rsidRDefault="00016183" w:rsidP="00061E33">
            <w:pPr>
              <w:rPr>
                <w:bCs/>
                <w:lang w:eastAsia="zh-CN"/>
              </w:rPr>
            </w:pPr>
            <w:r w:rsidRPr="008426A0">
              <w:rPr>
                <w:lang w:eastAsia="zh-CN"/>
              </w:rPr>
              <w:t>17885</w:t>
            </w:r>
          </w:p>
        </w:tc>
        <w:tc>
          <w:tcPr>
            <w:tcW w:w="454" w:type="pct"/>
            <w:noWrap/>
            <w:vAlign w:val="center"/>
            <w:hideMark/>
          </w:tcPr>
          <w:p w14:paraId="2089442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D089A3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E11B242" w14:textId="77777777" w:rsidR="00016183" w:rsidRPr="008426A0" w:rsidRDefault="00016183" w:rsidP="00061E33">
            <w:pPr>
              <w:rPr>
                <w:bCs/>
                <w:lang w:eastAsia="zh-CN"/>
              </w:rPr>
            </w:pPr>
            <w:r w:rsidRPr="008426A0">
              <w:rPr>
                <w:lang w:eastAsia="zh-CN"/>
              </w:rPr>
              <w:t>0.07448</w:t>
            </w:r>
          </w:p>
        </w:tc>
      </w:tr>
      <w:tr w:rsidR="008426A0" w:rsidRPr="008426A0" w14:paraId="63B64B0C" w14:textId="77777777" w:rsidTr="008426A0">
        <w:trPr>
          <w:trHeight w:val="287"/>
        </w:trPr>
        <w:tc>
          <w:tcPr>
            <w:tcW w:w="690" w:type="pct"/>
            <w:noWrap/>
            <w:vAlign w:val="center"/>
            <w:hideMark/>
          </w:tcPr>
          <w:p w14:paraId="0D7526F9" w14:textId="77777777" w:rsidR="00016183" w:rsidRPr="008426A0" w:rsidRDefault="00016183" w:rsidP="00061E33">
            <w:pPr>
              <w:rPr>
                <w:lang w:eastAsia="zh-CN"/>
              </w:rPr>
            </w:pPr>
          </w:p>
        </w:tc>
        <w:tc>
          <w:tcPr>
            <w:tcW w:w="413" w:type="pct"/>
            <w:noWrap/>
            <w:vAlign w:val="center"/>
            <w:hideMark/>
          </w:tcPr>
          <w:p w14:paraId="6264C485"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4ED406A5" w14:textId="77777777" w:rsidR="00016183" w:rsidRPr="008426A0" w:rsidRDefault="00016183" w:rsidP="00061E33">
            <w:pPr>
              <w:rPr>
                <w:lang w:eastAsia="zh-CN"/>
              </w:rPr>
            </w:pPr>
            <w:r w:rsidRPr="008426A0">
              <w:rPr>
                <w:lang w:eastAsia="zh-CN"/>
              </w:rPr>
              <w:t>2</w:t>
            </w:r>
          </w:p>
        </w:tc>
        <w:tc>
          <w:tcPr>
            <w:tcW w:w="424" w:type="pct"/>
            <w:noWrap/>
            <w:vAlign w:val="center"/>
            <w:hideMark/>
          </w:tcPr>
          <w:p w14:paraId="370FCA1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3C8F8F8"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00444C6" w14:textId="77777777" w:rsidR="00016183" w:rsidRPr="008426A0" w:rsidRDefault="00016183" w:rsidP="00061E33">
            <w:pPr>
              <w:rPr>
                <w:bCs/>
                <w:lang w:eastAsia="zh-CN"/>
              </w:rPr>
            </w:pPr>
            <w:r w:rsidRPr="008426A0">
              <w:rPr>
                <w:lang w:eastAsia="zh-CN"/>
              </w:rPr>
              <w:t>18.8</w:t>
            </w:r>
          </w:p>
        </w:tc>
        <w:tc>
          <w:tcPr>
            <w:tcW w:w="471" w:type="pct"/>
            <w:noWrap/>
            <w:vAlign w:val="center"/>
            <w:hideMark/>
          </w:tcPr>
          <w:p w14:paraId="3ECF0B04" w14:textId="77777777" w:rsidR="00016183" w:rsidRPr="008426A0" w:rsidRDefault="00016183" w:rsidP="00061E33">
            <w:pPr>
              <w:rPr>
                <w:bCs/>
                <w:lang w:eastAsia="zh-CN"/>
              </w:rPr>
            </w:pPr>
            <w:r w:rsidRPr="008426A0">
              <w:rPr>
                <w:lang w:eastAsia="zh-CN"/>
              </w:rPr>
              <w:t>13176.5</w:t>
            </w:r>
          </w:p>
        </w:tc>
        <w:tc>
          <w:tcPr>
            <w:tcW w:w="454" w:type="pct"/>
            <w:noWrap/>
            <w:vAlign w:val="center"/>
            <w:hideMark/>
          </w:tcPr>
          <w:p w14:paraId="27E65CF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B884BA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6CA8DFF" w14:textId="77777777" w:rsidR="00016183" w:rsidRPr="008426A0" w:rsidRDefault="00016183" w:rsidP="00061E33">
            <w:pPr>
              <w:rPr>
                <w:bCs/>
                <w:lang w:eastAsia="zh-CN"/>
              </w:rPr>
            </w:pPr>
            <w:r w:rsidRPr="008426A0">
              <w:rPr>
                <w:lang w:eastAsia="zh-CN"/>
              </w:rPr>
              <w:t>0.07448</w:t>
            </w:r>
          </w:p>
        </w:tc>
      </w:tr>
      <w:tr w:rsidR="008426A0" w:rsidRPr="008426A0" w14:paraId="2E5918FA" w14:textId="77777777" w:rsidTr="008426A0">
        <w:trPr>
          <w:trHeight w:val="287"/>
        </w:trPr>
        <w:tc>
          <w:tcPr>
            <w:tcW w:w="690" w:type="pct"/>
            <w:noWrap/>
            <w:vAlign w:val="center"/>
            <w:hideMark/>
          </w:tcPr>
          <w:p w14:paraId="6369FC46" w14:textId="77777777" w:rsidR="00016183" w:rsidRPr="008426A0" w:rsidRDefault="00016183" w:rsidP="00061E33">
            <w:pPr>
              <w:rPr>
                <w:lang w:eastAsia="zh-CN"/>
              </w:rPr>
            </w:pPr>
          </w:p>
        </w:tc>
        <w:tc>
          <w:tcPr>
            <w:tcW w:w="413" w:type="pct"/>
            <w:noWrap/>
            <w:vAlign w:val="center"/>
            <w:hideMark/>
          </w:tcPr>
          <w:p w14:paraId="73FFFF5D"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3EF48F3E" w14:textId="77777777" w:rsidR="00016183" w:rsidRPr="008426A0" w:rsidRDefault="00016183" w:rsidP="00061E33">
            <w:pPr>
              <w:rPr>
                <w:lang w:eastAsia="zh-CN"/>
              </w:rPr>
            </w:pPr>
            <w:r w:rsidRPr="008426A0">
              <w:rPr>
                <w:lang w:eastAsia="zh-CN"/>
              </w:rPr>
              <w:t>1</w:t>
            </w:r>
          </w:p>
        </w:tc>
        <w:tc>
          <w:tcPr>
            <w:tcW w:w="424" w:type="pct"/>
            <w:noWrap/>
            <w:vAlign w:val="center"/>
            <w:hideMark/>
          </w:tcPr>
          <w:p w14:paraId="47280C20" w14:textId="77777777" w:rsidR="00016183" w:rsidRPr="008426A0" w:rsidRDefault="00016183" w:rsidP="00061E33">
            <w:pPr>
              <w:rPr>
                <w:lang w:eastAsia="zh-CN"/>
              </w:rPr>
            </w:pPr>
            <w:r w:rsidRPr="008426A0">
              <w:rPr>
                <w:lang w:eastAsia="zh-CN"/>
              </w:rPr>
              <w:t>0</w:t>
            </w:r>
          </w:p>
        </w:tc>
        <w:tc>
          <w:tcPr>
            <w:tcW w:w="339" w:type="pct"/>
            <w:noWrap/>
            <w:vAlign w:val="center"/>
            <w:hideMark/>
          </w:tcPr>
          <w:p w14:paraId="6665EFD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FAF824B" w14:textId="77777777" w:rsidR="00016183" w:rsidRPr="008426A0" w:rsidRDefault="00016183" w:rsidP="00061E33">
            <w:pPr>
              <w:rPr>
                <w:bCs/>
                <w:lang w:eastAsia="zh-CN"/>
              </w:rPr>
            </w:pPr>
            <w:r w:rsidRPr="008426A0">
              <w:rPr>
                <w:lang w:eastAsia="zh-CN"/>
              </w:rPr>
              <w:t>11.6</w:t>
            </w:r>
          </w:p>
        </w:tc>
        <w:tc>
          <w:tcPr>
            <w:tcW w:w="471" w:type="pct"/>
            <w:noWrap/>
            <w:vAlign w:val="center"/>
            <w:hideMark/>
          </w:tcPr>
          <w:p w14:paraId="3B265A01" w14:textId="77777777" w:rsidR="00016183" w:rsidRPr="008426A0" w:rsidRDefault="00016183" w:rsidP="00061E33">
            <w:pPr>
              <w:rPr>
                <w:bCs/>
                <w:lang w:eastAsia="zh-CN"/>
              </w:rPr>
            </w:pPr>
            <w:r w:rsidRPr="008426A0">
              <w:rPr>
                <w:lang w:eastAsia="zh-CN"/>
              </w:rPr>
              <w:t>6168.5</w:t>
            </w:r>
          </w:p>
        </w:tc>
        <w:tc>
          <w:tcPr>
            <w:tcW w:w="454" w:type="pct"/>
            <w:noWrap/>
            <w:vAlign w:val="center"/>
            <w:hideMark/>
          </w:tcPr>
          <w:p w14:paraId="49579B6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0F26DE1"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F6E1CF1" w14:textId="77777777" w:rsidR="00016183" w:rsidRPr="008426A0" w:rsidRDefault="00016183" w:rsidP="00061E33">
            <w:pPr>
              <w:rPr>
                <w:bCs/>
                <w:lang w:eastAsia="zh-CN"/>
              </w:rPr>
            </w:pPr>
            <w:r w:rsidRPr="008426A0">
              <w:rPr>
                <w:lang w:eastAsia="zh-CN"/>
              </w:rPr>
              <w:t>0.07448</w:t>
            </w:r>
          </w:p>
        </w:tc>
      </w:tr>
      <w:tr w:rsidR="008426A0" w:rsidRPr="008426A0" w14:paraId="45041593" w14:textId="77777777" w:rsidTr="008426A0">
        <w:trPr>
          <w:trHeight w:val="287"/>
        </w:trPr>
        <w:tc>
          <w:tcPr>
            <w:tcW w:w="690" w:type="pct"/>
            <w:noWrap/>
            <w:vAlign w:val="center"/>
            <w:hideMark/>
          </w:tcPr>
          <w:p w14:paraId="2B1FF6FA" w14:textId="77777777" w:rsidR="00016183" w:rsidRPr="008426A0" w:rsidRDefault="00016183" w:rsidP="00061E33">
            <w:pPr>
              <w:rPr>
                <w:lang w:eastAsia="zh-CN"/>
              </w:rPr>
            </w:pPr>
          </w:p>
        </w:tc>
        <w:tc>
          <w:tcPr>
            <w:tcW w:w="413" w:type="pct"/>
            <w:noWrap/>
            <w:vAlign w:val="center"/>
            <w:hideMark/>
          </w:tcPr>
          <w:p w14:paraId="0452AB97"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728D805E"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9827F0C"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E50D496"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DF8678A" w14:textId="77777777" w:rsidR="00016183" w:rsidRPr="008426A0" w:rsidRDefault="00016183" w:rsidP="00061E33">
            <w:pPr>
              <w:rPr>
                <w:bCs/>
                <w:lang w:eastAsia="zh-CN"/>
              </w:rPr>
            </w:pPr>
            <w:r w:rsidRPr="008426A0">
              <w:rPr>
                <w:lang w:eastAsia="zh-CN"/>
              </w:rPr>
              <w:t>7.4</w:t>
            </w:r>
          </w:p>
        </w:tc>
        <w:tc>
          <w:tcPr>
            <w:tcW w:w="471" w:type="pct"/>
            <w:noWrap/>
            <w:vAlign w:val="center"/>
            <w:hideMark/>
          </w:tcPr>
          <w:p w14:paraId="1DA90C4D" w14:textId="77777777" w:rsidR="00016183" w:rsidRPr="008426A0" w:rsidRDefault="00016183" w:rsidP="00061E33">
            <w:pPr>
              <w:rPr>
                <w:bCs/>
                <w:lang w:eastAsia="zh-CN"/>
              </w:rPr>
            </w:pPr>
            <w:r w:rsidRPr="008426A0">
              <w:rPr>
                <w:lang w:eastAsia="zh-CN"/>
              </w:rPr>
              <w:t>1861.5</w:t>
            </w:r>
          </w:p>
        </w:tc>
        <w:tc>
          <w:tcPr>
            <w:tcW w:w="454" w:type="pct"/>
            <w:noWrap/>
            <w:vAlign w:val="center"/>
            <w:hideMark/>
          </w:tcPr>
          <w:p w14:paraId="7949A06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89BF66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2496713" w14:textId="77777777" w:rsidR="00016183" w:rsidRPr="008426A0" w:rsidRDefault="00016183" w:rsidP="00061E33">
            <w:pPr>
              <w:rPr>
                <w:bCs/>
                <w:lang w:eastAsia="zh-CN"/>
              </w:rPr>
            </w:pPr>
            <w:r w:rsidRPr="008426A0">
              <w:rPr>
                <w:lang w:eastAsia="zh-CN"/>
              </w:rPr>
              <w:t>0.07448</w:t>
            </w:r>
          </w:p>
        </w:tc>
      </w:tr>
      <w:tr w:rsidR="008426A0" w:rsidRPr="008426A0" w14:paraId="7713E9A5" w14:textId="77777777" w:rsidTr="008426A0">
        <w:trPr>
          <w:trHeight w:val="287"/>
        </w:trPr>
        <w:tc>
          <w:tcPr>
            <w:tcW w:w="690" w:type="pct"/>
            <w:noWrap/>
            <w:vAlign w:val="center"/>
            <w:hideMark/>
          </w:tcPr>
          <w:p w14:paraId="48BC81CB" w14:textId="77777777" w:rsidR="00016183" w:rsidRPr="008426A0" w:rsidRDefault="00016183" w:rsidP="00061E33">
            <w:pPr>
              <w:rPr>
                <w:lang w:eastAsia="zh-CN"/>
              </w:rPr>
            </w:pPr>
          </w:p>
        </w:tc>
        <w:tc>
          <w:tcPr>
            <w:tcW w:w="413" w:type="pct"/>
            <w:noWrap/>
            <w:vAlign w:val="center"/>
            <w:hideMark/>
          </w:tcPr>
          <w:p w14:paraId="02CC16FA"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6A9A1A35"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4EC559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99CA01A"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8B6F743" w14:textId="77777777" w:rsidR="00016183" w:rsidRPr="008426A0" w:rsidRDefault="00016183" w:rsidP="00061E33">
            <w:pPr>
              <w:rPr>
                <w:bCs/>
                <w:lang w:eastAsia="zh-CN"/>
              </w:rPr>
            </w:pPr>
            <w:r w:rsidRPr="008426A0">
              <w:rPr>
                <w:lang w:eastAsia="zh-CN"/>
              </w:rPr>
              <w:t>19.8</w:t>
            </w:r>
          </w:p>
        </w:tc>
        <w:tc>
          <w:tcPr>
            <w:tcW w:w="471" w:type="pct"/>
            <w:noWrap/>
            <w:vAlign w:val="center"/>
            <w:hideMark/>
          </w:tcPr>
          <w:p w14:paraId="5E389BCE" w14:textId="77777777" w:rsidR="00016183" w:rsidRPr="008426A0" w:rsidRDefault="00016183" w:rsidP="00061E33">
            <w:pPr>
              <w:rPr>
                <w:bCs/>
                <w:lang w:eastAsia="zh-CN"/>
              </w:rPr>
            </w:pPr>
            <w:r w:rsidRPr="008426A0">
              <w:rPr>
                <w:lang w:eastAsia="zh-CN"/>
              </w:rPr>
              <w:t>15512.5</w:t>
            </w:r>
          </w:p>
        </w:tc>
        <w:tc>
          <w:tcPr>
            <w:tcW w:w="454" w:type="pct"/>
            <w:noWrap/>
            <w:vAlign w:val="center"/>
            <w:hideMark/>
          </w:tcPr>
          <w:p w14:paraId="3CBE1F3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4BFE0E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0242E60" w14:textId="77777777" w:rsidR="00016183" w:rsidRPr="008426A0" w:rsidRDefault="00016183" w:rsidP="00061E33">
            <w:pPr>
              <w:rPr>
                <w:bCs/>
                <w:lang w:eastAsia="zh-CN"/>
              </w:rPr>
            </w:pPr>
            <w:r w:rsidRPr="008426A0">
              <w:rPr>
                <w:lang w:eastAsia="zh-CN"/>
              </w:rPr>
              <w:t>0.07448</w:t>
            </w:r>
          </w:p>
        </w:tc>
      </w:tr>
      <w:tr w:rsidR="008426A0" w:rsidRPr="008426A0" w14:paraId="64360141" w14:textId="77777777" w:rsidTr="008426A0">
        <w:trPr>
          <w:trHeight w:val="287"/>
        </w:trPr>
        <w:tc>
          <w:tcPr>
            <w:tcW w:w="690" w:type="pct"/>
            <w:noWrap/>
            <w:vAlign w:val="center"/>
            <w:hideMark/>
          </w:tcPr>
          <w:p w14:paraId="51F757CD" w14:textId="77777777" w:rsidR="00016183" w:rsidRPr="008426A0" w:rsidRDefault="00016183" w:rsidP="00061E33">
            <w:pPr>
              <w:rPr>
                <w:lang w:eastAsia="zh-CN"/>
              </w:rPr>
            </w:pPr>
          </w:p>
        </w:tc>
        <w:tc>
          <w:tcPr>
            <w:tcW w:w="413" w:type="pct"/>
            <w:noWrap/>
            <w:vAlign w:val="center"/>
            <w:hideMark/>
          </w:tcPr>
          <w:p w14:paraId="18F02CDD" w14:textId="77777777" w:rsidR="00016183" w:rsidRPr="008426A0" w:rsidRDefault="00016183" w:rsidP="00061E33">
            <w:pPr>
              <w:rPr>
                <w:bCs/>
                <w:lang w:eastAsia="zh-CN"/>
              </w:rPr>
            </w:pPr>
            <w:r w:rsidRPr="008426A0">
              <w:rPr>
                <w:lang w:eastAsia="zh-CN"/>
              </w:rPr>
              <w:t>3000</w:t>
            </w:r>
          </w:p>
        </w:tc>
        <w:tc>
          <w:tcPr>
            <w:tcW w:w="509" w:type="pct"/>
            <w:noWrap/>
            <w:vAlign w:val="center"/>
            <w:hideMark/>
          </w:tcPr>
          <w:p w14:paraId="50F5E882" w14:textId="77777777" w:rsidR="00016183" w:rsidRPr="008426A0" w:rsidRDefault="00016183" w:rsidP="00061E33">
            <w:pPr>
              <w:rPr>
                <w:lang w:eastAsia="zh-CN"/>
              </w:rPr>
            </w:pPr>
            <w:r w:rsidRPr="008426A0">
              <w:rPr>
                <w:lang w:eastAsia="zh-CN"/>
              </w:rPr>
              <w:t>1</w:t>
            </w:r>
          </w:p>
        </w:tc>
        <w:tc>
          <w:tcPr>
            <w:tcW w:w="424" w:type="pct"/>
            <w:noWrap/>
            <w:vAlign w:val="center"/>
            <w:hideMark/>
          </w:tcPr>
          <w:p w14:paraId="04E5B55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B6ABCF1"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8DF70CC" w14:textId="77777777" w:rsidR="00016183" w:rsidRPr="008426A0" w:rsidRDefault="00016183" w:rsidP="00061E33">
            <w:pPr>
              <w:rPr>
                <w:bCs/>
                <w:lang w:eastAsia="zh-CN"/>
              </w:rPr>
            </w:pPr>
            <w:r w:rsidRPr="008426A0">
              <w:rPr>
                <w:lang w:eastAsia="zh-CN"/>
              </w:rPr>
              <w:t>15.6</w:t>
            </w:r>
          </w:p>
        </w:tc>
        <w:tc>
          <w:tcPr>
            <w:tcW w:w="471" w:type="pct"/>
            <w:noWrap/>
            <w:vAlign w:val="center"/>
            <w:hideMark/>
          </w:tcPr>
          <w:p w14:paraId="3EF716B4" w14:textId="77777777" w:rsidR="00016183" w:rsidRPr="008426A0" w:rsidRDefault="00016183" w:rsidP="00061E33">
            <w:pPr>
              <w:rPr>
                <w:bCs/>
                <w:lang w:eastAsia="zh-CN"/>
              </w:rPr>
            </w:pPr>
            <w:r w:rsidRPr="008426A0">
              <w:rPr>
                <w:lang w:eastAsia="zh-CN"/>
              </w:rPr>
              <w:t>11169</w:t>
            </w:r>
          </w:p>
        </w:tc>
        <w:tc>
          <w:tcPr>
            <w:tcW w:w="454" w:type="pct"/>
            <w:noWrap/>
            <w:vAlign w:val="center"/>
            <w:hideMark/>
          </w:tcPr>
          <w:p w14:paraId="282ED40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787F15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541B128" w14:textId="77777777" w:rsidR="00016183" w:rsidRPr="008426A0" w:rsidRDefault="00016183" w:rsidP="00061E33">
            <w:pPr>
              <w:rPr>
                <w:bCs/>
                <w:lang w:eastAsia="zh-CN"/>
              </w:rPr>
            </w:pPr>
            <w:r w:rsidRPr="008426A0">
              <w:rPr>
                <w:lang w:eastAsia="zh-CN"/>
              </w:rPr>
              <w:t>0.07448</w:t>
            </w:r>
          </w:p>
        </w:tc>
      </w:tr>
      <w:tr w:rsidR="008426A0" w:rsidRPr="008426A0" w14:paraId="0D830271" w14:textId="77777777" w:rsidTr="008426A0">
        <w:trPr>
          <w:trHeight w:val="287"/>
        </w:trPr>
        <w:tc>
          <w:tcPr>
            <w:tcW w:w="690" w:type="pct"/>
            <w:shd w:val="clear" w:color="auto" w:fill="F2F2F2" w:themeFill="background1" w:themeFillShade="F2"/>
            <w:noWrap/>
            <w:vAlign w:val="center"/>
            <w:hideMark/>
          </w:tcPr>
          <w:p w14:paraId="06DAFD86" w14:textId="77777777" w:rsidR="00016183" w:rsidRPr="008426A0" w:rsidRDefault="00016183" w:rsidP="00061E33">
            <w:pPr>
              <w:rPr>
                <w:bCs/>
                <w:lang w:eastAsia="zh-CN"/>
              </w:rPr>
            </w:pPr>
            <w:r w:rsidRPr="008426A0">
              <w:rPr>
                <w:lang w:eastAsia="zh-CN"/>
              </w:rPr>
              <w:t>Hobart</w:t>
            </w:r>
          </w:p>
        </w:tc>
        <w:tc>
          <w:tcPr>
            <w:tcW w:w="413" w:type="pct"/>
            <w:noWrap/>
            <w:vAlign w:val="center"/>
            <w:hideMark/>
          </w:tcPr>
          <w:p w14:paraId="1A3CA82B"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240C2CB9" w14:textId="77777777" w:rsidR="00016183" w:rsidRPr="008426A0" w:rsidRDefault="00016183" w:rsidP="00061E33">
            <w:pPr>
              <w:rPr>
                <w:lang w:eastAsia="zh-CN"/>
              </w:rPr>
            </w:pPr>
            <w:r w:rsidRPr="008426A0">
              <w:rPr>
                <w:lang w:eastAsia="zh-CN"/>
              </w:rPr>
              <w:t>4</w:t>
            </w:r>
          </w:p>
        </w:tc>
        <w:tc>
          <w:tcPr>
            <w:tcW w:w="424" w:type="pct"/>
            <w:noWrap/>
            <w:vAlign w:val="center"/>
            <w:hideMark/>
          </w:tcPr>
          <w:p w14:paraId="021C8A68"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BF6590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4C31413" w14:textId="77777777" w:rsidR="00016183" w:rsidRPr="008426A0" w:rsidRDefault="00016183" w:rsidP="00061E33">
            <w:pPr>
              <w:rPr>
                <w:bCs/>
                <w:lang w:eastAsia="zh-CN"/>
              </w:rPr>
            </w:pPr>
            <w:r w:rsidRPr="008426A0">
              <w:rPr>
                <w:lang w:eastAsia="zh-CN"/>
              </w:rPr>
              <w:t>32.3</w:t>
            </w:r>
          </w:p>
        </w:tc>
        <w:tc>
          <w:tcPr>
            <w:tcW w:w="471" w:type="pct"/>
            <w:noWrap/>
            <w:vAlign w:val="center"/>
            <w:hideMark/>
          </w:tcPr>
          <w:p w14:paraId="5AE61144" w14:textId="77777777" w:rsidR="00016183" w:rsidRPr="008426A0" w:rsidRDefault="00016183" w:rsidP="00061E33">
            <w:pPr>
              <w:rPr>
                <w:bCs/>
                <w:lang w:eastAsia="zh-CN"/>
              </w:rPr>
            </w:pPr>
            <w:r w:rsidRPr="008426A0">
              <w:rPr>
                <w:lang w:eastAsia="zh-CN"/>
              </w:rPr>
              <w:t>7336.5</w:t>
            </w:r>
          </w:p>
        </w:tc>
        <w:tc>
          <w:tcPr>
            <w:tcW w:w="454" w:type="pct"/>
            <w:noWrap/>
            <w:vAlign w:val="center"/>
            <w:hideMark/>
          </w:tcPr>
          <w:p w14:paraId="47313AEA"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6ADFB59"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B906518" w14:textId="77777777" w:rsidR="00016183" w:rsidRPr="008426A0" w:rsidRDefault="00016183" w:rsidP="00061E33">
            <w:pPr>
              <w:rPr>
                <w:bCs/>
                <w:lang w:eastAsia="zh-CN"/>
              </w:rPr>
            </w:pPr>
            <w:r w:rsidRPr="008426A0">
              <w:rPr>
                <w:lang w:eastAsia="zh-CN"/>
              </w:rPr>
              <w:t>0.07448</w:t>
            </w:r>
          </w:p>
        </w:tc>
      </w:tr>
      <w:tr w:rsidR="008426A0" w:rsidRPr="008426A0" w14:paraId="7569B386" w14:textId="77777777" w:rsidTr="008426A0">
        <w:trPr>
          <w:trHeight w:val="287"/>
        </w:trPr>
        <w:tc>
          <w:tcPr>
            <w:tcW w:w="690" w:type="pct"/>
            <w:noWrap/>
            <w:vAlign w:val="center"/>
            <w:hideMark/>
          </w:tcPr>
          <w:p w14:paraId="76016FC8" w14:textId="77777777" w:rsidR="00016183" w:rsidRPr="008426A0" w:rsidRDefault="00016183" w:rsidP="00061E33">
            <w:pPr>
              <w:rPr>
                <w:lang w:eastAsia="zh-CN"/>
              </w:rPr>
            </w:pPr>
          </w:p>
        </w:tc>
        <w:tc>
          <w:tcPr>
            <w:tcW w:w="413" w:type="pct"/>
            <w:noWrap/>
            <w:vAlign w:val="center"/>
            <w:hideMark/>
          </w:tcPr>
          <w:p w14:paraId="302A377B"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5E9F2BD8" w14:textId="77777777" w:rsidR="00016183" w:rsidRPr="008426A0" w:rsidRDefault="00016183" w:rsidP="00061E33">
            <w:pPr>
              <w:rPr>
                <w:lang w:eastAsia="zh-CN"/>
              </w:rPr>
            </w:pPr>
            <w:r w:rsidRPr="008426A0">
              <w:rPr>
                <w:lang w:eastAsia="zh-CN"/>
              </w:rPr>
              <w:t>4</w:t>
            </w:r>
          </w:p>
        </w:tc>
        <w:tc>
          <w:tcPr>
            <w:tcW w:w="424" w:type="pct"/>
            <w:noWrap/>
            <w:vAlign w:val="center"/>
            <w:hideMark/>
          </w:tcPr>
          <w:p w14:paraId="1B61E63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5C9C9A3"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9493D24" w14:textId="77777777" w:rsidR="00016183" w:rsidRPr="008426A0" w:rsidRDefault="00016183" w:rsidP="00061E33">
            <w:pPr>
              <w:rPr>
                <w:bCs/>
                <w:lang w:eastAsia="zh-CN"/>
              </w:rPr>
            </w:pPr>
            <w:r w:rsidRPr="008426A0">
              <w:rPr>
                <w:lang w:eastAsia="zh-CN"/>
              </w:rPr>
              <w:t>15.8</w:t>
            </w:r>
          </w:p>
        </w:tc>
        <w:tc>
          <w:tcPr>
            <w:tcW w:w="471" w:type="pct"/>
            <w:noWrap/>
            <w:vAlign w:val="center"/>
            <w:hideMark/>
          </w:tcPr>
          <w:p w14:paraId="09BB807F" w14:textId="77777777" w:rsidR="00016183" w:rsidRPr="008426A0" w:rsidRDefault="00016183" w:rsidP="00061E33">
            <w:pPr>
              <w:rPr>
                <w:bCs/>
                <w:lang w:eastAsia="zh-CN"/>
              </w:rPr>
            </w:pPr>
            <w:r w:rsidRPr="008426A0">
              <w:rPr>
                <w:lang w:eastAsia="zh-CN"/>
              </w:rPr>
              <w:t>5329</w:t>
            </w:r>
          </w:p>
        </w:tc>
        <w:tc>
          <w:tcPr>
            <w:tcW w:w="454" w:type="pct"/>
            <w:noWrap/>
            <w:vAlign w:val="center"/>
            <w:hideMark/>
          </w:tcPr>
          <w:p w14:paraId="793D49B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F412F6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2C407BD" w14:textId="77777777" w:rsidR="00016183" w:rsidRPr="008426A0" w:rsidRDefault="00016183" w:rsidP="00061E33">
            <w:pPr>
              <w:rPr>
                <w:bCs/>
                <w:lang w:eastAsia="zh-CN"/>
              </w:rPr>
            </w:pPr>
            <w:r w:rsidRPr="008426A0">
              <w:rPr>
                <w:lang w:eastAsia="zh-CN"/>
              </w:rPr>
              <w:t>0.07448</w:t>
            </w:r>
          </w:p>
        </w:tc>
      </w:tr>
      <w:tr w:rsidR="008426A0" w:rsidRPr="008426A0" w14:paraId="518EC583" w14:textId="77777777" w:rsidTr="008426A0">
        <w:trPr>
          <w:trHeight w:val="287"/>
        </w:trPr>
        <w:tc>
          <w:tcPr>
            <w:tcW w:w="690" w:type="pct"/>
            <w:noWrap/>
            <w:vAlign w:val="center"/>
            <w:hideMark/>
          </w:tcPr>
          <w:p w14:paraId="73192206" w14:textId="77777777" w:rsidR="00016183" w:rsidRPr="008426A0" w:rsidRDefault="00016183" w:rsidP="00061E33">
            <w:pPr>
              <w:rPr>
                <w:lang w:eastAsia="zh-CN"/>
              </w:rPr>
            </w:pPr>
          </w:p>
        </w:tc>
        <w:tc>
          <w:tcPr>
            <w:tcW w:w="413" w:type="pct"/>
            <w:noWrap/>
            <w:vAlign w:val="center"/>
            <w:hideMark/>
          </w:tcPr>
          <w:p w14:paraId="263B343F"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4850164D" w14:textId="77777777" w:rsidR="00016183" w:rsidRPr="008426A0" w:rsidRDefault="00016183" w:rsidP="00061E33">
            <w:pPr>
              <w:rPr>
                <w:lang w:eastAsia="zh-CN"/>
              </w:rPr>
            </w:pPr>
            <w:r w:rsidRPr="008426A0">
              <w:rPr>
                <w:lang w:eastAsia="zh-CN"/>
              </w:rPr>
              <w:t>4</w:t>
            </w:r>
          </w:p>
        </w:tc>
        <w:tc>
          <w:tcPr>
            <w:tcW w:w="424" w:type="pct"/>
            <w:noWrap/>
            <w:vAlign w:val="center"/>
            <w:hideMark/>
          </w:tcPr>
          <w:p w14:paraId="43745167" w14:textId="77777777" w:rsidR="00016183" w:rsidRPr="008426A0" w:rsidRDefault="00016183" w:rsidP="00061E33">
            <w:pPr>
              <w:rPr>
                <w:lang w:eastAsia="zh-CN"/>
              </w:rPr>
            </w:pPr>
            <w:r w:rsidRPr="008426A0">
              <w:rPr>
                <w:lang w:eastAsia="zh-CN"/>
              </w:rPr>
              <w:t>1</w:t>
            </w:r>
          </w:p>
        </w:tc>
        <w:tc>
          <w:tcPr>
            <w:tcW w:w="339" w:type="pct"/>
            <w:noWrap/>
            <w:vAlign w:val="center"/>
            <w:hideMark/>
          </w:tcPr>
          <w:p w14:paraId="6063B68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C5F5321" w14:textId="77777777" w:rsidR="00016183" w:rsidRPr="008426A0" w:rsidRDefault="00016183" w:rsidP="00061E33">
            <w:pPr>
              <w:rPr>
                <w:bCs/>
                <w:lang w:eastAsia="zh-CN"/>
              </w:rPr>
            </w:pPr>
            <w:r w:rsidRPr="008426A0">
              <w:rPr>
                <w:lang w:eastAsia="zh-CN"/>
              </w:rPr>
              <w:t>57.8</w:t>
            </w:r>
          </w:p>
        </w:tc>
        <w:tc>
          <w:tcPr>
            <w:tcW w:w="471" w:type="pct"/>
            <w:noWrap/>
            <w:vAlign w:val="center"/>
            <w:hideMark/>
          </w:tcPr>
          <w:p w14:paraId="20050842" w14:textId="77777777" w:rsidR="00016183" w:rsidRPr="008426A0" w:rsidRDefault="00016183" w:rsidP="00061E33">
            <w:pPr>
              <w:rPr>
                <w:bCs/>
                <w:lang w:eastAsia="zh-CN"/>
              </w:rPr>
            </w:pPr>
            <w:r w:rsidRPr="008426A0">
              <w:rPr>
                <w:lang w:eastAsia="zh-CN"/>
              </w:rPr>
              <w:t>10001</w:t>
            </w:r>
          </w:p>
        </w:tc>
        <w:tc>
          <w:tcPr>
            <w:tcW w:w="454" w:type="pct"/>
            <w:noWrap/>
            <w:vAlign w:val="center"/>
            <w:hideMark/>
          </w:tcPr>
          <w:p w14:paraId="7C1A9BC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3D6E5EE"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63F9DA0" w14:textId="77777777" w:rsidR="00016183" w:rsidRPr="008426A0" w:rsidRDefault="00016183" w:rsidP="00061E33">
            <w:pPr>
              <w:rPr>
                <w:bCs/>
                <w:lang w:eastAsia="zh-CN"/>
              </w:rPr>
            </w:pPr>
            <w:r w:rsidRPr="008426A0">
              <w:rPr>
                <w:lang w:eastAsia="zh-CN"/>
              </w:rPr>
              <w:t>0.07448</w:t>
            </w:r>
          </w:p>
        </w:tc>
      </w:tr>
      <w:tr w:rsidR="008426A0" w:rsidRPr="008426A0" w14:paraId="788EFBBE" w14:textId="77777777" w:rsidTr="008426A0">
        <w:trPr>
          <w:trHeight w:val="287"/>
        </w:trPr>
        <w:tc>
          <w:tcPr>
            <w:tcW w:w="690" w:type="pct"/>
            <w:noWrap/>
            <w:vAlign w:val="center"/>
            <w:hideMark/>
          </w:tcPr>
          <w:p w14:paraId="6D3C09E1" w14:textId="77777777" w:rsidR="00016183" w:rsidRPr="008426A0" w:rsidRDefault="00016183" w:rsidP="00061E33">
            <w:pPr>
              <w:rPr>
                <w:lang w:eastAsia="zh-CN"/>
              </w:rPr>
            </w:pPr>
          </w:p>
        </w:tc>
        <w:tc>
          <w:tcPr>
            <w:tcW w:w="413" w:type="pct"/>
            <w:noWrap/>
            <w:vAlign w:val="center"/>
            <w:hideMark/>
          </w:tcPr>
          <w:p w14:paraId="3353EE08"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35DF74F6" w14:textId="77777777" w:rsidR="00016183" w:rsidRPr="008426A0" w:rsidRDefault="00016183" w:rsidP="00061E33">
            <w:pPr>
              <w:rPr>
                <w:lang w:eastAsia="zh-CN"/>
              </w:rPr>
            </w:pPr>
            <w:r w:rsidRPr="008426A0">
              <w:rPr>
                <w:lang w:eastAsia="zh-CN"/>
              </w:rPr>
              <w:t>4</w:t>
            </w:r>
          </w:p>
        </w:tc>
        <w:tc>
          <w:tcPr>
            <w:tcW w:w="424" w:type="pct"/>
            <w:noWrap/>
            <w:vAlign w:val="center"/>
            <w:hideMark/>
          </w:tcPr>
          <w:p w14:paraId="5896C2DA"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ABE1BF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A435C05" w14:textId="77777777" w:rsidR="00016183" w:rsidRPr="008426A0" w:rsidRDefault="00016183" w:rsidP="00061E33">
            <w:pPr>
              <w:rPr>
                <w:bCs/>
                <w:lang w:eastAsia="zh-CN"/>
              </w:rPr>
            </w:pPr>
            <w:r w:rsidRPr="008426A0">
              <w:rPr>
                <w:lang w:eastAsia="zh-CN"/>
              </w:rPr>
              <w:t>41.3</w:t>
            </w:r>
          </w:p>
        </w:tc>
        <w:tc>
          <w:tcPr>
            <w:tcW w:w="471" w:type="pct"/>
            <w:noWrap/>
            <w:vAlign w:val="center"/>
            <w:hideMark/>
          </w:tcPr>
          <w:p w14:paraId="652E19BC" w14:textId="77777777" w:rsidR="00016183" w:rsidRPr="008426A0" w:rsidRDefault="00016183" w:rsidP="00061E33">
            <w:pPr>
              <w:rPr>
                <w:bCs/>
                <w:lang w:eastAsia="zh-CN"/>
              </w:rPr>
            </w:pPr>
            <w:r w:rsidRPr="008426A0">
              <w:rPr>
                <w:lang w:eastAsia="zh-CN"/>
              </w:rPr>
              <w:t>7993.5</w:t>
            </w:r>
          </w:p>
        </w:tc>
        <w:tc>
          <w:tcPr>
            <w:tcW w:w="454" w:type="pct"/>
            <w:noWrap/>
            <w:vAlign w:val="center"/>
            <w:hideMark/>
          </w:tcPr>
          <w:p w14:paraId="349E2D0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332E07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1DA8E39" w14:textId="77777777" w:rsidR="00016183" w:rsidRPr="008426A0" w:rsidRDefault="00016183" w:rsidP="00061E33">
            <w:pPr>
              <w:rPr>
                <w:bCs/>
                <w:lang w:eastAsia="zh-CN"/>
              </w:rPr>
            </w:pPr>
            <w:r w:rsidRPr="008426A0">
              <w:rPr>
                <w:lang w:eastAsia="zh-CN"/>
              </w:rPr>
              <w:t>0.07448</w:t>
            </w:r>
          </w:p>
        </w:tc>
      </w:tr>
      <w:tr w:rsidR="008426A0" w:rsidRPr="008426A0" w14:paraId="2BFD5B9D" w14:textId="77777777" w:rsidTr="008426A0">
        <w:trPr>
          <w:trHeight w:val="287"/>
        </w:trPr>
        <w:tc>
          <w:tcPr>
            <w:tcW w:w="690" w:type="pct"/>
            <w:noWrap/>
            <w:vAlign w:val="center"/>
            <w:hideMark/>
          </w:tcPr>
          <w:p w14:paraId="205C9C77" w14:textId="77777777" w:rsidR="00016183" w:rsidRPr="008426A0" w:rsidRDefault="00016183" w:rsidP="00061E33">
            <w:pPr>
              <w:rPr>
                <w:lang w:eastAsia="zh-CN"/>
              </w:rPr>
            </w:pPr>
          </w:p>
        </w:tc>
        <w:tc>
          <w:tcPr>
            <w:tcW w:w="413" w:type="pct"/>
            <w:noWrap/>
            <w:vAlign w:val="center"/>
            <w:hideMark/>
          </w:tcPr>
          <w:p w14:paraId="1BEB3F33"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2AE44352" w14:textId="77777777" w:rsidR="00016183" w:rsidRPr="008426A0" w:rsidRDefault="00016183" w:rsidP="00061E33">
            <w:pPr>
              <w:rPr>
                <w:lang w:eastAsia="zh-CN"/>
              </w:rPr>
            </w:pPr>
            <w:r w:rsidRPr="008426A0">
              <w:rPr>
                <w:lang w:eastAsia="zh-CN"/>
              </w:rPr>
              <w:t>3</w:t>
            </w:r>
          </w:p>
        </w:tc>
        <w:tc>
          <w:tcPr>
            <w:tcW w:w="424" w:type="pct"/>
            <w:noWrap/>
            <w:vAlign w:val="center"/>
            <w:hideMark/>
          </w:tcPr>
          <w:p w14:paraId="11F778AF"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DDD878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16A4F121" w14:textId="77777777" w:rsidR="00016183" w:rsidRPr="008426A0" w:rsidRDefault="00016183" w:rsidP="00061E33">
            <w:pPr>
              <w:rPr>
                <w:bCs/>
                <w:lang w:eastAsia="zh-CN"/>
              </w:rPr>
            </w:pPr>
            <w:r w:rsidRPr="008426A0">
              <w:rPr>
                <w:lang w:eastAsia="zh-CN"/>
              </w:rPr>
              <w:t>27.2</w:t>
            </w:r>
          </w:p>
        </w:tc>
        <w:tc>
          <w:tcPr>
            <w:tcW w:w="471" w:type="pct"/>
            <w:noWrap/>
            <w:vAlign w:val="center"/>
            <w:hideMark/>
          </w:tcPr>
          <w:p w14:paraId="50C34379" w14:textId="77777777" w:rsidR="00016183" w:rsidRPr="008426A0" w:rsidRDefault="00016183" w:rsidP="00061E33">
            <w:pPr>
              <w:rPr>
                <w:bCs/>
                <w:lang w:eastAsia="zh-CN"/>
              </w:rPr>
            </w:pPr>
            <w:r w:rsidRPr="008426A0">
              <w:rPr>
                <w:lang w:eastAsia="zh-CN"/>
              </w:rPr>
              <w:t>6935</w:t>
            </w:r>
          </w:p>
        </w:tc>
        <w:tc>
          <w:tcPr>
            <w:tcW w:w="454" w:type="pct"/>
            <w:noWrap/>
            <w:vAlign w:val="center"/>
            <w:hideMark/>
          </w:tcPr>
          <w:p w14:paraId="6E00538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D91EC7E"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22A4DF5" w14:textId="77777777" w:rsidR="00016183" w:rsidRPr="008426A0" w:rsidRDefault="00016183" w:rsidP="00061E33">
            <w:pPr>
              <w:rPr>
                <w:bCs/>
                <w:lang w:eastAsia="zh-CN"/>
              </w:rPr>
            </w:pPr>
            <w:r w:rsidRPr="008426A0">
              <w:rPr>
                <w:lang w:eastAsia="zh-CN"/>
              </w:rPr>
              <w:t>0.07448</w:t>
            </w:r>
          </w:p>
        </w:tc>
      </w:tr>
      <w:tr w:rsidR="008426A0" w:rsidRPr="008426A0" w14:paraId="28F41D12" w14:textId="77777777" w:rsidTr="008426A0">
        <w:trPr>
          <w:trHeight w:val="287"/>
        </w:trPr>
        <w:tc>
          <w:tcPr>
            <w:tcW w:w="690" w:type="pct"/>
            <w:noWrap/>
            <w:vAlign w:val="center"/>
            <w:hideMark/>
          </w:tcPr>
          <w:p w14:paraId="31B064F0" w14:textId="77777777" w:rsidR="00016183" w:rsidRPr="008426A0" w:rsidRDefault="00016183" w:rsidP="00061E33">
            <w:pPr>
              <w:rPr>
                <w:lang w:eastAsia="zh-CN"/>
              </w:rPr>
            </w:pPr>
          </w:p>
        </w:tc>
        <w:tc>
          <w:tcPr>
            <w:tcW w:w="413" w:type="pct"/>
            <w:noWrap/>
            <w:vAlign w:val="center"/>
            <w:hideMark/>
          </w:tcPr>
          <w:p w14:paraId="571D1FEE"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135ED803"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891A9CE"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72C1EF3"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2AC2553" w14:textId="77777777" w:rsidR="00016183" w:rsidRPr="008426A0" w:rsidRDefault="00016183" w:rsidP="00061E33">
            <w:pPr>
              <w:rPr>
                <w:bCs/>
                <w:lang w:eastAsia="zh-CN"/>
              </w:rPr>
            </w:pPr>
            <w:r w:rsidRPr="008426A0">
              <w:rPr>
                <w:lang w:eastAsia="zh-CN"/>
              </w:rPr>
              <w:t>22.1</w:t>
            </w:r>
          </w:p>
        </w:tc>
        <w:tc>
          <w:tcPr>
            <w:tcW w:w="471" w:type="pct"/>
            <w:noWrap/>
            <w:vAlign w:val="center"/>
            <w:hideMark/>
          </w:tcPr>
          <w:p w14:paraId="21209AD9" w14:textId="77777777" w:rsidR="00016183" w:rsidRPr="008426A0" w:rsidRDefault="00016183" w:rsidP="00061E33">
            <w:pPr>
              <w:rPr>
                <w:bCs/>
                <w:lang w:eastAsia="zh-CN"/>
              </w:rPr>
            </w:pPr>
            <w:r w:rsidRPr="008426A0">
              <w:rPr>
                <w:lang w:eastAsia="zh-CN"/>
              </w:rPr>
              <w:t>5037</w:t>
            </w:r>
          </w:p>
        </w:tc>
        <w:tc>
          <w:tcPr>
            <w:tcW w:w="454" w:type="pct"/>
            <w:noWrap/>
            <w:vAlign w:val="center"/>
            <w:hideMark/>
          </w:tcPr>
          <w:p w14:paraId="7AE14B6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0178837"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1D163F3" w14:textId="77777777" w:rsidR="00016183" w:rsidRPr="008426A0" w:rsidRDefault="00016183" w:rsidP="00061E33">
            <w:pPr>
              <w:rPr>
                <w:bCs/>
                <w:lang w:eastAsia="zh-CN"/>
              </w:rPr>
            </w:pPr>
            <w:r w:rsidRPr="008426A0">
              <w:rPr>
                <w:lang w:eastAsia="zh-CN"/>
              </w:rPr>
              <w:t>0.07448</w:t>
            </w:r>
          </w:p>
        </w:tc>
      </w:tr>
      <w:tr w:rsidR="008426A0" w:rsidRPr="008426A0" w14:paraId="629068AA" w14:textId="77777777" w:rsidTr="008426A0">
        <w:trPr>
          <w:trHeight w:val="287"/>
        </w:trPr>
        <w:tc>
          <w:tcPr>
            <w:tcW w:w="690" w:type="pct"/>
            <w:noWrap/>
            <w:vAlign w:val="center"/>
            <w:hideMark/>
          </w:tcPr>
          <w:p w14:paraId="380C136E" w14:textId="77777777" w:rsidR="00016183" w:rsidRPr="008426A0" w:rsidRDefault="00016183" w:rsidP="00061E33">
            <w:pPr>
              <w:rPr>
                <w:lang w:eastAsia="zh-CN"/>
              </w:rPr>
            </w:pPr>
          </w:p>
        </w:tc>
        <w:tc>
          <w:tcPr>
            <w:tcW w:w="413" w:type="pct"/>
            <w:noWrap/>
            <w:vAlign w:val="center"/>
            <w:hideMark/>
          </w:tcPr>
          <w:p w14:paraId="42523F46"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685231E0"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450493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715EA4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ECA303C" w14:textId="77777777" w:rsidR="00016183" w:rsidRPr="008426A0" w:rsidRDefault="00016183" w:rsidP="00061E33">
            <w:pPr>
              <w:rPr>
                <w:bCs/>
                <w:lang w:eastAsia="zh-CN"/>
              </w:rPr>
            </w:pPr>
            <w:r w:rsidRPr="008426A0">
              <w:rPr>
                <w:lang w:eastAsia="zh-CN"/>
              </w:rPr>
              <w:t>52.8</w:t>
            </w:r>
          </w:p>
        </w:tc>
        <w:tc>
          <w:tcPr>
            <w:tcW w:w="471" w:type="pct"/>
            <w:noWrap/>
            <w:vAlign w:val="center"/>
            <w:hideMark/>
          </w:tcPr>
          <w:p w14:paraId="5DA96AB3" w14:textId="77777777" w:rsidR="00016183" w:rsidRPr="008426A0" w:rsidRDefault="00016183" w:rsidP="00061E33">
            <w:pPr>
              <w:rPr>
                <w:bCs/>
                <w:lang w:eastAsia="zh-CN"/>
              </w:rPr>
            </w:pPr>
            <w:r w:rsidRPr="008426A0">
              <w:rPr>
                <w:lang w:eastAsia="zh-CN"/>
              </w:rPr>
              <w:t>9599.5</w:t>
            </w:r>
          </w:p>
        </w:tc>
        <w:tc>
          <w:tcPr>
            <w:tcW w:w="454" w:type="pct"/>
            <w:noWrap/>
            <w:vAlign w:val="center"/>
            <w:hideMark/>
          </w:tcPr>
          <w:p w14:paraId="476F4D7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3FA978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F950293" w14:textId="77777777" w:rsidR="00016183" w:rsidRPr="008426A0" w:rsidRDefault="00016183" w:rsidP="00061E33">
            <w:pPr>
              <w:rPr>
                <w:bCs/>
                <w:lang w:eastAsia="zh-CN"/>
              </w:rPr>
            </w:pPr>
            <w:r w:rsidRPr="008426A0">
              <w:rPr>
                <w:lang w:eastAsia="zh-CN"/>
              </w:rPr>
              <w:t>0.07448</w:t>
            </w:r>
          </w:p>
        </w:tc>
      </w:tr>
      <w:tr w:rsidR="008426A0" w:rsidRPr="008426A0" w14:paraId="3918D428" w14:textId="77777777" w:rsidTr="008426A0">
        <w:trPr>
          <w:trHeight w:val="287"/>
        </w:trPr>
        <w:tc>
          <w:tcPr>
            <w:tcW w:w="690" w:type="pct"/>
            <w:noWrap/>
            <w:vAlign w:val="center"/>
            <w:hideMark/>
          </w:tcPr>
          <w:p w14:paraId="590C227D" w14:textId="77777777" w:rsidR="00016183" w:rsidRPr="008426A0" w:rsidRDefault="00016183" w:rsidP="00061E33">
            <w:pPr>
              <w:rPr>
                <w:lang w:eastAsia="zh-CN"/>
              </w:rPr>
            </w:pPr>
          </w:p>
        </w:tc>
        <w:tc>
          <w:tcPr>
            <w:tcW w:w="413" w:type="pct"/>
            <w:noWrap/>
            <w:vAlign w:val="center"/>
            <w:hideMark/>
          </w:tcPr>
          <w:p w14:paraId="4194025B"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662B3AF1"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381203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BBECB8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193E90A" w14:textId="77777777" w:rsidR="00016183" w:rsidRPr="008426A0" w:rsidRDefault="00016183" w:rsidP="00061E33">
            <w:pPr>
              <w:rPr>
                <w:bCs/>
                <w:lang w:eastAsia="zh-CN"/>
              </w:rPr>
            </w:pPr>
            <w:r w:rsidRPr="008426A0">
              <w:rPr>
                <w:lang w:eastAsia="zh-CN"/>
              </w:rPr>
              <w:t>47.7</w:t>
            </w:r>
          </w:p>
        </w:tc>
        <w:tc>
          <w:tcPr>
            <w:tcW w:w="471" w:type="pct"/>
            <w:noWrap/>
            <w:vAlign w:val="center"/>
            <w:hideMark/>
          </w:tcPr>
          <w:p w14:paraId="32601866" w14:textId="77777777" w:rsidR="00016183" w:rsidRPr="008426A0" w:rsidRDefault="00016183" w:rsidP="00061E33">
            <w:pPr>
              <w:rPr>
                <w:bCs/>
                <w:lang w:eastAsia="zh-CN"/>
              </w:rPr>
            </w:pPr>
            <w:r w:rsidRPr="008426A0">
              <w:rPr>
                <w:lang w:eastAsia="zh-CN"/>
              </w:rPr>
              <w:t>7701.5</w:t>
            </w:r>
          </w:p>
        </w:tc>
        <w:tc>
          <w:tcPr>
            <w:tcW w:w="454" w:type="pct"/>
            <w:noWrap/>
            <w:vAlign w:val="center"/>
            <w:hideMark/>
          </w:tcPr>
          <w:p w14:paraId="2B94CCE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684CD0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FBB221F" w14:textId="77777777" w:rsidR="00016183" w:rsidRPr="008426A0" w:rsidRDefault="00016183" w:rsidP="00061E33">
            <w:pPr>
              <w:rPr>
                <w:bCs/>
                <w:lang w:eastAsia="zh-CN"/>
              </w:rPr>
            </w:pPr>
            <w:r w:rsidRPr="008426A0">
              <w:rPr>
                <w:lang w:eastAsia="zh-CN"/>
              </w:rPr>
              <w:t>0.07448</w:t>
            </w:r>
          </w:p>
        </w:tc>
      </w:tr>
      <w:tr w:rsidR="008426A0" w:rsidRPr="008426A0" w14:paraId="7032E289" w14:textId="77777777" w:rsidTr="008426A0">
        <w:trPr>
          <w:trHeight w:val="287"/>
        </w:trPr>
        <w:tc>
          <w:tcPr>
            <w:tcW w:w="690" w:type="pct"/>
            <w:noWrap/>
            <w:vAlign w:val="center"/>
            <w:hideMark/>
          </w:tcPr>
          <w:p w14:paraId="088FD4A8" w14:textId="77777777" w:rsidR="00016183" w:rsidRPr="008426A0" w:rsidRDefault="00016183" w:rsidP="00061E33">
            <w:pPr>
              <w:rPr>
                <w:lang w:eastAsia="zh-CN"/>
              </w:rPr>
            </w:pPr>
          </w:p>
        </w:tc>
        <w:tc>
          <w:tcPr>
            <w:tcW w:w="413" w:type="pct"/>
            <w:noWrap/>
            <w:vAlign w:val="center"/>
            <w:hideMark/>
          </w:tcPr>
          <w:p w14:paraId="10DDE782"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2C071BBA" w14:textId="77777777" w:rsidR="00016183" w:rsidRPr="008426A0" w:rsidRDefault="00016183" w:rsidP="00061E33">
            <w:pPr>
              <w:rPr>
                <w:lang w:eastAsia="zh-CN"/>
              </w:rPr>
            </w:pPr>
            <w:r w:rsidRPr="008426A0">
              <w:rPr>
                <w:lang w:eastAsia="zh-CN"/>
              </w:rPr>
              <w:t>2</w:t>
            </w:r>
          </w:p>
        </w:tc>
        <w:tc>
          <w:tcPr>
            <w:tcW w:w="424" w:type="pct"/>
            <w:noWrap/>
            <w:vAlign w:val="center"/>
            <w:hideMark/>
          </w:tcPr>
          <w:p w14:paraId="27BF7C93"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81ACA3F"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6CDD197" w14:textId="77777777" w:rsidR="00016183" w:rsidRPr="008426A0" w:rsidRDefault="00016183" w:rsidP="00061E33">
            <w:pPr>
              <w:rPr>
                <w:bCs/>
                <w:lang w:eastAsia="zh-CN"/>
              </w:rPr>
            </w:pPr>
            <w:r w:rsidRPr="008426A0">
              <w:rPr>
                <w:lang w:eastAsia="zh-CN"/>
              </w:rPr>
              <w:t>23.4</w:t>
            </w:r>
          </w:p>
        </w:tc>
        <w:tc>
          <w:tcPr>
            <w:tcW w:w="471" w:type="pct"/>
            <w:noWrap/>
            <w:vAlign w:val="center"/>
            <w:hideMark/>
          </w:tcPr>
          <w:p w14:paraId="10EE6DB1" w14:textId="77777777" w:rsidR="00016183" w:rsidRPr="008426A0" w:rsidRDefault="00016183" w:rsidP="00061E33">
            <w:pPr>
              <w:rPr>
                <w:bCs/>
                <w:lang w:eastAsia="zh-CN"/>
              </w:rPr>
            </w:pPr>
            <w:r w:rsidRPr="008426A0">
              <w:rPr>
                <w:lang w:eastAsia="zh-CN"/>
              </w:rPr>
              <w:t>5621</w:t>
            </w:r>
          </w:p>
        </w:tc>
        <w:tc>
          <w:tcPr>
            <w:tcW w:w="454" w:type="pct"/>
            <w:noWrap/>
            <w:vAlign w:val="center"/>
            <w:hideMark/>
          </w:tcPr>
          <w:p w14:paraId="25F2DEFE"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16178E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367624C" w14:textId="77777777" w:rsidR="00016183" w:rsidRPr="008426A0" w:rsidRDefault="00016183" w:rsidP="00061E33">
            <w:pPr>
              <w:rPr>
                <w:bCs/>
                <w:lang w:eastAsia="zh-CN"/>
              </w:rPr>
            </w:pPr>
            <w:r w:rsidRPr="008426A0">
              <w:rPr>
                <w:lang w:eastAsia="zh-CN"/>
              </w:rPr>
              <w:t>0.07448</w:t>
            </w:r>
          </w:p>
        </w:tc>
      </w:tr>
      <w:tr w:rsidR="008426A0" w:rsidRPr="008426A0" w14:paraId="7F7CD1AC" w14:textId="77777777" w:rsidTr="008426A0">
        <w:trPr>
          <w:trHeight w:val="287"/>
        </w:trPr>
        <w:tc>
          <w:tcPr>
            <w:tcW w:w="690" w:type="pct"/>
            <w:noWrap/>
            <w:vAlign w:val="center"/>
            <w:hideMark/>
          </w:tcPr>
          <w:p w14:paraId="6B29954F" w14:textId="77777777" w:rsidR="00016183" w:rsidRPr="008426A0" w:rsidRDefault="00016183" w:rsidP="00061E33">
            <w:pPr>
              <w:rPr>
                <w:lang w:eastAsia="zh-CN"/>
              </w:rPr>
            </w:pPr>
          </w:p>
        </w:tc>
        <w:tc>
          <w:tcPr>
            <w:tcW w:w="413" w:type="pct"/>
            <w:noWrap/>
            <w:vAlign w:val="center"/>
            <w:hideMark/>
          </w:tcPr>
          <w:p w14:paraId="3551D523"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1F6A66AD" w14:textId="77777777" w:rsidR="00016183" w:rsidRPr="008426A0" w:rsidRDefault="00016183" w:rsidP="00061E33">
            <w:pPr>
              <w:rPr>
                <w:lang w:eastAsia="zh-CN"/>
              </w:rPr>
            </w:pPr>
            <w:r w:rsidRPr="008426A0">
              <w:rPr>
                <w:lang w:eastAsia="zh-CN"/>
              </w:rPr>
              <w:t>2</w:t>
            </w:r>
          </w:p>
        </w:tc>
        <w:tc>
          <w:tcPr>
            <w:tcW w:w="424" w:type="pct"/>
            <w:noWrap/>
            <w:vAlign w:val="center"/>
            <w:hideMark/>
          </w:tcPr>
          <w:p w14:paraId="4FF1AED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5CD96EC"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B239847" w14:textId="77777777" w:rsidR="00016183" w:rsidRPr="008426A0" w:rsidRDefault="00016183" w:rsidP="00061E33">
            <w:pPr>
              <w:rPr>
                <w:bCs/>
                <w:lang w:eastAsia="zh-CN"/>
              </w:rPr>
            </w:pPr>
            <w:r w:rsidRPr="008426A0">
              <w:rPr>
                <w:lang w:eastAsia="zh-CN"/>
              </w:rPr>
              <w:t>10.6</w:t>
            </w:r>
          </w:p>
        </w:tc>
        <w:tc>
          <w:tcPr>
            <w:tcW w:w="471" w:type="pct"/>
            <w:noWrap/>
            <w:vAlign w:val="center"/>
            <w:hideMark/>
          </w:tcPr>
          <w:p w14:paraId="5F95ACA4" w14:textId="77777777" w:rsidR="00016183" w:rsidRPr="008426A0" w:rsidRDefault="00016183" w:rsidP="00061E33">
            <w:pPr>
              <w:rPr>
                <w:bCs/>
                <w:lang w:eastAsia="zh-CN"/>
              </w:rPr>
            </w:pPr>
            <w:r w:rsidRPr="008426A0">
              <w:rPr>
                <w:lang w:eastAsia="zh-CN"/>
              </w:rPr>
              <w:t>4161</w:t>
            </w:r>
          </w:p>
        </w:tc>
        <w:tc>
          <w:tcPr>
            <w:tcW w:w="454" w:type="pct"/>
            <w:noWrap/>
            <w:vAlign w:val="center"/>
            <w:hideMark/>
          </w:tcPr>
          <w:p w14:paraId="0C0CE90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655203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AC0BF6E" w14:textId="77777777" w:rsidR="00016183" w:rsidRPr="008426A0" w:rsidRDefault="00016183" w:rsidP="00061E33">
            <w:pPr>
              <w:rPr>
                <w:bCs/>
                <w:lang w:eastAsia="zh-CN"/>
              </w:rPr>
            </w:pPr>
            <w:r w:rsidRPr="008426A0">
              <w:rPr>
                <w:lang w:eastAsia="zh-CN"/>
              </w:rPr>
              <w:t>0.07448</w:t>
            </w:r>
          </w:p>
        </w:tc>
      </w:tr>
      <w:tr w:rsidR="008426A0" w:rsidRPr="008426A0" w14:paraId="207F0F8B" w14:textId="77777777" w:rsidTr="008426A0">
        <w:trPr>
          <w:trHeight w:val="287"/>
        </w:trPr>
        <w:tc>
          <w:tcPr>
            <w:tcW w:w="690" w:type="pct"/>
            <w:noWrap/>
            <w:vAlign w:val="center"/>
            <w:hideMark/>
          </w:tcPr>
          <w:p w14:paraId="7284B735" w14:textId="77777777" w:rsidR="00016183" w:rsidRPr="008426A0" w:rsidRDefault="00016183" w:rsidP="00061E33">
            <w:pPr>
              <w:rPr>
                <w:lang w:eastAsia="zh-CN"/>
              </w:rPr>
            </w:pPr>
          </w:p>
        </w:tc>
        <w:tc>
          <w:tcPr>
            <w:tcW w:w="413" w:type="pct"/>
            <w:noWrap/>
            <w:vAlign w:val="center"/>
            <w:hideMark/>
          </w:tcPr>
          <w:p w14:paraId="687552AE"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77F1C2BC" w14:textId="77777777" w:rsidR="00016183" w:rsidRPr="008426A0" w:rsidRDefault="00016183" w:rsidP="00061E33">
            <w:pPr>
              <w:rPr>
                <w:lang w:eastAsia="zh-CN"/>
              </w:rPr>
            </w:pPr>
            <w:r w:rsidRPr="008426A0">
              <w:rPr>
                <w:lang w:eastAsia="zh-CN"/>
              </w:rPr>
              <w:t>2</w:t>
            </w:r>
          </w:p>
        </w:tc>
        <w:tc>
          <w:tcPr>
            <w:tcW w:w="424" w:type="pct"/>
            <w:noWrap/>
            <w:vAlign w:val="center"/>
            <w:hideMark/>
          </w:tcPr>
          <w:p w14:paraId="10C8AB39"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D5D662C" w14:textId="77777777" w:rsidR="00016183" w:rsidRPr="008426A0" w:rsidRDefault="00016183" w:rsidP="00061E33">
            <w:pPr>
              <w:rPr>
                <w:lang w:eastAsia="zh-CN"/>
              </w:rPr>
            </w:pPr>
            <w:r w:rsidRPr="008426A0">
              <w:rPr>
                <w:lang w:eastAsia="zh-CN"/>
              </w:rPr>
              <w:t>0</w:t>
            </w:r>
          </w:p>
        </w:tc>
        <w:tc>
          <w:tcPr>
            <w:tcW w:w="534" w:type="pct"/>
            <w:noWrap/>
            <w:vAlign w:val="center"/>
            <w:hideMark/>
          </w:tcPr>
          <w:p w14:paraId="0325963B" w14:textId="77777777" w:rsidR="00016183" w:rsidRPr="008426A0" w:rsidRDefault="00016183" w:rsidP="00061E33">
            <w:pPr>
              <w:rPr>
                <w:bCs/>
                <w:lang w:eastAsia="zh-CN"/>
              </w:rPr>
            </w:pPr>
            <w:r w:rsidRPr="008426A0">
              <w:rPr>
                <w:lang w:eastAsia="zh-CN"/>
              </w:rPr>
              <w:t>49</w:t>
            </w:r>
          </w:p>
        </w:tc>
        <w:tc>
          <w:tcPr>
            <w:tcW w:w="471" w:type="pct"/>
            <w:noWrap/>
            <w:vAlign w:val="center"/>
            <w:hideMark/>
          </w:tcPr>
          <w:p w14:paraId="54010CCE" w14:textId="77777777" w:rsidR="00016183" w:rsidRPr="008426A0" w:rsidRDefault="00016183" w:rsidP="00061E33">
            <w:pPr>
              <w:rPr>
                <w:bCs/>
                <w:lang w:eastAsia="zh-CN"/>
              </w:rPr>
            </w:pPr>
            <w:r w:rsidRPr="008426A0">
              <w:rPr>
                <w:lang w:eastAsia="zh-CN"/>
              </w:rPr>
              <w:t>8285.5</w:t>
            </w:r>
          </w:p>
        </w:tc>
        <w:tc>
          <w:tcPr>
            <w:tcW w:w="454" w:type="pct"/>
            <w:noWrap/>
            <w:vAlign w:val="center"/>
            <w:hideMark/>
          </w:tcPr>
          <w:p w14:paraId="47551D9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75D2A2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C2632FE" w14:textId="77777777" w:rsidR="00016183" w:rsidRPr="008426A0" w:rsidRDefault="00016183" w:rsidP="00061E33">
            <w:pPr>
              <w:rPr>
                <w:bCs/>
                <w:lang w:eastAsia="zh-CN"/>
              </w:rPr>
            </w:pPr>
            <w:r w:rsidRPr="008426A0">
              <w:rPr>
                <w:lang w:eastAsia="zh-CN"/>
              </w:rPr>
              <w:t>0.07448</w:t>
            </w:r>
          </w:p>
        </w:tc>
      </w:tr>
      <w:tr w:rsidR="008426A0" w:rsidRPr="008426A0" w14:paraId="744FA4EC" w14:textId="77777777" w:rsidTr="008426A0">
        <w:trPr>
          <w:trHeight w:val="287"/>
        </w:trPr>
        <w:tc>
          <w:tcPr>
            <w:tcW w:w="690" w:type="pct"/>
            <w:noWrap/>
            <w:vAlign w:val="center"/>
            <w:hideMark/>
          </w:tcPr>
          <w:p w14:paraId="45841619" w14:textId="77777777" w:rsidR="00016183" w:rsidRPr="008426A0" w:rsidRDefault="00016183" w:rsidP="00061E33">
            <w:pPr>
              <w:rPr>
                <w:lang w:eastAsia="zh-CN"/>
              </w:rPr>
            </w:pPr>
          </w:p>
        </w:tc>
        <w:tc>
          <w:tcPr>
            <w:tcW w:w="413" w:type="pct"/>
            <w:noWrap/>
            <w:vAlign w:val="center"/>
            <w:hideMark/>
          </w:tcPr>
          <w:p w14:paraId="7750854F"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67172BCC" w14:textId="77777777" w:rsidR="00016183" w:rsidRPr="008426A0" w:rsidRDefault="00016183" w:rsidP="00061E33">
            <w:pPr>
              <w:rPr>
                <w:lang w:eastAsia="zh-CN"/>
              </w:rPr>
            </w:pPr>
            <w:r w:rsidRPr="008426A0">
              <w:rPr>
                <w:lang w:eastAsia="zh-CN"/>
              </w:rPr>
              <w:t>2</w:t>
            </w:r>
          </w:p>
        </w:tc>
        <w:tc>
          <w:tcPr>
            <w:tcW w:w="424" w:type="pct"/>
            <w:noWrap/>
            <w:vAlign w:val="center"/>
            <w:hideMark/>
          </w:tcPr>
          <w:p w14:paraId="7EF813F0"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E21CE6F" w14:textId="77777777" w:rsidR="00016183" w:rsidRPr="008426A0" w:rsidRDefault="00016183" w:rsidP="00061E33">
            <w:pPr>
              <w:rPr>
                <w:lang w:eastAsia="zh-CN"/>
              </w:rPr>
            </w:pPr>
            <w:r w:rsidRPr="008426A0">
              <w:rPr>
                <w:lang w:eastAsia="zh-CN"/>
              </w:rPr>
              <w:t>1</w:t>
            </w:r>
          </w:p>
        </w:tc>
        <w:tc>
          <w:tcPr>
            <w:tcW w:w="534" w:type="pct"/>
            <w:noWrap/>
            <w:vAlign w:val="center"/>
            <w:hideMark/>
          </w:tcPr>
          <w:p w14:paraId="41F92FB2" w14:textId="77777777" w:rsidR="00016183" w:rsidRPr="008426A0" w:rsidRDefault="00016183" w:rsidP="00061E33">
            <w:pPr>
              <w:rPr>
                <w:bCs/>
                <w:lang w:eastAsia="zh-CN"/>
              </w:rPr>
            </w:pPr>
            <w:r w:rsidRPr="008426A0">
              <w:rPr>
                <w:lang w:eastAsia="zh-CN"/>
              </w:rPr>
              <w:t>36.1</w:t>
            </w:r>
          </w:p>
        </w:tc>
        <w:tc>
          <w:tcPr>
            <w:tcW w:w="471" w:type="pct"/>
            <w:noWrap/>
            <w:vAlign w:val="center"/>
            <w:hideMark/>
          </w:tcPr>
          <w:p w14:paraId="0FA7A26C" w14:textId="77777777" w:rsidR="00016183" w:rsidRPr="008426A0" w:rsidRDefault="00016183" w:rsidP="00061E33">
            <w:pPr>
              <w:rPr>
                <w:bCs/>
                <w:lang w:eastAsia="zh-CN"/>
              </w:rPr>
            </w:pPr>
            <w:r w:rsidRPr="008426A0">
              <w:rPr>
                <w:lang w:eastAsia="zh-CN"/>
              </w:rPr>
              <w:t>6862</w:t>
            </w:r>
          </w:p>
        </w:tc>
        <w:tc>
          <w:tcPr>
            <w:tcW w:w="454" w:type="pct"/>
            <w:noWrap/>
            <w:vAlign w:val="center"/>
            <w:hideMark/>
          </w:tcPr>
          <w:p w14:paraId="2D0ECC2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BBA892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E2C4B40" w14:textId="77777777" w:rsidR="00016183" w:rsidRPr="008426A0" w:rsidRDefault="00016183" w:rsidP="00061E33">
            <w:pPr>
              <w:rPr>
                <w:bCs/>
                <w:lang w:eastAsia="zh-CN"/>
              </w:rPr>
            </w:pPr>
            <w:r w:rsidRPr="008426A0">
              <w:rPr>
                <w:lang w:eastAsia="zh-CN"/>
              </w:rPr>
              <w:t>0.07448</w:t>
            </w:r>
          </w:p>
        </w:tc>
      </w:tr>
      <w:tr w:rsidR="008426A0" w:rsidRPr="008426A0" w14:paraId="09B33115" w14:textId="77777777" w:rsidTr="008426A0">
        <w:trPr>
          <w:trHeight w:val="287"/>
        </w:trPr>
        <w:tc>
          <w:tcPr>
            <w:tcW w:w="690" w:type="pct"/>
            <w:noWrap/>
            <w:vAlign w:val="center"/>
            <w:hideMark/>
          </w:tcPr>
          <w:p w14:paraId="2E76E74C" w14:textId="77777777" w:rsidR="00016183" w:rsidRPr="008426A0" w:rsidRDefault="00016183" w:rsidP="00061E33">
            <w:pPr>
              <w:rPr>
                <w:lang w:eastAsia="zh-CN"/>
              </w:rPr>
            </w:pPr>
          </w:p>
        </w:tc>
        <w:tc>
          <w:tcPr>
            <w:tcW w:w="413" w:type="pct"/>
            <w:noWrap/>
            <w:vAlign w:val="center"/>
            <w:hideMark/>
          </w:tcPr>
          <w:p w14:paraId="2294284D"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28DAD5B6" w14:textId="77777777" w:rsidR="00016183" w:rsidRPr="008426A0" w:rsidRDefault="00016183" w:rsidP="00061E33">
            <w:pPr>
              <w:rPr>
                <w:lang w:eastAsia="zh-CN"/>
              </w:rPr>
            </w:pPr>
            <w:r w:rsidRPr="008426A0">
              <w:rPr>
                <w:lang w:eastAsia="zh-CN"/>
              </w:rPr>
              <w:t>1</w:t>
            </w:r>
          </w:p>
        </w:tc>
        <w:tc>
          <w:tcPr>
            <w:tcW w:w="424" w:type="pct"/>
            <w:noWrap/>
            <w:vAlign w:val="center"/>
            <w:hideMark/>
          </w:tcPr>
          <w:p w14:paraId="6E456262"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6DC3D70" w14:textId="77777777" w:rsidR="00016183" w:rsidRPr="008426A0" w:rsidRDefault="00016183" w:rsidP="00061E33">
            <w:pPr>
              <w:rPr>
                <w:lang w:eastAsia="zh-CN"/>
              </w:rPr>
            </w:pPr>
            <w:r w:rsidRPr="008426A0">
              <w:rPr>
                <w:lang w:eastAsia="zh-CN"/>
              </w:rPr>
              <w:t>0</w:t>
            </w:r>
          </w:p>
        </w:tc>
        <w:tc>
          <w:tcPr>
            <w:tcW w:w="534" w:type="pct"/>
            <w:noWrap/>
            <w:vAlign w:val="center"/>
            <w:hideMark/>
          </w:tcPr>
          <w:p w14:paraId="7A2DEAFE" w14:textId="77777777" w:rsidR="00016183" w:rsidRPr="008426A0" w:rsidRDefault="00016183" w:rsidP="00061E33">
            <w:pPr>
              <w:rPr>
                <w:bCs/>
                <w:lang w:eastAsia="zh-CN"/>
              </w:rPr>
            </w:pPr>
            <w:r w:rsidRPr="008426A0">
              <w:rPr>
                <w:lang w:eastAsia="zh-CN"/>
              </w:rPr>
              <w:t>16.9</w:t>
            </w:r>
          </w:p>
        </w:tc>
        <w:tc>
          <w:tcPr>
            <w:tcW w:w="471" w:type="pct"/>
            <w:noWrap/>
            <w:vAlign w:val="center"/>
            <w:hideMark/>
          </w:tcPr>
          <w:p w14:paraId="4E9D1579" w14:textId="77777777" w:rsidR="00016183" w:rsidRPr="008426A0" w:rsidRDefault="00016183" w:rsidP="00061E33">
            <w:pPr>
              <w:rPr>
                <w:bCs/>
                <w:lang w:eastAsia="zh-CN"/>
              </w:rPr>
            </w:pPr>
            <w:r w:rsidRPr="008426A0">
              <w:rPr>
                <w:lang w:eastAsia="zh-CN"/>
              </w:rPr>
              <w:t>3285</w:t>
            </w:r>
          </w:p>
        </w:tc>
        <w:tc>
          <w:tcPr>
            <w:tcW w:w="454" w:type="pct"/>
            <w:noWrap/>
            <w:vAlign w:val="center"/>
            <w:hideMark/>
          </w:tcPr>
          <w:p w14:paraId="7B4D9EE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BD58C2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A6EDA22" w14:textId="77777777" w:rsidR="00016183" w:rsidRPr="008426A0" w:rsidRDefault="00016183" w:rsidP="00061E33">
            <w:pPr>
              <w:rPr>
                <w:bCs/>
                <w:lang w:eastAsia="zh-CN"/>
              </w:rPr>
            </w:pPr>
            <w:r w:rsidRPr="008426A0">
              <w:rPr>
                <w:lang w:eastAsia="zh-CN"/>
              </w:rPr>
              <w:t>0.07448</w:t>
            </w:r>
          </w:p>
        </w:tc>
      </w:tr>
      <w:tr w:rsidR="008426A0" w:rsidRPr="008426A0" w14:paraId="3F3AED36" w14:textId="77777777" w:rsidTr="008426A0">
        <w:trPr>
          <w:trHeight w:val="287"/>
        </w:trPr>
        <w:tc>
          <w:tcPr>
            <w:tcW w:w="690" w:type="pct"/>
            <w:noWrap/>
            <w:vAlign w:val="center"/>
            <w:hideMark/>
          </w:tcPr>
          <w:p w14:paraId="3A6EA74E" w14:textId="77777777" w:rsidR="00016183" w:rsidRPr="008426A0" w:rsidRDefault="00016183" w:rsidP="00061E33">
            <w:pPr>
              <w:rPr>
                <w:lang w:eastAsia="zh-CN"/>
              </w:rPr>
            </w:pPr>
          </w:p>
        </w:tc>
        <w:tc>
          <w:tcPr>
            <w:tcW w:w="413" w:type="pct"/>
            <w:noWrap/>
            <w:vAlign w:val="center"/>
            <w:hideMark/>
          </w:tcPr>
          <w:p w14:paraId="42152969"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40E28553" w14:textId="77777777" w:rsidR="00016183" w:rsidRPr="008426A0" w:rsidRDefault="00016183" w:rsidP="00061E33">
            <w:pPr>
              <w:rPr>
                <w:lang w:eastAsia="zh-CN"/>
              </w:rPr>
            </w:pPr>
            <w:r w:rsidRPr="008426A0">
              <w:rPr>
                <w:lang w:eastAsia="zh-CN"/>
              </w:rPr>
              <w:t>1</w:t>
            </w:r>
          </w:p>
        </w:tc>
        <w:tc>
          <w:tcPr>
            <w:tcW w:w="424" w:type="pct"/>
            <w:noWrap/>
            <w:vAlign w:val="center"/>
            <w:hideMark/>
          </w:tcPr>
          <w:p w14:paraId="4D21955F"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C6C3DA6"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F85BE80" w14:textId="77777777" w:rsidR="00016183" w:rsidRPr="008426A0" w:rsidRDefault="00016183" w:rsidP="00061E33">
            <w:pPr>
              <w:rPr>
                <w:bCs/>
                <w:lang w:eastAsia="zh-CN"/>
              </w:rPr>
            </w:pPr>
            <w:r w:rsidRPr="008426A0">
              <w:rPr>
                <w:lang w:eastAsia="zh-CN"/>
              </w:rPr>
              <w:t>5.1</w:t>
            </w:r>
          </w:p>
        </w:tc>
        <w:tc>
          <w:tcPr>
            <w:tcW w:w="471" w:type="pct"/>
            <w:noWrap/>
            <w:vAlign w:val="center"/>
            <w:hideMark/>
          </w:tcPr>
          <w:p w14:paraId="48EA335A" w14:textId="77777777" w:rsidR="00016183" w:rsidRPr="008426A0" w:rsidRDefault="00016183" w:rsidP="00061E33">
            <w:pPr>
              <w:rPr>
                <w:bCs/>
                <w:lang w:eastAsia="zh-CN"/>
              </w:rPr>
            </w:pPr>
            <w:r w:rsidRPr="008426A0">
              <w:rPr>
                <w:lang w:eastAsia="zh-CN"/>
              </w:rPr>
              <w:t>2993</w:t>
            </w:r>
          </w:p>
        </w:tc>
        <w:tc>
          <w:tcPr>
            <w:tcW w:w="454" w:type="pct"/>
            <w:noWrap/>
            <w:vAlign w:val="center"/>
            <w:hideMark/>
          </w:tcPr>
          <w:p w14:paraId="5BC0F17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3FC400B"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F31A95B" w14:textId="77777777" w:rsidR="00016183" w:rsidRPr="008426A0" w:rsidRDefault="00016183" w:rsidP="00061E33">
            <w:pPr>
              <w:rPr>
                <w:bCs/>
                <w:lang w:eastAsia="zh-CN"/>
              </w:rPr>
            </w:pPr>
            <w:r w:rsidRPr="008426A0">
              <w:rPr>
                <w:lang w:eastAsia="zh-CN"/>
              </w:rPr>
              <w:t>0.07448</w:t>
            </w:r>
          </w:p>
        </w:tc>
      </w:tr>
      <w:tr w:rsidR="008426A0" w:rsidRPr="008426A0" w14:paraId="49B5B303" w14:textId="77777777" w:rsidTr="008426A0">
        <w:trPr>
          <w:trHeight w:val="287"/>
        </w:trPr>
        <w:tc>
          <w:tcPr>
            <w:tcW w:w="690" w:type="pct"/>
            <w:noWrap/>
            <w:vAlign w:val="center"/>
            <w:hideMark/>
          </w:tcPr>
          <w:p w14:paraId="52AB12B3" w14:textId="77777777" w:rsidR="00016183" w:rsidRPr="008426A0" w:rsidRDefault="00016183" w:rsidP="00061E33">
            <w:pPr>
              <w:rPr>
                <w:lang w:eastAsia="zh-CN"/>
              </w:rPr>
            </w:pPr>
          </w:p>
        </w:tc>
        <w:tc>
          <w:tcPr>
            <w:tcW w:w="413" w:type="pct"/>
            <w:noWrap/>
            <w:vAlign w:val="center"/>
            <w:hideMark/>
          </w:tcPr>
          <w:p w14:paraId="07F92DF4"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7D64A3B5" w14:textId="77777777" w:rsidR="00016183" w:rsidRPr="008426A0" w:rsidRDefault="00016183" w:rsidP="00061E33">
            <w:pPr>
              <w:rPr>
                <w:lang w:eastAsia="zh-CN"/>
              </w:rPr>
            </w:pPr>
            <w:r w:rsidRPr="008426A0">
              <w:rPr>
                <w:lang w:eastAsia="zh-CN"/>
              </w:rPr>
              <w:t>1</w:t>
            </w:r>
          </w:p>
        </w:tc>
        <w:tc>
          <w:tcPr>
            <w:tcW w:w="424" w:type="pct"/>
            <w:noWrap/>
            <w:vAlign w:val="center"/>
            <w:hideMark/>
          </w:tcPr>
          <w:p w14:paraId="18E94E31"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96975F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DDF0EC5" w14:textId="77777777" w:rsidR="00016183" w:rsidRPr="008426A0" w:rsidRDefault="00016183" w:rsidP="00061E33">
            <w:pPr>
              <w:rPr>
                <w:bCs/>
                <w:lang w:eastAsia="zh-CN"/>
              </w:rPr>
            </w:pPr>
            <w:r w:rsidRPr="008426A0">
              <w:rPr>
                <w:lang w:eastAsia="zh-CN"/>
              </w:rPr>
              <w:t>42.5</w:t>
            </w:r>
          </w:p>
        </w:tc>
        <w:tc>
          <w:tcPr>
            <w:tcW w:w="471" w:type="pct"/>
            <w:noWrap/>
            <w:vAlign w:val="center"/>
            <w:hideMark/>
          </w:tcPr>
          <w:p w14:paraId="21468272" w14:textId="77777777" w:rsidR="00016183" w:rsidRPr="008426A0" w:rsidRDefault="00016183" w:rsidP="00061E33">
            <w:pPr>
              <w:rPr>
                <w:bCs/>
                <w:lang w:eastAsia="zh-CN"/>
              </w:rPr>
            </w:pPr>
            <w:r w:rsidRPr="008426A0">
              <w:rPr>
                <w:lang w:eastAsia="zh-CN"/>
              </w:rPr>
              <w:t>5949.5</w:t>
            </w:r>
          </w:p>
        </w:tc>
        <w:tc>
          <w:tcPr>
            <w:tcW w:w="454" w:type="pct"/>
            <w:noWrap/>
            <w:vAlign w:val="center"/>
            <w:hideMark/>
          </w:tcPr>
          <w:p w14:paraId="2907120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F4B5C61"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923B3CD" w14:textId="77777777" w:rsidR="00016183" w:rsidRPr="008426A0" w:rsidRDefault="00016183" w:rsidP="00061E33">
            <w:pPr>
              <w:rPr>
                <w:bCs/>
                <w:lang w:eastAsia="zh-CN"/>
              </w:rPr>
            </w:pPr>
            <w:r w:rsidRPr="008426A0">
              <w:rPr>
                <w:lang w:eastAsia="zh-CN"/>
              </w:rPr>
              <w:t>0.07448</w:t>
            </w:r>
          </w:p>
        </w:tc>
      </w:tr>
      <w:tr w:rsidR="008426A0" w:rsidRPr="008426A0" w14:paraId="7FB42406" w14:textId="77777777" w:rsidTr="008426A0">
        <w:trPr>
          <w:trHeight w:val="287"/>
        </w:trPr>
        <w:tc>
          <w:tcPr>
            <w:tcW w:w="690" w:type="pct"/>
            <w:noWrap/>
            <w:vAlign w:val="center"/>
            <w:hideMark/>
          </w:tcPr>
          <w:p w14:paraId="5AA15760" w14:textId="77777777" w:rsidR="00016183" w:rsidRPr="008426A0" w:rsidRDefault="00016183" w:rsidP="00061E33">
            <w:pPr>
              <w:rPr>
                <w:lang w:eastAsia="zh-CN"/>
              </w:rPr>
            </w:pPr>
          </w:p>
        </w:tc>
        <w:tc>
          <w:tcPr>
            <w:tcW w:w="413" w:type="pct"/>
            <w:noWrap/>
            <w:vAlign w:val="center"/>
            <w:hideMark/>
          </w:tcPr>
          <w:p w14:paraId="7AA1DD2E" w14:textId="77777777" w:rsidR="00016183" w:rsidRPr="008426A0" w:rsidRDefault="00016183" w:rsidP="00061E33">
            <w:pPr>
              <w:rPr>
                <w:bCs/>
                <w:lang w:eastAsia="zh-CN"/>
              </w:rPr>
            </w:pPr>
            <w:r w:rsidRPr="008426A0">
              <w:rPr>
                <w:lang w:eastAsia="zh-CN"/>
              </w:rPr>
              <w:t>7000</w:t>
            </w:r>
          </w:p>
        </w:tc>
        <w:tc>
          <w:tcPr>
            <w:tcW w:w="509" w:type="pct"/>
            <w:noWrap/>
            <w:vAlign w:val="center"/>
            <w:hideMark/>
          </w:tcPr>
          <w:p w14:paraId="2EAF2FB7" w14:textId="77777777" w:rsidR="00016183" w:rsidRPr="008426A0" w:rsidRDefault="00016183" w:rsidP="00061E33">
            <w:pPr>
              <w:rPr>
                <w:lang w:eastAsia="zh-CN"/>
              </w:rPr>
            </w:pPr>
            <w:r w:rsidRPr="008426A0">
              <w:rPr>
                <w:lang w:eastAsia="zh-CN"/>
              </w:rPr>
              <w:t>1</w:t>
            </w:r>
          </w:p>
        </w:tc>
        <w:tc>
          <w:tcPr>
            <w:tcW w:w="424" w:type="pct"/>
            <w:noWrap/>
            <w:vAlign w:val="center"/>
            <w:hideMark/>
          </w:tcPr>
          <w:p w14:paraId="11C638A7" w14:textId="77777777" w:rsidR="00016183" w:rsidRPr="008426A0" w:rsidRDefault="00016183" w:rsidP="00061E33">
            <w:pPr>
              <w:rPr>
                <w:lang w:eastAsia="zh-CN"/>
              </w:rPr>
            </w:pPr>
            <w:r w:rsidRPr="008426A0">
              <w:rPr>
                <w:lang w:eastAsia="zh-CN"/>
              </w:rPr>
              <w:t>1</w:t>
            </w:r>
          </w:p>
        </w:tc>
        <w:tc>
          <w:tcPr>
            <w:tcW w:w="339" w:type="pct"/>
            <w:noWrap/>
            <w:vAlign w:val="center"/>
            <w:hideMark/>
          </w:tcPr>
          <w:p w14:paraId="7C7828D8"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8C3DFEE" w14:textId="77777777" w:rsidR="00016183" w:rsidRPr="008426A0" w:rsidRDefault="00016183" w:rsidP="00061E33">
            <w:pPr>
              <w:rPr>
                <w:bCs/>
                <w:lang w:eastAsia="zh-CN"/>
              </w:rPr>
            </w:pPr>
            <w:r w:rsidRPr="008426A0">
              <w:rPr>
                <w:lang w:eastAsia="zh-CN"/>
              </w:rPr>
              <w:t>30.6</w:t>
            </w:r>
          </w:p>
        </w:tc>
        <w:tc>
          <w:tcPr>
            <w:tcW w:w="471" w:type="pct"/>
            <w:noWrap/>
            <w:vAlign w:val="center"/>
            <w:hideMark/>
          </w:tcPr>
          <w:p w14:paraId="7D7271DE" w14:textId="77777777" w:rsidR="00016183" w:rsidRPr="008426A0" w:rsidRDefault="00016183" w:rsidP="00061E33">
            <w:pPr>
              <w:rPr>
                <w:bCs/>
                <w:lang w:eastAsia="zh-CN"/>
              </w:rPr>
            </w:pPr>
            <w:r w:rsidRPr="008426A0">
              <w:rPr>
                <w:lang w:eastAsia="zh-CN"/>
              </w:rPr>
              <w:t>5694</w:t>
            </w:r>
          </w:p>
        </w:tc>
        <w:tc>
          <w:tcPr>
            <w:tcW w:w="454" w:type="pct"/>
            <w:noWrap/>
            <w:vAlign w:val="center"/>
            <w:hideMark/>
          </w:tcPr>
          <w:p w14:paraId="2A874BA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36D549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4536E1D" w14:textId="77777777" w:rsidR="00016183" w:rsidRPr="008426A0" w:rsidRDefault="00016183" w:rsidP="00061E33">
            <w:pPr>
              <w:rPr>
                <w:bCs/>
                <w:lang w:eastAsia="zh-CN"/>
              </w:rPr>
            </w:pPr>
            <w:r w:rsidRPr="008426A0">
              <w:rPr>
                <w:lang w:eastAsia="zh-CN"/>
              </w:rPr>
              <w:t>0.07448</w:t>
            </w:r>
          </w:p>
        </w:tc>
      </w:tr>
      <w:tr w:rsidR="008426A0" w:rsidRPr="008426A0" w14:paraId="47D146B7" w14:textId="77777777" w:rsidTr="008426A0">
        <w:trPr>
          <w:trHeight w:val="287"/>
        </w:trPr>
        <w:tc>
          <w:tcPr>
            <w:tcW w:w="690" w:type="pct"/>
            <w:shd w:val="clear" w:color="auto" w:fill="F2F2F2" w:themeFill="background1" w:themeFillShade="F2"/>
            <w:noWrap/>
            <w:vAlign w:val="center"/>
            <w:hideMark/>
          </w:tcPr>
          <w:p w14:paraId="3CD7040C" w14:textId="77777777" w:rsidR="00016183" w:rsidRPr="008426A0" w:rsidRDefault="00016183" w:rsidP="00061E33">
            <w:pPr>
              <w:rPr>
                <w:bCs/>
                <w:lang w:eastAsia="zh-CN"/>
              </w:rPr>
            </w:pPr>
            <w:r w:rsidRPr="008426A0">
              <w:rPr>
                <w:lang w:eastAsia="zh-CN"/>
              </w:rPr>
              <w:t>Sydney</w:t>
            </w:r>
          </w:p>
        </w:tc>
        <w:tc>
          <w:tcPr>
            <w:tcW w:w="413" w:type="pct"/>
            <w:noWrap/>
            <w:vAlign w:val="center"/>
            <w:hideMark/>
          </w:tcPr>
          <w:p w14:paraId="1FC32298"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C12D9B8" w14:textId="77777777" w:rsidR="00016183" w:rsidRPr="008426A0" w:rsidRDefault="00016183" w:rsidP="00061E33">
            <w:pPr>
              <w:rPr>
                <w:lang w:eastAsia="zh-CN"/>
              </w:rPr>
            </w:pPr>
            <w:r w:rsidRPr="008426A0">
              <w:rPr>
                <w:lang w:eastAsia="zh-CN"/>
              </w:rPr>
              <w:t>4</w:t>
            </w:r>
          </w:p>
        </w:tc>
        <w:tc>
          <w:tcPr>
            <w:tcW w:w="424" w:type="pct"/>
            <w:noWrap/>
            <w:vAlign w:val="center"/>
            <w:hideMark/>
          </w:tcPr>
          <w:p w14:paraId="1A3719AC"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EE0AD4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1C6570AA" w14:textId="77777777" w:rsidR="00016183" w:rsidRPr="008426A0" w:rsidRDefault="00016183" w:rsidP="00061E33">
            <w:pPr>
              <w:rPr>
                <w:bCs/>
                <w:lang w:eastAsia="zh-CN"/>
              </w:rPr>
            </w:pPr>
            <w:r w:rsidRPr="008426A0">
              <w:rPr>
                <w:lang w:eastAsia="zh-CN"/>
              </w:rPr>
              <w:t>20.1</w:t>
            </w:r>
          </w:p>
        </w:tc>
        <w:tc>
          <w:tcPr>
            <w:tcW w:w="471" w:type="pct"/>
            <w:noWrap/>
            <w:vAlign w:val="center"/>
            <w:hideMark/>
          </w:tcPr>
          <w:p w14:paraId="7A9FEFBD" w14:textId="77777777" w:rsidR="00016183" w:rsidRPr="008426A0" w:rsidRDefault="00016183" w:rsidP="00061E33">
            <w:pPr>
              <w:rPr>
                <w:bCs/>
                <w:lang w:eastAsia="zh-CN"/>
              </w:rPr>
            </w:pPr>
            <w:r w:rsidRPr="008426A0">
              <w:rPr>
                <w:lang w:eastAsia="zh-CN"/>
              </w:rPr>
              <w:t>7336.5</w:t>
            </w:r>
          </w:p>
        </w:tc>
        <w:tc>
          <w:tcPr>
            <w:tcW w:w="454" w:type="pct"/>
            <w:noWrap/>
            <w:vAlign w:val="center"/>
            <w:hideMark/>
          </w:tcPr>
          <w:p w14:paraId="64BD188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562B80D"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73BAFB9" w14:textId="77777777" w:rsidR="00016183" w:rsidRPr="008426A0" w:rsidRDefault="00016183" w:rsidP="00061E33">
            <w:pPr>
              <w:rPr>
                <w:bCs/>
                <w:lang w:eastAsia="zh-CN"/>
              </w:rPr>
            </w:pPr>
            <w:r w:rsidRPr="008426A0">
              <w:rPr>
                <w:lang w:eastAsia="zh-CN"/>
              </w:rPr>
              <w:t>0.07448</w:t>
            </w:r>
          </w:p>
        </w:tc>
      </w:tr>
      <w:tr w:rsidR="008426A0" w:rsidRPr="008426A0" w14:paraId="610E4E92" w14:textId="77777777" w:rsidTr="008426A0">
        <w:trPr>
          <w:trHeight w:val="287"/>
        </w:trPr>
        <w:tc>
          <w:tcPr>
            <w:tcW w:w="690" w:type="pct"/>
            <w:noWrap/>
            <w:vAlign w:val="center"/>
            <w:hideMark/>
          </w:tcPr>
          <w:p w14:paraId="4292B3B8" w14:textId="77777777" w:rsidR="00016183" w:rsidRPr="008426A0" w:rsidRDefault="00016183" w:rsidP="00061E33">
            <w:pPr>
              <w:rPr>
                <w:lang w:eastAsia="zh-CN"/>
              </w:rPr>
            </w:pPr>
          </w:p>
        </w:tc>
        <w:tc>
          <w:tcPr>
            <w:tcW w:w="413" w:type="pct"/>
            <w:noWrap/>
            <w:vAlign w:val="center"/>
            <w:hideMark/>
          </w:tcPr>
          <w:p w14:paraId="11058080"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B1F5C22" w14:textId="77777777" w:rsidR="00016183" w:rsidRPr="008426A0" w:rsidRDefault="00016183" w:rsidP="00061E33">
            <w:pPr>
              <w:rPr>
                <w:lang w:eastAsia="zh-CN"/>
              </w:rPr>
            </w:pPr>
            <w:r w:rsidRPr="008426A0">
              <w:rPr>
                <w:lang w:eastAsia="zh-CN"/>
              </w:rPr>
              <w:t>4</w:t>
            </w:r>
          </w:p>
        </w:tc>
        <w:tc>
          <w:tcPr>
            <w:tcW w:w="424" w:type="pct"/>
            <w:noWrap/>
            <w:vAlign w:val="center"/>
            <w:hideMark/>
          </w:tcPr>
          <w:p w14:paraId="1D1E4F95"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EDFC8B1"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A2305AA" w14:textId="77777777" w:rsidR="00016183" w:rsidRPr="008426A0" w:rsidRDefault="00016183" w:rsidP="00061E33">
            <w:pPr>
              <w:rPr>
                <w:bCs/>
                <w:lang w:eastAsia="zh-CN"/>
              </w:rPr>
            </w:pPr>
            <w:r w:rsidRPr="008426A0">
              <w:rPr>
                <w:lang w:eastAsia="zh-CN"/>
              </w:rPr>
              <w:t>14.6</w:t>
            </w:r>
          </w:p>
        </w:tc>
        <w:tc>
          <w:tcPr>
            <w:tcW w:w="471" w:type="pct"/>
            <w:noWrap/>
            <w:vAlign w:val="center"/>
            <w:hideMark/>
          </w:tcPr>
          <w:p w14:paraId="0C9D4305" w14:textId="77777777" w:rsidR="00016183" w:rsidRPr="008426A0" w:rsidRDefault="00016183" w:rsidP="00061E33">
            <w:pPr>
              <w:rPr>
                <w:bCs/>
                <w:lang w:eastAsia="zh-CN"/>
              </w:rPr>
            </w:pPr>
            <w:r w:rsidRPr="008426A0">
              <w:rPr>
                <w:lang w:eastAsia="zh-CN"/>
              </w:rPr>
              <w:t>5329</w:t>
            </w:r>
          </w:p>
        </w:tc>
        <w:tc>
          <w:tcPr>
            <w:tcW w:w="454" w:type="pct"/>
            <w:noWrap/>
            <w:vAlign w:val="center"/>
            <w:hideMark/>
          </w:tcPr>
          <w:p w14:paraId="0820DEC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00E2D9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AF8ACE9" w14:textId="77777777" w:rsidR="00016183" w:rsidRPr="008426A0" w:rsidRDefault="00016183" w:rsidP="00061E33">
            <w:pPr>
              <w:rPr>
                <w:bCs/>
                <w:lang w:eastAsia="zh-CN"/>
              </w:rPr>
            </w:pPr>
            <w:r w:rsidRPr="008426A0">
              <w:rPr>
                <w:lang w:eastAsia="zh-CN"/>
              </w:rPr>
              <w:t>0.07448</w:t>
            </w:r>
          </w:p>
        </w:tc>
      </w:tr>
      <w:tr w:rsidR="008426A0" w:rsidRPr="008426A0" w14:paraId="56B4494D" w14:textId="77777777" w:rsidTr="008426A0">
        <w:trPr>
          <w:trHeight w:val="287"/>
        </w:trPr>
        <w:tc>
          <w:tcPr>
            <w:tcW w:w="690" w:type="pct"/>
            <w:noWrap/>
            <w:vAlign w:val="center"/>
            <w:hideMark/>
          </w:tcPr>
          <w:p w14:paraId="7CE90E7A" w14:textId="77777777" w:rsidR="00016183" w:rsidRPr="008426A0" w:rsidRDefault="00016183" w:rsidP="00061E33">
            <w:pPr>
              <w:rPr>
                <w:lang w:eastAsia="zh-CN"/>
              </w:rPr>
            </w:pPr>
          </w:p>
        </w:tc>
        <w:tc>
          <w:tcPr>
            <w:tcW w:w="413" w:type="pct"/>
            <w:noWrap/>
            <w:vAlign w:val="center"/>
            <w:hideMark/>
          </w:tcPr>
          <w:p w14:paraId="13DD5D8D"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2E5AAE2F" w14:textId="77777777" w:rsidR="00016183" w:rsidRPr="008426A0" w:rsidRDefault="00016183" w:rsidP="00061E33">
            <w:pPr>
              <w:rPr>
                <w:lang w:eastAsia="zh-CN"/>
              </w:rPr>
            </w:pPr>
            <w:r w:rsidRPr="008426A0">
              <w:rPr>
                <w:lang w:eastAsia="zh-CN"/>
              </w:rPr>
              <w:t>4</w:t>
            </w:r>
          </w:p>
        </w:tc>
        <w:tc>
          <w:tcPr>
            <w:tcW w:w="424" w:type="pct"/>
            <w:noWrap/>
            <w:vAlign w:val="center"/>
            <w:hideMark/>
          </w:tcPr>
          <w:p w14:paraId="67D9113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D77855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D4414B5" w14:textId="77777777" w:rsidR="00016183" w:rsidRPr="008426A0" w:rsidRDefault="00016183" w:rsidP="00061E33">
            <w:pPr>
              <w:rPr>
                <w:bCs/>
                <w:lang w:eastAsia="zh-CN"/>
              </w:rPr>
            </w:pPr>
            <w:r w:rsidRPr="008426A0">
              <w:rPr>
                <w:lang w:eastAsia="zh-CN"/>
              </w:rPr>
              <w:t>27.4</w:t>
            </w:r>
          </w:p>
        </w:tc>
        <w:tc>
          <w:tcPr>
            <w:tcW w:w="471" w:type="pct"/>
            <w:noWrap/>
            <w:vAlign w:val="center"/>
            <w:hideMark/>
          </w:tcPr>
          <w:p w14:paraId="77DB2803" w14:textId="77777777" w:rsidR="00016183" w:rsidRPr="008426A0" w:rsidRDefault="00016183" w:rsidP="00061E33">
            <w:pPr>
              <w:rPr>
                <w:bCs/>
                <w:lang w:eastAsia="zh-CN"/>
              </w:rPr>
            </w:pPr>
            <w:r w:rsidRPr="008426A0">
              <w:rPr>
                <w:lang w:eastAsia="zh-CN"/>
              </w:rPr>
              <w:t>10001</w:t>
            </w:r>
          </w:p>
        </w:tc>
        <w:tc>
          <w:tcPr>
            <w:tcW w:w="454" w:type="pct"/>
            <w:noWrap/>
            <w:vAlign w:val="center"/>
            <w:hideMark/>
          </w:tcPr>
          <w:p w14:paraId="2D9AE723"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AA200D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407B4EA" w14:textId="77777777" w:rsidR="00016183" w:rsidRPr="008426A0" w:rsidRDefault="00016183" w:rsidP="00061E33">
            <w:pPr>
              <w:rPr>
                <w:bCs/>
                <w:lang w:eastAsia="zh-CN"/>
              </w:rPr>
            </w:pPr>
            <w:r w:rsidRPr="008426A0">
              <w:rPr>
                <w:lang w:eastAsia="zh-CN"/>
              </w:rPr>
              <w:t>0.07448</w:t>
            </w:r>
          </w:p>
        </w:tc>
      </w:tr>
      <w:tr w:rsidR="008426A0" w:rsidRPr="008426A0" w14:paraId="1BE562A5" w14:textId="77777777" w:rsidTr="008426A0">
        <w:trPr>
          <w:trHeight w:val="287"/>
        </w:trPr>
        <w:tc>
          <w:tcPr>
            <w:tcW w:w="690" w:type="pct"/>
            <w:noWrap/>
            <w:vAlign w:val="center"/>
            <w:hideMark/>
          </w:tcPr>
          <w:p w14:paraId="5D6CF613" w14:textId="77777777" w:rsidR="00016183" w:rsidRPr="008426A0" w:rsidRDefault="00016183" w:rsidP="00061E33">
            <w:pPr>
              <w:rPr>
                <w:lang w:eastAsia="zh-CN"/>
              </w:rPr>
            </w:pPr>
          </w:p>
        </w:tc>
        <w:tc>
          <w:tcPr>
            <w:tcW w:w="413" w:type="pct"/>
            <w:noWrap/>
            <w:vAlign w:val="center"/>
            <w:hideMark/>
          </w:tcPr>
          <w:p w14:paraId="38290E58"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A181ED6"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A63BB8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F1EF8D2"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23C8001" w14:textId="77777777" w:rsidR="00016183" w:rsidRPr="008426A0" w:rsidRDefault="00016183" w:rsidP="00061E33">
            <w:pPr>
              <w:rPr>
                <w:bCs/>
                <w:lang w:eastAsia="zh-CN"/>
              </w:rPr>
            </w:pPr>
            <w:r w:rsidRPr="008426A0">
              <w:rPr>
                <w:lang w:eastAsia="zh-CN"/>
              </w:rPr>
              <w:t>21.9</w:t>
            </w:r>
          </w:p>
        </w:tc>
        <w:tc>
          <w:tcPr>
            <w:tcW w:w="471" w:type="pct"/>
            <w:noWrap/>
            <w:vAlign w:val="center"/>
            <w:hideMark/>
          </w:tcPr>
          <w:p w14:paraId="16079FE6" w14:textId="77777777" w:rsidR="00016183" w:rsidRPr="008426A0" w:rsidRDefault="00016183" w:rsidP="00061E33">
            <w:pPr>
              <w:rPr>
                <w:bCs/>
                <w:lang w:eastAsia="zh-CN"/>
              </w:rPr>
            </w:pPr>
            <w:r w:rsidRPr="008426A0">
              <w:rPr>
                <w:lang w:eastAsia="zh-CN"/>
              </w:rPr>
              <w:t>7993.5</w:t>
            </w:r>
          </w:p>
        </w:tc>
        <w:tc>
          <w:tcPr>
            <w:tcW w:w="454" w:type="pct"/>
            <w:noWrap/>
            <w:vAlign w:val="center"/>
            <w:hideMark/>
          </w:tcPr>
          <w:p w14:paraId="3D8E0602"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C89513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AFCB62C" w14:textId="77777777" w:rsidR="00016183" w:rsidRPr="008426A0" w:rsidRDefault="00016183" w:rsidP="00061E33">
            <w:pPr>
              <w:rPr>
                <w:bCs/>
                <w:lang w:eastAsia="zh-CN"/>
              </w:rPr>
            </w:pPr>
            <w:r w:rsidRPr="008426A0">
              <w:rPr>
                <w:lang w:eastAsia="zh-CN"/>
              </w:rPr>
              <w:t>0.07448</w:t>
            </w:r>
          </w:p>
        </w:tc>
      </w:tr>
      <w:tr w:rsidR="008426A0" w:rsidRPr="008426A0" w14:paraId="0D28CB8A" w14:textId="77777777" w:rsidTr="008426A0">
        <w:trPr>
          <w:trHeight w:val="287"/>
        </w:trPr>
        <w:tc>
          <w:tcPr>
            <w:tcW w:w="690" w:type="pct"/>
            <w:noWrap/>
            <w:vAlign w:val="center"/>
            <w:hideMark/>
          </w:tcPr>
          <w:p w14:paraId="4A06114F" w14:textId="77777777" w:rsidR="00016183" w:rsidRPr="008426A0" w:rsidRDefault="00016183" w:rsidP="00061E33">
            <w:pPr>
              <w:rPr>
                <w:lang w:eastAsia="zh-CN"/>
              </w:rPr>
            </w:pPr>
          </w:p>
        </w:tc>
        <w:tc>
          <w:tcPr>
            <w:tcW w:w="413" w:type="pct"/>
            <w:noWrap/>
            <w:vAlign w:val="center"/>
            <w:hideMark/>
          </w:tcPr>
          <w:p w14:paraId="65D2D478"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642DF874" w14:textId="77777777" w:rsidR="00016183" w:rsidRPr="008426A0" w:rsidRDefault="00016183" w:rsidP="00061E33">
            <w:pPr>
              <w:rPr>
                <w:lang w:eastAsia="zh-CN"/>
              </w:rPr>
            </w:pPr>
            <w:r w:rsidRPr="008426A0">
              <w:rPr>
                <w:lang w:eastAsia="zh-CN"/>
              </w:rPr>
              <w:t>3</w:t>
            </w:r>
          </w:p>
        </w:tc>
        <w:tc>
          <w:tcPr>
            <w:tcW w:w="424" w:type="pct"/>
            <w:noWrap/>
            <w:vAlign w:val="center"/>
            <w:hideMark/>
          </w:tcPr>
          <w:p w14:paraId="52A15374"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20B76C4"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CD7E6B6" w14:textId="77777777" w:rsidR="00016183" w:rsidRPr="008426A0" w:rsidRDefault="00016183" w:rsidP="00061E33">
            <w:pPr>
              <w:rPr>
                <w:bCs/>
                <w:lang w:eastAsia="zh-CN"/>
              </w:rPr>
            </w:pPr>
            <w:r w:rsidRPr="008426A0">
              <w:rPr>
                <w:lang w:eastAsia="zh-CN"/>
              </w:rPr>
              <w:t>19</w:t>
            </w:r>
          </w:p>
        </w:tc>
        <w:tc>
          <w:tcPr>
            <w:tcW w:w="471" w:type="pct"/>
            <w:noWrap/>
            <w:vAlign w:val="center"/>
            <w:hideMark/>
          </w:tcPr>
          <w:p w14:paraId="61BAC615" w14:textId="77777777" w:rsidR="00016183" w:rsidRPr="008426A0" w:rsidRDefault="00016183" w:rsidP="00061E33">
            <w:pPr>
              <w:rPr>
                <w:bCs/>
                <w:lang w:eastAsia="zh-CN"/>
              </w:rPr>
            </w:pPr>
            <w:r w:rsidRPr="008426A0">
              <w:rPr>
                <w:lang w:eastAsia="zh-CN"/>
              </w:rPr>
              <w:t>6935</w:t>
            </w:r>
          </w:p>
        </w:tc>
        <w:tc>
          <w:tcPr>
            <w:tcW w:w="454" w:type="pct"/>
            <w:noWrap/>
            <w:vAlign w:val="center"/>
            <w:hideMark/>
          </w:tcPr>
          <w:p w14:paraId="554DF80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B31340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9A5EAAE" w14:textId="77777777" w:rsidR="00016183" w:rsidRPr="008426A0" w:rsidRDefault="00016183" w:rsidP="00061E33">
            <w:pPr>
              <w:rPr>
                <w:bCs/>
                <w:lang w:eastAsia="zh-CN"/>
              </w:rPr>
            </w:pPr>
            <w:r w:rsidRPr="008426A0">
              <w:rPr>
                <w:lang w:eastAsia="zh-CN"/>
              </w:rPr>
              <w:t>0.07448</w:t>
            </w:r>
          </w:p>
        </w:tc>
      </w:tr>
      <w:tr w:rsidR="008426A0" w:rsidRPr="008426A0" w14:paraId="6C5A5CA4" w14:textId="77777777" w:rsidTr="008426A0">
        <w:trPr>
          <w:trHeight w:val="287"/>
        </w:trPr>
        <w:tc>
          <w:tcPr>
            <w:tcW w:w="690" w:type="pct"/>
            <w:noWrap/>
            <w:vAlign w:val="center"/>
            <w:hideMark/>
          </w:tcPr>
          <w:p w14:paraId="711514B1" w14:textId="77777777" w:rsidR="00016183" w:rsidRPr="008426A0" w:rsidRDefault="00016183" w:rsidP="00061E33">
            <w:pPr>
              <w:rPr>
                <w:lang w:eastAsia="zh-CN"/>
              </w:rPr>
            </w:pPr>
          </w:p>
        </w:tc>
        <w:tc>
          <w:tcPr>
            <w:tcW w:w="413" w:type="pct"/>
            <w:noWrap/>
            <w:vAlign w:val="center"/>
            <w:hideMark/>
          </w:tcPr>
          <w:p w14:paraId="50C7C6E8"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B268ED2"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141CE47"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4935847"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3AE7781" w14:textId="77777777" w:rsidR="00016183" w:rsidRPr="008426A0" w:rsidRDefault="00016183" w:rsidP="00061E33">
            <w:pPr>
              <w:rPr>
                <w:bCs/>
                <w:lang w:eastAsia="zh-CN"/>
              </w:rPr>
            </w:pPr>
            <w:r w:rsidRPr="008426A0">
              <w:rPr>
                <w:lang w:eastAsia="zh-CN"/>
              </w:rPr>
              <w:t>13.8</w:t>
            </w:r>
          </w:p>
        </w:tc>
        <w:tc>
          <w:tcPr>
            <w:tcW w:w="471" w:type="pct"/>
            <w:noWrap/>
            <w:vAlign w:val="center"/>
            <w:hideMark/>
          </w:tcPr>
          <w:p w14:paraId="372B764B" w14:textId="77777777" w:rsidR="00016183" w:rsidRPr="008426A0" w:rsidRDefault="00016183" w:rsidP="00061E33">
            <w:pPr>
              <w:rPr>
                <w:bCs/>
                <w:lang w:eastAsia="zh-CN"/>
              </w:rPr>
            </w:pPr>
            <w:r w:rsidRPr="008426A0">
              <w:rPr>
                <w:lang w:eastAsia="zh-CN"/>
              </w:rPr>
              <w:t>5037</w:t>
            </w:r>
          </w:p>
        </w:tc>
        <w:tc>
          <w:tcPr>
            <w:tcW w:w="454" w:type="pct"/>
            <w:noWrap/>
            <w:vAlign w:val="center"/>
            <w:hideMark/>
          </w:tcPr>
          <w:p w14:paraId="1965DA5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375ECD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E0B8E2F" w14:textId="77777777" w:rsidR="00016183" w:rsidRPr="008426A0" w:rsidRDefault="00016183" w:rsidP="00061E33">
            <w:pPr>
              <w:rPr>
                <w:bCs/>
                <w:lang w:eastAsia="zh-CN"/>
              </w:rPr>
            </w:pPr>
            <w:r w:rsidRPr="008426A0">
              <w:rPr>
                <w:lang w:eastAsia="zh-CN"/>
              </w:rPr>
              <w:t>0.07448</w:t>
            </w:r>
          </w:p>
        </w:tc>
      </w:tr>
      <w:tr w:rsidR="008426A0" w:rsidRPr="008426A0" w14:paraId="3AE0F3DE" w14:textId="77777777" w:rsidTr="008426A0">
        <w:trPr>
          <w:trHeight w:val="287"/>
        </w:trPr>
        <w:tc>
          <w:tcPr>
            <w:tcW w:w="690" w:type="pct"/>
            <w:noWrap/>
            <w:vAlign w:val="center"/>
            <w:hideMark/>
          </w:tcPr>
          <w:p w14:paraId="61A0E8ED" w14:textId="77777777" w:rsidR="00016183" w:rsidRPr="008426A0" w:rsidRDefault="00016183" w:rsidP="00061E33">
            <w:pPr>
              <w:rPr>
                <w:lang w:eastAsia="zh-CN"/>
              </w:rPr>
            </w:pPr>
          </w:p>
        </w:tc>
        <w:tc>
          <w:tcPr>
            <w:tcW w:w="413" w:type="pct"/>
            <w:noWrap/>
            <w:vAlign w:val="center"/>
            <w:hideMark/>
          </w:tcPr>
          <w:p w14:paraId="7514B4EB"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366D9FFF"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69FC098"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9AC6195"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5286D37" w14:textId="77777777" w:rsidR="00016183" w:rsidRPr="008426A0" w:rsidRDefault="00016183" w:rsidP="00061E33">
            <w:pPr>
              <w:rPr>
                <w:bCs/>
                <w:lang w:eastAsia="zh-CN"/>
              </w:rPr>
            </w:pPr>
            <w:r w:rsidRPr="008426A0">
              <w:rPr>
                <w:lang w:eastAsia="zh-CN"/>
              </w:rPr>
              <w:t>26.3</w:t>
            </w:r>
          </w:p>
        </w:tc>
        <w:tc>
          <w:tcPr>
            <w:tcW w:w="471" w:type="pct"/>
            <w:noWrap/>
            <w:vAlign w:val="center"/>
            <w:hideMark/>
          </w:tcPr>
          <w:p w14:paraId="3AF2B9E3" w14:textId="77777777" w:rsidR="00016183" w:rsidRPr="008426A0" w:rsidRDefault="00016183" w:rsidP="00061E33">
            <w:pPr>
              <w:rPr>
                <w:bCs/>
                <w:lang w:eastAsia="zh-CN"/>
              </w:rPr>
            </w:pPr>
            <w:r w:rsidRPr="008426A0">
              <w:rPr>
                <w:lang w:eastAsia="zh-CN"/>
              </w:rPr>
              <w:t>9599.5</w:t>
            </w:r>
          </w:p>
        </w:tc>
        <w:tc>
          <w:tcPr>
            <w:tcW w:w="454" w:type="pct"/>
            <w:noWrap/>
            <w:vAlign w:val="center"/>
            <w:hideMark/>
          </w:tcPr>
          <w:p w14:paraId="0CD20A5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0E2788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B36A83D" w14:textId="77777777" w:rsidR="00016183" w:rsidRPr="008426A0" w:rsidRDefault="00016183" w:rsidP="00061E33">
            <w:pPr>
              <w:rPr>
                <w:bCs/>
                <w:lang w:eastAsia="zh-CN"/>
              </w:rPr>
            </w:pPr>
            <w:r w:rsidRPr="008426A0">
              <w:rPr>
                <w:lang w:eastAsia="zh-CN"/>
              </w:rPr>
              <w:t>0.07448</w:t>
            </w:r>
          </w:p>
        </w:tc>
      </w:tr>
      <w:tr w:rsidR="008426A0" w:rsidRPr="008426A0" w14:paraId="1DC46C3D" w14:textId="77777777" w:rsidTr="008426A0">
        <w:trPr>
          <w:trHeight w:val="287"/>
        </w:trPr>
        <w:tc>
          <w:tcPr>
            <w:tcW w:w="690" w:type="pct"/>
            <w:noWrap/>
            <w:vAlign w:val="center"/>
            <w:hideMark/>
          </w:tcPr>
          <w:p w14:paraId="62F85EF8" w14:textId="77777777" w:rsidR="00016183" w:rsidRPr="008426A0" w:rsidRDefault="00016183" w:rsidP="00061E33">
            <w:pPr>
              <w:rPr>
                <w:lang w:eastAsia="zh-CN"/>
              </w:rPr>
            </w:pPr>
          </w:p>
        </w:tc>
        <w:tc>
          <w:tcPr>
            <w:tcW w:w="413" w:type="pct"/>
            <w:noWrap/>
            <w:vAlign w:val="center"/>
            <w:hideMark/>
          </w:tcPr>
          <w:p w14:paraId="6D602955"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D1E8888"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7689D8D" w14:textId="77777777" w:rsidR="00016183" w:rsidRPr="008426A0" w:rsidRDefault="00016183" w:rsidP="00061E33">
            <w:pPr>
              <w:rPr>
                <w:lang w:eastAsia="zh-CN"/>
              </w:rPr>
            </w:pPr>
            <w:r w:rsidRPr="008426A0">
              <w:rPr>
                <w:lang w:eastAsia="zh-CN"/>
              </w:rPr>
              <w:t>1</w:t>
            </w:r>
          </w:p>
        </w:tc>
        <w:tc>
          <w:tcPr>
            <w:tcW w:w="339" w:type="pct"/>
            <w:noWrap/>
            <w:vAlign w:val="center"/>
            <w:hideMark/>
          </w:tcPr>
          <w:p w14:paraId="43710363"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19BCCA6" w14:textId="77777777" w:rsidR="00016183" w:rsidRPr="008426A0" w:rsidRDefault="00016183" w:rsidP="00061E33">
            <w:pPr>
              <w:rPr>
                <w:bCs/>
                <w:lang w:eastAsia="zh-CN"/>
              </w:rPr>
            </w:pPr>
            <w:r w:rsidRPr="008426A0">
              <w:rPr>
                <w:lang w:eastAsia="zh-CN"/>
              </w:rPr>
              <w:t>21.1</w:t>
            </w:r>
          </w:p>
        </w:tc>
        <w:tc>
          <w:tcPr>
            <w:tcW w:w="471" w:type="pct"/>
            <w:noWrap/>
            <w:vAlign w:val="center"/>
            <w:hideMark/>
          </w:tcPr>
          <w:p w14:paraId="3106D46C" w14:textId="77777777" w:rsidR="00016183" w:rsidRPr="008426A0" w:rsidRDefault="00016183" w:rsidP="00061E33">
            <w:pPr>
              <w:rPr>
                <w:bCs/>
                <w:lang w:eastAsia="zh-CN"/>
              </w:rPr>
            </w:pPr>
            <w:r w:rsidRPr="008426A0">
              <w:rPr>
                <w:lang w:eastAsia="zh-CN"/>
              </w:rPr>
              <w:t>7701.5</w:t>
            </w:r>
          </w:p>
        </w:tc>
        <w:tc>
          <w:tcPr>
            <w:tcW w:w="454" w:type="pct"/>
            <w:noWrap/>
            <w:vAlign w:val="center"/>
            <w:hideMark/>
          </w:tcPr>
          <w:p w14:paraId="6E0FFE1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6937D70"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3401DD0" w14:textId="77777777" w:rsidR="00016183" w:rsidRPr="008426A0" w:rsidRDefault="00016183" w:rsidP="00061E33">
            <w:pPr>
              <w:rPr>
                <w:bCs/>
                <w:lang w:eastAsia="zh-CN"/>
              </w:rPr>
            </w:pPr>
            <w:r w:rsidRPr="008426A0">
              <w:rPr>
                <w:lang w:eastAsia="zh-CN"/>
              </w:rPr>
              <w:t>0.07448</w:t>
            </w:r>
          </w:p>
        </w:tc>
      </w:tr>
      <w:tr w:rsidR="008426A0" w:rsidRPr="008426A0" w14:paraId="2BC82E75" w14:textId="77777777" w:rsidTr="008426A0">
        <w:trPr>
          <w:trHeight w:val="287"/>
        </w:trPr>
        <w:tc>
          <w:tcPr>
            <w:tcW w:w="690" w:type="pct"/>
            <w:noWrap/>
            <w:vAlign w:val="center"/>
            <w:hideMark/>
          </w:tcPr>
          <w:p w14:paraId="13791211" w14:textId="77777777" w:rsidR="00016183" w:rsidRPr="008426A0" w:rsidRDefault="00016183" w:rsidP="00061E33">
            <w:pPr>
              <w:rPr>
                <w:lang w:eastAsia="zh-CN"/>
              </w:rPr>
            </w:pPr>
          </w:p>
        </w:tc>
        <w:tc>
          <w:tcPr>
            <w:tcW w:w="413" w:type="pct"/>
            <w:noWrap/>
            <w:vAlign w:val="center"/>
            <w:hideMark/>
          </w:tcPr>
          <w:p w14:paraId="26B6C89B"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4D3A9F26" w14:textId="77777777" w:rsidR="00016183" w:rsidRPr="008426A0" w:rsidRDefault="00016183" w:rsidP="00061E33">
            <w:pPr>
              <w:rPr>
                <w:lang w:eastAsia="zh-CN"/>
              </w:rPr>
            </w:pPr>
            <w:r w:rsidRPr="008426A0">
              <w:rPr>
                <w:lang w:eastAsia="zh-CN"/>
              </w:rPr>
              <w:t>2</w:t>
            </w:r>
          </w:p>
        </w:tc>
        <w:tc>
          <w:tcPr>
            <w:tcW w:w="424" w:type="pct"/>
            <w:noWrap/>
            <w:vAlign w:val="center"/>
            <w:hideMark/>
          </w:tcPr>
          <w:p w14:paraId="5CF86186"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FC24106" w14:textId="77777777" w:rsidR="00016183" w:rsidRPr="008426A0" w:rsidRDefault="00016183" w:rsidP="00061E33">
            <w:pPr>
              <w:rPr>
                <w:lang w:eastAsia="zh-CN"/>
              </w:rPr>
            </w:pPr>
            <w:r w:rsidRPr="008426A0">
              <w:rPr>
                <w:lang w:eastAsia="zh-CN"/>
              </w:rPr>
              <w:t>0</w:t>
            </w:r>
          </w:p>
        </w:tc>
        <w:tc>
          <w:tcPr>
            <w:tcW w:w="534" w:type="pct"/>
            <w:noWrap/>
            <w:vAlign w:val="center"/>
            <w:hideMark/>
          </w:tcPr>
          <w:p w14:paraId="1A4559E0" w14:textId="77777777" w:rsidR="00016183" w:rsidRPr="008426A0" w:rsidRDefault="00016183" w:rsidP="00061E33">
            <w:pPr>
              <w:rPr>
                <w:bCs/>
                <w:lang w:eastAsia="zh-CN"/>
              </w:rPr>
            </w:pPr>
            <w:r w:rsidRPr="008426A0">
              <w:rPr>
                <w:lang w:eastAsia="zh-CN"/>
              </w:rPr>
              <w:t>15.4</w:t>
            </w:r>
          </w:p>
        </w:tc>
        <w:tc>
          <w:tcPr>
            <w:tcW w:w="471" w:type="pct"/>
            <w:noWrap/>
            <w:vAlign w:val="center"/>
            <w:hideMark/>
          </w:tcPr>
          <w:p w14:paraId="71959FEB" w14:textId="77777777" w:rsidR="00016183" w:rsidRPr="008426A0" w:rsidRDefault="00016183" w:rsidP="00061E33">
            <w:pPr>
              <w:rPr>
                <w:bCs/>
                <w:lang w:eastAsia="zh-CN"/>
              </w:rPr>
            </w:pPr>
            <w:r w:rsidRPr="008426A0">
              <w:rPr>
                <w:lang w:eastAsia="zh-CN"/>
              </w:rPr>
              <w:t>5621</w:t>
            </w:r>
          </w:p>
        </w:tc>
        <w:tc>
          <w:tcPr>
            <w:tcW w:w="454" w:type="pct"/>
            <w:noWrap/>
            <w:vAlign w:val="center"/>
            <w:hideMark/>
          </w:tcPr>
          <w:p w14:paraId="1424E76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6CDCC41"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021CD28" w14:textId="77777777" w:rsidR="00016183" w:rsidRPr="008426A0" w:rsidRDefault="00016183" w:rsidP="00061E33">
            <w:pPr>
              <w:rPr>
                <w:bCs/>
                <w:lang w:eastAsia="zh-CN"/>
              </w:rPr>
            </w:pPr>
            <w:r w:rsidRPr="008426A0">
              <w:rPr>
                <w:lang w:eastAsia="zh-CN"/>
              </w:rPr>
              <w:t>0.07448</w:t>
            </w:r>
          </w:p>
        </w:tc>
      </w:tr>
      <w:tr w:rsidR="008426A0" w:rsidRPr="008426A0" w14:paraId="0A16E25D" w14:textId="77777777" w:rsidTr="008426A0">
        <w:trPr>
          <w:trHeight w:val="287"/>
        </w:trPr>
        <w:tc>
          <w:tcPr>
            <w:tcW w:w="690" w:type="pct"/>
            <w:noWrap/>
            <w:vAlign w:val="center"/>
            <w:hideMark/>
          </w:tcPr>
          <w:p w14:paraId="39AAF774" w14:textId="77777777" w:rsidR="00016183" w:rsidRPr="008426A0" w:rsidRDefault="00016183" w:rsidP="00061E33">
            <w:pPr>
              <w:rPr>
                <w:lang w:eastAsia="zh-CN"/>
              </w:rPr>
            </w:pPr>
          </w:p>
        </w:tc>
        <w:tc>
          <w:tcPr>
            <w:tcW w:w="413" w:type="pct"/>
            <w:noWrap/>
            <w:vAlign w:val="center"/>
            <w:hideMark/>
          </w:tcPr>
          <w:p w14:paraId="6EE3E0CC"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3733F323" w14:textId="77777777" w:rsidR="00016183" w:rsidRPr="008426A0" w:rsidRDefault="00016183" w:rsidP="00061E33">
            <w:pPr>
              <w:rPr>
                <w:lang w:eastAsia="zh-CN"/>
              </w:rPr>
            </w:pPr>
            <w:r w:rsidRPr="008426A0">
              <w:rPr>
                <w:lang w:eastAsia="zh-CN"/>
              </w:rPr>
              <w:t>2</w:t>
            </w:r>
          </w:p>
        </w:tc>
        <w:tc>
          <w:tcPr>
            <w:tcW w:w="424" w:type="pct"/>
            <w:noWrap/>
            <w:vAlign w:val="center"/>
            <w:hideMark/>
          </w:tcPr>
          <w:p w14:paraId="5F035776" w14:textId="77777777" w:rsidR="00016183" w:rsidRPr="008426A0" w:rsidRDefault="00016183" w:rsidP="00061E33">
            <w:pPr>
              <w:rPr>
                <w:lang w:eastAsia="zh-CN"/>
              </w:rPr>
            </w:pPr>
            <w:r w:rsidRPr="008426A0">
              <w:rPr>
                <w:lang w:eastAsia="zh-CN"/>
              </w:rPr>
              <w:t>0</w:t>
            </w:r>
          </w:p>
        </w:tc>
        <w:tc>
          <w:tcPr>
            <w:tcW w:w="339" w:type="pct"/>
            <w:noWrap/>
            <w:vAlign w:val="center"/>
            <w:hideMark/>
          </w:tcPr>
          <w:p w14:paraId="1E3F2A3A"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843BD2C" w14:textId="77777777" w:rsidR="00016183" w:rsidRPr="008426A0" w:rsidRDefault="00016183" w:rsidP="00061E33">
            <w:pPr>
              <w:rPr>
                <w:bCs/>
                <w:lang w:eastAsia="zh-CN"/>
              </w:rPr>
            </w:pPr>
            <w:r w:rsidRPr="008426A0">
              <w:rPr>
                <w:lang w:eastAsia="zh-CN"/>
              </w:rPr>
              <w:t>11.4</w:t>
            </w:r>
          </w:p>
        </w:tc>
        <w:tc>
          <w:tcPr>
            <w:tcW w:w="471" w:type="pct"/>
            <w:noWrap/>
            <w:vAlign w:val="center"/>
            <w:hideMark/>
          </w:tcPr>
          <w:p w14:paraId="59BD3379" w14:textId="77777777" w:rsidR="00016183" w:rsidRPr="008426A0" w:rsidRDefault="00016183" w:rsidP="00061E33">
            <w:pPr>
              <w:rPr>
                <w:bCs/>
                <w:lang w:eastAsia="zh-CN"/>
              </w:rPr>
            </w:pPr>
            <w:r w:rsidRPr="008426A0">
              <w:rPr>
                <w:lang w:eastAsia="zh-CN"/>
              </w:rPr>
              <w:t>4161</w:t>
            </w:r>
          </w:p>
        </w:tc>
        <w:tc>
          <w:tcPr>
            <w:tcW w:w="454" w:type="pct"/>
            <w:noWrap/>
            <w:vAlign w:val="center"/>
            <w:hideMark/>
          </w:tcPr>
          <w:p w14:paraId="4A6C97C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307799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0CFAC6F" w14:textId="77777777" w:rsidR="00016183" w:rsidRPr="008426A0" w:rsidRDefault="00016183" w:rsidP="00061E33">
            <w:pPr>
              <w:rPr>
                <w:bCs/>
                <w:lang w:eastAsia="zh-CN"/>
              </w:rPr>
            </w:pPr>
            <w:r w:rsidRPr="008426A0">
              <w:rPr>
                <w:lang w:eastAsia="zh-CN"/>
              </w:rPr>
              <w:t>0.07448</w:t>
            </w:r>
          </w:p>
        </w:tc>
      </w:tr>
      <w:tr w:rsidR="008426A0" w:rsidRPr="008426A0" w14:paraId="730D0018" w14:textId="77777777" w:rsidTr="008426A0">
        <w:trPr>
          <w:trHeight w:val="287"/>
        </w:trPr>
        <w:tc>
          <w:tcPr>
            <w:tcW w:w="690" w:type="pct"/>
            <w:noWrap/>
            <w:vAlign w:val="center"/>
            <w:hideMark/>
          </w:tcPr>
          <w:p w14:paraId="2AF6BA91" w14:textId="77777777" w:rsidR="00016183" w:rsidRPr="008426A0" w:rsidRDefault="00016183" w:rsidP="00061E33">
            <w:pPr>
              <w:rPr>
                <w:lang w:eastAsia="zh-CN"/>
              </w:rPr>
            </w:pPr>
          </w:p>
        </w:tc>
        <w:tc>
          <w:tcPr>
            <w:tcW w:w="413" w:type="pct"/>
            <w:noWrap/>
            <w:vAlign w:val="center"/>
            <w:hideMark/>
          </w:tcPr>
          <w:p w14:paraId="566009AB"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3D5FB96A" w14:textId="77777777" w:rsidR="00016183" w:rsidRPr="008426A0" w:rsidRDefault="00016183" w:rsidP="00061E33">
            <w:pPr>
              <w:rPr>
                <w:lang w:eastAsia="zh-CN"/>
              </w:rPr>
            </w:pPr>
            <w:r w:rsidRPr="008426A0">
              <w:rPr>
                <w:lang w:eastAsia="zh-CN"/>
              </w:rPr>
              <w:t>2</w:t>
            </w:r>
          </w:p>
        </w:tc>
        <w:tc>
          <w:tcPr>
            <w:tcW w:w="424" w:type="pct"/>
            <w:noWrap/>
            <w:vAlign w:val="center"/>
            <w:hideMark/>
          </w:tcPr>
          <w:p w14:paraId="1C58FE9D" w14:textId="77777777" w:rsidR="00016183" w:rsidRPr="008426A0" w:rsidRDefault="00016183" w:rsidP="00061E33">
            <w:pPr>
              <w:rPr>
                <w:lang w:eastAsia="zh-CN"/>
              </w:rPr>
            </w:pPr>
            <w:r w:rsidRPr="008426A0">
              <w:rPr>
                <w:lang w:eastAsia="zh-CN"/>
              </w:rPr>
              <w:t>1</w:t>
            </w:r>
          </w:p>
        </w:tc>
        <w:tc>
          <w:tcPr>
            <w:tcW w:w="339" w:type="pct"/>
            <w:noWrap/>
            <w:vAlign w:val="center"/>
            <w:hideMark/>
          </w:tcPr>
          <w:p w14:paraId="1D2C7E1E"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EEEF766" w14:textId="77777777" w:rsidR="00016183" w:rsidRPr="008426A0" w:rsidRDefault="00016183" w:rsidP="00061E33">
            <w:pPr>
              <w:rPr>
                <w:bCs/>
                <w:lang w:eastAsia="zh-CN"/>
              </w:rPr>
            </w:pPr>
            <w:r w:rsidRPr="008426A0">
              <w:rPr>
                <w:lang w:eastAsia="zh-CN"/>
              </w:rPr>
              <w:t>22.7</w:t>
            </w:r>
          </w:p>
        </w:tc>
        <w:tc>
          <w:tcPr>
            <w:tcW w:w="471" w:type="pct"/>
            <w:noWrap/>
            <w:vAlign w:val="center"/>
            <w:hideMark/>
          </w:tcPr>
          <w:p w14:paraId="4095EE3A" w14:textId="77777777" w:rsidR="00016183" w:rsidRPr="008426A0" w:rsidRDefault="00016183" w:rsidP="00061E33">
            <w:pPr>
              <w:rPr>
                <w:bCs/>
                <w:lang w:eastAsia="zh-CN"/>
              </w:rPr>
            </w:pPr>
            <w:r w:rsidRPr="008426A0">
              <w:rPr>
                <w:lang w:eastAsia="zh-CN"/>
              </w:rPr>
              <w:t>8285.5</w:t>
            </w:r>
          </w:p>
        </w:tc>
        <w:tc>
          <w:tcPr>
            <w:tcW w:w="454" w:type="pct"/>
            <w:noWrap/>
            <w:vAlign w:val="center"/>
            <w:hideMark/>
          </w:tcPr>
          <w:p w14:paraId="52E10FAB"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F2302D7"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D30C547" w14:textId="77777777" w:rsidR="00016183" w:rsidRPr="008426A0" w:rsidRDefault="00016183" w:rsidP="00061E33">
            <w:pPr>
              <w:rPr>
                <w:bCs/>
                <w:lang w:eastAsia="zh-CN"/>
              </w:rPr>
            </w:pPr>
            <w:r w:rsidRPr="008426A0">
              <w:rPr>
                <w:lang w:eastAsia="zh-CN"/>
              </w:rPr>
              <w:t>0.07448</w:t>
            </w:r>
          </w:p>
        </w:tc>
      </w:tr>
      <w:tr w:rsidR="008426A0" w:rsidRPr="008426A0" w14:paraId="1EA6C793" w14:textId="77777777" w:rsidTr="008426A0">
        <w:trPr>
          <w:trHeight w:val="287"/>
        </w:trPr>
        <w:tc>
          <w:tcPr>
            <w:tcW w:w="690" w:type="pct"/>
            <w:noWrap/>
            <w:vAlign w:val="center"/>
            <w:hideMark/>
          </w:tcPr>
          <w:p w14:paraId="54C9879D" w14:textId="77777777" w:rsidR="00016183" w:rsidRPr="008426A0" w:rsidRDefault="00016183" w:rsidP="00061E33">
            <w:pPr>
              <w:rPr>
                <w:lang w:eastAsia="zh-CN"/>
              </w:rPr>
            </w:pPr>
          </w:p>
        </w:tc>
        <w:tc>
          <w:tcPr>
            <w:tcW w:w="413" w:type="pct"/>
            <w:noWrap/>
            <w:vAlign w:val="center"/>
            <w:hideMark/>
          </w:tcPr>
          <w:p w14:paraId="52646548"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708E4D6D" w14:textId="77777777" w:rsidR="00016183" w:rsidRPr="008426A0" w:rsidRDefault="00016183" w:rsidP="00061E33">
            <w:pPr>
              <w:rPr>
                <w:lang w:eastAsia="zh-CN"/>
              </w:rPr>
            </w:pPr>
            <w:r w:rsidRPr="008426A0">
              <w:rPr>
                <w:lang w:eastAsia="zh-CN"/>
              </w:rPr>
              <w:t>2</w:t>
            </w:r>
          </w:p>
        </w:tc>
        <w:tc>
          <w:tcPr>
            <w:tcW w:w="424" w:type="pct"/>
            <w:noWrap/>
            <w:vAlign w:val="center"/>
            <w:hideMark/>
          </w:tcPr>
          <w:p w14:paraId="1E3D395F"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DCEC53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07057F8" w14:textId="77777777" w:rsidR="00016183" w:rsidRPr="008426A0" w:rsidRDefault="00016183" w:rsidP="00061E33">
            <w:pPr>
              <w:rPr>
                <w:bCs/>
                <w:lang w:eastAsia="zh-CN"/>
              </w:rPr>
            </w:pPr>
            <w:r w:rsidRPr="008426A0">
              <w:rPr>
                <w:lang w:eastAsia="zh-CN"/>
              </w:rPr>
              <w:t>18.8</w:t>
            </w:r>
          </w:p>
        </w:tc>
        <w:tc>
          <w:tcPr>
            <w:tcW w:w="471" w:type="pct"/>
            <w:noWrap/>
            <w:vAlign w:val="center"/>
            <w:hideMark/>
          </w:tcPr>
          <w:p w14:paraId="20EBBD81" w14:textId="77777777" w:rsidR="00016183" w:rsidRPr="008426A0" w:rsidRDefault="00016183" w:rsidP="00061E33">
            <w:pPr>
              <w:rPr>
                <w:bCs/>
                <w:lang w:eastAsia="zh-CN"/>
              </w:rPr>
            </w:pPr>
            <w:r w:rsidRPr="008426A0">
              <w:rPr>
                <w:lang w:eastAsia="zh-CN"/>
              </w:rPr>
              <w:t>6862</w:t>
            </w:r>
          </w:p>
        </w:tc>
        <w:tc>
          <w:tcPr>
            <w:tcW w:w="454" w:type="pct"/>
            <w:noWrap/>
            <w:vAlign w:val="center"/>
            <w:hideMark/>
          </w:tcPr>
          <w:p w14:paraId="0ED1D3CF"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2B76CC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1D54AE2" w14:textId="77777777" w:rsidR="00016183" w:rsidRPr="008426A0" w:rsidRDefault="00016183" w:rsidP="00061E33">
            <w:pPr>
              <w:rPr>
                <w:bCs/>
                <w:lang w:eastAsia="zh-CN"/>
              </w:rPr>
            </w:pPr>
            <w:r w:rsidRPr="008426A0">
              <w:rPr>
                <w:lang w:eastAsia="zh-CN"/>
              </w:rPr>
              <w:t>0.07448</w:t>
            </w:r>
          </w:p>
        </w:tc>
      </w:tr>
      <w:tr w:rsidR="008426A0" w:rsidRPr="008426A0" w14:paraId="73A1CB46" w14:textId="77777777" w:rsidTr="008426A0">
        <w:trPr>
          <w:trHeight w:val="287"/>
        </w:trPr>
        <w:tc>
          <w:tcPr>
            <w:tcW w:w="690" w:type="pct"/>
            <w:noWrap/>
            <w:vAlign w:val="center"/>
            <w:hideMark/>
          </w:tcPr>
          <w:p w14:paraId="7F431576" w14:textId="77777777" w:rsidR="00016183" w:rsidRPr="008426A0" w:rsidRDefault="00016183" w:rsidP="00061E33">
            <w:pPr>
              <w:rPr>
                <w:lang w:eastAsia="zh-CN"/>
              </w:rPr>
            </w:pPr>
          </w:p>
        </w:tc>
        <w:tc>
          <w:tcPr>
            <w:tcW w:w="413" w:type="pct"/>
            <w:noWrap/>
            <w:vAlign w:val="center"/>
            <w:hideMark/>
          </w:tcPr>
          <w:p w14:paraId="4B9B3F83"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1DE050F2" w14:textId="77777777" w:rsidR="00016183" w:rsidRPr="008426A0" w:rsidRDefault="00016183" w:rsidP="00061E33">
            <w:pPr>
              <w:rPr>
                <w:lang w:eastAsia="zh-CN"/>
              </w:rPr>
            </w:pPr>
            <w:r w:rsidRPr="008426A0">
              <w:rPr>
                <w:lang w:eastAsia="zh-CN"/>
              </w:rPr>
              <w:t>1</w:t>
            </w:r>
          </w:p>
        </w:tc>
        <w:tc>
          <w:tcPr>
            <w:tcW w:w="424" w:type="pct"/>
            <w:noWrap/>
            <w:vAlign w:val="center"/>
            <w:hideMark/>
          </w:tcPr>
          <w:p w14:paraId="418E0AE9"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14572ED"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0569F40" w14:textId="77777777" w:rsidR="00016183" w:rsidRPr="008426A0" w:rsidRDefault="00016183" w:rsidP="00061E33">
            <w:pPr>
              <w:rPr>
                <w:lang w:eastAsia="zh-CN"/>
              </w:rPr>
            </w:pPr>
            <w:r w:rsidRPr="008426A0">
              <w:rPr>
                <w:lang w:eastAsia="zh-CN"/>
              </w:rPr>
              <w:t>9</w:t>
            </w:r>
          </w:p>
        </w:tc>
        <w:tc>
          <w:tcPr>
            <w:tcW w:w="471" w:type="pct"/>
            <w:noWrap/>
            <w:vAlign w:val="center"/>
            <w:hideMark/>
          </w:tcPr>
          <w:p w14:paraId="76283A15" w14:textId="77777777" w:rsidR="00016183" w:rsidRPr="008426A0" w:rsidRDefault="00016183" w:rsidP="00061E33">
            <w:pPr>
              <w:rPr>
                <w:bCs/>
                <w:lang w:eastAsia="zh-CN"/>
              </w:rPr>
            </w:pPr>
            <w:r w:rsidRPr="008426A0">
              <w:rPr>
                <w:lang w:eastAsia="zh-CN"/>
              </w:rPr>
              <w:t>3285</w:t>
            </w:r>
          </w:p>
        </w:tc>
        <w:tc>
          <w:tcPr>
            <w:tcW w:w="454" w:type="pct"/>
            <w:noWrap/>
            <w:vAlign w:val="center"/>
            <w:hideMark/>
          </w:tcPr>
          <w:p w14:paraId="0049292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1BC517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08E716B" w14:textId="77777777" w:rsidR="00016183" w:rsidRPr="008426A0" w:rsidRDefault="00016183" w:rsidP="00061E33">
            <w:pPr>
              <w:rPr>
                <w:bCs/>
                <w:lang w:eastAsia="zh-CN"/>
              </w:rPr>
            </w:pPr>
            <w:r w:rsidRPr="008426A0">
              <w:rPr>
                <w:lang w:eastAsia="zh-CN"/>
              </w:rPr>
              <w:t>0.07448</w:t>
            </w:r>
          </w:p>
        </w:tc>
      </w:tr>
      <w:tr w:rsidR="008426A0" w:rsidRPr="008426A0" w14:paraId="43944A77" w14:textId="77777777" w:rsidTr="008426A0">
        <w:trPr>
          <w:trHeight w:val="287"/>
        </w:trPr>
        <w:tc>
          <w:tcPr>
            <w:tcW w:w="690" w:type="pct"/>
            <w:noWrap/>
            <w:vAlign w:val="center"/>
            <w:hideMark/>
          </w:tcPr>
          <w:p w14:paraId="210031AD" w14:textId="77777777" w:rsidR="00016183" w:rsidRPr="008426A0" w:rsidRDefault="00016183" w:rsidP="00061E33">
            <w:pPr>
              <w:rPr>
                <w:lang w:eastAsia="zh-CN"/>
              </w:rPr>
            </w:pPr>
          </w:p>
        </w:tc>
        <w:tc>
          <w:tcPr>
            <w:tcW w:w="413" w:type="pct"/>
            <w:noWrap/>
            <w:vAlign w:val="center"/>
            <w:hideMark/>
          </w:tcPr>
          <w:p w14:paraId="1F7E8AFF"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54A7279C" w14:textId="77777777" w:rsidR="00016183" w:rsidRPr="008426A0" w:rsidRDefault="00016183" w:rsidP="00061E33">
            <w:pPr>
              <w:rPr>
                <w:lang w:eastAsia="zh-CN"/>
              </w:rPr>
            </w:pPr>
            <w:r w:rsidRPr="008426A0">
              <w:rPr>
                <w:lang w:eastAsia="zh-CN"/>
              </w:rPr>
              <w:t>1</w:t>
            </w:r>
          </w:p>
        </w:tc>
        <w:tc>
          <w:tcPr>
            <w:tcW w:w="424" w:type="pct"/>
            <w:noWrap/>
            <w:vAlign w:val="center"/>
            <w:hideMark/>
          </w:tcPr>
          <w:p w14:paraId="2BA776BF"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2834684"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1351A96" w14:textId="77777777" w:rsidR="00016183" w:rsidRPr="008426A0" w:rsidRDefault="00016183" w:rsidP="00061E33">
            <w:pPr>
              <w:rPr>
                <w:bCs/>
                <w:lang w:eastAsia="zh-CN"/>
              </w:rPr>
            </w:pPr>
            <w:r w:rsidRPr="008426A0">
              <w:rPr>
                <w:lang w:eastAsia="zh-CN"/>
              </w:rPr>
              <w:t>8.2</w:t>
            </w:r>
          </w:p>
        </w:tc>
        <w:tc>
          <w:tcPr>
            <w:tcW w:w="471" w:type="pct"/>
            <w:noWrap/>
            <w:vAlign w:val="center"/>
            <w:hideMark/>
          </w:tcPr>
          <w:p w14:paraId="3D499DCC" w14:textId="77777777" w:rsidR="00016183" w:rsidRPr="008426A0" w:rsidRDefault="00016183" w:rsidP="00061E33">
            <w:pPr>
              <w:rPr>
                <w:bCs/>
                <w:lang w:eastAsia="zh-CN"/>
              </w:rPr>
            </w:pPr>
            <w:r w:rsidRPr="008426A0">
              <w:rPr>
                <w:lang w:eastAsia="zh-CN"/>
              </w:rPr>
              <w:t>5694</w:t>
            </w:r>
          </w:p>
        </w:tc>
        <w:tc>
          <w:tcPr>
            <w:tcW w:w="454" w:type="pct"/>
            <w:noWrap/>
            <w:vAlign w:val="center"/>
            <w:hideMark/>
          </w:tcPr>
          <w:p w14:paraId="4C37628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3CB3FC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275A0591" w14:textId="77777777" w:rsidR="00016183" w:rsidRPr="008426A0" w:rsidRDefault="00016183" w:rsidP="00061E33">
            <w:pPr>
              <w:rPr>
                <w:bCs/>
                <w:lang w:eastAsia="zh-CN"/>
              </w:rPr>
            </w:pPr>
            <w:r w:rsidRPr="008426A0">
              <w:rPr>
                <w:lang w:eastAsia="zh-CN"/>
              </w:rPr>
              <w:t>0.07448</w:t>
            </w:r>
          </w:p>
        </w:tc>
      </w:tr>
      <w:tr w:rsidR="008426A0" w:rsidRPr="008426A0" w14:paraId="02E0228C" w14:textId="77777777" w:rsidTr="008426A0">
        <w:trPr>
          <w:trHeight w:val="287"/>
        </w:trPr>
        <w:tc>
          <w:tcPr>
            <w:tcW w:w="690" w:type="pct"/>
            <w:noWrap/>
            <w:vAlign w:val="center"/>
            <w:hideMark/>
          </w:tcPr>
          <w:p w14:paraId="2AF99950" w14:textId="77777777" w:rsidR="00016183" w:rsidRPr="008426A0" w:rsidRDefault="00016183" w:rsidP="00061E33">
            <w:pPr>
              <w:rPr>
                <w:lang w:eastAsia="zh-CN"/>
              </w:rPr>
            </w:pPr>
          </w:p>
        </w:tc>
        <w:tc>
          <w:tcPr>
            <w:tcW w:w="413" w:type="pct"/>
            <w:noWrap/>
            <w:vAlign w:val="center"/>
            <w:hideMark/>
          </w:tcPr>
          <w:p w14:paraId="447B62FC"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4C913DFB" w14:textId="77777777" w:rsidR="00016183" w:rsidRPr="008426A0" w:rsidRDefault="00016183" w:rsidP="00061E33">
            <w:pPr>
              <w:rPr>
                <w:lang w:eastAsia="zh-CN"/>
              </w:rPr>
            </w:pPr>
            <w:r w:rsidRPr="008426A0">
              <w:rPr>
                <w:lang w:eastAsia="zh-CN"/>
              </w:rPr>
              <w:t>1</w:t>
            </w:r>
          </w:p>
        </w:tc>
        <w:tc>
          <w:tcPr>
            <w:tcW w:w="424" w:type="pct"/>
            <w:noWrap/>
            <w:vAlign w:val="center"/>
            <w:hideMark/>
          </w:tcPr>
          <w:p w14:paraId="7B039741"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3CE86F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51D3A74" w14:textId="77777777" w:rsidR="00016183" w:rsidRPr="008426A0" w:rsidRDefault="00016183" w:rsidP="00061E33">
            <w:pPr>
              <w:rPr>
                <w:bCs/>
                <w:lang w:eastAsia="zh-CN"/>
              </w:rPr>
            </w:pPr>
            <w:r w:rsidRPr="008426A0">
              <w:rPr>
                <w:lang w:eastAsia="zh-CN"/>
              </w:rPr>
              <w:t>16.3</w:t>
            </w:r>
          </w:p>
        </w:tc>
        <w:tc>
          <w:tcPr>
            <w:tcW w:w="471" w:type="pct"/>
            <w:noWrap/>
            <w:vAlign w:val="center"/>
            <w:hideMark/>
          </w:tcPr>
          <w:p w14:paraId="3D5843DD" w14:textId="77777777" w:rsidR="00016183" w:rsidRPr="008426A0" w:rsidRDefault="00016183" w:rsidP="00061E33">
            <w:pPr>
              <w:rPr>
                <w:bCs/>
                <w:lang w:eastAsia="zh-CN"/>
              </w:rPr>
            </w:pPr>
            <w:r w:rsidRPr="008426A0">
              <w:rPr>
                <w:lang w:eastAsia="zh-CN"/>
              </w:rPr>
              <w:t>5949.5</w:t>
            </w:r>
          </w:p>
        </w:tc>
        <w:tc>
          <w:tcPr>
            <w:tcW w:w="454" w:type="pct"/>
            <w:noWrap/>
            <w:vAlign w:val="center"/>
            <w:hideMark/>
          </w:tcPr>
          <w:p w14:paraId="7E30595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1FDF3EB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2758E47" w14:textId="77777777" w:rsidR="00016183" w:rsidRPr="008426A0" w:rsidRDefault="00016183" w:rsidP="00061E33">
            <w:pPr>
              <w:rPr>
                <w:bCs/>
                <w:lang w:eastAsia="zh-CN"/>
              </w:rPr>
            </w:pPr>
            <w:r w:rsidRPr="008426A0">
              <w:rPr>
                <w:lang w:eastAsia="zh-CN"/>
              </w:rPr>
              <w:t>0.07448</w:t>
            </w:r>
          </w:p>
        </w:tc>
      </w:tr>
      <w:tr w:rsidR="008426A0" w:rsidRPr="008426A0" w14:paraId="40094FD6" w14:textId="77777777" w:rsidTr="008426A0">
        <w:trPr>
          <w:trHeight w:val="287"/>
        </w:trPr>
        <w:tc>
          <w:tcPr>
            <w:tcW w:w="690" w:type="pct"/>
            <w:noWrap/>
            <w:vAlign w:val="center"/>
            <w:hideMark/>
          </w:tcPr>
          <w:p w14:paraId="6B9A05C9" w14:textId="77777777" w:rsidR="00016183" w:rsidRPr="008426A0" w:rsidRDefault="00016183" w:rsidP="00061E33">
            <w:pPr>
              <w:rPr>
                <w:lang w:eastAsia="zh-CN"/>
              </w:rPr>
            </w:pPr>
          </w:p>
        </w:tc>
        <w:tc>
          <w:tcPr>
            <w:tcW w:w="413" w:type="pct"/>
            <w:noWrap/>
            <w:vAlign w:val="center"/>
            <w:hideMark/>
          </w:tcPr>
          <w:p w14:paraId="0EDCE151" w14:textId="77777777" w:rsidR="00016183" w:rsidRPr="008426A0" w:rsidRDefault="00016183" w:rsidP="00061E33">
            <w:pPr>
              <w:rPr>
                <w:bCs/>
                <w:lang w:eastAsia="zh-CN"/>
              </w:rPr>
            </w:pPr>
            <w:r w:rsidRPr="008426A0">
              <w:rPr>
                <w:lang w:eastAsia="zh-CN"/>
              </w:rPr>
              <w:t>2000</w:t>
            </w:r>
          </w:p>
        </w:tc>
        <w:tc>
          <w:tcPr>
            <w:tcW w:w="509" w:type="pct"/>
            <w:noWrap/>
            <w:vAlign w:val="center"/>
            <w:hideMark/>
          </w:tcPr>
          <w:p w14:paraId="4ABC9D31" w14:textId="77777777" w:rsidR="00016183" w:rsidRPr="008426A0" w:rsidRDefault="00016183" w:rsidP="00061E33">
            <w:pPr>
              <w:rPr>
                <w:lang w:eastAsia="zh-CN"/>
              </w:rPr>
            </w:pPr>
            <w:r w:rsidRPr="008426A0">
              <w:rPr>
                <w:lang w:eastAsia="zh-CN"/>
              </w:rPr>
              <w:t>1</w:t>
            </w:r>
          </w:p>
        </w:tc>
        <w:tc>
          <w:tcPr>
            <w:tcW w:w="424" w:type="pct"/>
            <w:noWrap/>
            <w:vAlign w:val="center"/>
            <w:hideMark/>
          </w:tcPr>
          <w:p w14:paraId="40E7468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38A82B1" w14:textId="77777777" w:rsidR="00016183" w:rsidRPr="008426A0" w:rsidRDefault="00016183" w:rsidP="00061E33">
            <w:pPr>
              <w:rPr>
                <w:lang w:eastAsia="zh-CN"/>
              </w:rPr>
            </w:pPr>
            <w:r w:rsidRPr="008426A0">
              <w:rPr>
                <w:lang w:eastAsia="zh-CN"/>
              </w:rPr>
              <w:t>1</w:t>
            </w:r>
          </w:p>
        </w:tc>
        <w:tc>
          <w:tcPr>
            <w:tcW w:w="534" w:type="pct"/>
            <w:noWrap/>
            <w:vAlign w:val="center"/>
            <w:hideMark/>
          </w:tcPr>
          <w:p w14:paraId="73C47041" w14:textId="77777777" w:rsidR="00016183" w:rsidRPr="008426A0" w:rsidRDefault="00016183" w:rsidP="00061E33">
            <w:pPr>
              <w:rPr>
                <w:bCs/>
                <w:lang w:eastAsia="zh-CN"/>
              </w:rPr>
            </w:pPr>
            <w:r w:rsidRPr="008426A0">
              <w:rPr>
                <w:lang w:eastAsia="zh-CN"/>
              </w:rPr>
              <w:t>15.6</w:t>
            </w:r>
          </w:p>
        </w:tc>
        <w:tc>
          <w:tcPr>
            <w:tcW w:w="471" w:type="pct"/>
            <w:noWrap/>
            <w:vAlign w:val="center"/>
            <w:hideMark/>
          </w:tcPr>
          <w:p w14:paraId="5213510B" w14:textId="77777777" w:rsidR="00016183" w:rsidRPr="008426A0" w:rsidRDefault="00016183" w:rsidP="00061E33">
            <w:pPr>
              <w:rPr>
                <w:bCs/>
                <w:lang w:eastAsia="zh-CN"/>
              </w:rPr>
            </w:pPr>
            <w:r w:rsidRPr="008426A0">
              <w:rPr>
                <w:lang w:eastAsia="zh-CN"/>
              </w:rPr>
              <w:t>5694</w:t>
            </w:r>
          </w:p>
        </w:tc>
        <w:tc>
          <w:tcPr>
            <w:tcW w:w="454" w:type="pct"/>
            <w:noWrap/>
            <w:vAlign w:val="center"/>
            <w:hideMark/>
          </w:tcPr>
          <w:p w14:paraId="4A18EE55"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397C1CD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96AC4B5" w14:textId="77777777" w:rsidR="00016183" w:rsidRPr="008426A0" w:rsidRDefault="00016183" w:rsidP="00061E33">
            <w:pPr>
              <w:rPr>
                <w:bCs/>
                <w:lang w:eastAsia="zh-CN"/>
              </w:rPr>
            </w:pPr>
            <w:r w:rsidRPr="008426A0">
              <w:rPr>
                <w:lang w:eastAsia="zh-CN"/>
              </w:rPr>
              <w:t>0.07448</w:t>
            </w:r>
          </w:p>
        </w:tc>
      </w:tr>
      <w:tr w:rsidR="008426A0" w:rsidRPr="008426A0" w14:paraId="678F9C4F" w14:textId="77777777" w:rsidTr="008426A0">
        <w:trPr>
          <w:trHeight w:val="287"/>
        </w:trPr>
        <w:tc>
          <w:tcPr>
            <w:tcW w:w="690" w:type="pct"/>
            <w:shd w:val="clear" w:color="auto" w:fill="F2F2F2" w:themeFill="background1" w:themeFillShade="F2"/>
            <w:noWrap/>
            <w:vAlign w:val="center"/>
            <w:hideMark/>
          </w:tcPr>
          <w:p w14:paraId="404896CA" w14:textId="77777777" w:rsidR="00016183" w:rsidRPr="008426A0" w:rsidRDefault="00016183" w:rsidP="00061E33">
            <w:pPr>
              <w:rPr>
                <w:bCs/>
                <w:lang w:eastAsia="zh-CN"/>
              </w:rPr>
            </w:pPr>
            <w:r w:rsidRPr="008426A0">
              <w:rPr>
                <w:lang w:eastAsia="zh-CN"/>
              </w:rPr>
              <w:t>Brisbane</w:t>
            </w:r>
          </w:p>
        </w:tc>
        <w:tc>
          <w:tcPr>
            <w:tcW w:w="413" w:type="pct"/>
            <w:noWrap/>
            <w:vAlign w:val="center"/>
            <w:hideMark/>
          </w:tcPr>
          <w:p w14:paraId="3BCD9940"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597D0C3B"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D4B276D"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7343AF8" w14:textId="77777777" w:rsidR="00016183" w:rsidRPr="008426A0" w:rsidRDefault="00016183" w:rsidP="00061E33">
            <w:pPr>
              <w:rPr>
                <w:lang w:eastAsia="zh-CN"/>
              </w:rPr>
            </w:pPr>
            <w:r w:rsidRPr="008426A0">
              <w:rPr>
                <w:lang w:eastAsia="zh-CN"/>
              </w:rPr>
              <w:t>0</w:t>
            </w:r>
          </w:p>
        </w:tc>
        <w:tc>
          <w:tcPr>
            <w:tcW w:w="534" w:type="pct"/>
            <w:noWrap/>
            <w:vAlign w:val="center"/>
            <w:hideMark/>
          </w:tcPr>
          <w:p w14:paraId="69C702AD" w14:textId="77777777" w:rsidR="00016183" w:rsidRPr="008426A0" w:rsidRDefault="00016183" w:rsidP="00061E33">
            <w:pPr>
              <w:rPr>
                <w:bCs/>
                <w:lang w:eastAsia="zh-CN"/>
              </w:rPr>
            </w:pPr>
            <w:r w:rsidRPr="008426A0">
              <w:rPr>
                <w:lang w:eastAsia="zh-CN"/>
              </w:rPr>
              <w:t>19.1</w:t>
            </w:r>
          </w:p>
        </w:tc>
        <w:tc>
          <w:tcPr>
            <w:tcW w:w="471" w:type="pct"/>
            <w:noWrap/>
            <w:vAlign w:val="center"/>
            <w:hideMark/>
          </w:tcPr>
          <w:p w14:paraId="12BE84BC" w14:textId="77777777" w:rsidR="00016183" w:rsidRPr="008426A0" w:rsidRDefault="00016183" w:rsidP="00061E33">
            <w:pPr>
              <w:rPr>
                <w:bCs/>
                <w:lang w:eastAsia="zh-CN"/>
              </w:rPr>
            </w:pPr>
            <w:r w:rsidRPr="008426A0">
              <w:rPr>
                <w:lang w:eastAsia="zh-CN"/>
              </w:rPr>
              <w:t>6971.5</w:t>
            </w:r>
          </w:p>
        </w:tc>
        <w:tc>
          <w:tcPr>
            <w:tcW w:w="454" w:type="pct"/>
            <w:noWrap/>
            <w:vAlign w:val="center"/>
            <w:hideMark/>
          </w:tcPr>
          <w:p w14:paraId="31F6EAA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893DD28"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B9829FE" w14:textId="77777777" w:rsidR="00016183" w:rsidRPr="008426A0" w:rsidRDefault="00016183" w:rsidP="00061E33">
            <w:pPr>
              <w:rPr>
                <w:bCs/>
                <w:lang w:eastAsia="zh-CN"/>
              </w:rPr>
            </w:pPr>
            <w:r w:rsidRPr="008426A0">
              <w:rPr>
                <w:lang w:eastAsia="zh-CN"/>
              </w:rPr>
              <w:t>0.07448</w:t>
            </w:r>
          </w:p>
        </w:tc>
      </w:tr>
      <w:tr w:rsidR="008426A0" w:rsidRPr="008426A0" w14:paraId="440C3C6F" w14:textId="77777777" w:rsidTr="008426A0">
        <w:trPr>
          <w:trHeight w:val="287"/>
        </w:trPr>
        <w:tc>
          <w:tcPr>
            <w:tcW w:w="690" w:type="pct"/>
            <w:noWrap/>
            <w:vAlign w:val="center"/>
            <w:hideMark/>
          </w:tcPr>
          <w:p w14:paraId="0B6C74E5" w14:textId="77777777" w:rsidR="00016183" w:rsidRPr="008426A0" w:rsidRDefault="00016183" w:rsidP="00061E33">
            <w:pPr>
              <w:rPr>
                <w:lang w:eastAsia="zh-CN"/>
              </w:rPr>
            </w:pPr>
          </w:p>
        </w:tc>
        <w:tc>
          <w:tcPr>
            <w:tcW w:w="413" w:type="pct"/>
            <w:noWrap/>
            <w:vAlign w:val="center"/>
            <w:hideMark/>
          </w:tcPr>
          <w:p w14:paraId="5ACD21C6"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0A9585B2"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536AC32" w14:textId="77777777" w:rsidR="00016183" w:rsidRPr="008426A0" w:rsidRDefault="00016183" w:rsidP="00061E33">
            <w:pPr>
              <w:rPr>
                <w:lang w:eastAsia="zh-CN"/>
              </w:rPr>
            </w:pPr>
            <w:r w:rsidRPr="008426A0">
              <w:rPr>
                <w:lang w:eastAsia="zh-CN"/>
              </w:rPr>
              <w:t>0</w:t>
            </w:r>
          </w:p>
        </w:tc>
        <w:tc>
          <w:tcPr>
            <w:tcW w:w="339" w:type="pct"/>
            <w:noWrap/>
            <w:vAlign w:val="center"/>
            <w:hideMark/>
          </w:tcPr>
          <w:p w14:paraId="3D78CC49"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E41E95B" w14:textId="77777777" w:rsidR="00016183" w:rsidRPr="008426A0" w:rsidRDefault="00016183" w:rsidP="00061E33">
            <w:pPr>
              <w:rPr>
                <w:bCs/>
                <w:lang w:eastAsia="zh-CN"/>
              </w:rPr>
            </w:pPr>
            <w:r w:rsidRPr="008426A0">
              <w:rPr>
                <w:lang w:eastAsia="zh-CN"/>
              </w:rPr>
              <w:t>19.8</w:t>
            </w:r>
          </w:p>
        </w:tc>
        <w:tc>
          <w:tcPr>
            <w:tcW w:w="471" w:type="pct"/>
            <w:noWrap/>
            <w:vAlign w:val="center"/>
            <w:hideMark/>
          </w:tcPr>
          <w:p w14:paraId="21A223EC" w14:textId="77777777" w:rsidR="00016183" w:rsidRPr="008426A0" w:rsidRDefault="00016183" w:rsidP="00061E33">
            <w:pPr>
              <w:rPr>
                <w:bCs/>
                <w:lang w:eastAsia="zh-CN"/>
              </w:rPr>
            </w:pPr>
            <w:r w:rsidRPr="008426A0">
              <w:rPr>
                <w:lang w:eastAsia="zh-CN"/>
              </w:rPr>
              <w:t>7227</w:t>
            </w:r>
          </w:p>
        </w:tc>
        <w:tc>
          <w:tcPr>
            <w:tcW w:w="454" w:type="pct"/>
            <w:noWrap/>
            <w:vAlign w:val="center"/>
            <w:hideMark/>
          </w:tcPr>
          <w:p w14:paraId="6448E2B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B2F238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A720A91" w14:textId="77777777" w:rsidR="00016183" w:rsidRPr="008426A0" w:rsidRDefault="00016183" w:rsidP="00061E33">
            <w:pPr>
              <w:rPr>
                <w:bCs/>
                <w:lang w:eastAsia="zh-CN"/>
              </w:rPr>
            </w:pPr>
            <w:r w:rsidRPr="008426A0">
              <w:rPr>
                <w:lang w:eastAsia="zh-CN"/>
              </w:rPr>
              <w:t>0.07448</w:t>
            </w:r>
          </w:p>
        </w:tc>
      </w:tr>
      <w:tr w:rsidR="008426A0" w:rsidRPr="008426A0" w14:paraId="220CF85E" w14:textId="77777777" w:rsidTr="008426A0">
        <w:trPr>
          <w:trHeight w:val="287"/>
        </w:trPr>
        <w:tc>
          <w:tcPr>
            <w:tcW w:w="690" w:type="pct"/>
            <w:noWrap/>
            <w:vAlign w:val="center"/>
            <w:hideMark/>
          </w:tcPr>
          <w:p w14:paraId="24774D69" w14:textId="77777777" w:rsidR="00016183" w:rsidRPr="008426A0" w:rsidRDefault="00016183" w:rsidP="00061E33">
            <w:pPr>
              <w:rPr>
                <w:lang w:eastAsia="zh-CN"/>
              </w:rPr>
            </w:pPr>
          </w:p>
        </w:tc>
        <w:tc>
          <w:tcPr>
            <w:tcW w:w="413" w:type="pct"/>
            <w:noWrap/>
            <w:vAlign w:val="center"/>
            <w:hideMark/>
          </w:tcPr>
          <w:p w14:paraId="0FE17BE1"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585A2C32" w14:textId="77777777" w:rsidR="00016183" w:rsidRPr="008426A0" w:rsidRDefault="00016183" w:rsidP="00061E33">
            <w:pPr>
              <w:rPr>
                <w:lang w:eastAsia="zh-CN"/>
              </w:rPr>
            </w:pPr>
            <w:r w:rsidRPr="008426A0">
              <w:rPr>
                <w:lang w:eastAsia="zh-CN"/>
              </w:rPr>
              <w:t>4</w:t>
            </w:r>
          </w:p>
        </w:tc>
        <w:tc>
          <w:tcPr>
            <w:tcW w:w="424" w:type="pct"/>
            <w:noWrap/>
            <w:vAlign w:val="center"/>
            <w:hideMark/>
          </w:tcPr>
          <w:p w14:paraId="165E629E"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DFA02D1"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B4AE757" w14:textId="77777777" w:rsidR="00016183" w:rsidRPr="008426A0" w:rsidRDefault="00016183" w:rsidP="00061E33">
            <w:pPr>
              <w:rPr>
                <w:bCs/>
                <w:lang w:eastAsia="zh-CN"/>
              </w:rPr>
            </w:pPr>
            <w:r w:rsidRPr="008426A0">
              <w:rPr>
                <w:lang w:eastAsia="zh-CN"/>
              </w:rPr>
              <w:t>25</w:t>
            </w:r>
          </w:p>
        </w:tc>
        <w:tc>
          <w:tcPr>
            <w:tcW w:w="471" w:type="pct"/>
            <w:noWrap/>
            <w:vAlign w:val="center"/>
            <w:hideMark/>
          </w:tcPr>
          <w:p w14:paraId="4399BF29" w14:textId="77777777" w:rsidR="00016183" w:rsidRPr="008426A0" w:rsidRDefault="00016183" w:rsidP="00061E33">
            <w:pPr>
              <w:rPr>
                <w:bCs/>
                <w:lang w:eastAsia="zh-CN"/>
              </w:rPr>
            </w:pPr>
            <w:r w:rsidRPr="008426A0">
              <w:rPr>
                <w:lang w:eastAsia="zh-CN"/>
              </w:rPr>
              <w:t>9125</w:t>
            </w:r>
          </w:p>
        </w:tc>
        <w:tc>
          <w:tcPr>
            <w:tcW w:w="454" w:type="pct"/>
            <w:noWrap/>
            <w:vAlign w:val="center"/>
            <w:hideMark/>
          </w:tcPr>
          <w:p w14:paraId="7C47577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7F36CA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09D6A8A" w14:textId="77777777" w:rsidR="00016183" w:rsidRPr="008426A0" w:rsidRDefault="00016183" w:rsidP="00061E33">
            <w:pPr>
              <w:rPr>
                <w:bCs/>
                <w:lang w:eastAsia="zh-CN"/>
              </w:rPr>
            </w:pPr>
            <w:r w:rsidRPr="008426A0">
              <w:rPr>
                <w:lang w:eastAsia="zh-CN"/>
              </w:rPr>
              <w:t>0.07448</w:t>
            </w:r>
          </w:p>
        </w:tc>
      </w:tr>
      <w:tr w:rsidR="008426A0" w:rsidRPr="008426A0" w14:paraId="70D4B8E0" w14:textId="77777777" w:rsidTr="008426A0">
        <w:trPr>
          <w:trHeight w:val="287"/>
        </w:trPr>
        <w:tc>
          <w:tcPr>
            <w:tcW w:w="690" w:type="pct"/>
            <w:noWrap/>
            <w:vAlign w:val="center"/>
            <w:hideMark/>
          </w:tcPr>
          <w:p w14:paraId="66A0E585" w14:textId="77777777" w:rsidR="00016183" w:rsidRPr="008426A0" w:rsidRDefault="00016183" w:rsidP="00061E33">
            <w:pPr>
              <w:rPr>
                <w:lang w:eastAsia="zh-CN"/>
              </w:rPr>
            </w:pPr>
          </w:p>
        </w:tc>
        <w:tc>
          <w:tcPr>
            <w:tcW w:w="413" w:type="pct"/>
            <w:noWrap/>
            <w:vAlign w:val="center"/>
            <w:hideMark/>
          </w:tcPr>
          <w:p w14:paraId="45920212"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0D6655D1" w14:textId="77777777" w:rsidR="00016183" w:rsidRPr="008426A0" w:rsidRDefault="00016183" w:rsidP="00061E33">
            <w:pPr>
              <w:rPr>
                <w:lang w:eastAsia="zh-CN"/>
              </w:rPr>
            </w:pPr>
            <w:r w:rsidRPr="008426A0">
              <w:rPr>
                <w:lang w:eastAsia="zh-CN"/>
              </w:rPr>
              <w:t>4</w:t>
            </w:r>
          </w:p>
        </w:tc>
        <w:tc>
          <w:tcPr>
            <w:tcW w:w="424" w:type="pct"/>
            <w:noWrap/>
            <w:vAlign w:val="center"/>
            <w:hideMark/>
          </w:tcPr>
          <w:p w14:paraId="29F6EE45"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11FA184" w14:textId="77777777" w:rsidR="00016183" w:rsidRPr="008426A0" w:rsidRDefault="00016183" w:rsidP="00061E33">
            <w:pPr>
              <w:rPr>
                <w:lang w:eastAsia="zh-CN"/>
              </w:rPr>
            </w:pPr>
            <w:r w:rsidRPr="008426A0">
              <w:rPr>
                <w:lang w:eastAsia="zh-CN"/>
              </w:rPr>
              <w:t>1</w:t>
            </w:r>
          </w:p>
        </w:tc>
        <w:tc>
          <w:tcPr>
            <w:tcW w:w="534" w:type="pct"/>
            <w:noWrap/>
            <w:vAlign w:val="center"/>
            <w:hideMark/>
          </w:tcPr>
          <w:p w14:paraId="3583ED44" w14:textId="77777777" w:rsidR="00016183" w:rsidRPr="008426A0" w:rsidRDefault="00016183" w:rsidP="00061E33">
            <w:pPr>
              <w:rPr>
                <w:bCs/>
                <w:lang w:eastAsia="zh-CN"/>
              </w:rPr>
            </w:pPr>
            <w:r w:rsidRPr="008426A0">
              <w:rPr>
                <w:lang w:eastAsia="zh-CN"/>
              </w:rPr>
              <w:t>25.7</w:t>
            </w:r>
          </w:p>
        </w:tc>
        <w:tc>
          <w:tcPr>
            <w:tcW w:w="471" w:type="pct"/>
            <w:noWrap/>
            <w:vAlign w:val="center"/>
            <w:hideMark/>
          </w:tcPr>
          <w:p w14:paraId="213218E8" w14:textId="77777777" w:rsidR="00016183" w:rsidRPr="008426A0" w:rsidRDefault="00016183" w:rsidP="00061E33">
            <w:pPr>
              <w:rPr>
                <w:bCs/>
                <w:lang w:eastAsia="zh-CN"/>
              </w:rPr>
            </w:pPr>
            <w:r w:rsidRPr="008426A0">
              <w:rPr>
                <w:lang w:eastAsia="zh-CN"/>
              </w:rPr>
              <w:t>9380.5</w:t>
            </w:r>
          </w:p>
        </w:tc>
        <w:tc>
          <w:tcPr>
            <w:tcW w:w="454" w:type="pct"/>
            <w:noWrap/>
            <w:vAlign w:val="center"/>
            <w:hideMark/>
          </w:tcPr>
          <w:p w14:paraId="19F23B00"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CCE23B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0B3E51CC" w14:textId="77777777" w:rsidR="00016183" w:rsidRPr="008426A0" w:rsidRDefault="00016183" w:rsidP="00061E33">
            <w:pPr>
              <w:rPr>
                <w:bCs/>
                <w:lang w:eastAsia="zh-CN"/>
              </w:rPr>
            </w:pPr>
            <w:r w:rsidRPr="008426A0">
              <w:rPr>
                <w:lang w:eastAsia="zh-CN"/>
              </w:rPr>
              <w:t>0.07448</w:t>
            </w:r>
          </w:p>
        </w:tc>
      </w:tr>
      <w:tr w:rsidR="008426A0" w:rsidRPr="008426A0" w14:paraId="7D07ACB4" w14:textId="77777777" w:rsidTr="008426A0">
        <w:trPr>
          <w:trHeight w:val="287"/>
        </w:trPr>
        <w:tc>
          <w:tcPr>
            <w:tcW w:w="690" w:type="pct"/>
            <w:noWrap/>
            <w:vAlign w:val="center"/>
            <w:hideMark/>
          </w:tcPr>
          <w:p w14:paraId="2BC56B4D" w14:textId="77777777" w:rsidR="00016183" w:rsidRPr="008426A0" w:rsidRDefault="00016183" w:rsidP="00061E33">
            <w:pPr>
              <w:rPr>
                <w:lang w:eastAsia="zh-CN"/>
              </w:rPr>
            </w:pPr>
          </w:p>
        </w:tc>
        <w:tc>
          <w:tcPr>
            <w:tcW w:w="413" w:type="pct"/>
            <w:noWrap/>
            <w:vAlign w:val="center"/>
            <w:hideMark/>
          </w:tcPr>
          <w:p w14:paraId="4FB2419D"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048BF94F" w14:textId="77777777" w:rsidR="00016183" w:rsidRPr="008426A0" w:rsidRDefault="00016183" w:rsidP="00061E33">
            <w:pPr>
              <w:rPr>
                <w:lang w:eastAsia="zh-CN"/>
              </w:rPr>
            </w:pPr>
            <w:r w:rsidRPr="008426A0">
              <w:rPr>
                <w:lang w:eastAsia="zh-CN"/>
              </w:rPr>
              <w:t>3</w:t>
            </w:r>
          </w:p>
        </w:tc>
        <w:tc>
          <w:tcPr>
            <w:tcW w:w="424" w:type="pct"/>
            <w:noWrap/>
            <w:vAlign w:val="center"/>
            <w:hideMark/>
          </w:tcPr>
          <w:p w14:paraId="08E7F3F0" w14:textId="77777777" w:rsidR="00016183" w:rsidRPr="008426A0" w:rsidRDefault="00016183" w:rsidP="00061E33">
            <w:pPr>
              <w:rPr>
                <w:lang w:eastAsia="zh-CN"/>
              </w:rPr>
            </w:pPr>
            <w:r w:rsidRPr="008426A0">
              <w:rPr>
                <w:lang w:eastAsia="zh-CN"/>
              </w:rPr>
              <w:t>0</w:t>
            </w:r>
          </w:p>
        </w:tc>
        <w:tc>
          <w:tcPr>
            <w:tcW w:w="339" w:type="pct"/>
            <w:noWrap/>
            <w:vAlign w:val="center"/>
            <w:hideMark/>
          </w:tcPr>
          <w:p w14:paraId="4586066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1B1149B" w14:textId="77777777" w:rsidR="00016183" w:rsidRPr="008426A0" w:rsidRDefault="00016183" w:rsidP="00061E33">
            <w:pPr>
              <w:rPr>
                <w:bCs/>
                <w:lang w:eastAsia="zh-CN"/>
              </w:rPr>
            </w:pPr>
            <w:r w:rsidRPr="008426A0">
              <w:rPr>
                <w:lang w:eastAsia="zh-CN"/>
              </w:rPr>
              <w:t>15.1</w:t>
            </w:r>
          </w:p>
        </w:tc>
        <w:tc>
          <w:tcPr>
            <w:tcW w:w="471" w:type="pct"/>
            <w:noWrap/>
            <w:vAlign w:val="center"/>
            <w:hideMark/>
          </w:tcPr>
          <w:p w14:paraId="41706110" w14:textId="77777777" w:rsidR="00016183" w:rsidRPr="008426A0" w:rsidRDefault="00016183" w:rsidP="00061E33">
            <w:pPr>
              <w:rPr>
                <w:bCs/>
                <w:lang w:eastAsia="zh-CN"/>
              </w:rPr>
            </w:pPr>
            <w:r w:rsidRPr="008426A0">
              <w:rPr>
                <w:lang w:eastAsia="zh-CN"/>
              </w:rPr>
              <w:t>5511.5</w:t>
            </w:r>
          </w:p>
        </w:tc>
        <w:tc>
          <w:tcPr>
            <w:tcW w:w="454" w:type="pct"/>
            <w:noWrap/>
            <w:vAlign w:val="center"/>
            <w:hideMark/>
          </w:tcPr>
          <w:p w14:paraId="0F488C17"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6D3309B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A07EC78" w14:textId="77777777" w:rsidR="00016183" w:rsidRPr="008426A0" w:rsidRDefault="00016183" w:rsidP="00061E33">
            <w:pPr>
              <w:rPr>
                <w:bCs/>
                <w:lang w:eastAsia="zh-CN"/>
              </w:rPr>
            </w:pPr>
            <w:r w:rsidRPr="008426A0">
              <w:rPr>
                <w:lang w:eastAsia="zh-CN"/>
              </w:rPr>
              <w:t>0.07448</w:t>
            </w:r>
          </w:p>
        </w:tc>
      </w:tr>
      <w:tr w:rsidR="008426A0" w:rsidRPr="008426A0" w14:paraId="4F4C1DFC" w14:textId="77777777" w:rsidTr="008426A0">
        <w:trPr>
          <w:trHeight w:val="287"/>
        </w:trPr>
        <w:tc>
          <w:tcPr>
            <w:tcW w:w="690" w:type="pct"/>
            <w:noWrap/>
            <w:vAlign w:val="center"/>
            <w:hideMark/>
          </w:tcPr>
          <w:p w14:paraId="2A7971EC" w14:textId="77777777" w:rsidR="00016183" w:rsidRPr="008426A0" w:rsidRDefault="00016183" w:rsidP="00061E33">
            <w:pPr>
              <w:rPr>
                <w:lang w:eastAsia="zh-CN"/>
              </w:rPr>
            </w:pPr>
          </w:p>
        </w:tc>
        <w:tc>
          <w:tcPr>
            <w:tcW w:w="413" w:type="pct"/>
            <w:noWrap/>
            <w:vAlign w:val="center"/>
            <w:hideMark/>
          </w:tcPr>
          <w:p w14:paraId="10144061"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73F69450" w14:textId="77777777" w:rsidR="00016183" w:rsidRPr="008426A0" w:rsidRDefault="00016183" w:rsidP="00061E33">
            <w:pPr>
              <w:rPr>
                <w:lang w:eastAsia="zh-CN"/>
              </w:rPr>
            </w:pPr>
            <w:r w:rsidRPr="008426A0">
              <w:rPr>
                <w:lang w:eastAsia="zh-CN"/>
              </w:rPr>
              <w:t>3</w:t>
            </w:r>
          </w:p>
        </w:tc>
        <w:tc>
          <w:tcPr>
            <w:tcW w:w="424" w:type="pct"/>
            <w:noWrap/>
            <w:vAlign w:val="center"/>
            <w:hideMark/>
          </w:tcPr>
          <w:p w14:paraId="55A4C16A" w14:textId="77777777" w:rsidR="00016183" w:rsidRPr="008426A0" w:rsidRDefault="00016183" w:rsidP="00061E33">
            <w:pPr>
              <w:rPr>
                <w:lang w:eastAsia="zh-CN"/>
              </w:rPr>
            </w:pPr>
            <w:r w:rsidRPr="008426A0">
              <w:rPr>
                <w:lang w:eastAsia="zh-CN"/>
              </w:rPr>
              <w:t>0</w:t>
            </w:r>
          </w:p>
        </w:tc>
        <w:tc>
          <w:tcPr>
            <w:tcW w:w="339" w:type="pct"/>
            <w:noWrap/>
            <w:vAlign w:val="center"/>
            <w:hideMark/>
          </w:tcPr>
          <w:p w14:paraId="2C9CDF31"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92B32EB" w14:textId="77777777" w:rsidR="00016183" w:rsidRPr="008426A0" w:rsidRDefault="00016183" w:rsidP="00061E33">
            <w:pPr>
              <w:rPr>
                <w:bCs/>
                <w:lang w:eastAsia="zh-CN"/>
              </w:rPr>
            </w:pPr>
            <w:r w:rsidRPr="008426A0">
              <w:rPr>
                <w:lang w:eastAsia="zh-CN"/>
              </w:rPr>
              <w:t>14</w:t>
            </w:r>
          </w:p>
        </w:tc>
        <w:tc>
          <w:tcPr>
            <w:tcW w:w="471" w:type="pct"/>
            <w:noWrap/>
            <w:vAlign w:val="center"/>
            <w:hideMark/>
          </w:tcPr>
          <w:p w14:paraId="294D2C3A" w14:textId="77777777" w:rsidR="00016183" w:rsidRPr="008426A0" w:rsidRDefault="00016183" w:rsidP="00061E33">
            <w:pPr>
              <w:rPr>
                <w:bCs/>
                <w:lang w:eastAsia="zh-CN"/>
              </w:rPr>
            </w:pPr>
            <w:r w:rsidRPr="008426A0">
              <w:rPr>
                <w:lang w:eastAsia="zh-CN"/>
              </w:rPr>
              <w:t>5110</w:t>
            </w:r>
          </w:p>
        </w:tc>
        <w:tc>
          <w:tcPr>
            <w:tcW w:w="454" w:type="pct"/>
            <w:noWrap/>
            <w:vAlign w:val="center"/>
            <w:hideMark/>
          </w:tcPr>
          <w:p w14:paraId="10A67228"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5C762E23"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CD4EB1A" w14:textId="77777777" w:rsidR="00016183" w:rsidRPr="008426A0" w:rsidRDefault="00016183" w:rsidP="00061E33">
            <w:pPr>
              <w:rPr>
                <w:bCs/>
                <w:lang w:eastAsia="zh-CN"/>
              </w:rPr>
            </w:pPr>
            <w:r w:rsidRPr="008426A0">
              <w:rPr>
                <w:lang w:eastAsia="zh-CN"/>
              </w:rPr>
              <w:t>0.07448</w:t>
            </w:r>
          </w:p>
        </w:tc>
      </w:tr>
      <w:tr w:rsidR="008426A0" w:rsidRPr="008426A0" w14:paraId="0E93E5EC" w14:textId="77777777" w:rsidTr="008426A0">
        <w:trPr>
          <w:trHeight w:val="287"/>
        </w:trPr>
        <w:tc>
          <w:tcPr>
            <w:tcW w:w="690" w:type="pct"/>
            <w:noWrap/>
            <w:vAlign w:val="center"/>
            <w:hideMark/>
          </w:tcPr>
          <w:p w14:paraId="362728B6" w14:textId="77777777" w:rsidR="00016183" w:rsidRPr="008426A0" w:rsidRDefault="00016183" w:rsidP="00061E33">
            <w:pPr>
              <w:rPr>
                <w:lang w:eastAsia="zh-CN"/>
              </w:rPr>
            </w:pPr>
          </w:p>
        </w:tc>
        <w:tc>
          <w:tcPr>
            <w:tcW w:w="413" w:type="pct"/>
            <w:noWrap/>
            <w:vAlign w:val="center"/>
            <w:hideMark/>
          </w:tcPr>
          <w:p w14:paraId="175191A1"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2F4C9A37" w14:textId="77777777" w:rsidR="00016183" w:rsidRPr="008426A0" w:rsidRDefault="00016183" w:rsidP="00061E33">
            <w:pPr>
              <w:rPr>
                <w:lang w:eastAsia="zh-CN"/>
              </w:rPr>
            </w:pPr>
            <w:r w:rsidRPr="008426A0">
              <w:rPr>
                <w:lang w:eastAsia="zh-CN"/>
              </w:rPr>
              <w:t>3</w:t>
            </w:r>
          </w:p>
        </w:tc>
        <w:tc>
          <w:tcPr>
            <w:tcW w:w="424" w:type="pct"/>
            <w:noWrap/>
            <w:vAlign w:val="center"/>
            <w:hideMark/>
          </w:tcPr>
          <w:p w14:paraId="28C509D2" w14:textId="77777777" w:rsidR="00016183" w:rsidRPr="008426A0" w:rsidRDefault="00016183" w:rsidP="00061E33">
            <w:pPr>
              <w:rPr>
                <w:lang w:eastAsia="zh-CN"/>
              </w:rPr>
            </w:pPr>
            <w:r w:rsidRPr="008426A0">
              <w:rPr>
                <w:lang w:eastAsia="zh-CN"/>
              </w:rPr>
              <w:t>1</w:t>
            </w:r>
          </w:p>
        </w:tc>
        <w:tc>
          <w:tcPr>
            <w:tcW w:w="339" w:type="pct"/>
            <w:noWrap/>
            <w:vAlign w:val="center"/>
            <w:hideMark/>
          </w:tcPr>
          <w:p w14:paraId="2A168EF6" w14:textId="77777777" w:rsidR="00016183" w:rsidRPr="008426A0" w:rsidRDefault="00016183" w:rsidP="00061E33">
            <w:pPr>
              <w:rPr>
                <w:lang w:eastAsia="zh-CN"/>
              </w:rPr>
            </w:pPr>
            <w:r w:rsidRPr="008426A0">
              <w:rPr>
                <w:lang w:eastAsia="zh-CN"/>
              </w:rPr>
              <w:t>0</w:t>
            </w:r>
          </w:p>
        </w:tc>
        <w:tc>
          <w:tcPr>
            <w:tcW w:w="534" w:type="pct"/>
            <w:noWrap/>
            <w:vAlign w:val="center"/>
            <w:hideMark/>
          </w:tcPr>
          <w:p w14:paraId="3E774CC2" w14:textId="77777777" w:rsidR="00016183" w:rsidRPr="008426A0" w:rsidRDefault="00016183" w:rsidP="00061E33">
            <w:pPr>
              <w:rPr>
                <w:bCs/>
                <w:lang w:eastAsia="zh-CN"/>
              </w:rPr>
            </w:pPr>
            <w:r w:rsidRPr="008426A0">
              <w:rPr>
                <w:lang w:eastAsia="zh-CN"/>
              </w:rPr>
              <w:t>21</w:t>
            </w:r>
          </w:p>
        </w:tc>
        <w:tc>
          <w:tcPr>
            <w:tcW w:w="471" w:type="pct"/>
            <w:noWrap/>
            <w:vAlign w:val="center"/>
            <w:hideMark/>
          </w:tcPr>
          <w:p w14:paraId="01C87CB5" w14:textId="77777777" w:rsidR="00016183" w:rsidRPr="008426A0" w:rsidRDefault="00016183" w:rsidP="00061E33">
            <w:pPr>
              <w:rPr>
                <w:bCs/>
                <w:lang w:eastAsia="zh-CN"/>
              </w:rPr>
            </w:pPr>
            <w:r w:rsidRPr="008426A0">
              <w:rPr>
                <w:lang w:eastAsia="zh-CN"/>
              </w:rPr>
              <w:t>7665</w:t>
            </w:r>
          </w:p>
        </w:tc>
        <w:tc>
          <w:tcPr>
            <w:tcW w:w="454" w:type="pct"/>
            <w:noWrap/>
            <w:vAlign w:val="center"/>
            <w:hideMark/>
          </w:tcPr>
          <w:p w14:paraId="0364D12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DB8446C"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125B4C0" w14:textId="77777777" w:rsidR="00016183" w:rsidRPr="008426A0" w:rsidRDefault="00016183" w:rsidP="00061E33">
            <w:pPr>
              <w:rPr>
                <w:bCs/>
                <w:lang w:eastAsia="zh-CN"/>
              </w:rPr>
            </w:pPr>
            <w:r w:rsidRPr="008426A0">
              <w:rPr>
                <w:lang w:eastAsia="zh-CN"/>
              </w:rPr>
              <w:t>0.07448</w:t>
            </w:r>
          </w:p>
        </w:tc>
      </w:tr>
      <w:tr w:rsidR="008426A0" w:rsidRPr="008426A0" w14:paraId="592B5389" w14:textId="77777777" w:rsidTr="008426A0">
        <w:trPr>
          <w:trHeight w:val="287"/>
        </w:trPr>
        <w:tc>
          <w:tcPr>
            <w:tcW w:w="690" w:type="pct"/>
            <w:noWrap/>
            <w:vAlign w:val="center"/>
            <w:hideMark/>
          </w:tcPr>
          <w:p w14:paraId="5AE83CBD" w14:textId="77777777" w:rsidR="00016183" w:rsidRPr="008426A0" w:rsidRDefault="00016183" w:rsidP="00061E33">
            <w:pPr>
              <w:rPr>
                <w:lang w:eastAsia="zh-CN"/>
              </w:rPr>
            </w:pPr>
          </w:p>
        </w:tc>
        <w:tc>
          <w:tcPr>
            <w:tcW w:w="413" w:type="pct"/>
            <w:noWrap/>
            <w:vAlign w:val="center"/>
            <w:hideMark/>
          </w:tcPr>
          <w:p w14:paraId="1A6F0CBC"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31483541" w14:textId="77777777" w:rsidR="00016183" w:rsidRPr="008426A0" w:rsidRDefault="00016183" w:rsidP="00061E33">
            <w:pPr>
              <w:rPr>
                <w:lang w:eastAsia="zh-CN"/>
              </w:rPr>
            </w:pPr>
            <w:r w:rsidRPr="008426A0">
              <w:rPr>
                <w:lang w:eastAsia="zh-CN"/>
              </w:rPr>
              <w:t>3</w:t>
            </w:r>
          </w:p>
        </w:tc>
        <w:tc>
          <w:tcPr>
            <w:tcW w:w="424" w:type="pct"/>
            <w:noWrap/>
            <w:vAlign w:val="center"/>
            <w:hideMark/>
          </w:tcPr>
          <w:p w14:paraId="3A2FD7DB"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878ACD9" w14:textId="77777777" w:rsidR="00016183" w:rsidRPr="008426A0" w:rsidRDefault="00016183" w:rsidP="00061E33">
            <w:pPr>
              <w:rPr>
                <w:lang w:eastAsia="zh-CN"/>
              </w:rPr>
            </w:pPr>
            <w:r w:rsidRPr="008426A0">
              <w:rPr>
                <w:lang w:eastAsia="zh-CN"/>
              </w:rPr>
              <w:t>1</w:t>
            </w:r>
          </w:p>
        </w:tc>
        <w:tc>
          <w:tcPr>
            <w:tcW w:w="534" w:type="pct"/>
            <w:noWrap/>
            <w:vAlign w:val="center"/>
            <w:hideMark/>
          </w:tcPr>
          <w:p w14:paraId="288BD4D4" w14:textId="77777777" w:rsidR="00016183" w:rsidRPr="008426A0" w:rsidRDefault="00016183" w:rsidP="00061E33">
            <w:pPr>
              <w:rPr>
                <w:bCs/>
                <w:lang w:eastAsia="zh-CN"/>
              </w:rPr>
            </w:pPr>
            <w:r w:rsidRPr="008426A0">
              <w:rPr>
                <w:lang w:eastAsia="zh-CN"/>
              </w:rPr>
              <w:t>19.9</w:t>
            </w:r>
          </w:p>
        </w:tc>
        <w:tc>
          <w:tcPr>
            <w:tcW w:w="471" w:type="pct"/>
            <w:noWrap/>
            <w:vAlign w:val="center"/>
            <w:hideMark/>
          </w:tcPr>
          <w:p w14:paraId="1770943F" w14:textId="77777777" w:rsidR="00016183" w:rsidRPr="008426A0" w:rsidRDefault="00016183" w:rsidP="00061E33">
            <w:pPr>
              <w:rPr>
                <w:bCs/>
                <w:lang w:eastAsia="zh-CN"/>
              </w:rPr>
            </w:pPr>
            <w:r w:rsidRPr="008426A0">
              <w:rPr>
                <w:lang w:eastAsia="zh-CN"/>
              </w:rPr>
              <w:t>7263.5</w:t>
            </w:r>
          </w:p>
        </w:tc>
        <w:tc>
          <w:tcPr>
            <w:tcW w:w="454" w:type="pct"/>
            <w:noWrap/>
            <w:vAlign w:val="center"/>
            <w:hideMark/>
          </w:tcPr>
          <w:p w14:paraId="54F3F673"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E427125"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5FB6A57" w14:textId="77777777" w:rsidR="00016183" w:rsidRPr="008426A0" w:rsidRDefault="00016183" w:rsidP="00061E33">
            <w:pPr>
              <w:rPr>
                <w:bCs/>
                <w:lang w:eastAsia="zh-CN"/>
              </w:rPr>
            </w:pPr>
            <w:r w:rsidRPr="008426A0">
              <w:rPr>
                <w:lang w:eastAsia="zh-CN"/>
              </w:rPr>
              <w:t>0.07448</w:t>
            </w:r>
          </w:p>
        </w:tc>
      </w:tr>
      <w:tr w:rsidR="008426A0" w:rsidRPr="008426A0" w14:paraId="5813F398" w14:textId="77777777" w:rsidTr="008426A0">
        <w:trPr>
          <w:trHeight w:val="287"/>
        </w:trPr>
        <w:tc>
          <w:tcPr>
            <w:tcW w:w="690" w:type="pct"/>
            <w:noWrap/>
            <w:vAlign w:val="center"/>
            <w:hideMark/>
          </w:tcPr>
          <w:p w14:paraId="6E3096FE" w14:textId="77777777" w:rsidR="00016183" w:rsidRPr="008426A0" w:rsidRDefault="00016183" w:rsidP="00061E33">
            <w:pPr>
              <w:rPr>
                <w:lang w:eastAsia="zh-CN"/>
              </w:rPr>
            </w:pPr>
          </w:p>
        </w:tc>
        <w:tc>
          <w:tcPr>
            <w:tcW w:w="413" w:type="pct"/>
            <w:noWrap/>
            <w:vAlign w:val="center"/>
            <w:hideMark/>
          </w:tcPr>
          <w:p w14:paraId="591D8183"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5BFE6684" w14:textId="77777777" w:rsidR="00016183" w:rsidRPr="008426A0" w:rsidRDefault="00016183" w:rsidP="00061E33">
            <w:pPr>
              <w:rPr>
                <w:lang w:eastAsia="zh-CN"/>
              </w:rPr>
            </w:pPr>
            <w:r w:rsidRPr="008426A0">
              <w:rPr>
                <w:lang w:eastAsia="zh-CN"/>
              </w:rPr>
              <w:t>2</w:t>
            </w:r>
          </w:p>
        </w:tc>
        <w:tc>
          <w:tcPr>
            <w:tcW w:w="424" w:type="pct"/>
            <w:noWrap/>
            <w:vAlign w:val="center"/>
            <w:hideMark/>
          </w:tcPr>
          <w:p w14:paraId="49AFAD52"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398F4AF" w14:textId="77777777" w:rsidR="00016183" w:rsidRPr="008426A0" w:rsidRDefault="00016183" w:rsidP="00061E33">
            <w:pPr>
              <w:rPr>
                <w:lang w:eastAsia="zh-CN"/>
              </w:rPr>
            </w:pPr>
            <w:r w:rsidRPr="008426A0">
              <w:rPr>
                <w:lang w:eastAsia="zh-CN"/>
              </w:rPr>
              <w:t>0</w:t>
            </w:r>
          </w:p>
        </w:tc>
        <w:tc>
          <w:tcPr>
            <w:tcW w:w="534" w:type="pct"/>
            <w:noWrap/>
            <w:vAlign w:val="center"/>
            <w:hideMark/>
          </w:tcPr>
          <w:p w14:paraId="4DEFCBDE" w14:textId="77777777" w:rsidR="00016183" w:rsidRPr="008426A0" w:rsidRDefault="00016183" w:rsidP="00061E33">
            <w:pPr>
              <w:rPr>
                <w:bCs/>
                <w:lang w:eastAsia="zh-CN"/>
              </w:rPr>
            </w:pPr>
            <w:r w:rsidRPr="008426A0">
              <w:rPr>
                <w:lang w:eastAsia="zh-CN"/>
              </w:rPr>
              <w:t>13.5</w:t>
            </w:r>
          </w:p>
        </w:tc>
        <w:tc>
          <w:tcPr>
            <w:tcW w:w="471" w:type="pct"/>
            <w:noWrap/>
            <w:vAlign w:val="center"/>
            <w:hideMark/>
          </w:tcPr>
          <w:p w14:paraId="036CEBE1" w14:textId="77777777" w:rsidR="00016183" w:rsidRPr="008426A0" w:rsidRDefault="00016183" w:rsidP="00061E33">
            <w:pPr>
              <w:rPr>
                <w:bCs/>
                <w:lang w:eastAsia="zh-CN"/>
              </w:rPr>
            </w:pPr>
            <w:r w:rsidRPr="008426A0">
              <w:rPr>
                <w:lang w:eastAsia="zh-CN"/>
              </w:rPr>
              <w:t>4927.5</w:t>
            </w:r>
          </w:p>
        </w:tc>
        <w:tc>
          <w:tcPr>
            <w:tcW w:w="454" w:type="pct"/>
            <w:noWrap/>
            <w:vAlign w:val="center"/>
            <w:hideMark/>
          </w:tcPr>
          <w:p w14:paraId="04A1BD41"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BE6280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79A5DF9" w14:textId="77777777" w:rsidR="00016183" w:rsidRPr="008426A0" w:rsidRDefault="00016183" w:rsidP="00061E33">
            <w:pPr>
              <w:rPr>
                <w:bCs/>
                <w:lang w:eastAsia="zh-CN"/>
              </w:rPr>
            </w:pPr>
            <w:r w:rsidRPr="008426A0">
              <w:rPr>
                <w:lang w:eastAsia="zh-CN"/>
              </w:rPr>
              <w:t>0.07448</w:t>
            </w:r>
          </w:p>
        </w:tc>
      </w:tr>
      <w:tr w:rsidR="008426A0" w:rsidRPr="008426A0" w14:paraId="5C8526AD" w14:textId="77777777" w:rsidTr="008426A0">
        <w:trPr>
          <w:trHeight w:val="287"/>
        </w:trPr>
        <w:tc>
          <w:tcPr>
            <w:tcW w:w="690" w:type="pct"/>
            <w:noWrap/>
            <w:vAlign w:val="center"/>
            <w:hideMark/>
          </w:tcPr>
          <w:p w14:paraId="1074FBC4" w14:textId="77777777" w:rsidR="00016183" w:rsidRPr="008426A0" w:rsidRDefault="00016183" w:rsidP="00061E33">
            <w:pPr>
              <w:rPr>
                <w:lang w:eastAsia="zh-CN"/>
              </w:rPr>
            </w:pPr>
          </w:p>
        </w:tc>
        <w:tc>
          <w:tcPr>
            <w:tcW w:w="413" w:type="pct"/>
            <w:noWrap/>
            <w:vAlign w:val="center"/>
            <w:hideMark/>
          </w:tcPr>
          <w:p w14:paraId="72EB571B"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49799CE5" w14:textId="77777777" w:rsidR="00016183" w:rsidRPr="008426A0" w:rsidRDefault="00016183" w:rsidP="00061E33">
            <w:pPr>
              <w:rPr>
                <w:lang w:eastAsia="zh-CN"/>
              </w:rPr>
            </w:pPr>
            <w:r w:rsidRPr="008426A0">
              <w:rPr>
                <w:lang w:eastAsia="zh-CN"/>
              </w:rPr>
              <w:t>2</w:t>
            </w:r>
          </w:p>
        </w:tc>
        <w:tc>
          <w:tcPr>
            <w:tcW w:w="424" w:type="pct"/>
            <w:noWrap/>
            <w:vAlign w:val="center"/>
            <w:hideMark/>
          </w:tcPr>
          <w:p w14:paraId="5984E138" w14:textId="77777777" w:rsidR="00016183" w:rsidRPr="008426A0" w:rsidRDefault="00016183" w:rsidP="00061E33">
            <w:pPr>
              <w:rPr>
                <w:lang w:eastAsia="zh-CN"/>
              </w:rPr>
            </w:pPr>
            <w:r w:rsidRPr="008426A0">
              <w:rPr>
                <w:lang w:eastAsia="zh-CN"/>
              </w:rPr>
              <w:t>0</w:t>
            </w:r>
          </w:p>
        </w:tc>
        <w:tc>
          <w:tcPr>
            <w:tcW w:w="339" w:type="pct"/>
            <w:noWrap/>
            <w:vAlign w:val="center"/>
            <w:hideMark/>
          </w:tcPr>
          <w:p w14:paraId="59C10DFD" w14:textId="77777777" w:rsidR="00016183" w:rsidRPr="008426A0" w:rsidRDefault="00016183" w:rsidP="00061E33">
            <w:pPr>
              <w:rPr>
                <w:lang w:eastAsia="zh-CN"/>
              </w:rPr>
            </w:pPr>
            <w:r w:rsidRPr="008426A0">
              <w:rPr>
                <w:lang w:eastAsia="zh-CN"/>
              </w:rPr>
              <w:t>1</w:t>
            </w:r>
          </w:p>
        </w:tc>
        <w:tc>
          <w:tcPr>
            <w:tcW w:w="534" w:type="pct"/>
            <w:noWrap/>
            <w:vAlign w:val="center"/>
            <w:hideMark/>
          </w:tcPr>
          <w:p w14:paraId="5E428B49" w14:textId="77777777" w:rsidR="00016183" w:rsidRPr="008426A0" w:rsidRDefault="00016183" w:rsidP="00061E33">
            <w:pPr>
              <w:rPr>
                <w:bCs/>
                <w:lang w:eastAsia="zh-CN"/>
              </w:rPr>
            </w:pPr>
            <w:r w:rsidRPr="008426A0">
              <w:rPr>
                <w:lang w:eastAsia="zh-CN"/>
              </w:rPr>
              <w:t>10.4</w:t>
            </w:r>
          </w:p>
        </w:tc>
        <w:tc>
          <w:tcPr>
            <w:tcW w:w="471" w:type="pct"/>
            <w:noWrap/>
            <w:vAlign w:val="center"/>
            <w:hideMark/>
          </w:tcPr>
          <w:p w14:paraId="39E64A55" w14:textId="77777777" w:rsidR="00016183" w:rsidRPr="008426A0" w:rsidRDefault="00016183" w:rsidP="00061E33">
            <w:pPr>
              <w:rPr>
                <w:bCs/>
                <w:lang w:eastAsia="zh-CN"/>
              </w:rPr>
            </w:pPr>
            <w:r w:rsidRPr="008426A0">
              <w:rPr>
                <w:lang w:eastAsia="zh-CN"/>
              </w:rPr>
              <w:t>3796</w:t>
            </w:r>
          </w:p>
        </w:tc>
        <w:tc>
          <w:tcPr>
            <w:tcW w:w="454" w:type="pct"/>
            <w:noWrap/>
            <w:vAlign w:val="center"/>
            <w:hideMark/>
          </w:tcPr>
          <w:p w14:paraId="52BE7E69"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710472AF"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52B09D08" w14:textId="77777777" w:rsidR="00016183" w:rsidRPr="008426A0" w:rsidRDefault="00016183" w:rsidP="00061E33">
            <w:pPr>
              <w:rPr>
                <w:bCs/>
                <w:lang w:eastAsia="zh-CN"/>
              </w:rPr>
            </w:pPr>
            <w:r w:rsidRPr="008426A0">
              <w:rPr>
                <w:lang w:eastAsia="zh-CN"/>
              </w:rPr>
              <w:t>0.07448</w:t>
            </w:r>
          </w:p>
        </w:tc>
      </w:tr>
      <w:tr w:rsidR="008426A0" w:rsidRPr="008426A0" w14:paraId="792E60E3" w14:textId="77777777" w:rsidTr="008426A0">
        <w:trPr>
          <w:trHeight w:val="287"/>
        </w:trPr>
        <w:tc>
          <w:tcPr>
            <w:tcW w:w="690" w:type="pct"/>
            <w:noWrap/>
            <w:vAlign w:val="center"/>
            <w:hideMark/>
          </w:tcPr>
          <w:p w14:paraId="7B29B4D4" w14:textId="77777777" w:rsidR="00016183" w:rsidRPr="008426A0" w:rsidRDefault="00016183" w:rsidP="00061E33">
            <w:pPr>
              <w:rPr>
                <w:lang w:eastAsia="zh-CN"/>
              </w:rPr>
            </w:pPr>
          </w:p>
        </w:tc>
        <w:tc>
          <w:tcPr>
            <w:tcW w:w="413" w:type="pct"/>
            <w:noWrap/>
            <w:vAlign w:val="center"/>
            <w:hideMark/>
          </w:tcPr>
          <w:p w14:paraId="0A0B1E22"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678FAE3B" w14:textId="77777777" w:rsidR="00016183" w:rsidRPr="008426A0" w:rsidRDefault="00016183" w:rsidP="00061E33">
            <w:pPr>
              <w:rPr>
                <w:lang w:eastAsia="zh-CN"/>
              </w:rPr>
            </w:pPr>
            <w:r w:rsidRPr="008426A0">
              <w:rPr>
                <w:lang w:eastAsia="zh-CN"/>
              </w:rPr>
              <w:t>2</w:t>
            </w:r>
          </w:p>
        </w:tc>
        <w:tc>
          <w:tcPr>
            <w:tcW w:w="424" w:type="pct"/>
            <w:noWrap/>
            <w:vAlign w:val="center"/>
            <w:hideMark/>
          </w:tcPr>
          <w:p w14:paraId="0E1BE9E6"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FE8D593" w14:textId="77777777" w:rsidR="00016183" w:rsidRPr="008426A0" w:rsidRDefault="00016183" w:rsidP="00061E33">
            <w:pPr>
              <w:rPr>
                <w:lang w:eastAsia="zh-CN"/>
              </w:rPr>
            </w:pPr>
            <w:r w:rsidRPr="008426A0">
              <w:rPr>
                <w:lang w:eastAsia="zh-CN"/>
              </w:rPr>
              <w:t>0</w:t>
            </w:r>
          </w:p>
        </w:tc>
        <w:tc>
          <w:tcPr>
            <w:tcW w:w="534" w:type="pct"/>
            <w:noWrap/>
            <w:vAlign w:val="center"/>
            <w:hideMark/>
          </w:tcPr>
          <w:p w14:paraId="02564B03" w14:textId="77777777" w:rsidR="00016183" w:rsidRPr="008426A0" w:rsidRDefault="00016183" w:rsidP="00061E33">
            <w:pPr>
              <w:rPr>
                <w:bCs/>
                <w:lang w:eastAsia="zh-CN"/>
              </w:rPr>
            </w:pPr>
            <w:r w:rsidRPr="008426A0">
              <w:rPr>
                <w:lang w:eastAsia="zh-CN"/>
              </w:rPr>
              <w:t>19.4</w:t>
            </w:r>
          </w:p>
        </w:tc>
        <w:tc>
          <w:tcPr>
            <w:tcW w:w="471" w:type="pct"/>
            <w:noWrap/>
            <w:vAlign w:val="center"/>
            <w:hideMark/>
          </w:tcPr>
          <w:p w14:paraId="43886710" w14:textId="77777777" w:rsidR="00016183" w:rsidRPr="008426A0" w:rsidRDefault="00016183" w:rsidP="00061E33">
            <w:pPr>
              <w:rPr>
                <w:bCs/>
                <w:lang w:eastAsia="zh-CN"/>
              </w:rPr>
            </w:pPr>
            <w:r w:rsidRPr="008426A0">
              <w:rPr>
                <w:lang w:eastAsia="zh-CN"/>
              </w:rPr>
              <w:t>7081</w:t>
            </w:r>
          </w:p>
        </w:tc>
        <w:tc>
          <w:tcPr>
            <w:tcW w:w="454" w:type="pct"/>
            <w:noWrap/>
            <w:vAlign w:val="center"/>
            <w:hideMark/>
          </w:tcPr>
          <w:p w14:paraId="62E6BAC3"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897B58A"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7F1C3BC8" w14:textId="77777777" w:rsidR="00016183" w:rsidRPr="008426A0" w:rsidRDefault="00016183" w:rsidP="00061E33">
            <w:pPr>
              <w:rPr>
                <w:bCs/>
                <w:lang w:eastAsia="zh-CN"/>
              </w:rPr>
            </w:pPr>
            <w:r w:rsidRPr="008426A0">
              <w:rPr>
                <w:lang w:eastAsia="zh-CN"/>
              </w:rPr>
              <w:t>0.07448</w:t>
            </w:r>
          </w:p>
        </w:tc>
      </w:tr>
      <w:tr w:rsidR="008426A0" w:rsidRPr="008426A0" w14:paraId="72002A71" w14:textId="77777777" w:rsidTr="008426A0">
        <w:trPr>
          <w:trHeight w:val="287"/>
        </w:trPr>
        <w:tc>
          <w:tcPr>
            <w:tcW w:w="690" w:type="pct"/>
            <w:noWrap/>
            <w:vAlign w:val="center"/>
            <w:hideMark/>
          </w:tcPr>
          <w:p w14:paraId="0347E0C6" w14:textId="77777777" w:rsidR="00016183" w:rsidRPr="008426A0" w:rsidRDefault="00016183" w:rsidP="00061E33">
            <w:pPr>
              <w:rPr>
                <w:lang w:eastAsia="zh-CN"/>
              </w:rPr>
            </w:pPr>
          </w:p>
        </w:tc>
        <w:tc>
          <w:tcPr>
            <w:tcW w:w="413" w:type="pct"/>
            <w:noWrap/>
            <w:vAlign w:val="center"/>
            <w:hideMark/>
          </w:tcPr>
          <w:p w14:paraId="7786CC97"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0963B3B3" w14:textId="77777777" w:rsidR="00016183" w:rsidRPr="008426A0" w:rsidRDefault="00016183" w:rsidP="00061E33">
            <w:pPr>
              <w:rPr>
                <w:lang w:eastAsia="zh-CN"/>
              </w:rPr>
            </w:pPr>
            <w:r w:rsidRPr="008426A0">
              <w:rPr>
                <w:lang w:eastAsia="zh-CN"/>
              </w:rPr>
              <w:t>2</w:t>
            </w:r>
          </w:p>
        </w:tc>
        <w:tc>
          <w:tcPr>
            <w:tcW w:w="424" w:type="pct"/>
            <w:noWrap/>
            <w:vAlign w:val="center"/>
            <w:hideMark/>
          </w:tcPr>
          <w:p w14:paraId="50F1815D" w14:textId="77777777" w:rsidR="00016183" w:rsidRPr="008426A0" w:rsidRDefault="00016183" w:rsidP="00061E33">
            <w:pPr>
              <w:rPr>
                <w:lang w:eastAsia="zh-CN"/>
              </w:rPr>
            </w:pPr>
            <w:r w:rsidRPr="008426A0">
              <w:rPr>
                <w:lang w:eastAsia="zh-CN"/>
              </w:rPr>
              <w:t>1</w:t>
            </w:r>
          </w:p>
        </w:tc>
        <w:tc>
          <w:tcPr>
            <w:tcW w:w="339" w:type="pct"/>
            <w:noWrap/>
            <w:vAlign w:val="center"/>
            <w:hideMark/>
          </w:tcPr>
          <w:p w14:paraId="5BFCB47C" w14:textId="77777777" w:rsidR="00016183" w:rsidRPr="008426A0" w:rsidRDefault="00016183" w:rsidP="00061E33">
            <w:pPr>
              <w:rPr>
                <w:lang w:eastAsia="zh-CN"/>
              </w:rPr>
            </w:pPr>
            <w:r w:rsidRPr="008426A0">
              <w:rPr>
                <w:lang w:eastAsia="zh-CN"/>
              </w:rPr>
              <w:t>1</w:t>
            </w:r>
          </w:p>
        </w:tc>
        <w:tc>
          <w:tcPr>
            <w:tcW w:w="534" w:type="pct"/>
            <w:noWrap/>
            <w:vAlign w:val="center"/>
            <w:hideMark/>
          </w:tcPr>
          <w:p w14:paraId="08A4E1E0" w14:textId="77777777" w:rsidR="00016183" w:rsidRPr="008426A0" w:rsidRDefault="00016183" w:rsidP="00061E33">
            <w:pPr>
              <w:rPr>
                <w:bCs/>
                <w:lang w:eastAsia="zh-CN"/>
              </w:rPr>
            </w:pPr>
            <w:r w:rsidRPr="008426A0">
              <w:rPr>
                <w:lang w:eastAsia="zh-CN"/>
              </w:rPr>
              <w:t>16.3</w:t>
            </w:r>
          </w:p>
        </w:tc>
        <w:tc>
          <w:tcPr>
            <w:tcW w:w="471" w:type="pct"/>
            <w:noWrap/>
            <w:vAlign w:val="center"/>
            <w:hideMark/>
          </w:tcPr>
          <w:p w14:paraId="387A0646" w14:textId="77777777" w:rsidR="00016183" w:rsidRPr="008426A0" w:rsidRDefault="00016183" w:rsidP="00061E33">
            <w:pPr>
              <w:rPr>
                <w:bCs/>
                <w:lang w:eastAsia="zh-CN"/>
              </w:rPr>
            </w:pPr>
            <w:r w:rsidRPr="008426A0">
              <w:rPr>
                <w:lang w:eastAsia="zh-CN"/>
              </w:rPr>
              <w:t>5949.5</w:t>
            </w:r>
          </w:p>
        </w:tc>
        <w:tc>
          <w:tcPr>
            <w:tcW w:w="454" w:type="pct"/>
            <w:noWrap/>
            <w:vAlign w:val="center"/>
            <w:hideMark/>
          </w:tcPr>
          <w:p w14:paraId="3C4F723D"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4EDE5A9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34610D2" w14:textId="77777777" w:rsidR="00016183" w:rsidRPr="008426A0" w:rsidRDefault="00016183" w:rsidP="00061E33">
            <w:pPr>
              <w:rPr>
                <w:bCs/>
                <w:lang w:eastAsia="zh-CN"/>
              </w:rPr>
            </w:pPr>
            <w:r w:rsidRPr="008426A0">
              <w:rPr>
                <w:lang w:eastAsia="zh-CN"/>
              </w:rPr>
              <w:t>0.07448</w:t>
            </w:r>
          </w:p>
        </w:tc>
      </w:tr>
      <w:tr w:rsidR="008426A0" w:rsidRPr="008426A0" w14:paraId="36C03047" w14:textId="77777777" w:rsidTr="008426A0">
        <w:trPr>
          <w:trHeight w:val="287"/>
        </w:trPr>
        <w:tc>
          <w:tcPr>
            <w:tcW w:w="690" w:type="pct"/>
            <w:noWrap/>
            <w:vAlign w:val="center"/>
            <w:hideMark/>
          </w:tcPr>
          <w:p w14:paraId="0B692F4F" w14:textId="77777777" w:rsidR="00016183" w:rsidRPr="008426A0" w:rsidRDefault="00016183" w:rsidP="00061E33">
            <w:pPr>
              <w:rPr>
                <w:lang w:eastAsia="zh-CN"/>
              </w:rPr>
            </w:pPr>
          </w:p>
        </w:tc>
        <w:tc>
          <w:tcPr>
            <w:tcW w:w="413" w:type="pct"/>
            <w:noWrap/>
            <w:vAlign w:val="center"/>
            <w:hideMark/>
          </w:tcPr>
          <w:p w14:paraId="5D489FB9"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4624549F" w14:textId="77777777" w:rsidR="00016183" w:rsidRPr="008426A0" w:rsidRDefault="00016183" w:rsidP="00061E33">
            <w:pPr>
              <w:rPr>
                <w:lang w:eastAsia="zh-CN"/>
              </w:rPr>
            </w:pPr>
            <w:r w:rsidRPr="008426A0">
              <w:rPr>
                <w:lang w:eastAsia="zh-CN"/>
              </w:rPr>
              <w:t>1</w:t>
            </w:r>
          </w:p>
        </w:tc>
        <w:tc>
          <w:tcPr>
            <w:tcW w:w="424" w:type="pct"/>
            <w:noWrap/>
            <w:vAlign w:val="center"/>
            <w:hideMark/>
          </w:tcPr>
          <w:p w14:paraId="7ACF3E7C" w14:textId="77777777" w:rsidR="00016183" w:rsidRPr="008426A0" w:rsidRDefault="00016183" w:rsidP="00061E33">
            <w:pPr>
              <w:rPr>
                <w:lang w:eastAsia="zh-CN"/>
              </w:rPr>
            </w:pPr>
            <w:r w:rsidRPr="008426A0">
              <w:rPr>
                <w:lang w:eastAsia="zh-CN"/>
              </w:rPr>
              <w:t>0</w:t>
            </w:r>
          </w:p>
        </w:tc>
        <w:tc>
          <w:tcPr>
            <w:tcW w:w="339" w:type="pct"/>
            <w:noWrap/>
            <w:vAlign w:val="center"/>
            <w:hideMark/>
          </w:tcPr>
          <w:p w14:paraId="7B9D1C5F" w14:textId="77777777" w:rsidR="00016183" w:rsidRPr="008426A0" w:rsidRDefault="00016183" w:rsidP="00061E33">
            <w:pPr>
              <w:rPr>
                <w:lang w:eastAsia="zh-CN"/>
              </w:rPr>
            </w:pPr>
            <w:r w:rsidRPr="008426A0">
              <w:rPr>
                <w:lang w:eastAsia="zh-CN"/>
              </w:rPr>
              <w:t>0</w:t>
            </w:r>
          </w:p>
        </w:tc>
        <w:tc>
          <w:tcPr>
            <w:tcW w:w="534" w:type="pct"/>
            <w:noWrap/>
            <w:vAlign w:val="center"/>
            <w:hideMark/>
          </w:tcPr>
          <w:p w14:paraId="55565621" w14:textId="77777777" w:rsidR="00016183" w:rsidRPr="008426A0" w:rsidRDefault="00016183" w:rsidP="00061E33">
            <w:pPr>
              <w:rPr>
                <w:bCs/>
                <w:lang w:eastAsia="zh-CN"/>
              </w:rPr>
            </w:pPr>
            <w:r w:rsidRPr="008426A0">
              <w:rPr>
                <w:lang w:eastAsia="zh-CN"/>
              </w:rPr>
              <w:t>8.7</w:t>
            </w:r>
          </w:p>
        </w:tc>
        <w:tc>
          <w:tcPr>
            <w:tcW w:w="471" w:type="pct"/>
            <w:noWrap/>
            <w:vAlign w:val="center"/>
            <w:hideMark/>
          </w:tcPr>
          <w:p w14:paraId="6C33264C" w14:textId="77777777" w:rsidR="00016183" w:rsidRPr="008426A0" w:rsidRDefault="00016183" w:rsidP="00061E33">
            <w:pPr>
              <w:rPr>
                <w:bCs/>
                <w:lang w:eastAsia="zh-CN"/>
              </w:rPr>
            </w:pPr>
            <w:r w:rsidRPr="008426A0">
              <w:rPr>
                <w:lang w:eastAsia="zh-CN"/>
              </w:rPr>
              <w:t>3175.5</w:t>
            </w:r>
          </w:p>
        </w:tc>
        <w:tc>
          <w:tcPr>
            <w:tcW w:w="454" w:type="pct"/>
            <w:noWrap/>
            <w:vAlign w:val="center"/>
            <w:hideMark/>
          </w:tcPr>
          <w:p w14:paraId="01512A8C"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21D9F6EE"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41E2D989" w14:textId="77777777" w:rsidR="00016183" w:rsidRPr="008426A0" w:rsidRDefault="00016183" w:rsidP="00061E33">
            <w:pPr>
              <w:rPr>
                <w:bCs/>
                <w:lang w:eastAsia="zh-CN"/>
              </w:rPr>
            </w:pPr>
            <w:r w:rsidRPr="008426A0">
              <w:rPr>
                <w:lang w:eastAsia="zh-CN"/>
              </w:rPr>
              <w:t>0.07448</w:t>
            </w:r>
          </w:p>
        </w:tc>
      </w:tr>
      <w:tr w:rsidR="008426A0" w:rsidRPr="008426A0" w14:paraId="76D5C117" w14:textId="77777777" w:rsidTr="008426A0">
        <w:trPr>
          <w:trHeight w:val="287"/>
        </w:trPr>
        <w:tc>
          <w:tcPr>
            <w:tcW w:w="690" w:type="pct"/>
            <w:noWrap/>
            <w:vAlign w:val="center"/>
            <w:hideMark/>
          </w:tcPr>
          <w:p w14:paraId="0608EB50" w14:textId="77777777" w:rsidR="00016183" w:rsidRPr="008426A0" w:rsidRDefault="00016183" w:rsidP="00061E33">
            <w:pPr>
              <w:rPr>
                <w:lang w:eastAsia="zh-CN"/>
              </w:rPr>
            </w:pPr>
          </w:p>
        </w:tc>
        <w:tc>
          <w:tcPr>
            <w:tcW w:w="413" w:type="pct"/>
            <w:noWrap/>
            <w:vAlign w:val="center"/>
            <w:hideMark/>
          </w:tcPr>
          <w:p w14:paraId="1F381589"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459EE875" w14:textId="77777777" w:rsidR="00016183" w:rsidRPr="008426A0" w:rsidRDefault="00016183" w:rsidP="00061E33">
            <w:pPr>
              <w:rPr>
                <w:lang w:eastAsia="zh-CN"/>
              </w:rPr>
            </w:pPr>
            <w:r w:rsidRPr="008426A0">
              <w:rPr>
                <w:lang w:eastAsia="zh-CN"/>
              </w:rPr>
              <w:t>1</w:t>
            </w:r>
          </w:p>
        </w:tc>
        <w:tc>
          <w:tcPr>
            <w:tcW w:w="424" w:type="pct"/>
            <w:noWrap/>
            <w:vAlign w:val="center"/>
            <w:hideMark/>
          </w:tcPr>
          <w:p w14:paraId="7C48B97A" w14:textId="77777777" w:rsidR="00016183" w:rsidRPr="008426A0" w:rsidRDefault="00016183" w:rsidP="00061E33">
            <w:pPr>
              <w:rPr>
                <w:lang w:eastAsia="zh-CN"/>
              </w:rPr>
            </w:pPr>
            <w:r w:rsidRPr="008426A0">
              <w:rPr>
                <w:lang w:eastAsia="zh-CN"/>
              </w:rPr>
              <w:t>0</w:t>
            </w:r>
          </w:p>
        </w:tc>
        <w:tc>
          <w:tcPr>
            <w:tcW w:w="339" w:type="pct"/>
            <w:noWrap/>
            <w:vAlign w:val="center"/>
            <w:hideMark/>
          </w:tcPr>
          <w:p w14:paraId="0D006985" w14:textId="77777777" w:rsidR="00016183" w:rsidRPr="008426A0" w:rsidRDefault="00016183" w:rsidP="00061E33">
            <w:pPr>
              <w:rPr>
                <w:lang w:eastAsia="zh-CN"/>
              </w:rPr>
            </w:pPr>
            <w:r w:rsidRPr="008426A0">
              <w:rPr>
                <w:lang w:eastAsia="zh-CN"/>
              </w:rPr>
              <w:t>1</w:t>
            </w:r>
          </w:p>
        </w:tc>
        <w:tc>
          <w:tcPr>
            <w:tcW w:w="534" w:type="pct"/>
            <w:noWrap/>
            <w:vAlign w:val="center"/>
            <w:hideMark/>
          </w:tcPr>
          <w:p w14:paraId="63DCD1E1" w14:textId="77777777" w:rsidR="00016183" w:rsidRPr="008426A0" w:rsidRDefault="00016183" w:rsidP="00061E33">
            <w:pPr>
              <w:rPr>
                <w:bCs/>
                <w:lang w:eastAsia="zh-CN"/>
              </w:rPr>
            </w:pPr>
            <w:r w:rsidRPr="008426A0">
              <w:rPr>
                <w:lang w:eastAsia="zh-CN"/>
              </w:rPr>
              <w:t>5.4</w:t>
            </w:r>
          </w:p>
        </w:tc>
        <w:tc>
          <w:tcPr>
            <w:tcW w:w="471" w:type="pct"/>
            <w:noWrap/>
            <w:vAlign w:val="center"/>
            <w:hideMark/>
          </w:tcPr>
          <w:p w14:paraId="296C9848" w14:textId="77777777" w:rsidR="00016183" w:rsidRPr="008426A0" w:rsidRDefault="00016183" w:rsidP="00061E33">
            <w:pPr>
              <w:rPr>
                <w:bCs/>
                <w:lang w:eastAsia="zh-CN"/>
              </w:rPr>
            </w:pPr>
            <w:r w:rsidRPr="008426A0">
              <w:rPr>
                <w:lang w:eastAsia="zh-CN"/>
              </w:rPr>
              <w:t>1971</w:t>
            </w:r>
          </w:p>
        </w:tc>
        <w:tc>
          <w:tcPr>
            <w:tcW w:w="454" w:type="pct"/>
            <w:noWrap/>
            <w:vAlign w:val="center"/>
            <w:hideMark/>
          </w:tcPr>
          <w:p w14:paraId="461AB91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A3B1394"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176ACA0B" w14:textId="77777777" w:rsidR="00016183" w:rsidRPr="008426A0" w:rsidRDefault="00016183" w:rsidP="00061E33">
            <w:pPr>
              <w:rPr>
                <w:bCs/>
                <w:lang w:eastAsia="zh-CN"/>
              </w:rPr>
            </w:pPr>
            <w:r w:rsidRPr="008426A0">
              <w:rPr>
                <w:lang w:eastAsia="zh-CN"/>
              </w:rPr>
              <w:t>0.07448</w:t>
            </w:r>
          </w:p>
        </w:tc>
      </w:tr>
      <w:tr w:rsidR="008426A0" w:rsidRPr="008426A0" w14:paraId="2C300608" w14:textId="77777777" w:rsidTr="008426A0">
        <w:trPr>
          <w:trHeight w:val="287"/>
        </w:trPr>
        <w:tc>
          <w:tcPr>
            <w:tcW w:w="690" w:type="pct"/>
            <w:noWrap/>
            <w:vAlign w:val="center"/>
            <w:hideMark/>
          </w:tcPr>
          <w:p w14:paraId="015D78EF" w14:textId="77777777" w:rsidR="00016183" w:rsidRPr="008426A0" w:rsidRDefault="00016183" w:rsidP="00061E33">
            <w:pPr>
              <w:rPr>
                <w:lang w:eastAsia="zh-CN"/>
              </w:rPr>
            </w:pPr>
          </w:p>
        </w:tc>
        <w:tc>
          <w:tcPr>
            <w:tcW w:w="413" w:type="pct"/>
            <w:noWrap/>
            <w:vAlign w:val="center"/>
            <w:hideMark/>
          </w:tcPr>
          <w:p w14:paraId="79F519C0"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4AE9CC0B" w14:textId="77777777" w:rsidR="00016183" w:rsidRPr="008426A0" w:rsidRDefault="00016183" w:rsidP="00061E33">
            <w:pPr>
              <w:rPr>
                <w:lang w:eastAsia="zh-CN"/>
              </w:rPr>
            </w:pPr>
            <w:r w:rsidRPr="008426A0">
              <w:rPr>
                <w:lang w:eastAsia="zh-CN"/>
              </w:rPr>
              <w:t>1</w:t>
            </w:r>
          </w:p>
        </w:tc>
        <w:tc>
          <w:tcPr>
            <w:tcW w:w="424" w:type="pct"/>
            <w:noWrap/>
            <w:vAlign w:val="center"/>
            <w:hideMark/>
          </w:tcPr>
          <w:p w14:paraId="06459997" w14:textId="77777777" w:rsidR="00016183" w:rsidRPr="008426A0" w:rsidRDefault="00016183" w:rsidP="00061E33">
            <w:pPr>
              <w:rPr>
                <w:lang w:eastAsia="zh-CN"/>
              </w:rPr>
            </w:pPr>
            <w:r w:rsidRPr="008426A0">
              <w:rPr>
                <w:lang w:eastAsia="zh-CN"/>
              </w:rPr>
              <w:t>1</w:t>
            </w:r>
          </w:p>
        </w:tc>
        <w:tc>
          <w:tcPr>
            <w:tcW w:w="339" w:type="pct"/>
            <w:noWrap/>
            <w:vAlign w:val="center"/>
            <w:hideMark/>
          </w:tcPr>
          <w:p w14:paraId="3721F64B" w14:textId="77777777" w:rsidR="00016183" w:rsidRPr="008426A0" w:rsidRDefault="00016183" w:rsidP="00061E33">
            <w:pPr>
              <w:rPr>
                <w:lang w:eastAsia="zh-CN"/>
              </w:rPr>
            </w:pPr>
            <w:r w:rsidRPr="008426A0">
              <w:rPr>
                <w:lang w:eastAsia="zh-CN"/>
              </w:rPr>
              <w:t>0</w:t>
            </w:r>
          </w:p>
        </w:tc>
        <w:tc>
          <w:tcPr>
            <w:tcW w:w="534" w:type="pct"/>
            <w:noWrap/>
            <w:vAlign w:val="center"/>
            <w:hideMark/>
          </w:tcPr>
          <w:p w14:paraId="2CF27D2E" w14:textId="77777777" w:rsidR="00016183" w:rsidRPr="008426A0" w:rsidRDefault="00016183" w:rsidP="00061E33">
            <w:pPr>
              <w:rPr>
                <w:bCs/>
                <w:lang w:eastAsia="zh-CN"/>
              </w:rPr>
            </w:pPr>
            <w:r w:rsidRPr="008426A0">
              <w:rPr>
                <w:lang w:eastAsia="zh-CN"/>
              </w:rPr>
              <w:t>14.6</w:t>
            </w:r>
          </w:p>
        </w:tc>
        <w:tc>
          <w:tcPr>
            <w:tcW w:w="471" w:type="pct"/>
            <w:noWrap/>
            <w:vAlign w:val="center"/>
            <w:hideMark/>
          </w:tcPr>
          <w:p w14:paraId="6DB910B2" w14:textId="77777777" w:rsidR="00016183" w:rsidRPr="008426A0" w:rsidRDefault="00016183" w:rsidP="00061E33">
            <w:pPr>
              <w:rPr>
                <w:bCs/>
                <w:lang w:eastAsia="zh-CN"/>
              </w:rPr>
            </w:pPr>
            <w:r w:rsidRPr="008426A0">
              <w:rPr>
                <w:lang w:eastAsia="zh-CN"/>
              </w:rPr>
              <w:t>5329</w:t>
            </w:r>
          </w:p>
        </w:tc>
        <w:tc>
          <w:tcPr>
            <w:tcW w:w="454" w:type="pct"/>
            <w:noWrap/>
            <w:vAlign w:val="center"/>
            <w:hideMark/>
          </w:tcPr>
          <w:p w14:paraId="6FC26556"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FB68B02"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68FF7B74" w14:textId="77777777" w:rsidR="00016183" w:rsidRPr="008426A0" w:rsidRDefault="00016183" w:rsidP="00061E33">
            <w:pPr>
              <w:rPr>
                <w:bCs/>
                <w:lang w:eastAsia="zh-CN"/>
              </w:rPr>
            </w:pPr>
            <w:r w:rsidRPr="008426A0">
              <w:rPr>
                <w:lang w:eastAsia="zh-CN"/>
              </w:rPr>
              <w:t>0.07448</w:t>
            </w:r>
          </w:p>
        </w:tc>
      </w:tr>
      <w:tr w:rsidR="008426A0" w:rsidRPr="008426A0" w14:paraId="28A324A6" w14:textId="77777777" w:rsidTr="008426A0">
        <w:trPr>
          <w:trHeight w:val="287"/>
        </w:trPr>
        <w:tc>
          <w:tcPr>
            <w:tcW w:w="690" w:type="pct"/>
            <w:noWrap/>
            <w:vAlign w:val="center"/>
            <w:hideMark/>
          </w:tcPr>
          <w:p w14:paraId="4964222B" w14:textId="77777777" w:rsidR="00016183" w:rsidRPr="008426A0" w:rsidRDefault="00016183" w:rsidP="00061E33">
            <w:pPr>
              <w:rPr>
                <w:lang w:eastAsia="zh-CN"/>
              </w:rPr>
            </w:pPr>
          </w:p>
        </w:tc>
        <w:tc>
          <w:tcPr>
            <w:tcW w:w="413" w:type="pct"/>
            <w:noWrap/>
            <w:vAlign w:val="center"/>
            <w:hideMark/>
          </w:tcPr>
          <w:p w14:paraId="217FAD7B" w14:textId="77777777" w:rsidR="00016183" w:rsidRPr="008426A0" w:rsidRDefault="00016183" w:rsidP="00061E33">
            <w:pPr>
              <w:rPr>
                <w:bCs/>
                <w:lang w:eastAsia="zh-CN"/>
              </w:rPr>
            </w:pPr>
            <w:r w:rsidRPr="008426A0">
              <w:rPr>
                <w:lang w:eastAsia="zh-CN"/>
              </w:rPr>
              <w:t>4000</w:t>
            </w:r>
          </w:p>
        </w:tc>
        <w:tc>
          <w:tcPr>
            <w:tcW w:w="509" w:type="pct"/>
            <w:noWrap/>
            <w:vAlign w:val="center"/>
            <w:hideMark/>
          </w:tcPr>
          <w:p w14:paraId="3A2F03B4" w14:textId="77777777" w:rsidR="00016183" w:rsidRPr="008426A0" w:rsidRDefault="00016183" w:rsidP="00061E33">
            <w:pPr>
              <w:rPr>
                <w:lang w:eastAsia="zh-CN"/>
              </w:rPr>
            </w:pPr>
            <w:r w:rsidRPr="008426A0">
              <w:rPr>
                <w:lang w:eastAsia="zh-CN"/>
              </w:rPr>
              <w:t>1</w:t>
            </w:r>
          </w:p>
        </w:tc>
        <w:tc>
          <w:tcPr>
            <w:tcW w:w="424" w:type="pct"/>
            <w:noWrap/>
            <w:vAlign w:val="center"/>
            <w:hideMark/>
          </w:tcPr>
          <w:p w14:paraId="38ADD6D3" w14:textId="77777777" w:rsidR="00016183" w:rsidRPr="008426A0" w:rsidRDefault="00016183" w:rsidP="00061E33">
            <w:pPr>
              <w:rPr>
                <w:lang w:eastAsia="zh-CN"/>
              </w:rPr>
            </w:pPr>
            <w:r w:rsidRPr="008426A0">
              <w:rPr>
                <w:lang w:eastAsia="zh-CN"/>
              </w:rPr>
              <w:t>1</w:t>
            </w:r>
          </w:p>
        </w:tc>
        <w:tc>
          <w:tcPr>
            <w:tcW w:w="339" w:type="pct"/>
            <w:noWrap/>
            <w:vAlign w:val="center"/>
            <w:hideMark/>
          </w:tcPr>
          <w:p w14:paraId="00172C9B" w14:textId="77777777" w:rsidR="00016183" w:rsidRPr="008426A0" w:rsidRDefault="00016183" w:rsidP="00061E33">
            <w:pPr>
              <w:rPr>
                <w:lang w:eastAsia="zh-CN"/>
              </w:rPr>
            </w:pPr>
            <w:r w:rsidRPr="008426A0">
              <w:rPr>
                <w:lang w:eastAsia="zh-CN"/>
              </w:rPr>
              <w:t>1</w:t>
            </w:r>
          </w:p>
        </w:tc>
        <w:tc>
          <w:tcPr>
            <w:tcW w:w="534" w:type="pct"/>
            <w:noWrap/>
            <w:vAlign w:val="center"/>
            <w:hideMark/>
          </w:tcPr>
          <w:p w14:paraId="1416E285" w14:textId="77777777" w:rsidR="00016183" w:rsidRPr="008426A0" w:rsidRDefault="00016183" w:rsidP="00061E33">
            <w:pPr>
              <w:rPr>
                <w:bCs/>
                <w:lang w:eastAsia="zh-CN"/>
              </w:rPr>
            </w:pPr>
            <w:r w:rsidRPr="008426A0">
              <w:rPr>
                <w:lang w:eastAsia="zh-CN"/>
              </w:rPr>
              <w:t>11.4</w:t>
            </w:r>
          </w:p>
        </w:tc>
        <w:tc>
          <w:tcPr>
            <w:tcW w:w="471" w:type="pct"/>
            <w:noWrap/>
            <w:vAlign w:val="center"/>
            <w:hideMark/>
          </w:tcPr>
          <w:p w14:paraId="4CFCC23D" w14:textId="77777777" w:rsidR="00016183" w:rsidRPr="008426A0" w:rsidRDefault="00016183" w:rsidP="00061E33">
            <w:pPr>
              <w:rPr>
                <w:bCs/>
                <w:lang w:eastAsia="zh-CN"/>
              </w:rPr>
            </w:pPr>
            <w:r w:rsidRPr="008426A0">
              <w:rPr>
                <w:lang w:eastAsia="zh-CN"/>
              </w:rPr>
              <w:t>4161</w:t>
            </w:r>
          </w:p>
        </w:tc>
        <w:tc>
          <w:tcPr>
            <w:tcW w:w="454" w:type="pct"/>
            <w:noWrap/>
            <w:vAlign w:val="center"/>
            <w:hideMark/>
          </w:tcPr>
          <w:p w14:paraId="17B46EF4" w14:textId="77777777" w:rsidR="00016183" w:rsidRPr="008426A0" w:rsidRDefault="00016183" w:rsidP="00061E33">
            <w:pPr>
              <w:rPr>
                <w:bCs/>
                <w:lang w:eastAsia="zh-CN"/>
              </w:rPr>
            </w:pPr>
            <w:r w:rsidRPr="008426A0">
              <w:rPr>
                <w:lang w:eastAsia="zh-CN"/>
              </w:rPr>
              <w:t>11</w:t>
            </w:r>
          </w:p>
        </w:tc>
        <w:tc>
          <w:tcPr>
            <w:tcW w:w="594" w:type="pct"/>
            <w:noWrap/>
            <w:vAlign w:val="center"/>
            <w:hideMark/>
          </w:tcPr>
          <w:p w14:paraId="00115146" w14:textId="77777777" w:rsidR="00016183" w:rsidRPr="008426A0" w:rsidRDefault="00016183" w:rsidP="00061E33">
            <w:pPr>
              <w:rPr>
                <w:bCs/>
                <w:lang w:eastAsia="zh-CN"/>
              </w:rPr>
            </w:pPr>
            <w:r w:rsidRPr="008426A0">
              <w:rPr>
                <w:lang w:eastAsia="zh-CN"/>
              </w:rPr>
              <w:t>0.27071</w:t>
            </w:r>
          </w:p>
        </w:tc>
        <w:tc>
          <w:tcPr>
            <w:tcW w:w="571" w:type="pct"/>
            <w:noWrap/>
            <w:vAlign w:val="center"/>
            <w:hideMark/>
          </w:tcPr>
          <w:p w14:paraId="33679A9C" w14:textId="77777777" w:rsidR="00016183" w:rsidRPr="008426A0" w:rsidRDefault="00016183" w:rsidP="00061E33">
            <w:pPr>
              <w:rPr>
                <w:bCs/>
                <w:lang w:eastAsia="zh-CN"/>
              </w:rPr>
            </w:pPr>
            <w:r w:rsidRPr="008426A0">
              <w:rPr>
                <w:lang w:eastAsia="zh-CN"/>
              </w:rPr>
              <w:t>0.07448</w:t>
            </w:r>
          </w:p>
        </w:tc>
      </w:tr>
    </w:tbl>
    <w:p w14:paraId="15C1AA7B" w14:textId="77777777" w:rsidR="00016183" w:rsidRPr="00770A87" w:rsidRDefault="00016183" w:rsidP="00061E33"/>
    <w:p w14:paraId="41B5F0AC" w14:textId="77777777" w:rsidR="00016183" w:rsidRPr="00770A87" w:rsidRDefault="00016183" w:rsidP="00061E33"/>
    <w:p w14:paraId="7BDED4F7" w14:textId="77777777" w:rsidR="00016183" w:rsidRPr="00770A87" w:rsidRDefault="00016183" w:rsidP="00061E33"/>
    <w:p w14:paraId="2E9D09CF" w14:textId="58E3BD6D" w:rsidR="00016183" w:rsidRDefault="00016183" w:rsidP="00D562E9">
      <w:pPr>
        <w:pStyle w:val="AppendixHeading1"/>
      </w:pPr>
      <w:bookmarkStart w:id="636" w:name="_Toc494733043"/>
      <w:bookmarkStart w:id="637" w:name="_Toc494733119"/>
      <w:bookmarkStart w:id="638" w:name="_Toc494793108"/>
      <w:bookmarkStart w:id="639" w:name="_Toc494793117"/>
      <w:bookmarkStart w:id="640" w:name="_Toc494793439"/>
      <w:r w:rsidRPr="00770A87">
        <w:lastRenderedPageBreak/>
        <w:t>Appendix I – MATLAB Source Code</w:t>
      </w:r>
      <w:bookmarkEnd w:id="636"/>
      <w:bookmarkEnd w:id="637"/>
      <w:bookmarkEnd w:id="638"/>
      <w:bookmarkEnd w:id="639"/>
      <w:bookmarkEnd w:id="640"/>
    </w:p>
    <w:p w14:paraId="17B18826" w14:textId="77777777" w:rsidR="00C678F3" w:rsidRDefault="00C678F3" w:rsidP="00061E33"/>
    <w:p w14:paraId="3FBE44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The_Solar_Solution_GUI()</w:t>
      </w:r>
    </w:p>
    <w:p w14:paraId="015C07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428705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cript for Solar Solution GUI %%%%%%%%%%%%%%%%</w:t>
      </w:r>
    </w:p>
    <w:p w14:paraId="50DA2F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5D583E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D6D4E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itial Clearing  (TAB JUMP)</w:t>
      </w:r>
    </w:p>
    <w:p w14:paraId="0564C34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lear and close all operations and variables</w:t>
      </w:r>
    </w:p>
    <w:p w14:paraId="05A3F4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ear </w:t>
      </w:r>
      <w:r>
        <w:rPr>
          <w:rFonts w:ascii="Courier New" w:hAnsi="Courier New" w:cs="Courier New"/>
          <w:color w:val="A020F0"/>
          <w:sz w:val="20"/>
          <w:szCs w:val="20"/>
        </w:rPr>
        <w:t>all</w:t>
      </w:r>
    </w:p>
    <w:p w14:paraId="7DE1E2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 </w:t>
      </w:r>
      <w:r>
        <w:rPr>
          <w:rFonts w:ascii="Courier New" w:hAnsi="Courier New" w:cs="Courier New"/>
          <w:color w:val="A020F0"/>
          <w:sz w:val="20"/>
          <w:szCs w:val="20"/>
        </w:rPr>
        <w:t>all</w:t>
      </w:r>
    </w:p>
    <w:p w14:paraId="5DC314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c</w:t>
      </w:r>
    </w:p>
    <w:p w14:paraId="1FF8DE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 docks the figures...</w:t>
      </w:r>
    </w:p>
    <w:p w14:paraId="297187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WindowStyle'</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 xml:space="preserve">) </w:t>
      </w:r>
    </w:p>
    <w:p w14:paraId="037370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verse by using "normal"</w:t>
      </w:r>
    </w:p>
    <w:p w14:paraId="7EA465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0,</w:t>
      </w:r>
      <w:r>
        <w:rPr>
          <w:rFonts w:ascii="Courier New" w:hAnsi="Courier New" w:cs="Courier New"/>
          <w:color w:val="A020F0"/>
          <w:sz w:val="20"/>
          <w:szCs w:val="20"/>
        </w:rPr>
        <w:t>'DefaultFigure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3DA1E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D134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Load Data</w:t>
      </w:r>
    </w:p>
    <w:p w14:paraId="31CB58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ASA Data</w:t>
      </w:r>
    </w:p>
    <w:p w14:paraId="61186C4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psh_data = importdata(</w:t>
      </w:r>
      <w:r>
        <w:rPr>
          <w:rFonts w:ascii="Courier New" w:hAnsi="Courier New" w:cs="Courier New"/>
          <w:color w:val="A020F0"/>
          <w:sz w:val="20"/>
          <w:szCs w:val="20"/>
        </w:rPr>
        <w:t>'PSH_NASA_Data.mat'</w:t>
      </w:r>
      <w:r>
        <w:rPr>
          <w:rFonts w:ascii="Courier New" w:hAnsi="Courier New" w:cs="Courier New"/>
          <w:color w:val="000000"/>
          <w:sz w:val="20"/>
          <w:szCs w:val="20"/>
        </w:rPr>
        <w:t>);</w:t>
      </w:r>
    </w:p>
    <w:p w14:paraId="00FED8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US Government Data</w:t>
      </w:r>
    </w:p>
    <w:p w14:paraId="4BBBF8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data = importdata(</w:t>
      </w:r>
      <w:r>
        <w:rPr>
          <w:rFonts w:ascii="Courier New" w:hAnsi="Courier New" w:cs="Courier New"/>
          <w:color w:val="A020F0"/>
          <w:sz w:val="20"/>
          <w:szCs w:val="20"/>
        </w:rPr>
        <w:t>'Daily_Usage_Gov_Data.mat'</w:t>
      </w:r>
      <w:r>
        <w:rPr>
          <w:rFonts w:ascii="Courier New" w:hAnsi="Courier New" w:cs="Courier New"/>
          <w:color w:val="000000"/>
          <w:sz w:val="20"/>
          <w:szCs w:val="20"/>
        </w:rPr>
        <w:t>);</w:t>
      </w:r>
    </w:p>
    <w:p w14:paraId="053E14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9F9A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Find Screen Size and Calculate Window     </w:t>
      </w:r>
    </w:p>
    <w:p w14:paraId="3AE9EC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Number of tabs and tab labels</w:t>
      </w:r>
    </w:p>
    <w:p w14:paraId="3B12F5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Tabs = 8;               </w:t>
      </w:r>
      <w:r>
        <w:rPr>
          <w:rFonts w:ascii="Courier New" w:hAnsi="Courier New" w:cs="Courier New"/>
          <w:color w:val="228B22"/>
          <w:sz w:val="20"/>
          <w:szCs w:val="20"/>
        </w:rPr>
        <w:t>% Number of tabs to be generated</w:t>
      </w:r>
    </w:p>
    <w:p w14:paraId="6173B7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Labels = {</w:t>
      </w:r>
      <w:r>
        <w:rPr>
          <w:rFonts w:ascii="Courier New" w:hAnsi="Courier New" w:cs="Courier New"/>
          <w:color w:val="A020F0"/>
          <w:sz w:val="20"/>
          <w:szCs w:val="20"/>
        </w:rPr>
        <w:t>'Data Aquisition'</w:t>
      </w:r>
      <w:r>
        <w:rPr>
          <w:rFonts w:ascii="Courier New" w:hAnsi="Courier New" w:cs="Courier New"/>
          <w:color w:val="000000"/>
          <w:sz w:val="20"/>
          <w:szCs w:val="20"/>
        </w:rPr>
        <w:t xml:space="preserve">; </w:t>
      </w:r>
      <w:r>
        <w:rPr>
          <w:rFonts w:ascii="Courier New" w:hAnsi="Courier New" w:cs="Courier New"/>
          <w:color w:val="A020F0"/>
          <w:sz w:val="20"/>
          <w:szCs w:val="20"/>
        </w:rPr>
        <w:t>'Input Data'</w:t>
      </w:r>
      <w:r>
        <w:rPr>
          <w:rFonts w:ascii="Courier New" w:hAnsi="Courier New" w:cs="Courier New"/>
          <w:color w:val="000000"/>
          <w:sz w:val="20"/>
          <w:szCs w:val="20"/>
        </w:rPr>
        <w:t xml:space="preserve">; </w:t>
      </w:r>
      <w:r>
        <w:rPr>
          <w:rFonts w:ascii="Courier New" w:hAnsi="Courier New" w:cs="Courier New"/>
          <w:color w:val="A020F0"/>
          <w:sz w:val="20"/>
          <w:szCs w:val="20"/>
        </w:rPr>
        <w:t>'Estimated Production'</w:t>
      </w:r>
      <w:r>
        <w:rPr>
          <w:rFonts w:ascii="Courier New" w:hAnsi="Courier New" w:cs="Courier New"/>
          <w:color w:val="000000"/>
          <w:sz w:val="20"/>
          <w:szCs w:val="20"/>
        </w:rPr>
        <w:t xml:space="preserve">; </w:t>
      </w:r>
      <w:r>
        <w:rPr>
          <w:rFonts w:ascii="Courier New" w:hAnsi="Courier New" w:cs="Courier New"/>
          <w:color w:val="A020F0"/>
          <w:sz w:val="20"/>
          <w:szCs w:val="20"/>
        </w:rPr>
        <w:t>'Finance Options'</w:t>
      </w: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2x Production Graph'</w:t>
      </w:r>
      <w:r>
        <w:rPr>
          <w:rFonts w:ascii="Courier New" w:hAnsi="Courier New" w:cs="Courier New"/>
          <w:color w:val="000000"/>
          <w:sz w:val="20"/>
          <w:szCs w:val="20"/>
        </w:rPr>
        <w:t>;</w:t>
      </w:r>
      <w:r>
        <w:rPr>
          <w:rFonts w:ascii="Courier New" w:hAnsi="Courier New" w:cs="Courier New"/>
          <w:color w:val="A020F0"/>
          <w:sz w:val="20"/>
          <w:szCs w:val="20"/>
        </w:rPr>
        <w:t>'2x Yearly Graph'</w:t>
      </w:r>
      <w:r>
        <w:rPr>
          <w:rFonts w:ascii="Courier New" w:hAnsi="Courier New" w:cs="Courier New"/>
          <w:color w:val="000000"/>
          <w:sz w:val="20"/>
          <w:szCs w:val="20"/>
        </w:rPr>
        <w:t>;</w:t>
      </w:r>
      <w:r>
        <w:rPr>
          <w:rFonts w:ascii="Courier New" w:hAnsi="Courier New" w:cs="Courier New"/>
          <w:color w:val="A020F0"/>
          <w:sz w:val="20"/>
          <w:szCs w:val="20"/>
        </w:rPr>
        <w:t>'5x Pie Graph'</w:t>
      </w:r>
      <w:r>
        <w:rPr>
          <w:rFonts w:ascii="Courier New" w:hAnsi="Courier New" w:cs="Courier New"/>
          <w:color w:val="000000"/>
          <w:sz w:val="20"/>
          <w:szCs w:val="20"/>
        </w:rPr>
        <w:t>;};</w:t>
      </w:r>
    </w:p>
    <w:p w14:paraId="2F4A62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ize(TabLabels,1) ~= NumTabs</w:t>
      </w:r>
    </w:p>
    <w:p w14:paraId="53B953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Number of tabs and tab labels must be the same'</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w:t>
      </w:r>
    </w:p>
    <w:p w14:paraId="07BDAE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12E9C1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9F0F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D2623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Get user screen size</w:t>
      </w:r>
    </w:p>
    <w:p w14:paraId="6B20FAF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C = get(0, </w:t>
      </w:r>
      <w:r>
        <w:rPr>
          <w:rFonts w:ascii="Courier New" w:hAnsi="Courier New" w:cs="Courier New"/>
          <w:color w:val="A020F0"/>
          <w:sz w:val="20"/>
          <w:szCs w:val="20"/>
        </w:rPr>
        <w:t>'ScreenSize'</w:t>
      </w:r>
      <w:r>
        <w:rPr>
          <w:rFonts w:ascii="Courier New" w:hAnsi="Courier New" w:cs="Courier New"/>
          <w:color w:val="000000"/>
          <w:sz w:val="20"/>
          <w:szCs w:val="20"/>
        </w:rPr>
        <w:t>);</w:t>
      </w:r>
    </w:p>
    <w:p w14:paraId="6B49ED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X = SC(3);</w:t>
      </w:r>
    </w:p>
    <w:p w14:paraId="0E2BA0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MonitorY = SC(4);</w:t>
      </w:r>
    </w:p>
    <w:p w14:paraId="3AC988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0839F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figure window size values</w:t>
      </w:r>
    </w:p>
    <w:p w14:paraId="349487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inFigScale = .8;          </w:t>
      </w:r>
      <w:r>
        <w:rPr>
          <w:rFonts w:ascii="Courier New" w:hAnsi="Courier New" w:cs="Courier New"/>
          <w:color w:val="228B22"/>
          <w:sz w:val="20"/>
          <w:szCs w:val="20"/>
        </w:rPr>
        <w:t>% Change this value to adjust the figure size</w:t>
      </w:r>
    </w:p>
    <w:p w14:paraId="410C0D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X = round(MaxMonitorX*MainFigScale);</w:t>
      </w:r>
    </w:p>
    <w:p w14:paraId="067577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WindowY = round(MaxMonitorY*MainFigScale);</w:t>
      </w:r>
    </w:p>
    <w:p w14:paraId="636E63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Border = (MaxMonitorX-MaxWindowX)/2;</w:t>
      </w:r>
    </w:p>
    <w:p w14:paraId="1CDC6A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Border = (MaxMonitorY-MaxWindowY)/2; </w:t>
      </w:r>
    </w:p>
    <w:p w14:paraId="4EE723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Offset = 0;              </w:t>
      </w:r>
      <w:r>
        <w:rPr>
          <w:rFonts w:ascii="Courier New" w:hAnsi="Courier New" w:cs="Courier New"/>
          <w:color w:val="228B22"/>
          <w:sz w:val="20"/>
          <w:szCs w:val="20"/>
        </w:rPr>
        <w:t>% This value offsets the tabs inside the figure.</w:t>
      </w:r>
    </w:p>
    <w:p w14:paraId="144324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Height = 40;</w:t>
      </w:r>
    </w:p>
    <w:p w14:paraId="6ECB25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 MaxWindowX-2*TabOffset+4;</w:t>
      </w:r>
    </w:p>
    <w:p w14:paraId="02676F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Height = MaxWindowY-ButtonHeight-2*TabOffset;</w:t>
      </w:r>
    </w:p>
    <w:p w14:paraId="551F4F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 round((PanelWidth-NumTabs)/NumTabs);</w:t>
      </w:r>
    </w:p>
    <w:p w14:paraId="2D3AE8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FB39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the color varables </w:t>
      </w:r>
    </w:p>
    <w:p w14:paraId="0BD091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1  1  1];            </w:t>
      </w:r>
      <w:r>
        <w:rPr>
          <w:rFonts w:ascii="Courier New" w:hAnsi="Courier New" w:cs="Courier New"/>
          <w:color w:val="228B22"/>
          <w:sz w:val="20"/>
          <w:szCs w:val="20"/>
        </w:rPr>
        <w:t xml:space="preserve">% White - Selected tab color     </w:t>
      </w:r>
    </w:p>
    <w:p w14:paraId="5B7798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rey = .9*White;           </w:t>
      </w:r>
      <w:r>
        <w:rPr>
          <w:rFonts w:ascii="Courier New" w:hAnsi="Courier New" w:cs="Courier New"/>
          <w:color w:val="228B22"/>
          <w:sz w:val="20"/>
          <w:szCs w:val="20"/>
        </w:rPr>
        <w:t>% Light Grey - Background color</w:t>
      </w:r>
    </w:p>
    <w:p w14:paraId="16113E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E9F75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lastRenderedPageBreak/>
        <w:t>%% Create a Figure for GUI</w:t>
      </w:r>
    </w:p>
    <w:p w14:paraId="36706D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maine figure for the GUI which all handles use</w:t>
      </w:r>
    </w:p>
    <w:p w14:paraId="1215EF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abFig = figure(</w:t>
      </w:r>
      <w:r>
        <w:rPr>
          <w:rFonts w:ascii="Courier New" w:hAnsi="Courier New" w:cs="Courier New"/>
          <w:color w:val="0000FF"/>
          <w:sz w:val="20"/>
          <w:szCs w:val="20"/>
        </w:rPr>
        <w:t>...</w:t>
      </w:r>
    </w:p>
    <w:p w14:paraId="6E9BCE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w:t>
      </w:r>
      <w:r>
        <w:rPr>
          <w:rFonts w:ascii="Courier New" w:hAnsi="Courier New" w:cs="Courier New"/>
          <w:color w:val="0000FF"/>
          <w:sz w:val="20"/>
          <w:szCs w:val="20"/>
        </w:rPr>
        <w:t>...</w:t>
      </w:r>
    </w:p>
    <w:p w14:paraId="6A51BD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ool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5CE7F2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Border, YBorder, MaxWindowX, MaxWindowY ],</w:t>
      </w:r>
      <w:r>
        <w:rPr>
          <w:rFonts w:ascii="Courier New" w:hAnsi="Courier New" w:cs="Courier New"/>
          <w:color w:val="0000FF"/>
          <w:sz w:val="20"/>
          <w:szCs w:val="20"/>
        </w:rPr>
        <w:t>...</w:t>
      </w:r>
    </w:p>
    <w:p w14:paraId="4947E9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umberTit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66CD89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Name'</w:t>
      </w:r>
      <w:r>
        <w:rPr>
          <w:rFonts w:ascii="Courier New" w:hAnsi="Courier New" w:cs="Courier New"/>
          <w:color w:val="000000"/>
          <w:sz w:val="20"/>
          <w:szCs w:val="20"/>
        </w:rPr>
        <w:t xml:space="preserve">, </w:t>
      </w:r>
      <w:r>
        <w:rPr>
          <w:rFonts w:ascii="Courier New" w:hAnsi="Courier New" w:cs="Courier New"/>
          <w:color w:val="A020F0"/>
          <w:sz w:val="20"/>
          <w:szCs w:val="20"/>
        </w:rPr>
        <w:t>'Solar Solution'</w:t>
      </w:r>
      <w:r>
        <w:rPr>
          <w:rFonts w:ascii="Courier New" w:hAnsi="Courier New" w:cs="Courier New"/>
          <w:color w:val="000000"/>
          <w:sz w:val="20"/>
          <w:szCs w:val="20"/>
        </w:rPr>
        <w:t>,</w:t>
      </w:r>
      <w:r>
        <w:rPr>
          <w:rFonts w:ascii="Courier New" w:hAnsi="Courier New" w:cs="Courier New"/>
          <w:color w:val="0000FF"/>
          <w:sz w:val="20"/>
          <w:szCs w:val="20"/>
        </w:rPr>
        <w:t>...</w:t>
      </w:r>
    </w:p>
    <w:p w14:paraId="762F80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MenuBar'</w:t>
      </w:r>
      <w:r>
        <w:rPr>
          <w:rFonts w:ascii="Courier New" w:hAnsi="Courier New" w:cs="Courier New"/>
          <w:color w:val="000000"/>
          <w:sz w:val="20"/>
          <w:szCs w:val="20"/>
        </w:rPr>
        <w:t xml:space="preserve">, </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175A55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esiz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7F8B30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ockControls'</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p>
    <w:p w14:paraId="19C6ED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White);</w:t>
      </w:r>
    </w:p>
    <w:p w14:paraId="7F8A8C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12D6E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Define a cell array for panel and pushbutton handles, pushbuttons labels and other data</w:t>
      </w:r>
    </w:p>
    <w:p w14:paraId="47027E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ws are for each tab + two additional rows for other data</w:t>
      </w:r>
    </w:p>
    <w:p w14:paraId="45A9D4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lumns are uipanel handles, selection pushbutton handles, and tab label strings - 3 columns.</w:t>
      </w:r>
    </w:p>
    <w:p w14:paraId="1F5463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cell(NumTabs,3);</w:t>
      </w:r>
    </w:p>
    <w:p w14:paraId="0367FF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3) = TabLabels(:,1);</w:t>
      </w:r>
    </w:p>
    <w:p w14:paraId="47B250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 additional rows for other data</w:t>
      </w:r>
    </w:p>
    <w:p w14:paraId="1EB6DB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1} = hTabFig;         </w:t>
      </w:r>
      <w:r>
        <w:rPr>
          <w:rFonts w:ascii="Courier New" w:hAnsi="Courier New" w:cs="Courier New"/>
          <w:color w:val="228B22"/>
          <w:sz w:val="20"/>
          <w:szCs w:val="20"/>
        </w:rPr>
        <w:t>% Main figure handle</w:t>
      </w:r>
    </w:p>
    <w:p w14:paraId="681419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2} = PanelWidth;      </w:t>
      </w:r>
      <w:r>
        <w:rPr>
          <w:rFonts w:ascii="Courier New" w:hAnsi="Courier New" w:cs="Courier New"/>
          <w:color w:val="228B22"/>
          <w:sz w:val="20"/>
          <w:szCs w:val="20"/>
        </w:rPr>
        <w:t>% Width of tab panel</w:t>
      </w:r>
    </w:p>
    <w:p w14:paraId="662D0D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1,3} = PanelHeight;     </w:t>
      </w:r>
      <w:r>
        <w:rPr>
          <w:rFonts w:ascii="Courier New" w:hAnsi="Courier New" w:cs="Courier New"/>
          <w:color w:val="228B22"/>
          <w:sz w:val="20"/>
          <w:szCs w:val="20"/>
        </w:rPr>
        <w:t>% Height of tab panel</w:t>
      </w:r>
    </w:p>
    <w:p w14:paraId="69757C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1} = 0;               </w:t>
      </w:r>
      <w:r>
        <w:rPr>
          <w:rFonts w:ascii="Courier New" w:hAnsi="Courier New" w:cs="Courier New"/>
          <w:color w:val="228B22"/>
          <w:sz w:val="20"/>
          <w:szCs w:val="20"/>
        </w:rPr>
        <w:t>% Handle to default tab 2 content(set later)</w:t>
      </w:r>
    </w:p>
    <w:p w14:paraId="5B3B0C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2} = White;           </w:t>
      </w:r>
      <w:r>
        <w:rPr>
          <w:rFonts w:ascii="Courier New" w:hAnsi="Courier New" w:cs="Courier New"/>
          <w:color w:val="228B22"/>
          <w:sz w:val="20"/>
          <w:szCs w:val="20"/>
        </w:rPr>
        <w:t>% Selected tab Color</w:t>
      </w:r>
    </w:p>
    <w:p w14:paraId="03548B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NumTabs+2,3} = Grey;         </w:t>
      </w:r>
      <w:r>
        <w:rPr>
          <w:rFonts w:ascii="Courier New" w:hAnsi="Courier New" w:cs="Courier New"/>
          <w:color w:val="228B22"/>
          <w:sz w:val="20"/>
          <w:szCs w:val="20"/>
        </w:rPr>
        <w:t>% Background color</w:t>
      </w:r>
    </w:p>
    <w:p w14:paraId="5D85A0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5B0B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uild the Tabs</w:t>
      </w:r>
    </w:p>
    <w:p w14:paraId="41D3A9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Creates tabs for the GUI in a for-loop</w:t>
      </w:r>
    </w:p>
    <w:p w14:paraId="7025E1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Number = 1:NumTabs</w:t>
      </w:r>
    </w:p>
    <w:p w14:paraId="784BEF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UIPanel   </w:t>
      </w:r>
    </w:p>
    <w:p w14:paraId="1425D6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1} = uipane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A9EB5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5A34D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hite, </w:t>
      </w:r>
      <w:r>
        <w:rPr>
          <w:rFonts w:ascii="Courier New" w:hAnsi="Courier New" w:cs="Courier New"/>
          <w:color w:val="0000FF"/>
          <w:sz w:val="20"/>
          <w:szCs w:val="20"/>
        </w:rPr>
        <w:t>...</w:t>
      </w:r>
    </w:p>
    <w:p w14:paraId="64EF49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rderWidth'</w:t>
      </w:r>
      <w:r>
        <w:rPr>
          <w:rFonts w:ascii="Courier New" w:hAnsi="Courier New" w:cs="Courier New"/>
          <w:color w:val="000000"/>
          <w:sz w:val="20"/>
          <w:szCs w:val="20"/>
        </w:rPr>
        <w:t xml:space="preserve">,1, </w:t>
      </w:r>
      <w:r>
        <w:rPr>
          <w:rFonts w:ascii="Courier New" w:hAnsi="Courier New" w:cs="Courier New"/>
          <w:color w:val="0000FF"/>
          <w:sz w:val="20"/>
          <w:szCs w:val="20"/>
        </w:rPr>
        <w:t>...</w:t>
      </w:r>
    </w:p>
    <w:p w14:paraId="4AD3D2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TabOffset TabOffset </w:t>
      </w:r>
      <w:r>
        <w:rPr>
          <w:rFonts w:ascii="Courier New" w:hAnsi="Courier New" w:cs="Courier New"/>
          <w:color w:val="0000FF"/>
          <w:sz w:val="20"/>
          <w:szCs w:val="20"/>
        </w:rPr>
        <w:t>...</w:t>
      </w:r>
    </w:p>
    <w:p w14:paraId="3B3E1A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nelWidth PanelHeight]);</w:t>
      </w:r>
    </w:p>
    <w:p w14:paraId="5890BF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06B5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selection pushbutton</w:t>
      </w:r>
    </w:p>
    <w:p w14:paraId="505B83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TabNumber,2} =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1DBC9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7D5D8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0000FF"/>
          <w:sz w:val="20"/>
          <w:szCs w:val="20"/>
        </w:rPr>
        <w:t>...</w:t>
      </w:r>
    </w:p>
    <w:p w14:paraId="71E940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TabOffset+(TabNumber-1)*ButtonWidth PanelHeight+TabOffset</w:t>
      </w:r>
      <w:r>
        <w:rPr>
          <w:rFonts w:ascii="Courier New" w:hAnsi="Courier New" w:cs="Courier New"/>
          <w:color w:val="0000FF"/>
          <w:sz w:val="20"/>
          <w:szCs w:val="20"/>
        </w:rPr>
        <w:t>...</w:t>
      </w:r>
    </w:p>
    <w:p w14:paraId="1C50C7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Width ButtonHeight],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1FFBE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TabHandles{TabNumber,3},</w:t>
      </w:r>
      <w:r>
        <w:rPr>
          <w:rFonts w:ascii="Courier New" w:hAnsi="Courier New" w:cs="Courier New"/>
          <w:color w:val="0000FF"/>
          <w:sz w:val="20"/>
          <w:szCs w:val="20"/>
        </w:rPr>
        <w:t>...</w:t>
      </w:r>
    </w:p>
    <w:p w14:paraId="2B2F77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 xml:space="preserve">, </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0000FF"/>
          <w:sz w:val="20"/>
          <w:szCs w:val="20"/>
        </w:rPr>
        <w:t>...</w:t>
      </w:r>
    </w:p>
    <w:p w14:paraId="57064B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Name'</w:t>
      </w:r>
      <w:r>
        <w:rPr>
          <w:rFonts w:ascii="Courier New" w:hAnsi="Courier New" w:cs="Courier New"/>
          <w:color w:val="000000"/>
          <w:sz w:val="20"/>
          <w:szCs w:val="20"/>
        </w:rPr>
        <w:t xml:space="preserve">, </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0000FF"/>
          <w:sz w:val="20"/>
          <w:szCs w:val="20"/>
        </w:rPr>
        <w:t>...</w:t>
      </w:r>
    </w:p>
    <w:p w14:paraId="279D57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Weight'</w:t>
      </w:r>
      <w:r>
        <w:rPr>
          <w:rFonts w:ascii="Courier New" w:hAnsi="Courier New" w:cs="Courier New"/>
          <w:color w:val="000000"/>
          <w:sz w:val="20"/>
          <w:szCs w:val="20"/>
        </w:rPr>
        <w:t xml:space="preserve">, </w:t>
      </w:r>
      <w:r>
        <w:rPr>
          <w:rFonts w:ascii="Courier New" w:hAnsi="Courier New" w:cs="Courier New"/>
          <w:color w:val="A020F0"/>
          <w:sz w:val="20"/>
          <w:szCs w:val="20"/>
        </w:rPr>
        <w:t>'bold'</w:t>
      </w:r>
      <w:r>
        <w:rPr>
          <w:rFonts w:ascii="Courier New" w:hAnsi="Courier New" w:cs="Courier New"/>
          <w:color w:val="000000"/>
          <w:sz w:val="20"/>
          <w:szCs w:val="20"/>
        </w:rPr>
        <w:t>,</w:t>
      </w:r>
      <w:r>
        <w:rPr>
          <w:rFonts w:ascii="Courier New" w:hAnsi="Courier New" w:cs="Courier New"/>
          <w:color w:val="0000FF"/>
          <w:sz w:val="20"/>
          <w:szCs w:val="20"/>
        </w:rPr>
        <w:t>...</w:t>
      </w:r>
    </w:p>
    <w:p w14:paraId="5A22D9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606D2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EB788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2086B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lastRenderedPageBreak/>
        <w:t>%% Define the callbacks for the Tab Buttons, Clock, Prefill and Reset Button</w:t>
      </w:r>
    </w:p>
    <w:p w14:paraId="4800BE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l callbacks go to the same function with the additional argument being the Tab number</w:t>
      </w:r>
    </w:p>
    <w:p w14:paraId="5F89AB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Tabs = 1:NumTabs</w:t>
      </w:r>
    </w:p>
    <w:p w14:paraId="3F7A00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CountTabs,2}, </w:t>
      </w:r>
      <w:r>
        <w:rPr>
          <w:rFonts w:ascii="Courier New" w:hAnsi="Courier New" w:cs="Courier New"/>
          <w:color w:val="A020F0"/>
          <w:sz w:val="20"/>
          <w:szCs w:val="20"/>
        </w:rPr>
        <w:t>'callb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466666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 CountTabs});</w:t>
      </w:r>
    </w:p>
    <w:p w14:paraId="616D17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129F9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26442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the time</w:t>
      </w:r>
    </w:p>
    <w:p w14:paraId="4B4A66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ck_disp();  </w:t>
      </w:r>
    </w:p>
    <w:p w14:paraId="004FD2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13E0D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reset button</w:t>
      </w:r>
    </w:p>
    <w:p w14:paraId="14A00B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ount = 1:1:NumTabs</w:t>
      </w:r>
    </w:p>
    <w:p w14:paraId="5AF4910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ese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36BD6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ese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eset,</w:t>
      </w:r>
      <w:r>
        <w:rPr>
          <w:rFonts w:ascii="Courier New" w:hAnsi="Courier New" w:cs="Courier New"/>
          <w:color w:val="A020F0"/>
          <w:sz w:val="20"/>
          <w:szCs w:val="20"/>
        </w:rPr>
        <w:t>'Parent'</w:t>
      </w:r>
      <w:r>
        <w:rPr>
          <w:rFonts w:ascii="Courier New" w:hAnsi="Courier New" w:cs="Courier New"/>
          <w:color w:val="000000"/>
          <w:sz w:val="20"/>
          <w:szCs w:val="20"/>
        </w:rPr>
        <w:t>, TabHandles{count,1},</w:t>
      </w:r>
      <w:r>
        <w:rPr>
          <w:rFonts w:ascii="Courier New" w:hAnsi="Courier New" w:cs="Courier New"/>
          <w:color w:val="0000FF"/>
          <w:sz w:val="20"/>
          <w:szCs w:val="20"/>
        </w:rPr>
        <w:t>...</w:t>
      </w:r>
    </w:p>
    <w:p w14:paraId="0B1835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ADB33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65B34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3EFFC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58BD3D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NOTE: This button is used for testing the program and fault finding slash error checking   </w:t>
      </w:r>
    </w:p>
    <w:p w14:paraId="6EF240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reate a Prefill button</w:t>
      </w:r>
    </w:p>
    <w:p w14:paraId="5E91ED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1F5223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efill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95 0.05 0.0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D3B99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refill,</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p>
    <w:p w14:paraId="6289D3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5);          </w:t>
      </w:r>
    </w:p>
    <w:p w14:paraId="5C8D56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32A5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303E7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77D80E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1 Content: PROMPTING TAB %%</w:t>
      </w:r>
    </w:p>
    <w:p w14:paraId="36C185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91EB2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9A6C7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mpt_page = 1;    </w:t>
      </w:r>
    </w:p>
    <w:p w14:paraId="3E2E77D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dex;</w:t>
      </w:r>
    </w:p>
    <w:p w14:paraId="17B754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F397E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efine Max number of inputs for progress bar</w:t>
      </w:r>
    </w:p>
    <w:p w14:paraId="0BA541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of_inputs;</w:t>
      </w:r>
    </w:p>
    <w:p w14:paraId="5DBFDC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of_inputs = 13;</w:t>
      </w:r>
    </w:p>
    <w:p w14:paraId="247D50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910C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866C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try Prompts</w:t>
      </w:r>
    </w:p>
    <w:p w14:paraId="00F04D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standard size for questions buttons and positions</w:t>
      </w:r>
    </w:p>
    <w:p w14:paraId="1DC770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question = [0.5-0.35/2 0.7 0.35 0.12];</w:t>
      </w:r>
    </w:p>
    <w:p w14:paraId="073063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yes = [0.2 0.4 0.2 0.2];</w:t>
      </w:r>
    </w:p>
    <w:p w14:paraId="6671BE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ndard_no = [0.6 0.4 0.2 0.2];</w:t>
      </w:r>
    </w:p>
    <w:p w14:paraId="349C68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F5CA8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button to enter calculator</w:t>
      </w:r>
    </w:p>
    <w:p w14:paraId="50B831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ter_gui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 0.25 0.2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54A2C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nter Solar Solu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entry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98F81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16593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E24C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14A907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entry_click(~, eventdata)</w:t>
      </w:r>
    </w:p>
    <w:p w14:paraId="338BC7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483E2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296B9B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B5FD6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6A6AD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3633D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w:t>
      </w:r>
    </w:p>
    <w:p w14:paraId="41446A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8A47D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97B64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DC328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2F76F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Gas Connected</w:t>
      </w:r>
    </w:p>
    <w:p w14:paraId="197D906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gas related questions</w:t>
      </w:r>
    </w:p>
    <w:p w14:paraId="01190E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95939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gas connected mains?'</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F0535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75EBDE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4C915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gas</w:t>
      </w:r>
    </w:p>
    <w:p w14:paraId="61599D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5F371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gas_yes'</w:t>
      </w:r>
      <w:r>
        <w:rPr>
          <w:rFonts w:ascii="Courier New" w:hAnsi="Courier New" w:cs="Courier New"/>
          <w:color w:val="000000"/>
          <w:sz w:val="20"/>
          <w:szCs w:val="20"/>
        </w:rPr>
        <w:t>,</w:t>
      </w:r>
      <w:r>
        <w:rPr>
          <w:rFonts w:ascii="Courier New" w:hAnsi="Courier New" w:cs="Courier New"/>
          <w:color w:val="0000FF"/>
          <w:sz w:val="20"/>
          <w:szCs w:val="20"/>
        </w:rPr>
        <w:t>...</w:t>
      </w:r>
    </w:p>
    <w:p w14:paraId="27506B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532F631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FA73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no gas</w:t>
      </w:r>
    </w:p>
    <w:p w14:paraId="32217A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gas_main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95857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gas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D23A2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3B1260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B0E31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7A966A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gas_mains_input;</w:t>
      </w:r>
    </w:p>
    <w:p w14:paraId="778A8B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17F8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47AE28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gas_click(hObject, eventdata)</w:t>
      </w:r>
    </w:p>
    <w:p w14:paraId="7F5F24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7FF5C9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34CA7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EB554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D7BF5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94B9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4FAA45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523FA5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gas_yes'</w:t>
      </w:r>
      <w:r>
        <w:rPr>
          <w:rFonts w:ascii="Courier New" w:hAnsi="Courier New" w:cs="Courier New"/>
          <w:color w:val="000000"/>
          <w:sz w:val="20"/>
          <w:szCs w:val="20"/>
        </w:rPr>
        <w:t>) == 1</w:t>
      </w:r>
    </w:p>
    <w:p w14:paraId="6EC7E2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1</w:t>
      </w:r>
    </w:p>
    <w:p w14:paraId="05525A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43754B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05CDC9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42B83D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gas_mains_input = 0   </w:t>
      </w:r>
    </w:p>
    <w:p w14:paraId="310E81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49527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391657A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92DF1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288F0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A8CE8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2);</w:t>
      </w:r>
    </w:p>
    <w:p w14:paraId="4AB813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2D043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AAD17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ol Connected</w:t>
      </w:r>
    </w:p>
    <w:p w14:paraId="3D6A2A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pool related questions</w:t>
      </w:r>
    </w:p>
    <w:p w14:paraId="2CEAEE5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4BC66F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pool?'</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6BAD5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89F34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EB967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yes for pool</w:t>
      </w:r>
    </w:p>
    <w:p w14:paraId="19BAE6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2325DA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pool_yes'</w:t>
      </w:r>
      <w:r>
        <w:rPr>
          <w:rFonts w:ascii="Courier New" w:hAnsi="Courier New" w:cs="Courier New"/>
          <w:color w:val="000000"/>
          <w:sz w:val="20"/>
          <w:szCs w:val="20"/>
        </w:rPr>
        <w:t>,</w:t>
      </w:r>
      <w:r>
        <w:rPr>
          <w:rFonts w:ascii="Courier New" w:hAnsi="Courier New" w:cs="Courier New"/>
          <w:color w:val="0000FF"/>
          <w:sz w:val="20"/>
          <w:szCs w:val="20"/>
        </w:rPr>
        <w:t>...</w:t>
      </w:r>
    </w:p>
    <w:p w14:paraId="514012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20EFC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406B4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if no for pool</w:t>
      </w:r>
    </w:p>
    <w:p w14:paraId="0055B70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pool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35ACC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oo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D613F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6C91C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59C6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5B270F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ool_input;</w:t>
      </w:r>
    </w:p>
    <w:p w14:paraId="047813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D92CE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541492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ool_click(hObject, eventdata)</w:t>
      </w:r>
    </w:p>
    <w:p w14:paraId="344D8D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w:t>
      </w:r>
    </w:p>
    <w:p w14:paraId="1E3BA1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0BB17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491D2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95334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answer and set output</w:t>
      </w:r>
    </w:p>
    <w:p w14:paraId="0805EF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 xml:space="preserve">);               </w:t>
      </w:r>
    </w:p>
    <w:p w14:paraId="66BC285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pool_yes'</w:t>
      </w:r>
      <w:r>
        <w:rPr>
          <w:rFonts w:ascii="Courier New" w:hAnsi="Courier New" w:cs="Courier New"/>
          <w:color w:val="000000"/>
          <w:sz w:val="20"/>
          <w:szCs w:val="20"/>
        </w:rPr>
        <w:t>) == 1</w:t>
      </w:r>
    </w:p>
    <w:p w14:paraId="5B6440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1</w:t>
      </w:r>
    </w:p>
    <w:p w14:paraId="300BB0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w:t>
      </w:r>
    </w:p>
    <w:p w14:paraId="4B7310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183AE0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w:t>
      </w:r>
    </w:p>
    <w:p w14:paraId="25C8D65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24D364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CB60D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4F3F1E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438E2C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 xml:space="preserve">) </w:t>
      </w:r>
    </w:p>
    <w:p w14:paraId="405FCE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0'</w:t>
      </w:r>
      <w:r>
        <w:rPr>
          <w:rFonts w:ascii="Courier New" w:hAnsi="Courier New" w:cs="Courier New"/>
          <w:color w:val="000000"/>
          <w:sz w:val="20"/>
          <w:szCs w:val="20"/>
        </w:rPr>
        <w:t>)</w:t>
      </w:r>
    </w:p>
    <w:p w14:paraId="36925A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next questions on </w:t>
      </w:r>
    </w:p>
    <w:p w14:paraId="27966E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51080E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D2736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progress_bar(3);</w:t>
      </w:r>
    </w:p>
    <w:p w14:paraId="24627C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14D51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E3F29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centage Usage </w:t>
      </w:r>
    </w:p>
    <w:p w14:paraId="182052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AFA95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A3A92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percentage of your electricity do you use during the day?'</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41800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7E3C24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A085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744037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centage_input</w:t>
      </w:r>
    </w:p>
    <w:p w14:paraId="5EA618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0;</w:t>
      </w:r>
    </w:p>
    <w:p w14:paraId="25175E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C846D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4F5DB4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hObject, eventdata)</w:t>
      </w:r>
    </w:p>
    <w:p w14:paraId="58F22C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5DABC75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20B76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CBAC1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13A133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percentage_list(index) </w:t>
      </w:r>
    </w:p>
    <w:p w14:paraId="2A5365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C6885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0C944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344A04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list = [20 25 30 35 40 45];</w:t>
      </w:r>
    </w:p>
    <w:p w14:paraId="16AA40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726B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6C817C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E8C96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centage_lis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274F9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A0B5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4C664C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B9CE2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centag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CA0E8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3F122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4CBA5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039366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centage_next_click(hObject, eventdata)</w:t>
      </w:r>
    </w:p>
    <w:p w14:paraId="48CF4F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previous questions off and next on with progress</w:t>
      </w:r>
    </w:p>
    <w:p w14:paraId="5417B1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2BF90D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C7547F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A55BB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15FB54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5E24B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4) ;</w:t>
      </w:r>
    </w:p>
    <w:p w14:paraId="358614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3BD7A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2144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Performance Ratio </w:t>
      </w:r>
    </w:p>
    <w:p w14:paraId="6250355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3A1AE2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4790C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erformance ratio of the solar system?'</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2E192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2B5400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E651F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486935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performance_input</w:t>
      </w:r>
    </w:p>
    <w:p w14:paraId="0739EF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w:t>
      </w:r>
    </w:p>
    <w:p w14:paraId="54B5F3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3FA3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B6D53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hObject, eventdata)</w:t>
      </w:r>
    </w:p>
    <w:p w14:paraId="4C2589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next button once an option has been selected</w:t>
      </w:r>
    </w:p>
    <w:p w14:paraId="570D9A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FF028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7B4650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5387A8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performance_list(index) </w:t>
      </w:r>
    </w:p>
    <w:p w14:paraId="165661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AF892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D0AB0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1E16F8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list = [0.70 0.75 0.80 0.85 0.90];</w:t>
      </w:r>
    </w:p>
    <w:p w14:paraId="724C4F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487C2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174ED9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70227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performance_lis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8A110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F216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035D7F3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4E503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performance_next_click,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0CC74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EAE5B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01A7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648FCE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rformance_next_click(hObject, eventdata)</w:t>
      </w:r>
    </w:p>
    <w:p w14:paraId="7BE17D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14A6E5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1BD35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2CCC9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565D1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E177F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689C3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E2E17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w:t>
      </w:r>
    </w:p>
    <w:p w14:paraId="39537F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34265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549E5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EF2D4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olar Installed</w:t>
      </w:r>
    </w:p>
    <w:p w14:paraId="74BF8C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738137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3F41B1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solar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654A9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90492E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8423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w:t>
      </w:r>
      <w:r>
        <w:rPr>
          <w:rFonts w:ascii="Courier New" w:hAnsi="Courier New" w:cs="Courier New"/>
          <w:color w:val="228B22"/>
          <w:sz w:val="20"/>
          <w:szCs w:val="20"/>
        </w:rPr>
        <w:t>% Create button if yes</w:t>
      </w:r>
    </w:p>
    <w:p w14:paraId="5B4CE4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FD779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ye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86E94E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55347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DD3F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w:t>
      </w:r>
    </w:p>
    <w:p w14:paraId="10DC71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solar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3F8FF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solar_click_no,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25F56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0E8150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03D8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ize question</w:t>
      </w:r>
    </w:p>
    <w:p w14:paraId="38985E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487927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solar system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AF200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10898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DB5D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77A932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installed</w:t>
      </w:r>
    </w:p>
    <w:p w14:paraId="30F87E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size_input</w:t>
      </w:r>
    </w:p>
    <w:p w14:paraId="481A3E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0;</w:t>
      </w:r>
    </w:p>
    <w:p w14:paraId="31D430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444C2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4CF34A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yes(hObject, eventdata)</w:t>
      </w:r>
    </w:p>
    <w:p w14:paraId="2C73A60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6BB455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04B45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2B61E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FC5E6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63A83B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w:t>
      </w:r>
    </w:p>
    <w:p w14:paraId="6DDB28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B9FDD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EF4B0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C2913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EEDC2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2481E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ize_next_button(hObject, eventdata)</w:t>
      </w:r>
    </w:p>
    <w:p w14:paraId="53B94F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073653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4A2081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C1D2A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65E386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KW_solar_size(index) </w:t>
      </w:r>
    </w:p>
    <w:p w14:paraId="64B80C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num2str(KW_solar_size(index)))</w:t>
      </w:r>
    </w:p>
    <w:p w14:paraId="03C12E7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25)      ;</w:t>
      </w:r>
    </w:p>
    <w:p w14:paraId="251FD9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1F565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E43A92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14BD2C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solar_size = [1 3.5 5 7 9 15];</w:t>
      </w:r>
    </w:p>
    <w:p w14:paraId="3855F4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49D26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2BDAE8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KW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803FA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_solar_size,</w:t>
      </w:r>
      <w:r>
        <w:rPr>
          <w:rFonts w:ascii="Courier New" w:hAnsi="Courier New" w:cs="Courier New"/>
          <w:color w:val="A020F0"/>
          <w:sz w:val="20"/>
          <w:szCs w:val="20"/>
        </w:rPr>
        <w:t>'Callback'</w:t>
      </w:r>
      <w:r>
        <w:rPr>
          <w:rFonts w:ascii="Courier New" w:hAnsi="Courier New" w:cs="Courier New"/>
          <w:color w:val="000000"/>
          <w:sz w:val="20"/>
          <w:szCs w:val="20"/>
        </w:rPr>
        <w:t xml:space="preserve">, @siz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BB7B0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0F653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34E0D7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0C3F5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xml:space="preserve">, @cost_display,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8AFAB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36426F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B421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27AFC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display(hObject, eventdata)</w:t>
      </w:r>
    </w:p>
    <w:p w14:paraId="733E19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30738A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B85FE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E874C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78E79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FD179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22F62F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F394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1A494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Cost of Solar </w:t>
      </w:r>
    </w:p>
    <w:p w14:paraId="71F2104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6E6664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6925C4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solar system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8E7354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8F2BC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32AFC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032833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solar_input</w:t>
      </w:r>
    </w:p>
    <w:p w14:paraId="383FF9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0;</w:t>
      </w:r>
    </w:p>
    <w:p w14:paraId="095087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16317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018FE9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next_button_call(hObject, eventdata)</w:t>
      </w:r>
    </w:p>
    <w:p w14:paraId="09030F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557369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7AB81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199DE3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5937AC7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solar_cost(index) </w:t>
      </w:r>
    </w:p>
    <w:p w14:paraId="47DF6D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num2str(solar_cost(index)))</w:t>
      </w:r>
    </w:p>
    <w:p w14:paraId="618709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5.75);                               </w:t>
      </w:r>
    </w:p>
    <w:p w14:paraId="148E3A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F5712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7F77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471F21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 = [4000 5000 6000 7000 8000 9000 10000 11000 13000 14000 16000];</w:t>
      </w:r>
    </w:p>
    <w:p w14:paraId="106497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01AD0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21587B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A7C40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solar_cost,</w:t>
      </w:r>
      <w:r>
        <w:rPr>
          <w:rFonts w:ascii="Courier New" w:hAnsi="Courier New" w:cs="Courier New"/>
          <w:color w:val="A020F0"/>
          <w:sz w:val="20"/>
          <w:szCs w:val="20"/>
        </w:rPr>
        <w:t>'Callback'</w:t>
      </w:r>
      <w:r>
        <w:rPr>
          <w:rFonts w:ascii="Courier New" w:hAnsi="Courier New" w:cs="Courier New"/>
          <w:color w:val="000000"/>
          <w:sz w:val="20"/>
          <w:szCs w:val="20"/>
        </w:rPr>
        <w:t xml:space="preserve">, @cost_next_button_call,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cost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BB7E6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lastRenderedPageBreak/>
        <w:t xml:space="preserve"> </w:t>
      </w:r>
    </w:p>
    <w:p w14:paraId="0910C8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has exisiting solar</w:t>
      </w:r>
    </w:p>
    <w:p w14:paraId="63EDB64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3175DF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olar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2170B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92A5D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94569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attery Installed</w:t>
      </w:r>
    </w:p>
    <w:p w14:paraId="46EA71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B1FCB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DD017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o you have a battery energy storage (BES) system?'</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32F81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086EE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6DF6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yes battery</w:t>
      </w:r>
    </w:p>
    <w:p w14:paraId="7CA1AD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yes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yes,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619471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yes,</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6D5FC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2A54F8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DB74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if no battery</w:t>
      </w:r>
    </w:p>
    <w:p w14:paraId="3602BA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tton_no_batter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no,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1BBA5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6CE46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262CA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023F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what size battery       </w:t>
      </w:r>
    </w:p>
    <w:p w14:paraId="4847D9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077B062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size of your BES system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5A701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2F03E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9A69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5FC1B1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installed</w:t>
      </w:r>
    </w:p>
    <w:p w14:paraId="24C060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0;   </w:t>
      </w:r>
    </w:p>
    <w:p w14:paraId="033F96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863D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6DF9FD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olar_click_no(hObject, eventdata)</w:t>
      </w:r>
    </w:p>
    <w:p w14:paraId="2A9069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011E21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0A71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7BE7F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23220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810A5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1B528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DF0C1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846BE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D03E1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18EF6C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w:t>
      </w:r>
    </w:p>
    <w:p w14:paraId="3416EC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E78A3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52295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3AD396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yes(hObject, eventdata)</w:t>
      </w:r>
    </w:p>
    <w:p w14:paraId="625321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A4485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1BF52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3D889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65112D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5F0772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BB8E2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ED2F2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DB4751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EFDE8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DCA5F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7D11D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0C728C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battery_size = [1 2 4 6 8 12];</w:t>
      </w:r>
    </w:p>
    <w:p w14:paraId="2175E1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4CF8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1DE74A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D1599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KWHR_battery_size,</w:t>
      </w:r>
      <w:r>
        <w:rPr>
          <w:rFonts w:ascii="Courier New" w:hAnsi="Courier New" w:cs="Courier New"/>
          <w:color w:val="A020F0"/>
          <w:sz w:val="20"/>
          <w:szCs w:val="20"/>
        </w:rPr>
        <w:t>'Callback'</w:t>
      </w:r>
      <w:r>
        <w:rPr>
          <w:rFonts w:ascii="Courier New" w:hAnsi="Courier New" w:cs="Courier New"/>
          <w:color w:val="000000"/>
          <w:sz w:val="20"/>
          <w:szCs w:val="20"/>
        </w:rPr>
        <w:t xml:space="preserve">, @battery_size_next_pop,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0A35F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962B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6A07D2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922AA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os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1F986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6CB1B6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8C1A9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w:t>
      </w:r>
    </w:p>
    <w:p w14:paraId="3890BD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ttery_size_input;</w:t>
      </w:r>
    </w:p>
    <w:p w14:paraId="23B1EA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0;  </w:t>
      </w:r>
    </w:p>
    <w:p w14:paraId="7B879C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9417F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86704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size_next_pop(hObject, eventdata)</w:t>
      </w:r>
    </w:p>
    <w:p w14:paraId="2328DE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71E2B6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18EC51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7D2B8D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0ADF227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KWHR_battery_size(index)</w:t>
      </w:r>
    </w:p>
    <w:p w14:paraId="2D3907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battery_size(index)))                 </w:t>
      </w:r>
    </w:p>
    <w:p w14:paraId="7FE605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670B5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CF700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ost of Battery</w:t>
      </w:r>
    </w:p>
    <w:p w14:paraId="4AD42C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48B7FA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4FFC87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uch did your BES system cost ($)?'</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3BB5D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5FD9A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D15C1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669E25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cost_battery_input;</w:t>
      </w:r>
    </w:p>
    <w:p w14:paraId="5C02B0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0; </w:t>
      </w:r>
    </w:p>
    <w:p w14:paraId="6E3974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D4716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1B283F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ost(hObject, eventdata)</w:t>
      </w:r>
    </w:p>
    <w:p w14:paraId="722A89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64EF71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0E257B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4C49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7B4045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01631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E871C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06329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25);</w:t>
      </w:r>
    </w:p>
    <w:p w14:paraId="2741D6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3D240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5400C8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3D277F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list = [3000 4000 5000 6000 7000 8000 9000 10000];</w:t>
      </w:r>
    </w:p>
    <w:p w14:paraId="2F49FC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5BB4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0D2458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65341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battery_cost_list,</w:t>
      </w:r>
      <w:r>
        <w:rPr>
          <w:rFonts w:ascii="Courier New" w:hAnsi="Courier New" w:cs="Courier New"/>
          <w:color w:val="A020F0"/>
          <w:sz w:val="20"/>
          <w:szCs w:val="20"/>
        </w:rPr>
        <w:t>'Callback'</w:t>
      </w:r>
      <w:r>
        <w:rPr>
          <w:rFonts w:ascii="Courier New" w:hAnsi="Courier New" w:cs="Courier New"/>
          <w:color w:val="000000"/>
          <w:sz w:val="20"/>
          <w:szCs w:val="20"/>
        </w:rPr>
        <w:t xml:space="preserve">, @cost_bat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30C020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B5F7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25DEC5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bat_next_button(hObject, eventdata)</w:t>
      </w:r>
    </w:p>
    <w:p w14:paraId="6E39C1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38C37C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E8222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217549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2B8813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battery_cost_list(index) </w:t>
      </w:r>
    </w:p>
    <w:p w14:paraId="1E4E30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cost_list(index)))               </w:t>
      </w:r>
    </w:p>
    <w:p w14:paraId="389869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6.75);</w:t>
      </w:r>
    </w:p>
    <w:p w14:paraId="4A1CF0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33C34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7C68E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27497C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92B32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attery_click_no,</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9416E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E4675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01343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E16C6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3ABF0B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attery_click_no(hObject, eventdata)</w:t>
      </w:r>
    </w:p>
    <w:p w14:paraId="4E29912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2BB198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73238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C9F7D3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D926D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57845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20ECB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CACD6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D9F90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D7450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7);  </w:t>
      </w:r>
    </w:p>
    <w:p w14:paraId="7239AE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9F01E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BD509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6CE87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Tilt</w:t>
      </w:r>
    </w:p>
    <w:p w14:paraId="2C3C85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8DF809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roof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1556B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the angle of your roof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4FFCE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449214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25C1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4A82344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roof_tilt_input  </w:t>
      </w:r>
    </w:p>
    <w:p w14:paraId="001B51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098B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03E3E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3EF0F1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next(hObject, eventdata)</w:t>
      </w:r>
    </w:p>
    <w:p w14:paraId="3C5E06D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7E38B6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60ADE6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0A7255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5F3BD5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roof_tilt(index) ;</w:t>
      </w:r>
    </w:p>
    <w:p w14:paraId="158CBE1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w:t>
      </w:r>
      <w:r>
        <w:rPr>
          <w:rFonts w:ascii="Courier New" w:hAnsi="Courier New" w:cs="Courier New"/>
          <w:color w:val="A020F0"/>
          <w:sz w:val="20"/>
          <w:szCs w:val="20"/>
        </w:rPr>
        <w:t>'string'</w:t>
      </w:r>
      <w:r>
        <w:rPr>
          <w:rFonts w:ascii="Courier New" w:hAnsi="Courier New" w:cs="Courier New"/>
          <w:color w:val="000000"/>
          <w:sz w:val="20"/>
          <w:szCs w:val="20"/>
        </w:rPr>
        <w:t>, num2str(roof_tilt(index)))</w:t>
      </w:r>
    </w:p>
    <w:p w14:paraId="53659C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7C3579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7FBD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w:t>
      </w:r>
    </w:p>
    <w:p w14:paraId="019800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 = [0 5 10 15 20 25 30 35 40 45];</w:t>
      </w:r>
    </w:p>
    <w:p w14:paraId="3F47AC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B81F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2190B4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764951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roof_tilt,</w:t>
      </w:r>
      <w:r>
        <w:rPr>
          <w:rFonts w:ascii="Courier New" w:hAnsi="Courier New" w:cs="Courier New"/>
          <w:color w:val="A020F0"/>
          <w:sz w:val="20"/>
          <w:szCs w:val="20"/>
        </w:rPr>
        <w:t>'Callback'</w:t>
      </w:r>
      <w:r>
        <w:rPr>
          <w:rFonts w:ascii="Courier New" w:hAnsi="Courier New" w:cs="Courier New"/>
          <w:color w:val="000000"/>
          <w:sz w:val="20"/>
          <w:szCs w:val="20"/>
        </w:rPr>
        <w:t xml:space="preserve">, @roof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8B8D2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64BA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6453C7E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7D287E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roof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58F73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3B56B2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10B0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03610C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oof_click(hObject, eventdata)</w:t>
      </w:r>
    </w:p>
    <w:p w14:paraId="3D2B78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47C838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71F45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5ABBA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8193E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1B732D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2CAA0E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2F9E6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7FADC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DE291E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803FE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C3A9A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F4F9D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C5A2A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8);              </w:t>
      </w:r>
    </w:p>
    <w:p w14:paraId="6A2F1C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53DB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823AF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Roof Orientation</w:t>
      </w:r>
    </w:p>
    <w:p w14:paraId="7C162FE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7A3948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orientation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02A11E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orientation is your roo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A1E76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DADF2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54B1F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oad Compass Image</w:t>
      </w:r>
    </w:p>
    <w:p w14:paraId="7E0C8D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map]=imread(</w:t>
      </w:r>
      <w:r>
        <w:rPr>
          <w:rFonts w:ascii="Courier New" w:hAnsi="Courier New" w:cs="Courier New"/>
          <w:color w:val="A020F0"/>
          <w:sz w:val="20"/>
          <w:szCs w:val="20"/>
        </w:rPr>
        <w:t>'compass.jpg'</w:t>
      </w:r>
      <w:r>
        <w:rPr>
          <w:rFonts w:ascii="Courier New" w:hAnsi="Courier New" w:cs="Courier New"/>
          <w:color w:val="000000"/>
          <w:sz w:val="20"/>
          <w:szCs w:val="20"/>
        </w:rPr>
        <w:t>); I2=imresize(x, [280 300]);</w:t>
      </w:r>
    </w:p>
    <w:p w14:paraId="428C99F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pass_image =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33 0.13 0.33 0.55],</w:t>
      </w:r>
      <w:r>
        <w:rPr>
          <w:rFonts w:ascii="Courier New" w:hAnsi="Courier New" w:cs="Courier New"/>
          <w:color w:val="0000FF"/>
          <w:sz w:val="20"/>
          <w:szCs w:val="20"/>
        </w:rPr>
        <w:t>...</w:t>
      </w:r>
    </w:p>
    <w:p w14:paraId="26FC96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data'</w:t>
      </w:r>
      <w:r>
        <w:rPr>
          <w:rFonts w:ascii="Courier New" w:hAnsi="Courier New" w:cs="Courier New"/>
          <w:color w:val="000000"/>
          <w:sz w:val="20"/>
          <w:szCs w:val="20"/>
        </w:rPr>
        <w:t xml:space="preserve">,I2,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p>
    <w:p w14:paraId="4331A4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27A79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ajor     </w:t>
      </w:r>
    </w:p>
    <w:p w14:paraId="0F845F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644698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367854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t>
      </w:r>
      <w:r>
        <w:rPr>
          <w:rFonts w:ascii="Courier New" w:hAnsi="Courier New" w:cs="Courier New"/>
          <w:color w:val="000000"/>
          <w:sz w:val="20"/>
          <w:szCs w:val="20"/>
        </w:rPr>
        <w:t xml:space="preserve">); </w:t>
      </w:r>
    </w:p>
    <w:p w14:paraId="357132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BA01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2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4D7D5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73104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1E75D2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91FE9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8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85924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EE2E9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023075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241D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 0.33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3C9B03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1E230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E'</w:t>
      </w:r>
      <w:r>
        <w:rPr>
          <w:rFonts w:ascii="Courier New" w:hAnsi="Courier New" w:cs="Courier New"/>
          <w:color w:val="000000"/>
          <w:sz w:val="20"/>
          <w:szCs w:val="20"/>
        </w:rPr>
        <w:t xml:space="preserve">);  </w:t>
      </w:r>
    </w:p>
    <w:p w14:paraId="7D62C1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94DE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Orientations  Minor  </w:t>
      </w:r>
    </w:p>
    <w:p w14:paraId="7A279E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5CECE6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076657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W'</w:t>
      </w:r>
      <w:r>
        <w:rPr>
          <w:rFonts w:ascii="Courier New" w:hAnsi="Courier New" w:cs="Courier New"/>
          <w:color w:val="000000"/>
          <w:sz w:val="20"/>
          <w:szCs w:val="20"/>
        </w:rPr>
        <w:t xml:space="preserve">);      </w:t>
      </w:r>
    </w:p>
    <w:p w14:paraId="7C357A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ACEC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nor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57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6F2A3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5841C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1840EA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D725F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we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9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77D74F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A18A9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3F33B3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D822B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adio_south_eas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8 0.19 0.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radio'</w:t>
      </w:r>
      <w:r>
        <w:rPr>
          <w:rFonts w:ascii="Courier New" w:hAnsi="Courier New" w:cs="Courier New"/>
          <w:color w:val="000000"/>
          <w:sz w:val="20"/>
          <w:szCs w:val="20"/>
        </w:rPr>
        <w:t>,</w:t>
      </w:r>
      <w:r>
        <w:rPr>
          <w:rFonts w:ascii="Courier New" w:hAnsi="Courier New" w:cs="Courier New"/>
          <w:color w:val="0000FF"/>
          <w:sz w:val="20"/>
          <w:szCs w:val="20"/>
        </w:rPr>
        <w:t>...</w:t>
      </w:r>
    </w:p>
    <w:p w14:paraId="45DDEE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E00BA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2D0F63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7B0D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05C254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26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B2D9A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orientation_nex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F898C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AE1F85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A0099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23FFBF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edit_display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7 0.37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256C72D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ag'</w:t>
      </w:r>
      <w:r>
        <w:rPr>
          <w:rFonts w:ascii="Courier New" w:hAnsi="Courier New" w:cs="Courier New"/>
          <w:color w:val="000000"/>
          <w:sz w:val="20"/>
          <w:szCs w:val="20"/>
        </w:rPr>
        <w:t>,</w:t>
      </w:r>
      <w:r>
        <w:rPr>
          <w:rFonts w:ascii="Courier New" w:hAnsi="Courier New" w:cs="Courier New"/>
          <w:color w:val="A020F0"/>
          <w:sz w:val="20"/>
          <w:szCs w:val="20"/>
        </w:rPr>
        <w:t>'orientation_sele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C7E2A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F3CB0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65190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try</w:t>
      </w:r>
    </w:p>
    <w:p w14:paraId="32196B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click(hObject, eventdata)</w:t>
      </w:r>
    </w:p>
    <w:p w14:paraId="1446C0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795C40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31945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5B8BCA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CF077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50312FC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ring = get(hObject, </w:t>
      </w:r>
      <w:r>
        <w:rPr>
          <w:rFonts w:ascii="Courier New" w:hAnsi="Courier New" w:cs="Courier New"/>
          <w:color w:val="A020F0"/>
          <w:sz w:val="20"/>
          <w:szCs w:val="20"/>
        </w:rPr>
        <w:t>'tag'</w:t>
      </w:r>
      <w:r>
        <w:rPr>
          <w:rFonts w:ascii="Courier New" w:hAnsi="Courier New" w:cs="Courier New"/>
          <w:color w:val="000000"/>
          <w:sz w:val="20"/>
          <w:szCs w:val="20"/>
        </w:rPr>
        <w:t>);</w:t>
      </w:r>
    </w:p>
    <w:p w14:paraId="0A025D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7D555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which popupmenu was selected and update the variable display box</w:t>
      </w:r>
    </w:p>
    <w:p w14:paraId="6E2B68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rcmp(string, </w:t>
      </w:r>
      <w:r>
        <w:rPr>
          <w:rFonts w:ascii="Courier New" w:hAnsi="Courier New" w:cs="Courier New"/>
          <w:color w:val="A020F0"/>
          <w:sz w:val="20"/>
          <w:szCs w:val="20"/>
        </w:rPr>
        <w:t>'N'</w:t>
      </w:r>
      <w:r>
        <w:rPr>
          <w:rFonts w:ascii="Courier New" w:hAnsi="Courier New" w:cs="Courier New"/>
          <w:color w:val="000000"/>
          <w:sz w:val="20"/>
          <w:szCs w:val="20"/>
        </w:rPr>
        <w:t>)</w:t>
      </w:r>
    </w:p>
    <w:p w14:paraId="12588F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orientation_input = 1</w:t>
      </w:r>
    </w:p>
    <w:p w14:paraId="6A9433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w:t>
      </w:r>
    </w:p>
    <w:p w14:paraId="527D3F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t>
      </w:r>
      <w:r>
        <w:rPr>
          <w:rFonts w:ascii="Courier New" w:hAnsi="Courier New" w:cs="Courier New"/>
          <w:color w:val="000000"/>
          <w:sz w:val="20"/>
          <w:szCs w:val="20"/>
        </w:rPr>
        <w:t xml:space="preserve">)    </w:t>
      </w:r>
    </w:p>
    <w:p w14:paraId="2A08B3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t>
      </w:r>
      <w:r>
        <w:rPr>
          <w:rFonts w:ascii="Courier New" w:hAnsi="Courier New" w:cs="Courier New"/>
          <w:color w:val="000000"/>
          <w:sz w:val="20"/>
          <w:szCs w:val="20"/>
        </w:rPr>
        <w:t xml:space="preserve">) ; orientation_input = 3  </w:t>
      </w:r>
    </w:p>
    <w:p w14:paraId="2AE736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E'</w:t>
      </w:r>
      <w:r>
        <w:rPr>
          <w:rFonts w:ascii="Courier New" w:hAnsi="Courier New" w:cs="Courier New"/>
          <w:color w:val="000000"/>
          <w:sz w:val="20"/>
          <w:szCs w:val="20"/>
        </w:rPr>
        <w:t>)</w:t>
      </w:r>
    </w:p>
    <w:p w14:paraId="031A74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ast'</w:t>
      </w:r>
      <w:r>
        <w:rPr>
          <w:rFonts w:ascii="Courier New" w:hAnsi="Courier New" w:cs="Courier New"/>
          <w:color w:val="000000"/>
          <w:sz w:val="20"/>
          <w:szCs w:val="20"/>
        </w:rPr>
        <w:t xml:space="preserve">)   ; orientation_input = 2             </w:t>
      </w:r>
    </w:p>
    <w:p w14:paraId="28FF8D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W'</w:t>
      </w:r>
      <w:r>
        <w:rPr>
          <w:rFonts w:ascii="Courier New" w:hAnsi="Courier New" w:cs="Courier New"/>
          <w:color w:val="000000"/>
          <w:sz w:val="20"/>
          <w:szCs w:val="20"/>
        </w:rPr>
        <w:t xml:space="preserve">)    </w:t>
      </w:r>
    </w:p>
    <w:p w14:paraId="6EE912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est'</w:t>
      </w:r>
      <w:r>
        <w:rPr>
          <w:rFonts w:ascii="Courier New" w:hAnsi="Courier New" w:cs="Courier New"/>
          <w:color w:val="000000"/>
          <w:sz w:val="20"/>
          <w:szCs w:val="20"/>
        </w:rPr>
        <w:t xml:space="preserve">)  ; orientation_input = 4  </w:t>
      </w:r>
    </w:p>
    <w:p w14:paraId="7E893E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E'</w:t>
      </w:r>
      <w:r>
        <w:rPr>
          <w:rFonts w:ascii="Courier New" w:hAnsi="Courier New" w:cs="Courier New"/>
          <w:color w:val="000000"/>
          <w:sz w:val="20"/>
          <w:szCs w:val="20"/>
        </w:rPr>
        <w:t xml:space="preserve">)    </w:t>
      </w:r>
    </w:p>
    <w:p w14:paraId="721EA5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xml:space="preserve">) ; orientation_input = 5  </w:t>
      </w:r>
    </w:p>
    <w:p w14:paraId="1CBD61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East'</w:t>
      </w:r>
      <w:r>
        <w:rPr>
          <w:rFonts w:ascii="Courier New" w:hAnsi="Courier New" w:cs="Courier New"/>
          <w:color w:val="000000"/>
          <w:sz w:val="20"/>
          <w:szCs w:val="20"/>
        </w:rPr>
        <w:t>) ;</w:t>
      </w:r>
    </w:p>
    <w:p w14:paraId="28400A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NW'</w:t>
      </w:r>
      <w:r>
        <w:rPr>
          <w:rFonts w:ascii="Courier New" w:hAnsi="Courier New" w:cs="Courier New"/>
          <w:color w:val="000000"/>
          <w:sz w:val="20"/>
          <w:szCs w:val="20"/>
        </w:rPr>
        <w:t>)</w:t>
      </w:r>
    </w:p>
    <w:p w14:paraId="3BF122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xml:space="preserve">) ; orientation_input = 8  </w:t>
      </w:r>
    </w:p>
    <w:p w14:paraId="2CC2D6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est'</w:t>
      </w:r>
      <w:r>
        <w:rPr>
          <w:rFonts w:ascii="Courier New" w:hAnsi="Courier New" w:cs="Courier New"/>
          <w:color w:val="000000"/>
          <w:sz w:val="20"/>
          <w:szCs w:val="20"/>
        </w:rPr>
        <w:t>) ;</w:t>
      </w:r>
    </w:p>
    <w:p w14:paraId="49AA5A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E'</w:t>
      </w:r>
      <w:r>
        <w:rPr>
          <w:rFonts w:ascii="Courier New" w:hAnsi="Courier New" w:cs="Courier New"/>
          <w:color w:val="000000"/>
          <w:sz w:val="20"/>
          <w:szCs w:val="20"/>
        </w:rPr>
        <w:t xml:space="preserve">)    </w:t>
      </w:r>
    </w:p>
    <w:p w14:paraId="275B5D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East'</w:t>
      </w:r>
      <w:r>
        <w:rPr>
          <w:rFonts w:ascii="Courier New" w:hAnsi="Courier New" w:cs="Courier New"/>
          <w:color w:val="000000"/>
          <w:sz w:val="20"/>
          <w:szCs w:val="20"/>
        </w:rPr>
        <w:t xml:space="preserve">) ; orientation_input = 6   </w:t>
      </w:r>
    </w:p>
    <w:p w14:paraId="771B7B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trcmp(string, </w:t>
      </w:r>
      <w:r>
        <w:rPr>
          <w:rFonts w:ascii="Courier New" w:hAnsi="Courier New" w:cs="Courier New"/>
          <w:color w:val="A020F0"/>
          <w:sz w:val="20"/>
          <w:szCs w:val="20"/>
        </w:rPr>
        <w:t>'SW'</w:t>
      </w:r>
      <w:r>
        <w:rPr>
          <w:rFonts w:ascii="Courier New" w:hAnsi="Courier New" w:cs="Courier New"/>
          <w:color w:val="000000"/>
          <w:sz w:val="20"/>
          <w:szCs w:val="20"/>
        </w:rPr>
        <w:t xml:space="preserve">)    </w:t>
      </w:r>
    </w:p>
    <w:p w14:paraId="74536A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uth-West'</w:t>
      </w:r>
      <w:r>
        <w:rPr>
          <w:rFonts w:ascii="Courier New" w:hAnsi="Courier New" w:cs="Courier New"/>
          <w:color w:val="000000"/>
          <w:sz w:val="20"/>
          <w:szCs w:val="20"/>
        </w:rPr>
        <w:t xml:space="preserve">); orientation_input = 7    </w:t>
      </w:r>
    </w:p>
    <w:p w14:paraId="3F281D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103F2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8AB2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a selection other than North is chosen display an error</w:t>
      </w:r>
    </w:p>
    <w:p w14:paraId="56E736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rientation_input ~=1</w:t>
      </w:r>
    </w:p>
    <w:p w14:paraId="7F143C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654BA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only Northern facing arrays'</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3B829C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1CAE83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08E9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6E187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518AD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battery question</w:t>
      </w:r>
    </w:p>
    <w:p w14:paraId="4EB538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orientation_next(hObject, eventdata)</w:t>
      </w:r>
    </w:p>
    <w:p w14:paraId="1954BE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632F34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EF3E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944AC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AAC87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7D438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38ACF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F4AC7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2D60A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8660B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7DE3C6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630F9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FDC85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9F8DD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9);</w:t>
      </w:r>
    </w:p>
    <w:p w14:paraId="2B5D1F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E9109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D1A7E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C8275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Post Code</w:t>
      </w:r>
    </w:p>
    <w:p w14:paraId="43D047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85823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847B1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hat is your 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164FA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9EC6F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74D2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state_codes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2 0.35 0.1 0.3],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12B87F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 TSV 4825 ISA 0800 DAR 6000 PER 3000 MEL 7000 HOB 2000 SYD 4000 BR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AF97F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08EBE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34BF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05B09D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tate_input</w:t>
      </w:r>
    </w:p>
    <w:p w14:paraId="639C13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59FA3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ropdown list for post codes</w:t>
      </w:r>
    </w:p>
    <w:p w14:paraId="0850B2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codes = [4814 4825 0800 6000 3000 7000 2000 4000];</w:t>
      </w:r>
    </w:p>
    <w:p w14:paraId="1AD9F7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00BB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st of names of post codes</w:t>
      </w:r>
    </w:p>
    <w:p w14:paraId="321711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ames = {</w:t>
      </w:r>
      <w:r>
        <w:rPr>
          <w:rFonts w:ascii="Courier New" w:hAnsi="Courier New" w:cs="Courier New"/>
          <w:color w:val="A020F0"/>
          <w:sz w:val="20"/>
          <w:szCs w:val="20"/>
        </w:rPr>
        <w:t>'Townsville, QLD'</w:t>
      </w:r>
      <w:r>
        <w:rPr>
          <w:rFonts w:ascii="Courier New" w:hAnsi="Courier New" w:cs="Courier New"/>
          <w:color w:val="000000"/>
          <w:sz w:val="20"/>
          <w:szCs w:val="20"/>
        </w:rPr>
        <w:t xml:space="preserve">; </w:t>
      </w:r>
      <w:r>
        <w:rPr>
          <w:rFonts w:ascii="Courier New" w:hAnsi="Courier New" w:cs="Courier New"/>
          <w:color w:val="A020F0"/>
          <w:sz w:val="20"/>
          <w:szCs w:val="20"/>
        </w:rPr>
        <w:t>'Mount Isa, QLD'</w:t>
      </w:r>
      <w:r>
        <w:rPr>
          <w:rFonts w:ascii="Courier New" w:hAnsi="Courier New" w:cs="Courier New"/>
          <w:color w:val="000000"/>
          <w:sz w:val="20"/>
          <w:szCs w:val="20"/>
        </w:rPr>
        <w:t xml:space="preserve">; </w:t>
      </w:r>
      <w:r>
        <w:rPr>
          <w:rFonts w:ascii="Courier New" w:hAnsi="Courier New" w:cs="Courier New"/>
          <w:color w:val="A020F0"/>
          <w:sz w:val="20"/>
          <w:szCs w:val="20"/>
        </w:rPr>
        <w:t>'Darwin, NT'</w:t>
      </w:r>
      <w:r>
        <w:rPr>
          <w:rFonts w:ascii="Courier New" w:hAnsi="Courier New" w:cs="Courier New"/>
          <w:color w:val="000000"/>
          <w:sz w:val="20"/>
          <w:szCs w:val="20"/>
        </w:rPr>
        <w:t xml:space="preserve">; </w:t>
      </w:r>
      <w:r>
        <w:rPr>
          <w:rFonts w:ascii="Courier New" w:hAnsi="Courier New" w:cs="Courier New"/>
          <w:color w:val="A020F0"/>
          <w:sz w:val="20"/>
          <w:szCs w:val="20"/>
        </w:rPr>
        <w:t>'Perth, WA'</w:t>
      </w:r>
      <w:r>
        <w:rPr>
          <w:rFonts w:ascii="Courier New" w:hAnsi="Courier New" w:cs="Courier New"/>
          <w:color w:val="000000"/>
          <w:sz w:val="20"/>
          <w:szCs w:val="20"/>
        </w:rPr>
        <w:t xml:space="preserve">; </w:t>
      </w:r>
      <w:r>
        <w:rPr>
          <w:rFonts w:ascii="Courier New" w:hAnsi="Courier New" w:cs="Courier New"/>
          <w:color w:val="A020F0"/>
          <w:sz w:val="20"/>
          <w:szCs w:val="20"/>
        </w:rPr>
        <w:t>'Melbourne, VIC'</w:t>
      </w:r>
      <w:r>
        <w:rPr>
          <w:rFonts w:ascii="Courier New" w:hAnsi="Courier New" w:cs="Courier New"/>
          <w:color w:val="000000"/>
          <w:sz w:val="20"/>
          <w:szCs w:val="20"/>
        </w:rPr>
        <w:t>;</w:t>
      </w:r>
      <w:r>
        <w:rPr>
          <w:rFonts w:ascii="Courier New" w:hAnsi="Courier New" w:cs="Courier New"/>
          <w:color w:val="0000FF"/>
          <w:sz w:val="20"/>
          <w:szCs w:val="20"/>
        </w:rPr>
        <w:t>...</w:t>
      </w:r>
    </w:p>
    <w:p w14:paraId="3A0C8C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bart, TAS'</w:t>
      </w:r>
      <w:r>
        <w:rPr>
          <w:rFonts w:ascii="Courier New" w:hAnsi="Courier New" w:cs="Courier New"/>
          <w:color w:val="000000"/>
          <w:sz w:val="20"/>
          <w:szCs w:val="20"/>
        </w:rPr>
        <w:t xml:space="preserve">; </w:t>
      </w:r>
      <w:r>
        <w:rPr>
          <w:rFonts w:ascii="Courier New" w:hAnsi="Courier New" w:cs="Courier New"/>
          <w:color w:val="A020F0"/>
          <w:sz w:val="20"/>
          <w:szCs w:val="20"/>
        </w:rPr>
        <w:t>'Sydney, NSW'</w:t>
      </w:r>
      <w:r>
        <w:rPr>
          <w:rFonts w:ascii="Courier New" w:hAnsi="Courier New" w:cs="Courier New"/>
          <w:color w:val="000000"/>
          <w:sz w:val="20"/>
          <w:szCs w:val="20"/>
        </w:rPr>
        <w:t xml:space="preserve">; </w:t>
      </w:r>
      <w:r>
        <w:rPr>
          <w:rFonts w:ascii="Courier New" w:hAnsi="Courier New" w:cs="Courier New"/>
          <w:color w:val="A020F0"/>
          <w:sz w:val="20"/>
          <w:szCs w:val="20"/>
        </w:rPr>
        <w:t>'Brisbane, QLD'</w:t>
      </w:r>
      <w:r>
        <w:rPr>
          <w:rFonts w:ascii="Courier New" w:hAnsi="Courier New" w:cs="Courier New"/>
          <w:color w:val="000000"/>
          <w:sz w:val="20"/>
          <w:szCs w:val="20"/>
        </w:rPr>
        <w:t>};</w:t>
      </w:r>
    </w:p>
    <w:p w14:paraId="0E7EC4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3A17E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edit</w:t>
      </w:r>
    </w:p>
    <w:p w14:paraId="3FB382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code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64A578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state_check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3B0DAA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46B0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EB404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le to display postcode options</w:t>
      </w:r>
    </w:p>
    <w:p w14:paraId="4C0CE4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labels =[num2cell(state_codes') state_names] ; </w:t>
      </w:r>
    </w:p>
    <w:p w14:paraId="25AF17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name =   {</w:t>
      </w:r>
      <w:r>
        <w:rPr>
          <w:rFonts w:ascii="Courier New" w:hAnsi="Courier New" w:cs="Courier New"/>
          <w:color w:val="A020F0"/>
          <w:sz w:val="20"/>
          <w:szCs w:val="20"/>
        </w:rPr>
        <w:t>'Postcode'</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p>
    <w:p w14:paraId="493591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format = {</w:t>
      </w:r>
      <w:r>
        <w:rPr>
          <w:rFonts w:ascii="Courier New" w:hAnsi="Courier New" w:cs="Courier New"/>
          <w:color w:val="A020F0"/>
          <w:sz w:val="20"/>
          <w:szCs w:val="20"/>
        </w:rPr>
        <w:t>'char'</w:t>
      </w:r>
      <w:r>
        <w:rPr>
          <w:rFonts w:ascii="Courier New" w:hAnsi="Courier New" w:cs="Courier New"/>
          <w:color w:val="000000"/>
          <w:sz w:val="20"/>
          <w:szCs w:val="20"/>
        </w:rPr>
        <w:t xml:space="preserve">, </w:t>
      </w:r>
      <w:r>
        <w:rPr>
          <w:rFonts w:ascii="Courier New" w:hAnsi="Courier New" w:cs="Courier New"/>
          <w:color w:val="A020F0"/>
          <w:sz w:val="20"/>
          <w:szCs w:val="20"/>
        </w:rPr>
        <w:t>'char'</w:t>
      </w:r>
      <w:r>
        <w:rPr>
          <w:rFonts w:ascii="Courier New" w:hAnsi="Courier New" w:cs="Courier New"/>
          <w:color w:val="000000"/>
          <w:sz w:val="20"/>
          <w:szCs w:val="20"/>
        </w:rPr>
        <w:t>};</w:t>
      </w:r>
    </w:p>
    <w:p w14:paraId="271F84C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editable =  [false false]; </w:t>
      </w:r>
    </w:p>
    <w:p w14:paraId="7F34C8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_code_table = uitable(</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15 0.35 0.18 0.3],</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704DD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Data'</w:t>
      </w:r>
      <w:r>
        <w:rPr>
          <w:rFonts w:ascii="Courier New" w:hAnsi="Courier New" w:cs="Courier New"/>
          <w:color w:val="000000"/>
          <w:sz w:val="20"/>
          <w:szCs w:val="20"/>
        </w:rPr>
        <w:t xml:space="preserve">, state_labels,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0BF2D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Name'</w:t>
      </w:r>
      <w:r>
        <w:rPr>
          <w:rFonts w:ascii="Courier New" w:hAnsi="Courier New" w:cs="Courier New"/>
          <w:color w:val="000000"/>
          <w:sz w:val="20"/>
          <w:szCs w:val="20"/>
        </w:rPr>
        <w:t>, columnname,</w:t>
      </w:r>
      <w:r>
        <w:rPr>
          <w:rFonts w:ascii="Courier New" w:hAnsi="Courier New" w:cs="Courier New"/>
          <w:color w:val="0000FF"/>
          <w:sz w:val="20"/>
          <w:szCs w:val="20"/>
        </w:rPr>
        <w:t>...</w:t>
      </w:r>
    </w:p>
    <w:p w14:paraId="415415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Format'</w:t>
      </w:r>
      <w:r>
        <w:rPr>
          <w:rFonts w:ascii="Courier New" w:hAnsi="Courier New" w:cs="Courier New"/>
          <w:color w:val="000000"/>
          <w:sz w:val="20"/>
          <w:szCs w:val="20"/>
        </w:rPr>
        <w:t>, columnformat,</w:t>
      </w:r>
      <w:r>
        <w:rPr>
          <w:rFonts w:ascii="Courier New" w:hAnsi="Courier New" w:cs="Courier New"/>
          <w:color w:val="0000FF"/>
          <w:sz w:val="20"/>
          <w:szCs w:val="20"/>
        </w:rPr>
        <w:t>...</w:t>
      </w:r>
    </w:p>
    <w:p w14:paraId="51BD70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umnEditable'</w:t>
      </w:r>
      <w:r>
        <w:rPr>
          <w:rFonts w:ascii="Courier New" w:hAnsi="Courier New" w:cs="Courier New"/>
          <w:color w:val="000000"/>
          <w:sz w:val="20"/>
          <w:szCs w:val="20"/>
        </w:rPr>
        <w:t>, columneditable,</w:t>
      </w:r>
      <w:r>
        <w:rPr>
          <w:rFonts w:ascii="Courier New" w:hAnsi="Courier New" w:cs="Courier New"/>
          <w:color w:val="0000FF"/>
          <w:sz w:val="20"/>
          <w:szCs w:val="20"/>
        </w:rPr>
        <w:t>...</w:t>
      </w:r>
    </w:p>
    <w:p w14:paraId="6B9124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RowName'</w:t>
      </w:r>
      <w:r>
        <w:rPr>
          <w:rFonts w:ascii="Courier New" w:hAnsi="Courier New" w:cs="Courier New"/>
          <w:color w:val="000000"/>
          <w:sz w:val="20"/>
          <w:szCs w:val="20"/>
        </w:rPr>
        <w:t>,[] ,</w:t>
      </w:r>
      <w:r>
        <w:rPr>
          <w:rFonts w:ascii="Courier New" w:hAnsi="Courier New" w:cs="Courier New"/>
          <w:color w:val="A020F0"/>
          <w:sz w:val="20"/>
          <w:szCs w:val="20"/>
        </w:rPr>
        <w:t>'BackgroundColor'</w:t>
      </w:r>
      <w:r>
        <w:rPr>
          <w:rFonts w:ascii="Courier New" w:hAnsi="Courier New" w:cs="Courier New"/>
          <w:color w:val="000000"/>
          <w:sz w:val="20"/>
          <w:szCs w:val="20"/>
        </w:rPr>
        <w:t>,[.7 .9 .8],</w:t>
      </w:r>
      <w:r>
        <w:rPr>
          <w:rFonts w:ascii="Courier New" w:hAnsi="Courier New" w:cs="Courier New"/>
          <w:color w:val="0000FF"/>
          <w:sz w:val="20"/>
          <w:szCs w:val="20"/>
        </w:rPr>
        <w:t>...</w:t>
      </w:r>
    </w:p>
    <w:p w14:paraId="3A23F3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0 0 0],</w:t>
      </w:r>
      <w:r>
        <w:rPr>
          <w:rFonts w:ascii="Courier New" w:hAnsi="Courier New" w:cs="Courier New"/>
          <w:color w:val="A020F0"/>
          <w:sz w:val="20"/>
          <w:szCs w:val="20"/>
        </w:rPr>
        <w:t>'ColumnWidth'</w:t>
      </w:r>
      <w:r>
        <w:rPr>
          <w:rFonts w:ascii="Courier New" w:hAnsi="Courier New" w:cs="Courier New"/>
          <w:color w:val="000000"/>
          <w:sz w:val="20"/>
          <w:szCs w:val="20"/>
        </w:rPr>
        <w:t>,{</w:t>
      </w:r>
      <w:r>
        <w:rPr>
          <w:rFonts w:ascii="Courier New" w:hAnsi="Courier New" w:cs="Courier New"/>
          <w:color w:val="A020F0"/>
          <w:sz w:val="20"/>
          <w:szCs w:val="20"/>
        </w:rPr>
        <w:t>'auto'</w:t>
      </w:r>
      <w:r>
        <w:rPr>
          <w:rFonts w:ascii="Courier New" w:hAnsi="Courier New" w:cs="Courier New"/>
          <w:color w:val="000000"/>
          <w:sz w:val="20"/>
          <w:szCs w:val="20"/>
        </w:rPr>
        <w:t xml:space="preserve"> 140},</w:t>
      </w:r>
      <w:r>
        <w:rPr>
          <w:rFonts w:ascii="Courier New" w:hAnsi="Courier New" w:cs="Courier New"/>
          <w:color w:val="A020F0"/>
          <w:sz w:val="20"/>
          <w:szCs w:val="20"/>
        </w:rPr>
        <w:t>'FontSize'</w:t>
      </w:r>
      <w:r>
        <w:rPr>
          <w:rFonts w:ascii="Courier New" w:hAnsi="Courier New" w:cs="Courier New"/>
          <w:color w:val="000000"/>
          <w:sz w:val="20"/>
          <w:szCs w:val="20"/>
        </w:rPr>
        <w:t>,14);</w:t>
      </w:r>
    </w:p>
    <w:p w14:paraId="1031587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1B1C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16BE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2A48C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heck_next(hObject, eventdata)    </w:t>
      </w:r>
    </w:p>
    <w:p w14:paraId="2DB307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es the state code</w:t>
      </w:r>
    </w:p>
    <w:p w14:paraId="48290B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post code</w:t>
      </w:r>
    </w:p>
    <w:p w14:paraId="69B36EE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str2double(get(postcode_edit,</w:t>
      </w:r>
      <w:r>
        <w:rPr>
          <w:rFonts w:ascii="Courier New" w:hAnsi="Courier New" w:cs="Courier New"/>
          <w:color w:val="A020F0"/>
          <w:sz w:val="20"/>
          <w:szCs w:val="20"/>
        </w:rPr>
        <w:t>'string'</w:t>
      </w:r>
      <w:r>
        <w:rPr>
          <w:rFonts w:ascii="Courier New" w:hAnsi="Courier New" w:cs="Courier New"/>
          <w:color w:val="000000"/>
          <w:sz w:val="20"/>
          <w:szCs w:val="20"/>
        </w:rPr>
        <w:t>));</w:t>
      </w:r>
    </w:p>
    <w:p w14:paraId="23B284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129915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FF0000"/>
          <w:sz w:val="20"/>
          <w:szCs w:val="20"/>
        </w:rPr>
        <w:t>"</w:t>
      </w:r>
      <w:r>
        <w:rPr>
          <w:rFonts w:ascii="Courier New" w:hAnsi="Courier New" w:cs="Courier New"/>
          <w:color w:val="000000"/>
          <w:sz w:val="20"/>
          <w:szCs w:val="20"/>
        </w:rPr>
        <w:t>Invalid</w:t>
      </w:r>
      <w:r>
        <w:rPr>
          <w:rFonts w:ascii="Courier New" w:hAnsi="Courier New" w:cs="Courier New"/>
          <w:color w:val="FF0000"/>
          <w:sz w:val="20"/>
          <w:szCs w:val="20"/>
        </w:rPr>
        <w:t>"</w:t>
      </w:r>
      <w:r>
        <w:rPr>
          <w:rFonts w:ascii="Courier New" w:hAnsi="Courier New" w:cs="Courier New"/>
          <w:color w:val="000000"/>
          <w:sz w:val="20"/>
          <w:szCs w:val="20"/>
        </w:rPr>
        <w:t>)</w:t>
      </w:r>
    </w:p>
    <w:p w14:paraId="15DD86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86CE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ecks the post code against all options for errors</w:t>
      </w:r>
    </w:p>
    <w:p w14:paraId="44AA66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length(state_codes)       </w:t>
      </w:r>
    </w:p>
    <w:p w14:paraId="583E03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state_codes(i)</w:t>
      </w:r>
    </w:p>
    <w:p w14:paraId="5E07EF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717528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6A679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state_names(i)) </w:t>
      </w:r>
    </w:p>
    <w:p w14:paraId="2B9A5D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tate_input)) </w:t>
      </w:r>
    </w:p>
    <w:p w14:paraId="5BFDDB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34EB3D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w:t>
      </w:r>
    </w:p>
    <w:p w14:paraId="3F9FB9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0);</w:t>
      </w:r>
    </w:p>
    <w:p w14:paraId="6DAE03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7D7D60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s error for no gas data                                                </w:t>
      </w:r>
    </w:p>
    <w:p w14:paraId="3E3BD9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4814||4825||0800                            </w:t>
      </w:r>
    </w:p>
    <w:p w14:paraId="1904007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We do not have benchmark data for mains gas for this postcode,... data without mains gas connected is shown instead.'</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499225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06AFC4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02208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error for no gas data</w:t>
      </w:r>
    </w:p>
    <w:p w14:paraId="54BEE24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state_input == 6000                            </w:t>
      </w:r>
    </w:p>
    <w:p w14:paraId="39FB32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  Your estimate will be based on WA consumption data from 2011, which is the most recent... available to the AER. It assumes you have no pool and use an average amount of gas.'</w:t>
      </w:r>
      <w:r>
        <w:rPr>
          <w:rFonts w:ascii="Courier New" w:hAnsi="Courier New" w:cs="Courier New"/>
          <w:color w:val="000000"/>
          <w:sz w:val="20"/>
          <w:szCs w:val="20"/>
        </w:rPr>
        <w:t>,</w:t>
      </w:r>
      <w:r>
        <w:rPr>
          <w:rFonts w:ascii="Courier New" w:hAnsi="Courier New" w:cs="Courier New"/>
          <w:color w:val="A020F0"/>
          <w:sz w:val="20"/>
          <w:szCs w:val="20"/>
        </w:rPr>
        <w:t>'Data Error'</w:t>
      </w:r>
      <w:r>
        <w:rPr>
          <w:rFonts w:ascii="Courier New" w:hAnsi="Courier New" w:cs="Courier New"/>
          <w:color w:val="000000"/>
          <w:sz w:val="20"/>
          <w:szCs w:val="20"/>
        </w:rPr>
        <w:t>)</w:t>
      </w:r>
    </w:p>
    <w:p w14:paraId="74C0E2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26C325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7738F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74D0E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226D8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274E76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16D93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F96C0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display of state to confirm</w:t>
      </w:r>
    </w:p>
    <w:p w14:paraId="05754B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display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FDF29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2F4120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07E51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90C3B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2556B2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2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0A0C82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stat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1CF804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1C246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2487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end of state codes</w:t>
      </w:r>
    </w:p>
    <w:p w14:paraId="256CAB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state_click(hObject, eventdata)</w:t>
      </w:r>
    </w:p>
    <w:p w14:paraId="5504E8D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386489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3FB92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52B1A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19379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19EA6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E6EDC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E0743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7A90C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3B4544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6B50DD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1);</w:t>
      </w:r>
    </w:p>
    <w:p w14:paraId="1844A6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CA178C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9A2A91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Bill Entry</w:t>
      </w:r>
    </w:p>
    <w:p w14:paraId="703E49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09A55D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_bill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5BDCCC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Cost of last quarter 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40A547C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FBEFD2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D0277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display</w:t>
      </w:r>
    </w:p>
    <w:p w14:paraId="62B1CA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edit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9B515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allback'</w:t>
      </w:r>
      <w:r>
        <w:rPr>
          <w:rFonts w:ascii="Courier New" w:hAnsi="Courier New" w:cs="Courier New"/>
          <w:color w:val="000000"/>
          <w:sz w:val="20"/>
          <w:szCs w:val="20"/>
        </w:rPr>
        <w:t xml:space="preserve">, @bill_next,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state_entr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2FC82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C2B25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1E519F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ill_input</w:t>
      </w:r>
    </w:p>
    <w:p w14:paraId="3C5999E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0;</w:t>
      </w:r>
    </w:p>
    <w:p w14:paraId="547204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26EE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318EB5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next(hObject, eventdata)    </w:t>
      </w:r>
    </w:p>
    <w:p w14:paraId="4AC6E5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4B5713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str2double(get(bill_edit,</w:t>
      </w:r>
      <w:r>
        <w:rPr>
          <w:rFonts w:ascii="Courier New" w:hAnsi="Courier New" w:cs="Courier New"/>
          <w:color w:val="A020F0"/>
          <w:sz w:val="20"/>
          <w:szCs w:val="20"/>
        </w:rPr>
        <w:t>'string'</w:t>
      </w:r>
      <w:r>
        <w:rPr>
          <w:rFonts w:ascii="Courier New" w:hAnsi="Courier New" w:cs="Courier New"/>
          <w:color w:val="000000"/>
          <w:sz w:val="20"/>
          <w:szCs w:val="20"/>
        </w:rPr>
        <w:t>))</w:t>
      </w:r>
    </w:p>
    <w:p w14:paraId="66A1BF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64816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768E76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get(bill_edit,</w:t>
      </w:r>
      <w:r>
        <w:rPr>
          <w:rFonts w:ascii="Courier New" w:hAnsi="Courier New" w:cs="Courier New"/>
          <w:color w:val="A020F0"/>
          <w:sz w:val="20"/>
          <w:szCs w:val="20"/>
        </w:rPr>
        <w:t>'string'</w:t>
      </w:r>
      <w:r>
        <w:rPr>
          <w:rFonts w:ascii="Courier New" w:hAnsi="Courier New" w:cs="Courier New"/>
          <w:color w:val="000000"/>
          <w:sz w:val="20"/>
          <w:szCs w:val="20"/>
        </w:rPr>
        <w:t xml:space="preserve">))   </w:t>
      </w:r>
    </w:p>
    <w:p w14:paraId="526CA2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A1AF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1DF86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736E5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bill skip</w:t>
      </w:r>
    </w:p>
    <w:p w14:paraId="6012A1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skip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5CD8E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kip'</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79EBEE6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B255A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31586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w:t>
      </w:r>
    </w:p>
    <w:p w14:paraId="3BCD38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4AF861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bill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5C2BA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A78E8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7220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function for click</w:t>
      </w:r>
    </w:p>
    <w:p w14:paraId="445CC0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bill_click(hObject, eventdata)</w:t>
      </w:r>
    </w:p>
    <w:p w14:paraId="354185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previous questions off and next on with progress             </w:t>
      </w:r>
    </w:p>
    <w:p w14:paraId="2DA494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DE67E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EA09B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27E11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96B87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4D41C3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6EE6BDE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2);           </w:t>
      </w:r>
    </w:p>
    <w:p w14:paraId="2510DB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2CC41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F6CE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Number of People</w:t>
      </w:r>
    </w:p>
    <w:p w14:paraId="574FD3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related questions</w:t>
      </w:r>
    </w:p>
    <w:p w14:paraId="2C6D44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questi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standard_question,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0000FF"/>
          <w:sz w:val="20"/>
          <w:szCs w:val="20"/>
        </w:rPr>
        <w:t>...</w:t>
      </w:r>
    </w:p>
    <w:p w14:paraId="76E1EE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How many occupants are in the residenc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54859F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20);   </w:t>
      </w:r>
    </w:p>
    <w:p w14:paraId="25497B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1B02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persistent variables         </w:t>
      </w:r>
    </w:p>
    <w:p w14:paraId="1A3ADF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umber_people_input;</w:t>
      </w:r>
    </w:p>
    <w:p w14:paraId="5FA11C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2D3B5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selection click         </w:t>
      </w:r>
    </w:p>
    <w:p w14:paraId="4ED4F9B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display_people_next_button(hObject, eventdata)</w:t>
      </w:r>
    </w:p>
    <w:p w14:paraId="5B7D3E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a next button once an option has been selected             </w:t>
      </w:r>
    </w:p>
    <w:p w14:paraId="6EC5E8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397B5F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ind the answer and set output  </w:t>
      </w:r>
    </w:p>
    <w:p w14:paraId="4D05F6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dex = get(hObject, </w:t>
      </w:r>
      <w:r>
        <w:rPr>
          <w:rFonts w:ascii="Courier New" w:hAnsi="Courier New" w:cs="Courier New"/>
          <w:color w:val="A020F0"/>
          <w:sz w:val="20"/>
          <w:szCs w:val="20"/>
        </w:rPr>
        <w:t>'Value'</w:t>
      </w:r>
      <w:r>
        <w:rPr>
          <w:rFonts w:ascii="Courier New" w:hAnsi="Courier New" w:cs="Courier New"/>
          <w:color w:val="000000"/>
          <w:sz w:val="20"/>
          <w:szCs w:val="20"/>
        </w:rPr>
        <w:t xml:space="preserve">);         </w:t>
      </w:r>
    </w:p>
    <w:p w14:paraId="78C6FC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number_people(index) </w:t>
      </w:r>
    </w:p>
    <w:p w14:paraId="04DC54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umber_people(index)))   </w:t>
      </w:r>
    </w:p>
    <w:p w14:paraId="13A0D1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B86F4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34FBA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ropdown list    </w:t>
      </w:r>
    </w:p>
    <w:p w14:paraId="44BE22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 = [1 2 3 4];</w:t>
      </w:r>
    </w:p>
    <w:p w14:paraId="4D3086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A420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op up menu with pulldown data</w:t>
      </w:r>
    </w:p>
    <w:p w14:paraId="088D5B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popupmenu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35 0.5 0.3 0.1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opupmenu'</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1F3BE5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number_people,</w:t>
      </w:r>
      <w:r>
        <w:rPr>
          <w:rFonts w:ascii="Courier New" w:hAnsi="Courier New" w:cs="Courier New"/>
          <w:color w:val="A020F0"/>
          <w:sz w:val="20"/>
          <w:szCs w:val="20"/>
        </w:rPr>
        <w:t>'Callback'</w:t>
      </w:r>
      <w:r>
        <w:rPr>
          <w:rFonts w:ascii="Courier New" w:hAnsi="Courier New" w:cs="Courier New"/>
          <w:color w:val="000000"/>
          <w:sz w:val="20"/>
          <w:szCs w:val="20"/>
        </w:rPr>
        <w:t xml:space="preserve">, @display_people_next_button, </w:t>
      </w:r>
      <w:r>
        <w:rPr>
          <w:rFonts w:ascii="Courier New" w:hAnsi="Courier New" w:cs="Courier New"/>
          <w:color w:val="A020F0"/>
          <w:sz w:val="20"/>
          <w:szCs w:val="20"/>
        </w:rPr>
        <w:t>'tag'</w:t>
      </w:r>
      <w:r>
        <w:rPr>
          <w:rFonts w:ascii="Courier New" w:hAnsi="Courier New" w:cs="Courier New"/>
          <w:color w:val="000000"/>
          <w:sz w:val="20"/>
          <w:szCs w:val="20"/>
        </w:rPr>
        <w:t xml:space="preserve">, </w:t>
      </w:r>
      <w:r>
        <w:rPr>
          <w:rFonts w:ascii="Courier New" w:hAnsi="Courier New" w:cs="Courier New"/>
          <w:color w:val="A020F0"/>
          <w:sz w:val="20"/>
          <w:szCs w:val="20"/>
        </w:rPr>
        <w:t>'KW_menu'</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6ED8BE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C1BCF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button for next click</w:t>
      </w:r>
    </w:p>
    <w:p w14:paraId="21F741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ople_next_button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5 0.4 0.3 0.1],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pushbutton'</w:t>
      </w:r>
      <w:r>
        <w:rPr>
          <w:rFonts w:ascii="Courier New" w:hAnsi="Courier New" w:cs="Courier New"/>
          <w:color w:val="000000"/>
          <w:sz w:val="20"/>
          <w:szCs w:val="20"/>
        </w:rPr>
        <w:t>,</w:t>
      </w:r>
      <w:r>
        <w:rPr>
          <w:rFonts w:ascii="Courier New" w:hAnsi="Courier New" w:cs="Courier New"/>
          <w:color w:val="0000FF"/>
          <w:sz w:val="20"/>
          <w:szCs w:val="20"/>
        </w:rPr>
        <w:t>...</w:t>
      </w:r>
    </w:p>
    <w:p w14:paraId="258D129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ex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Callback'</w:t>
      </w:r>
      <w:r>
        <w:rPr>
          <w:rFonts w:ascii="Courier New" w:hAnsi="Courier New" w:cs="Courier New"/>
          <w:color w:val="000000"/>
          <w:sz w:val="20"/>
          <w:szCs w:val="20"/>
        </w:rPr>
        <w:t>, @people_click,</w:t>
      </w:r>
      <w:r>
        <w:rPr>
          <w:rFonts w:ascii="Courier New" w:hAnsi="Courier New" w:cs="Courier New"/>
          <w:color w:val="A020F0"/>
          <w:sz w:val="20"/>
          <w:szCs w:val="20"/>
        </w:rPr>
        <w:t>'Parent'</w:t>
      </w:r>
      <w:r>
        <w:rPr>
          <w:rFonts w:ascii="Courier New" w:hAnsi="Courier New" w:cs="Courier New"/>
          <w:color w:val="000000"/>
          <w:sz w:val="20"/>
          <w:szCs w:val="20"/>
        </w:rPr>
        <w:t>, TabHandles{prompt_page,1},</w:t>
      </w:r>
      <w:r>
        <w:rPr>
          <w:rFonts w:ascii="Courier New" w:hAnsi="Courier New" w:cs="Courier New"/>
          <w:color w:val="0000FF"/>
          <w:sz w:val="20"/>
          <w:szCs w:val="20"/>
        </w:rPr>
        <w:t>...</w:t>
      </w:r>
    </w:p>
    <w:p w14:paraId="300F65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59C70A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E98C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reate function for click  </w:t>
      </w:r>
    </w:p>
    <w:p w14:paraId="71C80A4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eople_click(hObject, eventdata)</w:t>
      </w:r>
    </w:p>
    <w:p w14:paraId="223EBE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the number of people</w:t>
      </w:r>
    </w:p>
    <w:p w14:paraId="5C3142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8CE45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C5FAE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DA65E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un the main function to calculate inputs</w:t>
      </w:r>
    </w:p>
    <w:p w14:paraId="4276E80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66B0BA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24F825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lay the input tab, update progress and turn on the enter prompt                </w:t>
      </w:r>
    </w:p>
    <w:p w14:paraId="5EB20F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6FF77F4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04DB54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13);</w:t>
      </w:r>
    </w:p>
    <w:p w14:paraId="6D52617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C7311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56466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7BFAB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1504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4642B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2 Content: INPUTS TAB %%</w:t>
      </w:r>
    </w:p>
    <w:p w14:paraId="31F68F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5AEBD7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Input Page</w:t>
      </w:r>
    </w:p>
    <w:p w14:paraId="24C667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A7B78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offset = -0.05;</w:t>
      </w:r>
    </w:p>
    <w:p w14:paraId="1DD9EC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4C4E94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put_page = 2;</w:t>
      </w:r>
    </w:p>
    <w:p w14:paraId="7D97E9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47F13A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9+y_offset 0.4 0.07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C6523E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Parameter Inpu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1F1FA7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73E9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5C982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Loc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EA4AC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E88360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A8CCC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st Cod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68E72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1D0C8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19A8F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ill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1904D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EE36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08A713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upplie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C93A2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D6D0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9FD2B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ariff'</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08B44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D539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3FC2E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Occupant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C977E5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D67A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1307C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Gas Mai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C2B0F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014C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BDBCD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ool Connec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A77C8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5E3F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AAF51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2E8B7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4E657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C9AB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ta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ACE92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1D284D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3EA0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1B114E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17C4D4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AD17F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upplie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37E79D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615E0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0456C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266CB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CA9AA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F13A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ccupant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870C4D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93B55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51A55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2B409A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874EF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03C6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0F245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9514D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1853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2356300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ystem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8+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C7E83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ystem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C7718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EBA5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E27B9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Size (kW)'</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4F956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C77B54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77243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olar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59A36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16CA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D62D6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Battery Size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3BD9D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401A7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24396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 Batter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5E710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C7E56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35CD69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Tilt (Degree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44AA5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EC181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08004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Orienta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A44C7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A169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4A541D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7+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17FDB0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A75F8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ABA03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6+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D2B24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B22BA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520A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5+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C695A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0C347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8DC0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4+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F19B32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27FA09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E40C2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spe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65 0.3+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557DE5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of Specification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9EB6C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BF7F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2+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489191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381CF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5F24A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5 0.1+y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input_page,1},</w:t>
      </w:r>
      <w:r>
        <w:rPr>
          <w:rFonts w:ascii="Courier New" w:hAnsi="Courier New" w:cs="Courier New"/>
          <w:color w:val="0000FF"/>
          <w:sz w:val="20"/>
          <w:szCs w:val="20"/>
        </w:rPr>
        <w:t>...</w:t>
      </w:r>
    </w:p>
    <w:p w14:paraId="6B32EC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BBA07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ABB4A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0E1A2E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3 Content: PRODUCTION TAB %%</w:t>
      </w:r>
    </w:p>
    <w:p w14:paraId="1D66FE9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134210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Production Page</w:t>
      </w:r>
    </w:p>
    <w:p w14:paraId="686E55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BCE4C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prod_offset = 0.025;</w:t>
      </w:r>
    </w:p>
    <w:p w14:paraId="6466D5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82529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page number for referencing</w:t>
      </w:r>
    </w:p>
    <w:p w14:paraId="24C3B7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page = 3;</w:t>
      </w:r>
    </w:p>
    <w:p w14:paraId="0366C7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8F08F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5FC897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D6E39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stimated Daily Production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78B23B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8A192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1990C6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u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21E1C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45231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F612C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olar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E03C5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1AA58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0F1B11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C6E75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49FFD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18D01D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Total Exporte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3138E0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03B51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1EB7F0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usu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11A17C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B3B99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7810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production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12F3E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C6D4C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0F21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077F41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7FFBF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6698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00064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A18E0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76DEA6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0EC59B6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DE784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Cost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45C690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D9AF7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6D28CE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Standar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188B3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462574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olar_cos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BBA3D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2C96B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426F4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2577A4D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9FC79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5C13A0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0DB8B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ctual Savings'</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18C94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93526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170D5F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normal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7715A7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4CDE9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A7F89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9D858F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BD913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C2A3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42FB0E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459C9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3931D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_cos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production_page,1},</w:t>
      </w:r>
      <w:r>
        <w:rPr>
          <w:rFonts w:ascii="Courier New" w:hAnsi="Courier New" w:cs="Courier New"/>
          <w:color w:val="0000FF"/>
          <w:sz w:val="20"/>
          <w:szCs w:val="20"/>
        </w:rPr>
        <w:t>...</w:t>
      </w:r>
    </w:p>
    <w:p w14:paraId="6DE7F1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63672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1E08D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ion of PSH from tilt angle</w:t>
      </w:r>
    </w:p>
    <w:p w14:paraId="3EB1A5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een by all functions</w:t>
      </w:r>
    </w:p>
    <w:p w14:paraId="402BAD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_produced_daily</w:t>
      </w:r>
    </w:p>
    <w:p w14:paraId="66AC51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daily_savings</w:t>
      </w:r>
    </w:p>
    <w:p w14:paraId="7BCE16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urce_energy</w:t>
      </w:r>
    </w:p>
    <w:p w14:paraId="2C2FFC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the main code used in program</w:t>
      </w:r>
    </w:p>
    <w:p w14:paraId="48082A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7C63C3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1A5C6D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6F172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functions uses the imported saved data</w:t>
      </w:r>
    </w:p>
    <w:p w14:paraId="57AFCC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calculator (roof_tilt_input,13);</w:t>
      </w:r>
    </w:p>
    <w:p w14:paraId="0E3CD54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eak Sun Hours');   </w:t>
      </w:r>
    </w:p>
    <w:p w14:paraId="4ECEC6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PSH_avg);   </w:t>
      </w:r>
    </w:p>
    <w:p w14:paraId="6DA508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6F322D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determines if the used input a bill value</w:t>
      </w:r>
    </w:p>
    <w:p w14:paraId="72FB93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ill_input == 0</w:t>
      </w:r>
    </w:p>
    <w:p w14:paraId="385D31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6A4403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4E58BE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average_kwhr_finder(state_input,number_people_input,gas_mains_input, pool_input)    ;   </w:t>
      </w:r>
    </w:p>
    <w:p w14:paraId="3D8754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bill_input/(90*tariff_rate_normal_found)</w:t>
      </w:r>
    </w:p>
    <w:p w14:paraId="0BC07A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232EF7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18C9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average kilowatts for household</w:t>
      </w:r>
    </w:p>
    <w:p w14:paraId="7CF21D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Average Kilowatts Hours For Household'); </w:t>
      </w:r>
    </w:p>
    <w:p w14:paraId="6F551A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p(kwhr_avg_found);   </w:t>
      </w:r>
    </w:p>
    <w:p w14:paraId="2EDD66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7EA159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determines how much is produced daily    </w:t>
      </w:r>
    </w:p>
    <w:p w14:paraId="0EE1BD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solar_size_input *  PSH_avg * performance_input;</w:t>
      </w:r>
    </w:p>
    <w:p w14:paraId="0536AF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10/percentage_input)*kw_produced_daily;</w:t>
      </w:r>
    </w:p>
    <w:p w14:paraId="1DF896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4AF98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Daily storage</w:t>
      </w:r>
    </w:p>
    <w:p w14:paraId="3F89D6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torage = battery_size_input;  </w:t>
      </w:r>
    </w:p>
    <w:p w14:paraId="260213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attery_installed == 1) &amp; (solar_installed == 0))</w:t>
      </w:r>
    </w:p>
    <w:p w14:paraId="38BD47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0;</w:t>
      </w:r>
    </w:p>
    <w:p w14:paraId="506274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battery_installed == 0) &amp; (solar_installed == 0))</w:t>
      </w:r>
    </w:p>
    <w:p w14:paraId="6C0A29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 = 0;            </w:t>
      </w:r>
    </w:p>
    <w:p w14:paraId="5CE04D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2417E2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exported = (kw_produced_daily - kwhr_used_from_solar - daily_storage);</w:t>
      </w:r>
    </w:p>
    <w:p w14:paraId="4362432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BB613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329CA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how much is imported from the grid</w:t>
      </w:r>
    </w:p>
    <w:p w14:paraId="754282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 = (kwhr_avg_found - kwhr_used_from_solar - daily_storage);</w:t>
      </w:r>
    </w:p>
    <w:p w14:paraId="13A781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savings =   (kwhr_avg_found*tariff_rate_normal_found    -</w:t>
      </w:r>
      <w:r>
        <w:rPr>
          <w:rFonts w:ascii="Courier New" w:hAnsi="Courier New" w:cs="Courier New"/>
          <w:color w:val="0000FF"/>
          <w:sz w:val="20"/>
          <w:szCs w:val="20"/>
        </w:rPr>
        <w:t>...</w:t>
      </w:r>
    </w:p>
    <w:p w14:paraId="1C238D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tariff_rate_normal_found - daily_exported*solar_rate_feedin_found));</w:t>
      </w:r>
    </w:p>
    <w:p w14:paraId="1B037B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FB776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the values to the screen for the user</w:t>
      </w:r>
    </w:p>
    <w:p w14:paraId="6C5134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0256ED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e functions for cost and plots the values     </w:t>
      </w:r>
    </w:p>
    <w:p w14:paraId="5BE54F0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duction_graph() </w:t>
      </w:r>
    </w:p>
    <w:p w14:paraId="0716DB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analysis(daily_savings)</w:t>
      </w:r>
    </w:p>
    <w:p w14:paraId="12FB20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graph()</w:t>
      </w:r>
    </w:p>
    <w:p w14:paraId="4725AC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B5CDF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tects the pie graph against non-positive data</w:t>
      </w:r>
    </w:p>
    <w:p w14:paraId="04F530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storage &lt;= 0)</w:t>
      </w:r>
    </w:p>
    <w:p w14:paraId="4D5BCD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0.00000000001;</w:t>
      </w:r>
    </w:p>
    <w:p w14:paraId="55E4B7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426907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storage = daily_storage;</w:t>
      </w:r>
    </w:p>
    <w:p w14:paraId="5263DE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C5BEF2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daily_imported &lt;= 0)</w:t>
      </w:r>
    </w:p>
    <w:p w14:paraId="4DF281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0.00000000001;</w:t>
      </w:r>
    </w:p>
    <w:p w14:paraId="6B5B75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2EBB9AB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aily_imported_pie = daily_imported;</w:t>
      </w:r>
    </w:p>
    <w:p w14:paraId="6E2A5A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9F131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5046E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de for the Pie Chart creations</w:t>
      </w:r>
    </w:p>
    <w:p w14:paraId="7605EE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urce_energy = [kwhr_used_from_solar    pie_storage    daily_imported_pie]/</w:t>
      </w:r>
      <w:r>
        <w:rPr>
          <w:rFonts w:ascii="Courier New" w:hAnsi="Courier New" w:cs="Courier New"/>
          <w:color w:val="0000FF"/>
          <w:sz w:val="20"/>
          <w:szCs w:val="20"/>
        </w:rPr>
        <w:t>...</w:t>
      </w:r>
    </w:p>
    <w:p w14:paraId="5C911F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used_from_solar + pie_storage + daily_imported_pie);</w:t>
      </w:r>
    </w:p>
    <w:p w14:paraId="467747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source_energy(1,1));disp(source_energy(1,2));disp(source_energy(1,3));</w:t>
      </w:r>
    </w:p>
    <w:p w14:paraId="68F9BF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4225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ie chart axis</w:t>
      </w:r>
    </w:p>
    <w:p w14:paraId="149909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display_page,1}, </w:t>
      </w:r>
      <w:r>
        <w:rPr>
          <w:rFonts w:ascii="Courier New" w:hAnsi="Courier New" w:cs="Courier New"/>
          <w:color w:val="0000FF"/>
          <w:sz w:val="20"/>
          <w:szCs w:val="20"/>
        </w:rPr>
        <w:t>...</w:t>
      </w:r>
    </w:p>
    <w:p w14:paraId="4E0AE7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36871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7 0.665 0.3 0.3]);</w:t>
      </w:r>
    </w:p>
    <w:p w14:paraId="28CCDA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5D9A4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199B7F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 = pie(haxes_pie,source_energy);</w:t>
      </w:r>
    </w:p>
    <w:p w14:paraId="7D6A2E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6D82C5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2); jooda .FontSize = 12;</w:t>
      </w:r>
    </w:p>
    <w:p w14:paraId="4CD0BD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4); jooda .FontSize = 10;</w:t>
      </w:r>
    </w:p>
    <w:p w14:paraId="7EF296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6); jooda .FontSize = 10;  </w:t>
      </w:r>
    </w:p>
    <w:p w14:paraId="3B83F4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504025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47EAD5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16FB0BE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3803F2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0A8C85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4BEF6F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3B9608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05D97F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03EAA6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5BF5F1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053E9D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4E302E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296389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6A91949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6DFEC65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620ADA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5563DE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7364941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7491D5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19C7C4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FCB3F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4228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the larger pie chart with the same values but on</w:t>
      </w:r>
    </w:p>
    <w:p w14:paraId="2C1BDA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nother tab</w:t>
      </w:r>
    </w:p>
    <w:p w14:paraId="439B7D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_pie8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8,1}, </w:t>
      </w:r>
      <w:r>
        <w:rPr>
          <w:rFonts w:ascii="Courier New" w:hAnsi="Courier New" w:cs="Courier New"/>
          <w:color w:val="0000FF"/>
          <w:sz w:val="20"/>
          <w:szCs w:val="20"/>
        </w:rPr>
        <w:t>...</w:t>
      </w:r>
    </w:p>
    <w:p w14:paraId="3F305F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DC26C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5 0.1 0.9 0.75]); </w:t>
      </w:r>
    </w:p>
    <w:p w14:paraId="66C532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This code is to name the pie chart and name the percentages                                      </w:t>
      </w:r>
    </w:p>
    <w:p w14:paraId="362515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ie_face8 = pie(haxes_pie8,source_energy);</w:t>
      </w:r>
    </w:p>
    <w:p w14:paraId="47C798D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haxes_pie8,</w:t>
      </w:r>
      <w:r>
        <w:rPr>
          <w:rFonts w:ascii="Courier New" w:hAnsi="Courier New" w:cs="Courier New"/>
          <w:color w:val="A020F0"/>
          <w:sz w:val="20"/>
          <w:szCs w:val="20"/>
        </w:rPr>
        <w:t>'Daily Energy Sources'</w:t>
      </w:r>
      <w:r>
        <w:rPr>
          <w:rFonts w:ascii="Courier New" w:hAnsi="Courier New" w:cs="Courier New"/>
          <w:color w:val="000000"/>
          <w:sz w:val="20"/>
          <w:szCs w:val="20"/>
        </w:rPr>
        <w:t>);</w:t>
      </w:r>
    </w:p>
    <w:p w14:paraId="4F3F453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fontsize'</w:t>
      </w:r>
      <w:r>
        <w:rPr>
          <w:rFonts w:ascii="Courier New" w:hAnsi="Courier New" w:cs="Courier New"/>
          <w:color w:val="000000"/>
          <w:sz w:val="20"/>
          <w:szCs w:val="20"/>
        </w:rPr>
        <w:t>,20)</w:t>
      </w:r>
    </w:p>
    <w:p w14:paraId="494F82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1); jooda.FaceColor = </w:t>
      </w:r>
      <w:r>
        <w:rPr>
          <w:rFonts w:ascii="Courier New" w:hAnsi="Courier New" w:cs="Courier New"/>
          <w:color w:val="A020F0"/>
          <w:sz w:val="20"/>
          <w:szCs w:val="20"/>
        </w:rPr>
        <w:t>'green'</w:t>
      </w:r>
      <w:r>
        <w:rPr>
          <w:rFonts w:ascii="Courier New" w:hAnsi="Courier New" w:cs="Courier New"/>
          <w:color w:val="000000"/>
          <w:sz w:val="20"/>
          <w:szCs w:val="20"/>
        </w:rPr>
        <w:t>; jooda  = pie_face8(2); jooda .FontSize = 16;</w:t>
      </w:r>
    </w:p>
    <w:p w14:paraId="0A5736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3); jooda.FaceColor = </w:t>
      </w:r>
      <w:r>
        <w:rPr>
          <w:rFonts w:ascii="Courier New" w:hAnsi="Courier New" w:cs="Courier New"/>
          <w:color w:val="A020F0"/>
          <w:sz w:val="20"/>
          <w:szCs w:val="20"/>
        </w:rPr>
        <w:t>'yellow'</w:t>
      </w:r>
      <w:r>
        <w:rPr>
          <w:rFonts w:ascii="Courier New" w:hAnsi="Courier New" w:cs="Courier New"/>
          <w:color w:val="000000"/>
          <w:sz w:val="20"/>
          <w:szCs w:val="20"/>
        </w:rPr>
        <w:t>; jooda  = pie_face8(4); jooda .FontSize = 16;</w:t>
      </w:r>
    </w:p>
    <w:p w14:paraId="4EDD00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jooda  = pie_face8(5); jooda.FaceColor = </w:t>
      </w:r>
      <w:r>
        <w:rPr>
          <w:rFonts w:ascii="Courier New" w:hAnsi="Courier New" w:cs="Courier New"/>
          <w:color w:val="A020F0"/>
          <w:sz w:val="20"/>
          <w:szCs w:val="20"/>
        </w:rPr>
        <w:t>'red'</w:t>
      </w:r>
      <w:r>
        <w:rPr>
          <w:rFonts w:ascii="Courier New" w:hAnsi="Courier New" w:cs="Courier New"/>
          <w:color w:val="000000"/>
          <w:sz w:val="20"/>
          <w:szCs w:val="20"/>
        </w:rPr>
        <w:t xml:space="preserve">; jooda  = pie_face8(6); jooda .FontSize = 16;  </w:t>
      </w:r>
    </w:p>
    <w:p w14:paraId="0F6B0B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 = findobj(pie_face8,</w:t>
      </w:r>
      <w:r>
        <w:rPr>
          <w:rFonts w:ascii="Courier New" w:hAnsi="Courier New" w:cs="Courier New"/>
          <w:color w:val="A020F0"/>
          <w:sz w:val="20"/>
          <w:szCs w:val="20"/>
        </w:rPr>
        <w:t>'Typ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 xml:space="preserve">); </w:t>
      </w:r>
      <w:r>
        <w:rPr>
          <w:rFonts w:ascii="Courier New" w:hAnsi="Courier New" w:cs="Courier New"/>
          <w:color w:val="228B22"/>
          <w:sz w:val="20"/>
          <w:szCs w:val="20"/>
        </w:rPr>
        <w:t>% text object handles</w:t>
      </w:r>
    </w:p>
    <w:p w14:paraId="1892AA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Values = get(hText,</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228B22"/>
          <w:sz w:val="20"/>
          <w:szCs w:val="20"/>
        </w:rPr>
        <w:t>% percent values</w:t>
      </w:r>
    </w:p>
    <w:p w14:paraId="4DB497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nergy_sources = {</w:t>
      </w:r>
      <w:r>
        <w:rPr>
          <w:rFonts w:ascii="Courier New" w:hAnsi="Courier New" w:cs="Courier New"/>
          <w:color w:val="A020F0"/>
          <w:sz w:val="20"/>
          <w:szCs w:val="20"/>
        </w:rPr>
        <w:t>'Solar offset: '</w:t>
      </w:r>
      <w:r>
        <w:rPr>
          <w:rFonts w:ascii="Courier New" w:hAnsi="Courier New" w:cs="Courier New"/>
          <w:color w:val="000000"/>
          <w:sz w:val="20"/>
          <w:szCs w:val="20"/>
        </w:rPr>
        <w:t>;</w:t>
      </w:r>
      <w:r>
        <w:rPr>
          <w:rFonts w:ascii="Courier New" w:hAnsi="Courier New" w:cs="Courier New"/>
          <w:color w:val="A020F0"/>
          <w:sz w:val="20"/>
          <w:szCs w:val="20"/>
        </w:rPr>
        <w:t>'Battery offset: '</w:t>
      </w:r>
      <w:r>
        <w:rPr>
          <w:rFonts w:ascii="Courier New" w:hAnsi="Courier New" w:cs="Courier New"/>
          <w:color w:val="000000"/>
          <w:sz w:val="20"/>
          <w:szCs w:val="20"/>
        </w:rPr>
        <w:t>;</w:t>
      </w:r>
      <w:r>
        <w:rPr>
          <w:rFonts w:ascii="Courier New" w:hAnsi="Courier New" w:cs="Courier New"/>
          <w:color w:val="A020F0"/>
          <w:sz w:val="20"/>
          <w:szCs w:val="20"/>
        </w:rPr>
        <w:t>'Grid Imports: '</w:t>
      </w:r>
      <w:r>
        <w:rPr>
          <w:rFonts w:ascii="Courier New" w:hAnsi="Courier New" w:cs="Courier New"/>
          <w:color w:val="000000"/>
          <w:sz w:val="20"/>
          <w:szCs w:val="20"/>
        </w:rPr>
        <w:t>};</w:t>
      </w:r>
    </w:p>
    <w:p w14:paraId="24175E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mbinedtxt = strcat(energy_sources,percentValues); </w:t>
      </w:r>
      <w:r>
        <w:rPr>
          <w:rFonts w:ascii="Courier New" w:hAnsi="Courier New" w:cs="Courier New"/>
          <w:color w:val="228B22"/>
          <w:sz w:val="20"/>
          <w:szCs w:val="20"/>
        </w:rPr>
        <w:t>% strings and percent values</w:t>
      </w:r>
    </w:p>
    <w:p w14:paraId="2F81E8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25BBCDE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ldExtents = cell2mat(oldExtents_cell); </w:t>
      </w:r>
      <w:r>
        <w:rPr>
          <w:rFonts w:ascii="Courier New" w:hAnsi="Courier New" w:cs="Courier New"/>
          <w:color w:val="228B22"/>
          <w:sz w:val="20"/>
          <w:szCs w:val="20"/>
        </w:rPr>
        <w:t>% numeric array</w:t>
      </w:r>
    </w:p>
    <w:p w14:paraId="30D66D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String = combinedtxt(1);</w:t>
      </w:r>
    </w:p>
    <w:p w14:paraId="2D3B96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String = combinedtxt(2);</w:t>
      </w:r>
    </w:p>
    <w:p w14:paraId="62035C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String = combinedtxt(3);</w:t>
      </w:r>
    </w:p>
    <w:p w14:paraId="35FD8C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_cell = get(hText,</w:t>
      </w:r>
      <w:r>
        <w:rPr>
          <w:rFonts w:ascii="Courier New" w:hAnsi="Courier New" w:cs="Courier New"/>
          <w:color w:val="A020F0"/>
          <w:sz w:val="20"/>
          <w:szCs w:val="20"/>
        </w:rPr>
        <w:t>'Extent'</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5B0D82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ewExtents = cell2mat(newExtents_cell); </w:t>
      </w:r>
      <w:r>
        <w:rPr>
          <w:rFonts w:ascii="Courier New" w:hAnsi="Courier New" w:cs="Courier New"/>
          <w:color w:val="228B22"/>
          <w:sz w:val="20"/>
          <w:szCs w:val="20"/>
        </w:rPr>
        <w:t xml:space="preserve">% numeric array </w:t>
      </w:r>
    </w:p>
    <w:p w14:paraId="305C35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idth_change = newExtents(:,3)-oldExtents(:,3);</w:t>
      </w:r>
    </w:p>
    <w:p w14:paraId="5C735D0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ignValues = sign(oldExtents(:,1));</w:t>
      </w:r>
    </w:p>
    <w:p w14:paraId="50C560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ffset = signValues.*(width_change/2);</w:t>
      </w:r>
    </w:p>
    <w:p w14:paraId="3F1FE2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_cell = get(hText,{</w:t>
      </w:r>
      <w:r>
        <w:rPr>
          <w:rFonts w:ascii="Courier New" w:hAnsi="Courier New" w:cs="Courier New"/>
          <w:color w:val="A020F0"/>
          <w:sz w:val="20"/>
          <w:szCs w:val="20"/>
        </w:rPr>
        <w:t>'Position'</w:t>
      </w:r>
      <w:r>
        <w:rPr>
          <w:rFonts w:ascii="Courier New" w:hAnsi="Courier New" w:cs="Courier New"/>
          <w:color w:val="000000"/>
          <w:sz w:val="20"/>
          <w:szCs w:val="20"/>
        </w:rPr>
        <w:t xml:space="preserve">}); </w:t>
      </w:r>
      <w:r>
        <w:rPr>
          <w:rFonts w:ascii="Courier New" w:hAnsi="Courier New" w:cs="Courier New"/>
          <w:color w:val="228B22"/>
          <w:sz w:val="20"/>
          <w:szCs w:val="20"/>
        </w:rPr>
        <w:t>% cell array</w:t>
      </w:r>
    </w:p>
    <w:p w14:paraId="452F17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 = cell2mat(textPositions_cell); </w:t>
      </w:r>
      <w:r>
        <w:rPr>
          <w:rFonts w:ascii="Courier New" w:hAnsi="Courier New" w:cs="Courier New"/>
          <w:color w:val="228B22"/>
          <w:sz w:val="20"/>
          <w:szCs w:val="20"/>
        </w:rPr>
        <w:t>% numeric array</w:t>
      </w:r>
    </w:p>
    <w:p w14:paraId="3AB518A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xtPositions(:,1) = textPositions(:,1) + offset; </w:t>
      </w:r>
      <w:r>
        <w:rPr>
          <w:rFonts w:ascii="Courier New" w:hAnsi="Courier New" w:cs="Courier New"/>
          <w:color w:val="228B22"/>
          <w:sz w:val="20"/>
          <w:szCs w:val="20"/>
        </w:rPr>
        <w:t xml:space="preserve">% add offset </w:t>
      </w:r>
    </w:p>
    <w:p w14:paraId="508015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1).Position = textPositions(1,:);</w:t>
      </w:r>
    </w:p>
    <w:p w14:paraId="5CC52D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2).Position = textPositions(2,:);</w:t>
      </w:r>
    </w:p>
    <w:p w14:paraId="136336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Text(3).Position = textPositions(3,:);</w:t>
      </w:r>
    </w:p>
    <w:p w14:paraId="603158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17625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C238D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finding the linear change between tilt angle and NASA</w:t>
      </w:r>
    </w:p>
    <w:p w14:paraId="7AF08E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SH</w:t>
      </w:r>
    </w:p>
    <w:p w14:paraId="799A81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SH_avg] =  tilt_calculator (roof_tilt_input,month)</w:t>
      </w:r>
    </w:p>
    <w:p w14:paraId="377584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rows and columns</w:t>
      </w:r>
    </w:p>
    <w:p w14:paraId="32788E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0;</w:t>
      </w:r>
    </w:p>
    <w:p w14:paraId="5611C6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 = month + 1;</w:t>
      </w:r>
    </w:p>
    <w:p w14:paraId="02F3CA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s determines the post code</w:t>
      </w:r>
    </w:p>
    <w:p w14:paraId="5DB825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7C8ABD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71951C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00786F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5;</w:t>
      </w:r>
    </w:p>
    <w:p w14:paraId="274D38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587F96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0;</w:t>
      </w:r>
    </w:p>
    <w:p w14:paraId="31BA95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5E0EAC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15;</w:t>
      </w:r>
    </w:p>
    <w:p w14:paraId="73F5EF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3CEC2B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0;</w:t>
      </w:r>
    </w:p>
    <w:p w14:paraId="4B4FDB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519539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25;</w:t>
      </w:r>
    </w:p>
    <w:p w14:paraId="64C15C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6907AD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0;</w:t>
      </w:r>
    </w:p>
    <w:p w14:paraId="66A7C2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4CCC30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row_index =  35; </w:t>
      </w:r>
    </w:p>
    <w:p w14:paraId="507199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12911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A351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ata creates the min and max values        </w:t>
      </w:r>
    </w:p>
    <w:p w14:paraId="07675B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0 = solar_psh_data(psh_row_index+1,1);</w:t>
      </w:r>
    </w:p>
    <w:p w14:paraId="232074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1 = solar_psh_data(psh_row_index+2,1);</w:t>
      </w:r>
    </w:p>
    <w:p w14:paraId="2F2AFF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2 = solar_psh_data(psh_row_index+3,1);</w:t>
      </w:r>
    </w:p>
    <w:p w14:paraId="1F877C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3 = solar_psh_data(psh_row_index+4,1);</w:t>
      </w:r>
    </w:p>
    <w:p w14:paraId="2BC9A23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4 = solar_psh_data(psh_row_index+5,1);</w:t>
      </w:r>
    </w:p>
    <w:p w14:paraId="716141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B220D1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f statements index the data for analysis</w:t>
      </w:r>
    </w:p>
    <w:p w14:paraId="245D64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oof_tilt_input &gt;= max_tilt0) &amp; (roof_tilt_input &lt;= max_tilt1))</w:t>
      </w:r>
    </w:p>
    <w:p w14:paraId="2DD9FC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1;                      min_tilt = max_tilt0;</w:t>
      </w:r>
    </w:p>
    <w:p w14:paraId="1EC608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2+psh_row_index,month);     min_psh = solar_psh_data(1+psh_row_index,month);</w:t>
      </w:r>
    </w:p>
    <w:p w14:paraId="2E40A6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1) &amp; (roof_tilt_input &lt;= max_tilt2))</w:t>
      </w:r>
    </w:p>
    <w:p w14:paraId="01476A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2;                      min_tilt = max_tilt1;                </w:t>
      </w:r>
    </w:p>
    <w:p w14:paraId="2BC9E1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3+psh_row_index,month);     min_psh = solar_psh_data(2+psh_row_index,month);</w:t>
      </w:r>
    </w:p>
    <w:p w14:paraId="7AE2ED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 &gt; max_tilt2) &amp; (roof_tilt_input &lt;= max_tilt3))</w:t>
      </w:r>
    </w:p>
    <w:p w14:paraId="6ED096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3;                      min_tilt = max_tilt2;              </w:t>
      </w:r>
    </w:p>
    <w:p w14:paraId="532AAC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4+psh_row_index,month);     min_psh = solar_psh_data(3+psh_row_index,month);</w:t>
      </w:r>
    </w:p>
    <w:p w14:paraId="273047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of_tilt_input&gt; max_tilt3) &amp; (roof_tilt_input &lt;= max_tilt4))</w:t>
      </w:r>
    </w:p>
    <w:p w14:paraId="0225EA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tilt = max_tilt4;                      min_tilt = max_tilt3;            </w:t>
      </w:r>
    </w:p>
    <w:p w14:paraId="0391A5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ax_psh = solar_psh_data(5+psh_row_index,month);     min_psh = solar_psh_data(4+psh_row_index,month);</w:t>
      </w:r>
    </w:p>
    <w:p w14:paraId="057409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FAAF60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CAC85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PSH is calculated using the min and max tilts and a</w:t>
      </w:r>
    </w:p>
    <w:p w14:paraId="3178D3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inear equation</w:t>
      </w:r>
    </w:p>
    <w:p w14:paraId="0357EE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v_step = (max_psh - min_psh)/(max_tilt-min_tilt);</w:t>
      </w:r>
    </w:p>
    <w:p w14:paraId="5F7246D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lt_offset = (roof_tilt_input - min_tilt) * div_step ;</w:t>
      </w:r>
    </w:p>
    <w:p w14:paraId="3E1430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vg =  tilt_offset + min_psh;</w:t>
      </w:r>
    </w:p>
    <w:p w14:paraId="27A780E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08B31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8CC95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6B946A5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unction for plotting the production</w:t>
      </w:r>
    </w:p>
    <w:p w14:paraId="37C0A8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duction_graph()</w:t>
      </w:r>
    </w:p>
    <w:p w14:paraId="751304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759065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3F8B4C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2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production_page,1}, </w:t>
      </w:r>
      <w:r>
        <w:rPr>
          <w:rFonts w:ascii="Courier New" w:hAnsi="Courier New" w:cs="Courier New"/>
          <w:color w:val="0000FF"/>
          <w:sz w:val="20"/>
          <w:szCs w:val="20"/>
        </w:rPr>
        <w:t>...</w:t>
      </w:r>
    </w:p>
    <w:p w14:paraId="5E1060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555BA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45]);</w:t>
      </w:r>
    </w:p>
    <w:p w14:paraId="34D7E53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cell array for the months to be plotted</w:t>
      </w:r>
    </w:p>
    <w:p w14:paraId="598194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_name = ({</w:t>
      </w:r>
      <w:r>
        <w:rPr>
          <w:rFonts w:ascii="Courier New" w:hAnsi="Courier New" w:cs="Courier New"/>
          <w:color w:val="A020F0"/>
          <w:sz w:val="20"/>
          <w:szCs w:val="20"/>
        </w:rPr>
        <w:t>'Jan'</w:t>
      </w:r>
      <w:r>
        <w:rPr>
          <w:rFonts w:ascii="Courier New" w:hAnsi="Courier New" w:cs="Courier New"/>
          <w:color w:val="000000"/>
          <w:sz w:val="20"/>
          <w:szCs w:val="20"/>
        </w:rPr>
        <w:t>;</w:t>
      </w:r>
      <w:r>
        <w:rPr>
          <w:rFonts w:ascii="Courier New" w:hAnsi="Courier New" w:cs="Courier New"/>
          <w:color w:val="A020F0"/>
          <w:sz w:val="20"/>
          <w:szCs w:val="20"/>
        </w:rPr>
        <w:t>'Feb'</w:t>
      </w:r>
      <w:r>
        <w:rPr>
          <w:rFonts w:ascii="Courier New" w:hAnsi="Courier New" w:cs="Courier New"/>
          <w:color w:val="000000"/>
          <w:sz w:val="20"/>
          <w:szCs w:val="20"/>
        </w:rPr>
        <w:t>;</w:t>
      </w:r>
      <w:r>
        <w:rPr>
          <w:rFonts w:ascii="Courier New" w:hAnsi="Courier New" w:cs="Courier New"/>
          <w:color w:val="A020F0"/>
          <w:sz w:val="20"/>
          <w:szCs w:val="20"/>
        </w:rPr>
        <w:t>'Mar'</w:t>
      </w:r>
      <w:r>
        <w:rPr>
          <w:rFonts w:ascii="Courier New" w:hAnsi="Courier New" w:cs="Courier New"/>
          <w:color w:val="000000"/>
          <w:sz w:val="20"/>
          <w:szCs w:val="20"/>
        </w:rPr>
        <w:t>;</w:t>
      </w:r>
      <w:r>
        <w:rPr>
          <w:rFonts w:ascii="Courier New" w:hAnsi="Courier New" w:cs="Courier New"/>
          <w:color w:val="A020F0"/>
          <w:sz w:val="20"/>
          <w:szCs w:val="20"/>
        </w:rPr>
        <w:t>'Apr'</w:t>
      </w:r>
      <w:r>
        <w:rPr>
          <w:rFonts w:ascii="Courier New" w:hAnsi="Courier New" w:cs="Courier New"/>
          <w:color w:val="000000"/>
          <w:sz w:val="20"/>
          <w:szCs w:val="20"/>
        </w:rPr>
        <w:t>;</w:t>
      </w:r>
      <w:r>
        <w:rPr>
          <w:rFonts w:ascii="Courier New" w:hAnsi="Courier New" w:cs="Courier New"/>
          <w:color w:val="A020F0"/>
          <w:sz w:val="20"/>
          <w:szCs w:val="20"/>
        </w:rPr>
        <w:t>'May'</w:t>
      </w:r>
      <w:r>
        <w:rPr>
          <w:rFonts w:ascii="Courier New" w:hAnsi="Courier New" w:cs="Courier New"/>
          <w:color w:val="000000"/>
          <w:sz w:val="20"/>
          <w:szCs w:val="20"/>
        </w:rPr>
        <w:t>;</w:t>
      </w:r>
      <w:r>
        <w:rPr>
          <w:rFonts w:ascii="Courier New" w:hAnsi="Courier New" w:cs="Courier New"/>
          <w:color w:val="A020F0"/>
          <w:sz w:val="20"/>
          <w:szCs w:val="20"/>
        </w:rPr>
        <w:t>'Jun'</w:t>
      </w:r>
      <w:r>
        <w:rPr>
          <w:rFonts w:ascii="Courier New" w:hAnsi="Courier New" w:cs="Courier New"/>
          <w:color w:val="000000"/>
          <w:sz w:val="20"/>
          <w:szCs w:val="20"/>
        </w:rPr>
        <w:t>;</w:t>
      </w:r>
      <w:r>
        <w:rPr>
          <w:rFonts w:ascii="Courier New" w:hAnsi="Courier New" w:cs="Courier New"/>
          <w:color w:val="A020F0"/>
          <w:sz w:val="20"/>
          <w:szCs w:val="20"/>
        </w:rPr>
        <w:t>'Jul'</w:t>
      </w:r>
      <w:r>
        <w:rPr>
          <w:rFonts w:ascii="Courier New" w:hAnsi="Courier New" w:cs="Courier New"/>
          <w:color w:val="000000"/>
          <w:sz w:val="20"/>
          <w:szCs w:val="20"/>
        </w:rPr>
        <w:t>;</w:t>
      </w:r>
      <w:r>
        <w:rPr>
          <w:rFonts w:ascii="Courier New" w:hAnsi="Courier New" w:cs="Courier New"/>
          <w:color w:val="A020F0"/>
          <w:sz w:val="20"/>
          <w:szCs w:val="20"/>
        </w:rPr>
        <w:t>'Aug'</w:t>
      </w:r>
      <w:r>
        <w:rPr>
          <w:rFonts w:ascii="Courier New" w:hAnsi="Courier New" w:cs="Courier New"/>
          <w:color w:val="000000"/>
          <w:sz w:val="20"/>
          <w:szCs w:val="20"/>
        </w:rPr>
        <w:t>;</w:t>
      </w:r>
      <w:r>
        <w:rPr>
          <w:rFonts w:ascii="Courier New" w:hAnsi="Courier New" w:cs="Courier New"/>
          <w:color w:val="A020F0"/>
          <w:sz w:val="20"/>
          <w:szCs w:val="20"/>
        </w:rPr>
        <w:t>'Sep'</w:t>
      </w:r>
      <w:r>
        <w:rPr>
          <w:rFonts w:ascii="Courier New" w:hAnsi="Courier New" w:cs="Courier New"/>
          <w:color w:val="000000"/>
          <w:sz w:val="20"/>
          <w:szCs w:val="20"/>
        </w:rPr>
        <w:t>;</w:t>
      </w:r>
      <w:r>
        <w:rPr>
          <w:rFonts w:ascii="Courier New" w:hAnsi="Courier New" w:cs="Courier New"/>
          <w:color w:val="A020F0"/>
          <w:sz w:val="20"/>
          <w:szCs w:val="20"/>
        </w:rPr>
        <w:t>'Oct'</w:t>
      </w:r>
      <w:r>
        <w:rPr>
          <w:rFonts w:ascii="Courier New" w:hAnsi="Courier New" w:cs="Courier New"/>
          <w:color w:val="000000"/>
          <w:sz w:val="20"/>
          <w:szCs w:val="20"/>
        </w:rPr>
        <w:t>;</w:t>
      </w:r>
      <w:r>
        <w:rPr>
          <w:rFonts w:ascii="Courier New" w:hAnsi="Courier New" w:cs="Courier New"/>
          <w:color w:val="A020F0"/>
          <w:sz w:val="20"/>
          <w:szCs w:val="20"/>
        </w:rPr>
        <w:t>'Nov'</w:t>
      </w:r>
      <w:r>
        <w:rPr>
          <w:rFonts w:ascii="Courier New" w:hAnsi="Courier New" w:cs="Courier New"/>
          <w:color w:val="000000"/>
          <w:sz w:val="20"/>
          <w:szCs w:val="20"/>
        </w:rPr>
        <w:t>;</w:t>
      </w:r>
      <w:r>
        <w:rPr>
          <w:rFonts w:ascii="Courier New" w:hAnsi="Courier New" w:cs="Courier New"/>
          <w:color w:val="A020F0"/>
          <w:sz w:val="20"/>
          <w:szCs w:val="20"/>
        </w:rPr>
        <w:t>'Dec'</w:t>
      </w:r>
      <w:r>
        <w:rPr>
          <w:rFonts w:ascii="Courier New" w:hAnsi="Courier New" w:cs="Courier New"/>
          <w:color w:val="000000"/>
          <w:sz w:val="20"/>
          <w:szCs w:val="20"/>
        </w:rPr>
        <w:t>;</w:t>
      </w:r>
      <w:r>
        <w:rPr>
          <w:rFonts w:ascii="Courier New" w:hAnsi="Courier New" w:cs="Courier New"/>
          <w:color w:val="A020F0"/>
          <w:sz w:val="20"/>
          <w:szCs w:val="20"/>
        </w:rPr>
        <w:t>'Average'</w:t>
      </w:r>
      <w:r>
        <w:rPr>
          <w:rFonts w:ascii="Courier New" w:hAnsi="Courier New" w:cs="Courier New"/>
          <w:color w:val="000000"/>
          <w:sz w:val="20"/>
          <w:szCs w:val="20"/>
        </w:rPr>
        <w:t xml:space="preserve">});         </w:t>
      </w:r>
    </w:p>
    <w:p w14:paraId="5B334E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 looop to plot the production agasint the months</w:t>
      </w:r>
    </w:p>
    <w:p w14:paraId="5A68C6F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13</w:t>
      </w:r>
    </w:p>
    <w:p w14:paraId="00A715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_produced_daily_plot = solar_size_input *  tilt_calculator (roof_tilt_input,i) * performance_input;</w:t>
      </w:r>
    </w:p>
    <w:p w14:paraId="24E178F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plot(1,i) =  kw_produced_daily_plot;</w:t>
      </w:r>
    </w:p>
    <w:p w14:paraId="78E957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old </w:t>
      </w:r>
      <w:r>
        <w:rPr>
          <w:rFonts w:ascii="Courier New" w:hAnsi="Courier New" w:cs="Courier New"/>
          <w:color w:val="A020F0"/>
          <w:sz w:val="20"/>
          <w:szCs w:val="20"/>
        </w:rPr>
        <w:t>all</w:t>
      </w:r>
    </w:p>
    <w:p w14:paraId="2AD42C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8C473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lot the data</w:t>
      </w:r>
    </w:p>
    <w:p w14:paraId="139FFF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2,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7C26FC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7EBFFD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66A60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59F456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0DB2BC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1CE921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36B7E71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82986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7C1E41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2FCD41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704C76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06E1F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BBC39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EE400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BE2FC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7DF86F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ED960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344B9B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53A6DD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438E3E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graph larger and on another tab for report</w:t>
      </w:r>
    </w:p>
    <w:p w14:paraId="430135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nother axis</w:t>
      </w:r>
    </w:p>
    <w:p w14:paraId="205D31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6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6,1}, </w:t>
      </w:r>
      <w:r>
        <w:rPr>
          <w:rFonts w:ascii="Courier New" w:hAnsi="Courier New" w:cs="Courier New"/>
          <w:color w:val="0000FF"/>
          <w:sz w:val="20"/>
          <w:szCs w:val="20"/>
        </w:rPr>
        <w:t>...</w:t>
      </w:r>
    </w:p>
    <w:p w14:paraId="3241E0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45E0E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0.075 0.15 0.9 0.75]); </w:t>
      </w:r>
    </w:p>
    <w:p w14:paraId="475D60B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lot the data                                </w:t>
      </w:r>
    </w:p>
    <w:p w14:paraId="645522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haxes6,bar_data_plo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3114B6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A020F0"/>
          <w:sz w:val="20"/>
          <w:szCs w:val="20"/>
        </w:rPr>
        <w:t>'XTick'</w:t>
      </w:r>
      <w:r>
        <w:rPr>
          <w:rFonts w:ascii="Courier New" w:hAnsi="Courier New" w:cs="Courier New"/>
          <w:color w:val="000000"/>
          <w:sz w:val="20"/>
          <w:szCs w:val="20"/>
        </w:rPr>
        <w:t>, 1:13,</w:t>
      </w:r>
      <w:r>
        <w:rPr>
          <w:rFonts w:ascii="Courier New" w:hAnsi="Courier New" w:cs="Courier New"/>
          <w:color w:val="A020F0"/>
          <w:sz w:val="20"/>
          <w:szCs w:val="20"/>
        </w:rPr>
        <w:t>'xticklabel'</w:t>
      </w:r>
      <w:r>
        <w:rPr>
          <w:rFonts w:ascii="Courier New" w:hAnsi="Courier New" w:cs="Courier New"/>
          <w:color w:val="000000"/>
          <w:sz w:val="20"/>
          <w:szCs w:val="20"/>
        </w:rPr>
        <w:t>,month_name)</w:t>
      </w:r>
    </w:p>
    <w:p w14:paraId="02A6A57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Label, Dimension and Legent the GRPAH                                </w:t>
      </w:r>
    </w:p>
    <w:p w14:paraId="4E25F5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Monthly Average kWhr Production'</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3);</w:t>
      </w:r>
    </w:p>
    <w:p w14:paraId="2140AA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Month'</w:t>
      </w:r>
      <w:r>
        <w:rPr>
          <w:rFonts w:ascii="Courier New" w:hAnsi="Courier New" w:cs="Courier New"/>
          <w:color w:val="000000"/>
          <w:sz w:val="20"/>
          <w:szCs w:val="20"/>
        </w:rPr>
        <w:t>);                      ylabel(</w:t>
      </w:r>
      <w:r>
        <w:rPr>
          <w:rFonts w:ascii="Courier New" w:hAnsi="Courier New" w:cs="Courier New"/>
          <w:color w:val="A020F0"/>
          <w:sz w:val="20"/>
          <w:szCs w:val="20"/>
        </w:rPr>
        <w:t>'Production (kWhr)'</w:t>
      </w:r>
      <w:r>
        <w:rPr>
          <w:rFonts w:ascii="Courier New" w:hAnsi="Courier New" w:cs="Courier New"/>
          <w:color w:val="000000"/>
          <w:sz w:val="20"/>
          <w:szCs w:val="20"/>
        </w:rPr>
        <w:t xml:space="preserve">);  </w:t>
      </w:r>
    </w:p>
    <w:p w14:paraId="48EAEF3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lim([0 30]);</w:t>
      </w:r>
    </w:p>
    <w:p w14:paraId="77E6E6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egend({'RAW Signal'});</w:t>
      </w:r>
    </w:p>
    <w:p w14:paraId="7017ED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610DEC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E2BD0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1DFF7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281A0C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A5124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5FA2D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9A55B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7ACFF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2C2752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91495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15B875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3         );</w:t>
      </w:r>
    </w:p>
    <w:p w14:paraId="60797D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2FC2AA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A0CAFE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3C51F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the tarriffs, and average kW usuage from post code</w:t>
      </w:r>
    </w:p>
    <w:p w14:paraId="2C6521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Values for Taffifs</w:t>
      </w:r>
    </w:p>
    <w:p w14:paraId="3EC9DE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found</w:t>
      </w:r>
    </w:p>
    <w:p w14:paraId="61645A9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tariff_rate_normal_found</w:t>
      </w:r>
    </w:p>
    <w:p w14:paraId="61F363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solar_rate_feedin_found</w:t>
      </w:r>
    </w:p>
    <w:p w14:paraId="512F163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kwhr_avg_found</w:t>
      </w:r>
    </w:p>
    <w:p w14:paraId="167460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Main fucntion for indexing       </w:t>
      </w:r>
    </w:p>
    <w:p w14:paraId="09B069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kwhr_avg_found] = average_kwhr_finder(state_input,number_people_input,gas_mains_input, pool_input)</w:t>
      </w:r>
    </w:p>
    <w:p w14:paraId="4FD15B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for indexing rows and columns</w:t>
      </w:r>
    </w:p>
    <w:p w14:paraId="2DAD03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lumn = 5;</w:t>
      </w:r>
    </w:p>
    <w:p w14:paraId="616AE6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1;</w:t>
      </w:r>
    </w:p>
    <w:p w14:paraId="5D0BBA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statement from state input       </w:t>
      </w:r>
    </w:p>
    <w:p w14:paraId="260C64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state_input</w:t>
      </w:r>
    </w:p>
    <w:p w14:paraId="446D40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14                        </w:t>
      </w:r>
    </w:p>
    <w:p w14:paraId="2E5953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825</w:t>
      </w:r>
    </w:p>
    <w:p w14:paraId="33DE67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6;</w:t>
      </w:r>
    </w:p>
    <w:p w14:paraId="763A42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0800</w:t>
      </w:r>
    </w:p>
    <w:p w14:paraId="340715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32;</w:t>
      </w:r>
    </w:p>
    <w:p w14:paraId="0EE2B7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6000</w:t>
      </w:r>
    </w:p>
    <w:p w14:paraId="2A9B96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48;</w:t>
      </w:r>
    </w:p>
    <w:p w14:paraId="2DFA6C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000</w:t>
      </w:r>
    </w:p>
    <w:p w14:paraId="7B2E9D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64;</w:t>
      </w:r>
    </w:p>
    <w:p w14:paraId="466664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7000</w:t>
      </w:r>
    </w:p>
    <w:p w14:paraId="6137EF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80;</w:t>
      </w:r>
    </w:p>
    <w:p w14:paraId="39EC59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000</w:t>
      </w:r>
    </w:p>
    <w:p w14:paraId="3B24B1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96;</w:t>
      </w:r>
    </w:p>
    <w:p w14:paraId="09AC7D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4000</w:t>
      </w:r>
    </w:p>
    <w:p w14:paraId="395B80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 112; </w:t>
      </w:r>
    </w:p>
    <w:p w14:paraId="0666E6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349CB87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B5D67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witch statement for number of occupants</w:t>
      </w:r>
    </w:p>
    <w:p w14:paraId="494826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number_people_input</w:t>
      </w:r>
    </w:p>
    <w:p w14:paraId="6FF744C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3</w:t>
      </w:r>
    </w:p>
    <w:p w14:paraId="7C1608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4;</w:t>
      </w:r>
    </w:p>
    <w:p w14:paraId="744701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2</w:t>
      </w:r>
    </w:p>
    <w:p w14:paraId="631FAF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8;</w:t>
      </w:r>
    </w:p>
    <w:p w14:paraId="51A1E2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4A6D8E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2;</w:t>
      </w:r>
    </w:p>
    <w:p w14:paraId="680BC4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66D43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8CDD1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pool connection                  </w:t>
      </w:r>
    </w:p>
    <w:p w14:paraId="1AFD55D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pool_input                     </w:t>
      </w:r>
    </w:p>
    <w:p w14:paraId="03D3C4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6E1E56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2;</w:t>
      </w:r>
    </w:p>
    <w:p w14:paraId="1CDFA9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B7260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DFD71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witch statement for gas mains               </w:t>
      </w:r>
    </w:p>
    <w:p w14:paraId="7EE939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switch</w:t>
      </w:r>
      <w:r>
        <w:rPr>
          <w:rFonts w:ascii="Courier New" w:hAnsi="Courier New" w:cs="Courier New"/>
          <w:color w:val="000000"/>
          <w:sz w:val="20"/>
          <w:szCs w:val="20"/>
        </w:rPr>
        <w:t xml:space="preserve"> gas_mains_input</w:t>
      </w:r>
    </w:p>
    <w:p w14:paraId="5450E1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case</w:t>
      </w:r>
      <w:r>
        <w:rPr>
          <w:rFonts w:ascii="Courier New" w:hAnsi="Courier New" w:cs="Courier New"/>
          <w:color w:val="000000"/>
          <w:sz w:val="20"/>
          <w:szCs w:val="20"/>
        </w:rPr>
        <w:t xml:space="preserve"> 1</w:t>
      </w:r>
    </w:p>
    <w:p w14:paraId="3DEFCB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w = row +1;</w:t>
      </w:r>
    </w:p>
    <w:p w14:paraId="336752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DD1C76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3DAE5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rom the stored data the average kW is indexed                </w:t>
      </w:r>
    </w:p>
    <w:p w14:paraId="4FACC6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kwhr_avg_found = kwhr_avg_data(row,column);  </w:t>
      </w:r>
    </w:p>
    <w:p w14:paraId="325553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found = kwhr_avg_data(row,column+2);</w:t>
      </w:r>
    </w:p>
    <w:p w14:paraId="0E6B08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riff_rate_normal_found = kwhr_avg_data(row,column+3);</w:t>
      </w:r>
    </w:p>
    <w:p w14:paraId="3B378C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rate_feedin_found = kwhr_avg_data(row,column+4);</w:t>
      </w:r>
    </w:p>
    <w:p w14:paraId="5D09FD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33BFA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F1782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0612C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480BA9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Tab 4 Content: FINANCE TAB %%</w:t>
      </w:r>
    </w:p>
    <w:p w14:paraId="027900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7718FA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Finance Page</w:t>
      </w:r>
    </w:p>
    <w:p w14:paraId="1460F2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665488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finance_offset = 0.025;</w:t>
      </w:r>
    </w:p>
    <w:p w14:paraId="540664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445C6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53CC32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finance_page = 4;</w:t>
      </w:r>
    </w:p>
    <w:p w14:paraId="5BA9C9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AC17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341013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urrent_system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75+y_prod_offset 0.3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67D567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Finance Options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00FC48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6676A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8+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AE34F9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LCC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1D7063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BB8B3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72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7CA55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Opt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850CE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075D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6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89FB4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Like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1D938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5699D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75+y_prod_offset 0.17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FCF53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ANNPMT Pessimistic'</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FD227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C4F776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FA3FC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ROI%'</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7122B3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B50DA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7DAA2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R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988F4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60814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F01BB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07A72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497C9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E2310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opt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246B1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D09D4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D22DD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likely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D993D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AC871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6B3F1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_pess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039683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55F66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7EF5E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4FE1E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3D3A9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A25BF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1+0.175/2 0.5+y_prod_offset 0.17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521AA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779F90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7E98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769D70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avings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75+y_prod_offset 0.375 0.07],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10EE65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ected Savings ($)'</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0.5 1 0],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20);</w:t>
      </w:r>
    </w:p>
    <w:p w14:paraId="24CB0F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D10EA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8+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2D0C13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Month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363B0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27317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72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7449A5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Yearly'</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8639D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A00D8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6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732DB3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0 Year Pe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50FAB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53949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75+y_prod_offset 0.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1C4104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20 Year Period'</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9B066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F47014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 0.5+y_prod_offset 0.2/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208A6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Payback (y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60D665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BF970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4B6A22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PV'</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1B765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CDDC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edit boxes to update</w:t>
      </w:r>
    </w:p>
    <w:p w14:paraId="7B9715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nth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8+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6E25EA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FA8CE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A024F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7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5BE5E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340E05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AEB36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6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C9BB4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5C5D07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E582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wen_year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7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3ACA5D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0629A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1DC0A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saving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575+0.1 0.5+y_prod_offset 0.1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517D08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4ABAD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0.15/2 0.5+y_prod_offset 0.15/2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finance_page,1},</w:t>
      </w:r>
      <w:r>
        <w:rPr>
          <w:rFonts w:ascii="Courier New" w:hAnsi="Courier New" w:cs="Courier New"/>
          <w:color w:val="0000FF"/>
          <w:sz w:val="20"/>
          <w:szCs w:val="20"/>
        </w:rPr>
        <w:t>...</w:t>
      </w:r>
    </w:p>
    <w:p w14:paraId="09337B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1727F86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370F4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variables to be shared</w:t>
      </w:r>
    </w:p>
    <w:p w14:paraId="4F64EE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bar_data_finance</w:t>
      </w:r>
    </w:p>
    <w:p w14:paraId="6E11DE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yearly_savings_adj_infla</w:t>
      </w:r>
    </w:p>
    <w:p w14:paraId="3E876B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C4266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cntion for finance</w:t>
      </w:r>
    </w:p>
    <w:p w14:paraId="4A6A40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finance_graph()</w:t>
      </w:r>
    </w:p>
    <w:p w14:paraId="69399B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axis for graph</w:t>
      </w:r>
    </w:p>
    <w:p w14:paraId="621573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lotOffset = 40;</w:t>
      </w:r>
    </w:p>
    <w:p w14:paraId="6BFB8A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3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finance_page,1}, </w:t>
      </w:r>
      <w:r>
        <w:rPr>
          <w:rFonts w:ascii="Courier New" w:hAnsi="Courier New" w:cs="Courier New"/>
          <w:color w:val="0000FF"/>
          <w:sz w:val="20"/>
          <w:szCs w:val="20"/>
        </w:rPr>
        <w:t>...</w:t>
      </w:r>
    </w:p>
    <w:p w14:paraId="2C00FE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3D3AE1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75 0.1 0.9 0.35]);</w:t>
      </w:r>
    </w:p>
    <w:p w14:paraId="16D871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88774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alte the yearly savings</w:t>
      </w:r>
    </w:p>
    <w:p w14:paraId="4F8D18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kwhr_avg_found*tariff_rate_normal_found*365;</w:t>
      </w:r>
    </w:p>
    <w:p w14:paraId="72DFDA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plot - daily_savings*365;</w:t>
      </w:r>
    </w:p>
    <w:p w14:paraId="10C77FD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07F2A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a loop which effectively calculates compounding</w:t>
      </w:r>
    </w:p>
    <w:p w14:paraId="398E457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terest</w:t>
      </w:r>
    </w:p>
    <w:p w14:paraId="220BE5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 </w:t>
      </w:r>
    </w:p>
    <w:p w14:paraId="3D7743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 &amp; (battery_installed == 1))</w:t>
      </w:r>
    </w:p>
    <w:p w14:paraId="235D4A1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 + cost_battery_input*(1+inflation_rate)^i); </w:t>
      </w:r>
      <w:r>
        <w:rPr>
          <w:rFonts w:ascii="Courier New" w:hAnsi="Courier New" w:cs="Courier New"/>
          <w:color w:val="228B22"/>
          <w:sz w:val="20"/>
          <w:szCs w:val="20"/>
        </w:rPr>
        <w:t xml:space="preserve">%no future value of money i   ;                              </w:t>
      </w:r>
    </w:p>
    <w:p w14:paraId="4CF151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60D9AE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2,i) = yearly_cost_plot;       </w:t>
      </w:r>
    </w:p>
    <w:p w14:paraId="1A0D30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r_data_finance(1,i) = yearly_cost_witsol_plot;</w:t>
      </w:r>
    </w:p>
    <w:p w14:paraId="071237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E9944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flation for normale rate and solar</w:t>
      </w:r>
    </w:p>
    <w:p w14:paraId="7BEA5E4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plot = yearly_cost_plot *(1+inflation_rate);</w:t>
      </w:r>
    </w:p>
    <w:p w14:paraId="692EC41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cost_witsol_plot = yearly_cost_witsol_plot * (1+inflation_rate);</w:t>
      </w:r>
    </w:p>
    <w:p w14:paraId="4226B1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16CC1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43D70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is for if a negative value (i.e savings) are found then</w:t>
      </w:r>
    </w:p>
    <w:p w14:paraId="642186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 bar chart cannot plot and this is swaps the axis and type</w:t>
      </w:r>
    </w:p>
    <w:p w14:paraId="7527CC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f bar graph</w:t>
      </w:r>
    </w:p>
    <w:p w14:paraId="12CC96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4DAFA2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65EF6E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2D60A0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 = bar(haxes3,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6EF6AD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65C5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2).FaceColor = [.9 .1 .1];</w:t>
      </w:r>
    </w:p>
    <w:p w14:paraId="4346EA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9A82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4C7CEF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700BC1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0E0213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00B173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32B83D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61100CD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FCA68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32AAD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2744FC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C9BEB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24B000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0F22B46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416F28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 xml:space="preserve">,Grey,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08233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7DECD4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01ABE7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3AE89A1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Graph Labelling</w:t>
      </w:r>
    </w:p>
    <w:p w14:paraId="086C06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331ED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was another graph used on another tab to use in report</w:t>
      </w:r>
    </w:p>
    <w:p w14:paraId="1D78F4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axes7 = axes(</w:t>
      </w:r>
      <w:r>
        <w:rPr>
          <w:rFonts w:ascii="Courier New" w:hAnsi="Courier New" w:cs="Courier New"/>
          <w:color w:val="A020F0"/>
          <w:sz w:val="20"/>
          <w:szCs w:val="20"/>
        </w:rPr>
        <w:t>'Parent'</w:t>
      </w:r>
      <w:r>
        <w:rPr>
          <w:rFonts w:ascii="Courier New" w:hAnsi="Courier New" w:cs="Courier New"/>
          <w:color w:val="000000"/>
          <w:sz w:val="20"/>
          <w:szCs w:val="20"/>
        </w:rPr>
        <w:t xml:space="preserve">, TabHandles{7,1}, </w:t>
      </w:r>
      <w:r>
        <w:rPr>
          <w:rFonts w:ascii="Courier New" w:hAnsi="Courier New" w:cs="Courier New"/>
          <w:color w:val="0000FF"/>
          <w:sz w:val="20"/>
          <w:szCs w:val="20"/>
        </w:rPr>
        <w:t>...</w:t>
      </w:r>
    </w:p>
    <w:p w14:paraId="4441D7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CE7426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0.08 0.15 0.9 0.75]);</w:t>
      </w:r>
    </w:p>
    <w:p w14:paraId="3EEAC6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FD3C3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dded in for when you make money with solar</w:t>
      </w:r>
    </w:p>
    <w:p w14:paraId="0A0835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yearly_cost_witsol_plot &gt; 0) </w:t>
      </w:r>
    </w:p>
    <w:p w14:paraId="77FA1A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stacked'</w:t>
      </w:r>
      <w:r>
        <w:rPr>
          <w:rFonts w:ascii="Courier New" w:hAnsi="Courier New" w:cs="Courier New"/>
          <w:color w:val="000000"/>
          <w:sz w:val="20"/>
          <w:szCs w:val="20"/>
        </w:rPr>
        <w:t>,</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50DEB6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0B1D0F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 = bar(haxes7,bar_data_finance',</w:t>
      </w:r>
      <w:r>
        <w:rPr>
          <w:rFonts w:ascii="Courier New" w:hAnsi="Courier New" w:cs="Courier New"/>
          <w:color w:val="A020F0"/>
          <w:sz w:val="20"/>
          <w:szCs w:val="20"/>
        </w:rPr>
        <w:t>'FaceColor'</w:t>
      </w:r>
      <w:r>
        <w:rPr>
          <w:rFonts w:ascii="Courier New" w:hAnsi="Courier New" w:cs="Courier New"/>
          <w:color w:val="000000"/>
          <w:sz w:val="20"/>
          <w:szCs w:val="20"/>
        </w:rPr>
        <w:t>,[0 .8 .5],</w:t>
      </w:r>
      <w:r>
        <w:rPr>
          <w:rFonts w:ascii="Courier New" w:hAnsi="Courier New" w:cs="Courier New"/>
          <w:color w:val="A020F0"/>
          <w:sz w:val="20"/>
          <w:szCs w:val="20"/>
        </w:rPr>
        <w:t>'Edg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1.5);</w:t>
      </w:r>
    </w:p>
    <w:p w14:paraId="74EFF8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529BC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uddy7(2).FaceColor = [.9 .1 .1];</w:t>
      </w:r>
    </w:p>
    <w:p w14:paraId="1D38F7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abel, Dimension and Legent the GRPAH</w:t>
      </w:r>
    </w:p>
    <w:p w14:paraId="2D70F1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tle(</w:t>
      </w:r>
      <w:r>
        <w:rPr>
          <w:rFonts w:ascii="Courier New" w:hAnsi="Courier New" w:cs="Courier New"/>
          <w:color w:val="A020F0"/>
          <w:sz w:val="20"/>
          <w:szCs w:val="20"/>
        </w:rPr>
        <w:t>'Yearly Cost of Electricity Comparison Between Normal Vs. Solar/Battery'</w:t>
      </w:r>
      <w:r>
        <w:rPr>
          <w:rFonts w:ascii="Courier New" w:hAnsi="Courier New" w:cs="Courier New"/>
          <w:color w:val="000000"/>
          <w:sz w:val="20"/>
          <w:szCs w:val="20"/>
        </w:rPr>
        <w:t>,</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lack'</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w:t>
      </w:r>
    </w:p>
    <w:p w14:paraId="60E0BF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abel(</w:t>
      </w:r>
      <w:r>
        <w:rPr>
          <w:rFonts w:ascii="Courier New" w:hAnsi="Courier New" w:cs="Courier New"/>
          <w:color w:val="A020F0"/>
          <w:sz w:val="20"/>
          <w:szCs w:val="20"/>
        </w:rPr>
        <w:t>'Years'</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16);                      ylabel(</w:t>
      </w:r>
      <w:r>
        <w:rPr>
          <w:rFonts w:ascii="Courier New" w:hAnsi="Courier New" w:cs="Courier New"/>
          <w:color w:val="A020F0"/>
          <w:sz w:val="20"/>
          <w:szCs w:val="20"/>
        </w:rPr>
        <w:t>'Cost ($AUD)'</w:t>
      </w:r>
      <w:r>
        <w:rPr>
          <w:rFonts w:ascii="Courier New" w:hAnsi="Courier New" w:cs="Courier New"/>
          <w:color w:val="000000"/>
          <w:sz w:val="20"/>
          <w:szCs w:val="20"/>
        </w:rPr>
        <w:t>,</w:t>
      </w:r>
      <w:r>
        <w:rPr>
          <w:rFonts w:ascii="Courier New" w:hAnsi="Courier New" w:cs="Courier New"/>
          <w:color w:val="A020F0"/>
          <w:sz w:val="20"/>
          <w:szCs w:val="20"/>
        </w:rPr>
        <w:t>'FontSize'</w:t>
      </w:r>
      <w:r>
        <w:rPr>
          <w:rFonts w:ascii="Courier New" w:hAnsi="Courier New" w:cs="Courier New"/>
          <w:color w:val="000000"/>
          <w:sz w:val="20"/>
          <w:szCs w:val="20"/>
        </w:rPr>
        <w:t xml:space="preserve">, 16);          </w:t>
      </w:r>
    </w:p>
    <w:p w14:paraId="2922A3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lim([0, 21]);  </w:t>
      </w:r>
    </w:p>
    <w:p w14:paraId="30E64B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egend({</w:t>
      </w:r>
      <w:r>
        <w:rPr>
          <w:rFonts w:ascii="Courier New" w:hAnsi="Courier New" w:cs="Courier New"/>
          <w:color w:val="A020F0"/>
          <w:sz w:val="20"/>
          <w:szCs w:val="20"/>
        </w:rPr>
        <w:t>'Solar/Battery'</w:t>
      </w:r>
      <w:r>
        <w:rPr>
          <w:rFonts w:ascii="Courier New" w:hAnsi="Courier New" w:cs="Courier New"/>
          <w:color w:val="000000"/>
          <w:sz w:val="20"/>
          <w:szCs w:val="20"/>
        </w:rPr>
        <w:t>,</w:t>
      </w:r>
      <w:r>
        <w:rPr>
          <w:rFonts w:ascii="Courier New" w:hAnsi="Courier New" w:cs="Courier New"/>
          <w:color w:val="A020F0"/>
          <w:sz w:val="20"/>
          <w:szCs w:val="20"/>
        </w:rPr>
        <w:t>'Normal'</w:t>
      </w:r>
      <w:r>
        <w:rPr>
          <w:rFonts w:ascii="Courier New" w:hAnsi="Courier New" w:cs="Courier New"/>
          <w:color w:val="000000"/>
          <w:sz w:val="20"/>
          <w:szCs w:val="20"/>
        </w:rPr>
        <w:t>},</w:t>
      </w:r>
      <w:r>
        <w:rPr>
          <w:rFonts w:ascii="Courier New" w:hAnsi="Courier New" w:cs="Courier New"/>
          <w:color w:val="A020F0"/>
          <w:sz w:val="20"/>
          <w:szCs w:val="20"/>
        </w:rPr>
        <w:t>'Location'</w:t>
      </w:r>
      <w:r>
        <w:rPr>
          <w:rFonts w:ascii="Courier New" w:hAnsi="Courier New" w:cs="Courier New"/>
          <w:color w:val="000000"/>
          <w:sz w:val="20"/>
          <w:szCs w:val="20"/>
        </w:rPr>
        <w:t>,</w:t>
      </w:r>
      <w:r>
        <w:rPr>
          <w:rFonts w:ascii="Courier New" w:hAnsi="Courier New" w:cs="Courier New"/>
          <w:color w:val="A020F0"/>
          <w:sz w:val="20"/>
          <w:szCs w:val="20"/>
        </w:rPr>
        <w:t>'northwest'</w:t>
      </w:r>
      <w:r>
        <w:rPr>
          <w:rFonts w:ascii="Courier New" w:hAnsi="Courier New" w:cs="Courier New"/>
          <w:color w:val="000000"/>
          <w:sz w:val="20"/>
          <w:szCs w:val="20"/>
        </w:rPr>
        <w:t>);</w:t>
      </w:r>
    </w:p>
    <w:p w14:paraId="0DF7A2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 </w:t>
      </w:r>
      <w:r>
        <w:rPr>
          <w:rFonts w:ascii="Courier New" w:hAnsi="Courier New" w:cs="Courier New"/>
          <w:color w:val="0000FF"/>
          <w:sz w:val="20"/>
          <w:szCs w:val="20"/>
        </w:rPr>
        <w:t>...</w:t>
      </w:r>
    </w:p>
    <w:p w14:paraId="702532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Box'</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5E103D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Dir'</w:t>
      </w:r>
      <w:r>
        <w:rPr>
          <w:rFonts w:ascii="Courier New" w:hAnsi="Courier New" w:cs="Courier New"/>
          <w:color w:val="000000"/>
          <w:sz w:val="20"/>
          <w:szCs w:val="20"/>
        </w:rPr>
        <w:t xml:space="preserve">     , </w:t>
      </w:r>
      <w:r>
        <w:rPr>
          <w:rFonts w:ascii="Courier New" w:hAnsi="Courier New" w:cs="Courier New"/>
          <w:color w:val="A020F0"/>
          <w:sz w:val="20"/>
          <w:szCs w:val="20"/>
        </w:rPr>
        <w:t>'out'</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00CD8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TickLength'</w:t>
      </w:r>
      <w:r>
        <w:rPr>
          <w:rFonts w:ascii="Courier New" w:hAnsi="Courier New" w:cs="Courier New"/>
          <w:color w:val="000000"/>
          <w:sz w:val="20"/>
          <w:szCs w:val="20"/>
        </w:rPr>
        <w:t xml:space="preserve">  , [.01 .01] , </w:t>
      </w:r>
      <w:r>
        <w:rPr>
          <w:rFonts w:ascii="Courier New" w:hAnsi="Courier New" w:cs="Courier New"/>
          <w:color w:val="0000FF"/>
          <w:sz w:val="20"/>
          <w:szCs w:val="20"/>
        </w:rPr>
        <w:t>...</w:t>
      </w:r>
    </w:p>
    <w:p w14:paraId="77DFD65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12F45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MinorTick'</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6D8B88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Grid'</w:t>
      </w:r>
      <w:r>
        <w:rPr>
          <w:rFonts w:ascii="Courier New" w:hAnsi="Courier New" w:cs="Courier New"/>
          <w:color w:val="000000"/>
          <w:sz w:val="20"/>
          <w:szCs w:val="20"/>
        </w:rPr>
        <w:t xml:space="preserve">       , </w:t>
      </w:r>
      <w:r>
        <w:rPr>
          <w:rFonts w:ascii="Courier New" w:hAnsi="Courier New" w:cs="Courier New"/>
          <w:color w:val="A020F0"/>
          <w:sz w:val="20"/>
          <w:szCs w:val="20"/>
        </w:rPr>
        <w:t>'off'</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1D1135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Grid'</w:t>
      </w:r>
      <w:r>
        <w:rPr>
          <w:rFonts w:ascii="Courier New" w:hAnsi="Courier New" w:cs="Courier New"/>
          <w:color w:val="000000"/>
          <w:sz w:val="20"/>
          <w:szCs w:val="20"/>
        </w:rPr>
        <w:t xml:space="preserve">       , </w:t>
      </w:r>
      <w:r>
        <w:rPr>
          <w:rFonts w:ascii="Courier New" w:hAnsi="Courier New" w:cs="Courier New"/>
          <w:color w:val="A020F0"/>
          <w:sz w:val="20"/>
          <w:szCs w:val="20"/>
        </w:rPr>
        <w:t>'on'</w:t>
      </w:r>
      <w:r>
        <w:rPr>
          <w:rFonts w:ascii="Courier New" w:hAnsi="Courier New" w:cs="Courier New"/>
          <w:color w:val="000000"/>
          <w:sz w:val="20"/>
          <w:szCs w:val="20"/>
        </w:rPr>
        <w:t xml:space="preserve">      , </w:t>
      </w:r>
      <w:r>
        <w:rPr>
          <w:rFonts w:ascii="Courier New" w:hAnsi="Courier New" w:cs="Courier New"/>
          <w:color w:val="0000FF"/>
          <w:sz w:val="20"/>
          <w:szCs w:val="20"/>
        </w:rPr>
        <w:t>...</w:t>
      </w:r>
    </w:p>
    <w:p w14:paraId="3849F8C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8D9B5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X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30458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YColor'</w:t>
      </w:r>
      <w:r>
        <w:rPr>
          <w:rFonts w:ascii="Courier New" w:hAnsi="Courier New" w:cs="Courier New"/>
          <w:color w:val="000000"/>
          <w:sz w:val="20"/>
          <w:szCs w:val="20"/>
        </w:rPr>
        <w:t xml:space="preserve">      ,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78B181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 xml:space="preserve">   , 2         );</w:t>
      </w:r>
    </w:p>
    <w:p w14:paraId="4CC3A7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End of Graph Labelling    </w:t>
      </w:r>
    </w:p>
    <w:p w14:paraId="08FE03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3D3D8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41185A6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5E514C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Define Tab 5 content (TAB JUMP)</w:t>
      </w:r>
    </w:p>
    <w:p w14:paraId="6FFE37C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06B000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UI Handles for the labels and Values on Display Page</w:t>
      </w:r>
    </w:p>
    <w:p w14:paraId="2914E0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ab reference for parent handles</w:t>
      </w:r>
    </w:p>
    <w:p w14:paraId="2102E6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_disp_offset = 0.025;</w:t>
      </w:r>
    </w:p>
    <w:p w14:paraId="07447A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9093A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Set up page number for referencing   </w:t>
      </w:r>
    </w:p>
    <w:p w14:paraId="220E6F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lay_page = 5;</w:t>
      </w:r>
    </w:p>
    <w:p w14:paraId="1EE488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5885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Labels for each value</w:t>
      </w:r>
    </w:p>
    <w:p w14:paraId="1F16F87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4F45DF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Production'</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46AEDE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D897D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5E94FD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pro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43+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14D28C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C6175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1DA3C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5C55E1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65A9AE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Stor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yellow'</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398C381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34F82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2C4958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stor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37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14C4710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4F31B04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44623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1A79C5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95+y_disp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4C8E5BB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Daily Usage'</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0C6050F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60E1D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469CB2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us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125+y_prod_offset 0.15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046D45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6F137D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9BDF60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6794A4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5+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4C7B0F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x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green'</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2803B3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10765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03DBC6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ex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5+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215ACF9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33DB1C2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D358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the static text for production</w:t>
      </w:r>
    </w:p>
    <w:p w14:paraId="01FF0A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725 0.43+y_disp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30417B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Impor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 xml:space="preserve">,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5);</w:t>
      </w:r>
    </w:p>
    <w:p w14:paraId="5B19A8C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26D37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dit boxes for production</w:t>
      </w:r>
    </w:p>
    <w:p w14:paraId="3301CA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valu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8 0.43+y_prod_offset 0.07 0.05],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edi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66CDD77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10);</w:t>
      </w:r>
    </w:p>
    <w:p w14:paraId="01CFDB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E25A81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units box</w:t>
      </w:r>
    </w:p>
    <w:p w14:paraId="25ADDF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p_imported_title = uicontrol(</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0. 0.96 0.07 0.04], </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Parent'</w:t>
      </w:r>
      <w:r>
        <w:rPr>
          <w:rFonts w:ascii="Courier New" w:hAnsi="Courier New" w:cs="Courier New"/>
          <w:color w:val="000000"/>
          <w:sz w:val="20"/>
          <w:szCs w:val="20"/>
        </w:rPr>
        <w:t>, TabHandles{display_page,1},</w:t>
      </w:r>
      <w:r>
        <w:rPr>
          <w:rFonts w:ascii="Courier New" w:hAnsi="Courier New" w:cs="Courier New"/>
          <w:color w:val="0000FF"/>
          <w:sz w:val="20"/>
          <w:szCs w:val="20"/>
        </w:rPr>
        <w:t>...</w:t>
      </w:r>
    </w:p>
    <w:p w14:paraId="1A65543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Units - kWhr'</w:t>
      </w:r>
      <w:r>
        <w:rPr>
          <w:rFonts w:ascii="Courier New" w:hAnsi="Courier New" w:cs="Courier New"/>
          <w:color w:val="000000"/>
          <w:sz w:val="20"/>
          <w:szCs w:val="20"/>
        </w:rPr>
        <w:t xml:space="preserve">,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 Grey, </w:t>
      </w:r>
      <w:r>
        <w:rPr>
          <w:rFonts w:ascii="Courier New" w:hAnsi="Courier New" w:cs="Courier New"/>
          <w:color w:val="A020F0"/>
          <w:sz w:val="20"/>
          <w:szCs w:val="20"/>
        </w:rPr>
        <w:t>'Foregroundcolor'</w:t>
      </w:r>
      <w:r>
        <w:rPr>
          <w:rFonts w:ascii="Courier New" w:hAnsi="Courier New" w:cs="Courier New"/>
          <w:color w:val="000000"/>
          <w:sz w:val="20"/>
          <w:szCs w:val="20"/>
        </w:rPr>
        <w:t xml:space="preserve">, </w:t>
      </w:r>
      <w:r>
        <w:rPr>
          <w:rFonts w:ascii="Courier New" w:hAnsi="Courier New" w:cs="Courier New"/>
          <w:color w:val="A020F0"/>
          <w:sz w:val="20"/>
          <w:szCs w:val="20"/>
        </w:rPr>
        <w:t>'black'</w:t>
      </w: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0);                 </w:t>
      </w:r>
    </w:p>
    <w:p w14:paraId="3C5C02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0DF21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Save the TabHandles in guidata</w:t>
      </w:r>
    </w:p>
    <w:p w14:paraId="7B0D76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save the tabs</w:t>
      </w:r>
    </w:p>
    <w:p w14:paraId="4E7DF83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uidata(hTabFig,TabHandles);</w:t>
      </w:r>
    </w:p>
    <w:p w14:paraId="51A96CE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BC439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Make Tab 1 active</w:t>
      </w:r>
    </w:p>
    <w:p w14:paraId="61E4A40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kes a selected tab active after the initialisation</w:t>
      </w:r>
    </w:p>
    <w:p w14:paraId="1B7614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1);</w:t>
      </w:r>
    </w:p>
    <w:p w14:paraId="1C0C08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4B2E8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Background Images (TAB JUMP)</w:t>
      </w:r>
    </w:p>
    <w:p w14:paraId="2E8931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604161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reate the background pictures for each tab</w:t>
      </w:r>
    </w:p>
    <w:p w14:paraId="474922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would not work in a loop for some reason so it was duplicated here</w:t>
      </w:r>
    </w:p>
    <w:p w14:paraId="5BC95A4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in the code</w:t>
      </w:r>
    </w:p>
    <w:p w14:paraId="569A4C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1</w:t>
      </w:r>
    </w:p>
    <w:p w14:paraId="78845F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094442D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1,1,MaxWindowX,MaxWindowY]);</w:t>
      </w:r>
    </w:p>
    <w:p w14:paraId="1AC46D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7CB125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3300FEC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483BDB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B5381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0DA82B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079ADC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2</w:t>
      </w:r>
    </w:p>
    <w:p w14:paraId="5B1810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452BE5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2,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4010AD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5AED47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5BCB6B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25D6CDC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CA229E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342D98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545242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3</w:t>
      </w:r>
    </w:p>
    <w:p w14:paraId="72BDC6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7583F98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3,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6309CF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0A7C42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5BFDAD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2DF059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8A064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3C33D3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2B4302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4</w:t>
      </w:r>
    </w:p>
    <w:p w14:paraId="44C38C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1CEAD28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4,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1,MaxWindowX,MaxWindowY]); </w:t>
      </w:r>
    </w:p>
    <w:p w14:paraId="779B23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159B1D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homepage_solar_background.jpg'</w:t>
      </w:r>
      <w:r>
        <w:rPr>
          <w:rFonts w:ascii="Courier New" w:hAnsi="Courier New" w:cs="Courier New"/>
          <w:color w:val="000000"/>
          <w:sz w:val="20"/>
          <w:szCs w:val="20"/>
        </w:rPr>
        <w:t>); imagesc(background_image);</w:t>
      </w:r>
    </w:p>
    <w:p w14:paraId="7AB867C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0F7133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4DFED6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1DA401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w:t>
      </w:r>
    </w:p>
    <w:p w14:paraId="37EADC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5</w:t>
      </w:r>
    </w:p>
    <w:p w14:paraId="4808E1B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1)Create axis which covers the entire GUI workspace</w:t>
      </w:r>
    </w:p>
    <w:p w14:paraId="17C756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picture = axes(</w:t>
      </w:r>
      <w:r>
        <w:rPr>
          <w:rFonts w:ascii="Courier New" w:hAnsi="Courier New" w:cs="Courier New"/>
          <w:color w:val="A020F0"/>
          <w:sz w:val="20"/>
          <w:szCs w:val="20"/>
        </w:rPr>
        <w:t>'Parent'</w:t>
      </w:r>
      <w:r>
        <w:rPr>
          <w:rFonts w:ascii="Courier New" w:hAnsi="Courier New" w:cs="Courier New"/>
          <w:color w:val="000000"/>
          <w:sz w:val="20"/>
          <w:szCs w:val="20"/>
        </w:rPr>
        <w:t>, TabHandles{5,1},</w:t>
      </w:r>
      <w:r>
        <w:rPr>
          <w:rFonts w:ascii="Courier New" w:hAnsi="Courier New" w:cs="Courier New"/>
          <w:color w:val="A020F0"/>
          <w:sz w:val="20"/>
          <w:szCs w:val="20"/>
        </w:rPr>
        <w:t>'unit'</w:t>
      </w:r>
      <w:r>
        <w:rPr>
          <w:rFonts w:ascii="Courier New" w:hAnsi="Courier New" w:cs="Courier New"/>
          <w:color w:val="000000"/>
          <w:sz w:val="20"/>
          <w:szCs w:val="20"/>
        </w:rPr>
        <w:t xml:space="preserve">, </w:t>
      </w:r>
      <w:r>
        <w:rPr>
          <w:rFonts w:ascii="Courier New" w:hAnsi="Courier New" w:cs="Courier New"/>
          <w:color w:val="A020F0"/>
          <w:sz w:val="20"/>
          <w:szCs w:val="20"/>
        </w:rPr>
        <w:t>'pixels'</w:t>
      </w:r>
      <w:r>
        <w:rPr>
          <w:rFonts w:ascii="Courier New" w:hAnsi="Courier New" w:cs="Courier New"/>
          <w:color w:val="000000"/>
          <w:sz w:val="20"/>
          <w:szCs w:val="20"/>
        </w:rPr>
        <w:t xml:space="preserve">, </w:t>
      </w:r>
      <w:r>
        <w:rPr>
          <w:rFonts w:ascii="Courier New" w:hAnsi="Courier New" w:cs="Courier New"/>
          <w:color w:val="A020F0"/>
          <w:sz w:val="20"/>
          <w:szCs w:val="20"/>
        </w:rPr>
        <w:t>'position'</w:t>
      </w:r>
      <w:r>
        <w:rPr>
          <w:rFonts w:ascii="Courier New" w:hAnsi="Courier New" w:cs="Courier New"/>
          <w:color w:val="000000"/>
          <w:sz w:val="20"/>
          <w:szCs w:val="20"/>
        </w:rPr>
        <w:t xml:space="preserve">, [10,10,MaxWindowX-10,MaxWindowY-10]); </w:t>
      </w:r>
    </w:p>
    <w:p w14:paraId="5560DBE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2)import the background image and show it on the axes</w:t>
      </w:r>
    </w:p>
    <w:p w14:paraId="7FE155B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ckground_image = imread(</w:t>
      </w:r>
      <w:r>
        <w:rPr>
          <w:rFonts w:ascii="Courier New" w:hAnsi="Courier New" w:cs="Courier New"/>
          <w:color w:val="A020F0"/>
          <w:sz w:val="20"/>
          <w:szCs w:val="20"/>
        </w:rPr>
        <w:t>'diagram_of_system.png'</w:t>
      </w:r>
      <w:r>
        <w:rPr>
          <w:rFonts w:ascii="Courier New" w:hAnsi="Courier New" w:cs="Courier New"/>
          <w:color w:val="000000"/>
          <w:sz w:val="20"/>
          <w:szCs w:val="20"/>
        </w:rPr>
        <w:t>); imagesc(background_image);</w:t>
      </w:r>
    </w:p>
    <w:p w14:paraId="02A2C9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3) Turn the axis off and stop plotting from being permitable over the background</w:t>
      </w:r>
    </w:p>
    <w:p w14:paraId="3A260DF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ckground_picture,</w:t>
      </w:r>
      <w:r>
        <w:rPr>
          <w:rFonts w:ascii="Courier New" w:hAnsi="Courier New" w:cs="Courier New"/>
          <w:color w:val="A020F0"/>
          <w:sz w:val="20"/>
          <w:szCs w:val="20"/>
        </w:rPr>
        <w:t>'handlevisibilit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0F2231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4)Ensure all the other objects in the GUI are infront of the background</w:t>
      </w:r>
    </w:p>
    <w:p w14:paraId="4439AF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stack(background_picture, </w:t>
      </w:r>
      <w:r>
        <w:rPr>
          <w:rFonts w:ascii="Courier New" w:hAnsi="Courier New" w:cs="Courier New"/>
          <w:color w:val="A020F0"/>
          <w:sz w:val="20"/>
          <w:szCs w:val="20"/>
        </w:rPr>
        <w:t>'bottom'</w:t>
      </w:r>
      <w:r>
        <w:rPr>
          <w:rFonts w:ascii="Courier New" w:hAnsi="Courier New" w:cs="Courier New"/>
          <w:color w:val="000000"/>
          <w:sz w:val="20"/>
          <w:szCs w:val="20"/>
        </w:rPr>
        <w:t xml:space="preserve">);       </w:t>
      </w:r>
    </w:p>
    <w:p w14:paraId="73FB9E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6F470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3A89BC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Cost Analysis (TAB JUMP)</w:t>
      </w:r>
    </w:p>
    <w:p w14:paraId="5117D9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1AFABE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This sections computes all the costing for the GUI</w:t>
      </w:r>
    </w:p>
    <w:p w14:paraId="206CBA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 persistent Variables to be used</w:t>
      </w:r>
    </w:p>
    <w:p w14:paraId="06436D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flation_rate</w:t>
      </w:r>
    </w:p>
    <w:p w14:paraId="63DCCB1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nvestment_cost</w:t>
      </w:r>
    </w:p>
    <w:p w14:paraId="286892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IRR_val</w:t>
      </w:r>
    </w:p>
    <w:p w14:paraId="4EC9A54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persistent</w:t>
      </w:r>
      <w:r>
        <w:rPr>
          <w:rFonts w:ascii="Courier New" w:hAnsi="Courier New" w:cs="Courier New"/>
          <w:color w:val="000000"/>
          <w:sz w:val="20"/>
          <w:szCs w:val="20"/>
        </w:rPr>
        <w:t xml:space="preserve"> NPV</w:t>
      </w:r>
    </w:p>
    <w:p w14:paraId="28D647A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F8851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 function for cost analysis</w:t>
      </w:r>
    </w:p>
    <w:p w14:paraId="6BB5EC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ost_analysis(daily_savings)</w:t>
      </w:r>
    </w:p>
    <w:p w14:paraId="3D4F0B5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financial values</w:t>
      </w:r>
    </w:p>
    <w:p w14:paraId="1C72571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flation_rate = 0.03;        mortgage_rates = [0.01 0.035 0.06];</w:t>
      </w:r>
    </w:p>
    <w:p w14:paraId="698371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discount_rate = 0.04;        </w:t>
      </w:r>
    </w:p>
    <w:p w14:paraId="72AB25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_years = 20; </w:t>
      </w:r>
      <w:r>
        <w:rPr>
          <w:rFonts w:ascii="Courier New" w:hAnsi="Courier New" w:cs="Courier New"/>
          <w:color w:val="228B22"/>
          <w:sz w:val="20"/>
          <w:szCs w:val="20"/>
        </w:rPr>
        <w:t>% or maybe 25</w:t>
      </w:r>
    </w:p>
    <w:p w14:paraId="2AD3FE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x_unitless = (1 + inflation_rate)/(1 + discount_rate);</w:t>
      </w:r>
    </w:p>
    <w:p w14:paraId="21DE41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 = (1 - x_unitless^(n_years))/(1 - x_unitless);</w:t>
      </w:r>
    </w:p>
    <w:p w14:paraId="6681329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1 = x_unitless*pa  ;</w:t>
      </w:r>
    </w:p>
    <w:p w14:paraId="057DA61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5989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hese were not not used</w:t>
      </w:r>
    </w:p>
    <w:p w14:paraId="4607BE2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maintenance_cost = 0.015*cost_solar_input*20</w:t>
      </w:r>
    </w:p>
    <w:p w14:paraId="3216F2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alvage_cost = solar_size_input*0.21*1000;</w:t>
      </w:r>
    </w:p>
    <w:p w14:paraId="3551B2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1A2D11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LCC Analysis</w:t>
      </w:r>
    </w:p>
    <w:p w14:paraId="4E0D30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CC = cost_solar_input + cost_battery_input*2 ;</w:t>
      </w:r>
    </w:p>
    <w:p w14:paraId="6B1555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C7653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ALCC Analysis</w:t>
      </w:r>
    </w:p>
    <w:p w14:paraId="526858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CC = LCC/pa;</w:t>
      </w:r>
    </w:p>
    <w:p w14:paraId="080D42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3 </w:t>
      </w:r>
    </w:p>
    <w:p w14:paraId="7FCA44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ort = mortgage_rates(1,i);</w:t>
      </w:r>
    </w:p>
    <w:p w14:paraId="0DC1B2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NNPMT(1,i) = LCC *mort*(   ((1+mort)^n_years)  /  (((1+mort)^n_years)-1)  ) ;       </w:t>
      </w:r>
    </w:p>
    <w:p w14:paraId="5AE1F4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NNPMT(1,i) = ANNPMT(1,i)/(kw_produced_daily*365);</w:t>
      </w:r>
    </w:p>
    <w:p w14:paraId="297E612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7062A1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2D9FD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culates COE</w:t>
      </w:r>
    </w:p>
    <w:p w14:paraId="4FD8F70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ctricity_cost_ALCC = ALCC/(kw_produced_daily*365);</w:t>
      </w:r>
    </w:p>
    <w:p w14:paraId="5188B9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nvestment_cost = cost_solar_input + cost_battery_input*2;</w:t>
      </w:r>
    </w:p>
    <w:p w14:paraId="05462E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yback_period = investment_cost/ (daily_savings*365);</w:t>
      </w:r>
    </w:p>
    <w:p w14:paraId="706A3CF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6B2EF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nvestment_cost and IRR Calculation</w:t>
      </w:r>
    </w:p>
    <w:p w14:paraId="099565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daily_savings*365; </w:t>
      </w:r>
    </w:p>
    <w:p w14:paraId="4362D6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ym = sym(</w:t>
      </w:r>
      <w:r>
        <w:rPr>
          <w:rFonts w:ascii="Courier New" w:hAnsi="Courier New" w:cs="Courier New"/>
          <w:color w:val="A020F0"/>
          <w:sz w:val="20"/>
          <w:szCs w:val="20"/>
        </w:rPr>
        <w:t>'IRR_sym'</w:t>
      </w:r>
      <w:r>
        <w:rPr>
          <w:rFonts w:ascii="Courier New" w:hAnsi="Courier New" w:cs="Courier New"/>
          <w:color w:val="000000"/>
          <w:sz w:val="20"/>
          <w:szCs w:val="20"/>
        </w:rPr>
        <w:t>) ;</w:t>
      </w:r>
    </w:p>
    <w:p w14:paraId="41DE36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0;            </w:t>
      </w:r>
    </w:p>
    <w:p w14:paraId="04EFB57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20</w:t>
      </w:r>
    </w:p>
    <w:p w14:paraId="7B125D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 == 10</w:t>
      </w:r>
    </w:p>
    <w:p w14:paraId="0AA319F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 cost_battery_input   ;</w:t>
      </w:r>
    </w:p>
    <w:p w14:paraId="2E28E2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717FFE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_in(1,i) = yearly_savings_adj_infla ;</w:t>
      </w:r>
    </w:p>
    <w:p w14:paraId="56616D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2B7916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yearly_savings_adj_infla = yearly_savings_adj_infla  * (1+inflation_rate);             </w:t>
      </w:r>
    </w:p>
    <w:p w14:paraId="075112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ash_flows_discounted(1,i) =  cash_flow_in(1,i) / ((1 + discount_rate)); </w:t>
      </w:r>
    </w:p>
    <w:p w14:paraId="4C417C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 cash_flows_discounted(1,i) / (1 + IRR_sym)^i );                </w:t>
      </w:r>
    </w:p>
    <w:p w14:paraId="075896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CA482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NPV Calculation and ROI</w:t>
      </w:r>
    </w:p>
    <w:p w14:paraId="7E363E3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PV = sum(cash_flows_discounted)-investment_cost  ;</w:t>
      </w:r>
    </w:p>
    <w:p w14:paraId="01FD27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I think the method is a better indication not the blanked</w:t>
      </w:r>
    </w:p>
    <w:p w14:paraId="67DE9F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out version (this takes into account inflation and discount)</w:t>
      </w:r>
    </w:p>
    <w:p w14:paraId="6294D5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OI = ((daily_savings*365*20 - investment_cost) / investment_cost)*100/20</w:t>
      </w:r>
    </w:p>
    <w:p w14:paraId="02CAE1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I = ((NPV - investment_cost )*100) / investment_cost;</w:t>
      </w:r>
    </w:p>
    <w:p w14:paraId="3C2F32A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9B62C0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olve IRR Equation</w:t>
      </w:r>
    </w:p>
    <w:p w14:paraId="5CC4A5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eqn = IRR_eqn - investment_cost == 0;</w:t>
      </w:r>
    </w:p>
    <w:p w14:paraId="7F1C29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 = real(double(solve(IRR_eqn, IRR_sym)));</w:t>
      </w:r>
    </w:p>
    <w:p w14:paraId="767ED2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A6098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positive value</w:t>
      </w:r>
    </w:p>
    <w:p w14:paraId="66CE38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sitive = IRR_sol &gt; 0;</w:t>
      </w:r>
    </w:p>
    <w:p w14:paraId="105014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sol(~Positive) = 0;</w:t>
      </w:r>
    </w:p>
    <w:p w14:paraId="6B2A00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0;</w:t>
      </w:r>
    </w:p>
    <w:p w14:paraId="4573BA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0;</w:t>
      </w:r>
    </w:p>
    <w:p w14:paraId="03CC78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IRR_sol(1,1) == 0)</w:t>
      </w:r>
    </w:p>
    <w:p w14:paraId="56266D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i = 1:1:4</w:t>
      </w:r>
    </w:p>
    <w:p w14:paraId="1B3D0AD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lement = IRR_sol(i,1);</w:t>
      </w:r>
    </w:p>
    <w:p w14:paraId="0FD6372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element &gt; IRR_val</w:t>
      </w:r>
    </w:p>
    <w:p w14:paraId="280E5A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IRR_val = element;</w:t>
      </w:r>
    </w:p>
    <w:p w14:paraId="49A4C6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15D62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693AC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A48E5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Display the IRR Value</w:t>
      </w:r>
    </w:p>
    <w:p w14:paraId="098E895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 Value:')</w:t>
      </w:r>
    </w:p>
    <w:p w14:paraId="3C3762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IRR_val*100)</w:t>
      </w:r>
    </w:p>
    <w:p w14:paraId="33CEE79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239876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s all the values to the GUI</w:t>
      </w:r>
    </w:p>
    <w:p w14:paraId="2AFE98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pdate_Values_cost(electricity_cost_ALCC,electricity_cost_ANNPMT,daily_savings,payback_period,ROI)       </w:t>
      </w:r>
    </w:p>
    <w:p w14:paraId="043A9DD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7C709B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09CD8B6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production values</w:t>
      </w:r>
    </w:p>
    <w:p w14:paraId="2D6AA06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prod(kwhr_avg_found,kw_produced_daily,daily_storage,tariff_rate_normal_found,daily_exported,daily_imported,daily_savings)</w:t>
      </w:r>
    </w:p>
    <w:p w14:paraId="6E9948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0980D94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usuage_value,</w:t>
      </w:r>
      <w:r>
        <w:rPr>
          <w:rFonts w:ascii="Courier New" w:hAnsi="Courier New" w:cs="Courier New"/>
          <w:color w:val="A020F0"/>
          <w:sz w:val="20"/>
          <w:szCs w:val="20"/>
        </w:rPr>
        <w:t>'string'</w:t>
      </w:r>
      <w:r>
        <w:rPr>
          <w:rFonts w:ascii="Courier New" w:hAnsi="Courier New" w:cs="Courier New"/>
          <w:color w:val="000000"/>
          <w:sz w:val="20"/>
          <w:szCs w:val="20"/>
        </w:rPr>
        <w:t>, num2str(kwhr_avg_found));                                        disp(kwhr_avg_found)</w:t>
      </w:r>
    </w:p>
    <w:p w14:paraId="2F1B8E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production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                                 disp(kw_produced_daily)</w:t>
      </w:r>
    </w:p>
    <w:p w14:paraId="4F2435E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torage_value , </w:t>
      </w:r>
      <w:r>
        <w:rPr>
          <w:rFonts w:ascii="Courier New" w:hAnsi="Courier New" w:cs="Courier New"/>
          <w:color w:val="A020F0"/>
          <w:sz w:val="20"/>
          <w:szCs w:val="20"/>
        </w:rPr>
        <w:t>'String'</w:t>
      </w:r>
      <w:r>
        <w:rPr>
          <w:rFonts w:ascii="Courier New" w:hAnsi="Courier New" w:cs="Courier New"/>
          <w:color w:val="000000"/>
          <w:sz w:val="20"/>
          <w:szCs w:val="20"/>
        </w:rPr>
        <w:t>, num2str(daily_storage));                                      disp(daily_storage)</w:t>
      </w:r>
    </w:p>
    <w:p w14:paraId="3B33A6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 ;                                   disp(daily_exported)</w:t>
      </w:r>
    </w:p>
    <w:p w14:paraId="479954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normal_cost_value , </w:t>
      </w:r>
      <w:r>
        <w:rPr>
          <w:rFonts w:ascii="Courier New" w:hAnsi="Courier New" w:cs="Courier New"/>
          <w:color w:val="A020F0"/>
          <w:sz w:val="20"/>
          <w:szCs w:val="20"/>
        </w:rPr>
        <w:t>'String'</w:t>
      </w:r>
      <w:r>
        <w:rPr>
          <w:rFonts w:ascii="Courier New" w:hAnsi="Courier New" w:cs="Courier New"/>
          <w:color w:val="000000"/>
          <w:sz w:val="20"/>
          <w:szCs w:val="20"/>
        </w:rPr>
        <w:t>, num2str(kwhr_avg_found*tariff_rate_normal_found)) ;       disp(kwhr_avg_found*tariff_rate_normal_found)</w:t>
      </w:r>
    </w:p>
    <w:p w14:paraId="60536A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im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tariff_rate_normal_found));        disp(daily_imported*tariff_rate_normal_found)</w:t>
      </w:r>
    </w:p>
    <w:p w14:paraId="7B31A27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export_cost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solar_rate_feedin_found)) ;        disp(daily_exported*solar_rate_feedin_found)</w:t>
      </w:r>
    </w:p>
    <w:p w14:paraId="3A3324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aily_savings_cost_value , </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 ;                                disp(daily_savings)  </w:t>
      </w:r>
    </w:p>
    <w:p w14:paraId="57167C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used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kwhr_avg_found));                                           disp(source_energy)             </w:t>
      </w:r>
    </w:p>
    <w:p w14:paraId="14B4DEA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prod_value,</w:t>
      </w:r>
      <w:r>
        <w:rPr>
          <w:rFonts w:ascii="Courier New" w:hAnsi="Courier New" w:cs="Courier New"/>
          <w:color w:val="A020F0"/>
          <w:sz w:val="20"/>
          <w:szCs w:val="20"/>
        </w:rPr>
        <w:t>'string'</w:t>
      </w:r>
      <w:r>
        <w:rPr>
          <w:rFonts w:ascii="Courier New" w:hAnsi="Courier New" w:cs="Courier New"/>
          <w:color w:val="000000"/>
          <w:sz w:val="20"/>
          <w:szCs w:val="20"/>
        </w:rPr>
        <w:t>, num2str(kw_produced_daily));</w:t>
      </w:r>
    </w:p>
    <w:p w14:paraId="79CF683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stored_value , </w:t>
      </w:r>
      <w:r>
        <w:rPr>
          <w:rFonts w:ascii="Courier New" w:hAnsi="Courier New" w:cs="Courier New"/>
          <w:color w:val="A020F0"/>
          <w:sz w:val="20"/>
          <w:szCs w:val="20"/>
        </w:rPr>
        <w:t>'String'</w:t>
      </w:r>
      <w:r>
        <w:rPr>
          <w:rFonts w:ascii="Courier New" w:hAnsi="Courier New" w:cs="Courier New"/>
          <w:color w:val="000000"/>
          <w:sz w:val="20"/>
          <w:szCs w:val="20"/>
        </w:rPr>
        <w:t>, num2str(daily_storage));</w:t>
      </w:r>
    </w:p>
    <w:p w14:paraId="24DCF5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exported_value , </w:t>
      </w:r>
      <w:r>
        <w:rPr>
          <w:rFonts w:ascii="Courier New" w:hAnsi="Courier New" w:cs="Courier New"/>
          <w:color w:val="A020F0"/>
          <w:sz w:val="20"/>
          <w:szCs w:val="20"/>
        </w:rPr>
        <w:t>'String'</w:t>
      </w:r>
      <w:r>
        <w:rPr>
          <w:rFonts w:ascii="Courier New" w:hAnsi="Courier New" w:cs="Courier New"/>
          <w:color w:val="000000"/>
          <w:sz w:val="20"/>
          <w:szCs w:val="20"/>
        </w:rPr>
        <w:t>, num2str(daily_exported));</w:t>
      </w:r>
    </w:p>
    <w:p w14:paraId="4BBE01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disp_imported_value , </w:t>
      </w:r>
      <w:r>
        <w:rPr>
          <w:rFonts w:ascii="Courier New" w:hAnsi="Courier New" w:cs="Courier New"/>
          <w:color w:val="A020F0"/>
          <w:sz w:val="20"/>
          <w:szCs w:val="20"/>
        </w:rPr>
        <w:t>'String'</w:t>
      </w:r>
      <w:r>
        <w:rPr>
          <w:rFonts w:ascii="Courier New" w:hAnsi="Courier New" w:cs="Courier New"/>
          <w:color w:val="000000"/>
          <w:sz w:val="20"/>
          <w:szCs w:val="20"/>
        </w:rPr>
        <w:t>, num2str(daily_imported));</w:t>
      </w:r>
    </w:p>
    <w:p w14:paraId="5356CE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44134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475C5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update the cost values</w:t>
      </w:r>
    </w:p>
    <w:p w14:paraId="05384A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Update_Values_cost(electricity_cost_ALCC,electricity_cost_ANNPMT,daily_savings,payback_period,ROI)</w:t>
      </w:r>
    </w:p>
    <w:p w14:paraId="5B9E664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nds to the economic tab the calculate values</w:t>
      </w:r>
    </w:p>
    <w:p w14:paraId="66C643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LCC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LCC));                            disp(electricity_cost_ALCC)</w:t>
      </w:r>
    </w:p>
    <w:p w14:paraId="5F1A53E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opt_value,</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1)));               disp(electricity_cost_ANNPMT(1,1))</w:t>
      </w:r>
    </w:p>
    <w:p w14:paraId="1012DE4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likely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2)));          disp(electricity_cost_ANNPMT(1,2))</w:t>
      </w:r>
    </w:p>
    <w:p w14:paraId="3EE522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NNPMT_pess_value , </w:t>
      </w:r>
      <w:r>
        <w:rPr>
          <w:rFonts w:ascii="Courier New" w:hAnsi="Courier New" w:cs="Courier New"/>
          <w:color w:val="A020F0"/>
          <w:sz w:val="20"/>
          <w:szCs w:val="20"/>
        </w:rPr>
        <w:t>'String'</w:t>
      </w:r>
      <w:r>
        <w:rPr>
          <w:rFonts w:ascii="Courier New" w:hAnsi="Courier New" w:cs="Courier New"/>
          <w:color w:val="000000"/>
          <w:sz w:val="20"/>
          <w:szCs w:val="20"/>
        </w:rPr>
        <w:t>, num2str(electricity_cost_ANNPMT(1,3)));            disp(electricity_cost_ANNPMT(1,3))</w:t>
      </w:r>
    </w:p>
    <w:p w14:paraId="77712A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IRR_value, </w:t>
      </w:r>
      <w:r>
        <w:rPr>
          <w:rFonts w:ascii="Courier New" w:hAnsi="Courier New" w:cs="Courier New"/>
          <w:color w:val="A020F0"/>
          <w:sz w:val="20"/>
          <w:szCs w:val="20"/>
        </w:rPr>
        <w:t>'String'</w:t>
      </w:r>
      <w:r>
        <w:rPr>
          <w:rFonts w:ascii="Courier New" w:hAnsi="Courier New" w:cs="Courier New"/>
          <w:color w:val="000000"/>
          <w:sz w:val="20"/>
          <w:szCs w:val="20"/>
        </w:rPr>
        <w:t>, num2str(IRR_val*100));                                      disp(IRR_val*100)</w:t>
      </w:r>
    </w:p>
    <w:p w14:paraId="4B8AC5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I_value, </w:t>
      </w:r>
      <w:r>
        <w:rPr>
          <w:rFonts w:ascii="Courier New" w:hAnsi="Courier New" w:cs="Courier New"/>
          <w:color w:val="A020F0"/>
          <w:sz w:val="20"/>
          <w:szCs w:val="20"/>
        </w:rPr>
        <w:t>'String'</w:t>
      </w:r>
      <w:r>
        <w:rPr>
          <w:rFonts w:ascii="Courier New" w:hAnsi="Courier New" w:cs="Courier New"/>
          <w:color w:val="000000"/>
          <w:sz w:val="20"/>
          <w:szCs w:val="20"/>
        </w:rPr>
        <w:t>, num2str(ROI));                                              disp(ROI)</w:t>
      </w:r>
    </w:p>
    <w:p w14:paraId="25DA367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monthly_saving_value,</w:t>
      </w:r>
      <w:r>
        <w:rPr>
          <w:rFonts w:ascii="Courier New" w:hAnsi="Courier New" w:cs="Courier New"/>
          <w:color w:val="A020F0"/>
          <w:sz w:val="20"/>
          <w:szCs w:val="20"/>
        </w:rPr>
        <w:t>'string'</w:t>
      </w:r>
      <w:r>
        <w:rPr>
          <w:rFonts w:ascii="Courier New" w:hAnsi="Courier New" w:cs="Courier New"/>
          <w:color w:val="000000"/>
          <w:sz w:val="20"/>
          <w:szCs w:val="20"/>
        </w:rPr>
        <w:t>, num2str(daily_savings*30));                       disp(daily_savings*30)</w:t>
      </w:r>
    </w:p>
    <w:p w14:paraId="3F68CFA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yearly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                       disp(daily_savings*365)  </w:t>
      </w:r>
    </w:p>
    <w:p w14:paraId="32F3BBC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                    disp(daily_savings*3650) </w:t>
      </w:r>
    </w:p>
    <w:p w14:paraId="4B7851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wen_year_saving_value,</w:t>
      </w:r>
      <w:r>
        <w:rPr>
          <w:rFonts w:ascii="Courier New" w:hAnsi="Courier New" w:cs="Courier New"/>
          <w:color w:val="A020F0"/>
          <w:sz w:val="20"/>
          <w:szCs w:val="20"/>
        </w:rPr>
        <w:t>'string'</w:t>
      </w:r>
      <w:r>
        <w:rPr>
          <w:rFonts w:ascii="Courier New" w:hAnsi="Courier New" w:cs="Courier New"/>
          <w:color w:val="000000"/>
          <w:sz w:val="20"/>
          <w:szCs w:val="20"/>
        </w:rPr>
        <w:t xml:space="preserve">, num2str(daily_savings*3650*2));                 disp(daily_savings*3650*2)  </w:t>
      </w:r>
    </w:p>
    <w:p w14:paraId="61D8DE5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ayback_saving_value,</w:t>
      </w:r>
      <w:r>
        <w:rPr>
          <w:rFonts w:ascii="Courier New" w:hAnsi="Courier New" w:cs="Courier New"/>
          <w:color w:val="A020F0"/>
          <w:sz w:val="20"/>
          <w:szCs w:val="20"/>
        </w:rPr>
        <w:t>'string'</w:t>
      </w:r>
      <w:r>
        <w:rPr>
          <w:rFonts w:ascii="Courier New" w:hAnsi="Courier New" w:cs="Courier New"/>
          <w:color w:val="000000"/>
          <w:sz w:val="20"/>
          <w:szCs w:val="20"/>
        </w:rPr>
        <w:t>, num2str(payback_period));                         disp(payback_period)</w:t>
      </w:r>
    </w:p>
    <w:p w14:paraId="57D7D48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PV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NPV));                                              disp(NPV)   </w:t>
      </w:r>
    </w:p>
    <w:p w14:paraId="0E0210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0437C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38016A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the time</w:t>
      </w:r>
    </w:p>
    <w:p w14:paraId="296D06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clock_disp()</w:t>
      </w:r>
    </w:p>
    <w:p w14:paraId="5699E57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etrives the time from the computer      </w:t>
      </w:r>
    </w:p>
    <w:p w14:paraId="6905E61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ime_all = fix(clock);</w:t>
      </w:r>
    </w:p>
    <w:p w14:paraId="2258FFF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hr = time_all(1,4);</w:t>
      </w:r>
    </w:p>
    <w:p w14:paraId="4B6040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min = time_all(1,5);</w:t>
      </w:r>
    </w:p>
    <w:p w14:paraId="469D410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19D474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0690917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0 0.0 0.04 0.03],</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32A662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d:%d'</w:t>
      </w:r>
      <w:r>
        <w:rPr>
          <w:rFonts w:ascii="Courier New" w:hAnsi="Courier New" w:cs="Courier New"/>
          <w:color w:val="000000"/>
          <w:sz w:val="20"/>
          <w:szCs w:val="20"/>
        </w:rPr>
        <w:t>,hr,min),</w:t>
      </w:r>
      <w:r>
        <w:rPr>
          <w:rFonts w:ascii="Courier New" w:hAnsi="Courier New" w:cs="Courier New"/>
          <w:color w:val="A020F0"/>
          <w:sz w:val="20"/>
          <w:szCs w:val="20"/>
        </w:rPr>
        <w:t>'BackgroundColor'</w:t>
      </w:r>
      <w:r>
        <w:rPr>
          <w:rFonts w:ascii="Courier New" w:hAnsi="Courier New" w:cs="Courier New"/>
          <w:color w:val="000000"/>
          <w:sz w:val="20"/>
          <w:szCs w:val="20"/>
        </w:rPr>
        <w:t>, White,</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C9D44F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left'</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86BF2D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14); </w:t>
      </w:r>
    </w:p>
    <w:p w14:paraId="604F77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63B5889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645CA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7E7BE1D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to indicate to the user what percentage is completed</w:t>
      </w:r>
    </w:p>
    <w:p w14:paraId="71942DB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ogress_bar(progress_step)</w:t>
      </w:r>
    </w:p>
    <w:p w14:paraId="5CAB27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reates the axis for plotting</w:t>
      </w:r>
    </w:p>
    <w:p w14:paraId="2D29F2A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es(</w:t>
      </w:r>
      <w:r>
        <w:rPr>
          <w:rFonts w:ascii="Courier New" w:hAnsi="Courier New" w:cs="Courier New"/>
          <w:color w:val="A020F0"/>
          <w:sz w:val="20"/>
          <w:szCs w:val="20"/>
        </w:rPr>
        <w:t>'Units'</w:t>
      </w:r>
      <w:r>
        <w:rPr>
          <w:rFonts w:ascii="Courier New" w:hAnsi="Courier New" w:cs="Courier New"/>
          <w:color w:val="000000"/>
          <w:sz w:val="20"/>
          <w:szCs w:val="20"/>
        </w:rPr>
        <w:t>,</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0.3 0.05 0.4 0.07],</w:t>
      </w:r>
      <w:r>
        <w:rPr>
          <w:rFonts w:ascii="Courier New" w:hAnsi="Courier New" w:cs="Courier New"/>
          <w:color w:val="A020F0"/>
          <w:sz w:val="20"/>
          <w:szCs w:val="20"/>
        </w:rPr>
        <w:t>'Parent'</w:t>
      </w:r>
      <w:r>
        <w:rPr>
          <w:rFonts w:ascii="Courier New" w:hAnsi="Courier New" w:cs="Courier New"/>
          <w:color w:val="000000"/>
          <w:sz w:val="20"/>
          <w:szCs w:val="20"/>
        </w:rPr>
        <w:t xml:space="preserve">, TabHandles{1,1}); </w:t>
      </w:r>
    </w:p>
    <w:p w14:paraId="3D4E86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xis </w:t>
      </w:r>
      <w:r>
        <w:rPr>
          <w:rFonts w:ascii="Courier New" w:hAnsi="Courier New" w:cs="Courier New"/>
          <w:color w:val="A020F0"/>
          <w:sz w:val="20"/>
          <w:szCs w:val="20"/>
        </w:rPr>
        <w:t>off</w:t>
      </w:r>
      <w:r>
        <w:rPr>
          <w:rFonts w:ascii="Courier New" w:hAnsi="Courier New" w:cs="Courier New"/>
          <w:color w:val="000000"/>
          <w:sz w:val="20"/>
          <w:szCs w:val="20"/>
        </w:rPr>
        <w:t>;</w:t>
      </w:r>
    </w:p>
    <w:p w14:paraId="089243F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452FE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Fills the shaded area</w:t>
      </w:r>
    </w:p>
    <w:p w14:paraId="6F4B38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rea1 = area([0 progress_step/number_of_inputs],[1 1]); </w:t>
      </w:r>
    </w:p>
    <w:p w14:paraId="33C893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tick'</w:t>
      </w:r>
      <w:r>
        <w:rPr>
          <w:rFonts w:ascii="Courier New" w:hAnsi="Courier New" w:cs="Courier New"/>
          <w:color w:val="000000"/>
          <w:sz w:val="20"/>
          <w:szCs w:val="20"/>
        </w:rPr>
        <w:t>,[]); set(gca,</w:t>
      </w:r>
      <w:r>
        <w:rPr>
          <w:rFonts w:ascii="Courier New" w:hAnsi="Courier New" w:cs="Courier New"/>
          <w:color w:val="A020F0"/>
          <w:sz w:val="20"/>
          <w:szCs w:val="20"/>
        </w:rPr>
        <w:t>'ytick'</w:t>
      </w:r>
      <w:r>
        <w:rPr>
          <w:rFonts w:ascii="Courier New" w:hAnsi="Courier New" w:cs="Courier New"/>
          <w:color w:val="000000"/>
          <w:sz w:val="20"/>
          <w:szCs w:val="20"/>
        </w:rPr>
        <w:t xml:space="preserve">,[]); </w:t>
      </w:r>
    </w:p>
    <w:p w14:paraId="30E140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xlim'</w:t>
      </w:r>
      <w:r>
        <w:rPr>
          <w:rFonts w:ascii="Courier New" w:hAnsi="Courier New" w:cs="Courier New"/>
          <w:color w:val="000000"/>
          <w:sz w:val="20"/>
          <w:szCs w:val="20"/>
        </w:rPr>
        <w:t xml:space="preserve">,[0 1]);  </w:t>
      </w:r>
    </w:p>
    <w:p w14:paraId="4C866CE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ca,</w:t>
      </w:r>
      <w:r>
        <w:rPr>
          <w:rFonts w:ascii="Courier New" w:hAnsi="Courier New" w:cs="Courier New"/>
          <w:color w:val="A020F0"/>
          <w:sz w:val="20"/>
          <w:szCs w:val="20"/>
        </w:rPr>
        <w:t>'ylim'</w:t>
      </w:r>
      <w:r>
        <w:rPr>
          <w:rFonts w:ascii="Courier New" w:hAnsi="Courier New" w:cs="Courier New"/>
          <w:color w:val="000000"/>
          <w:sz w:val="20"/>
          <w:szCs w:val="20"/>
        </w:rPr>
        <w:t xml:space="preserve">,[0 1]); </w:t>
      </w:r>
    </w:p>
    <w:p w14:paraId="5C0D52C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area1,</w:t>
      </w:r>
      <w:r>
        <w:rPr>
          <w:rFonts w:ascii="Courier New" w:hAnsi="Courier New" w:cs="Courier New"/>
          <w:color w:val="A020F0"/>
          <w:sz w:val="20"/>
          <w:szCs w:val="20"/>
        </w:rPr>
        <w:t>'FaceColor'</w:t>
      </w:r>
      <w:r>
        <w:rPr>
          <w:rFonts w:ascii="Courier New" w:hAnsi="Courier New" w:cs="Courier New"/>
          <w:color w:val="000000"/>
          <w:sz w:val="20"/>
          <w:szCs w:val="20"/>
        </w:rPr>
        <w:t>,</w:t>
      </w:r>
      <w:r>
        <w:rPr>
          <w:rFonts w:ascii="Courier New" w:hAnsi="Courier New" w:cs="Courier New"/>
          <w:color w:val="A020F0"/>
          <w:sz w:val="20"/>
          <w:szCs w:val="20"/>
        </w:rPr>
        <w:t>'yellow'</w:t>
      </w:r>
      <w:r>
        <w:rPr>
          <w:rFonts w:ascii="Courier New" w:hAnsi="Courier New" w:cs="Courier New"/>
          <w:color w:val="000000"/>
          <w:sz w:val="20"/>
          <w:szCs w:val="20"/>
        </w:rPr>
        <w:t>);</w:t>
      </w:r>
    </w:p>
    <w:p w14:paraId="062C98B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7EBA6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s the text percentage numerically</w:t>
      </w:r>
    </w:p>
    <w:p w14:paraId="26531CA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uicontrol(</w:t>
      </w:r>
      <w:r>
        <w:rPr>
          <w:rFonts w:ascii="Courier New" w:hAnsi="Courier New" w:cs="Courier New"/>
          <w:color w:val="A020F0"/>
          <w:sz w:val="20"/>
          <w:szCs w:val="20"/>
        </w:rPr>
        <w:t>'Style'</w:t>
      </w:r>
      <w:r>
        <w:rPr>
          <w:rFonts w:ascii="Courier New" w:hAnsi="Courier New" w:cs="Courier New"/>
          <w:color w:val="000000"/>
          <w:sz w:val="20"/>
          <w:szCs w:val="20"/>
        </w:rPr>
        <w:t xml:space="preserve">, </w:t>
      </w:r>
      <w:r>
        <w:rPr>
          <w:rFonts w:ascii="Courier New" w:hAnsi="Courier New" w:cs="Courier New"/>
          <w:color w:val="A020F0"/>
          <w:sz w:val="20"/>
          <w:szCs w:val="20"/>
        </w:rPr>
        <w:t>'text'</w:t>
      </w:r>
      <w:r>
        <w:rPr>
          <w:rFonts w:ascii="Courier New" w:hAnsi="Courier New" w:cs="Courier New"/>
          <w:color w:val="000000"/>
          <w:sz w:val="20"/>
          <w:szCs w:val="20"/>
        </w:rPr>
        <w:t>,</w:t>
      </w:r>
      <w:r>
        <w:rPr>
          <w:rFonts w:ascii="Courier New" w:hAnsi="Courier New" w:cs="Courier New"/>
          <w:color w:val="A020F0"/>
          <w:sz w:val="20"/>
          <w:szCs w:val="20"/>
        </w:rPr>
        <w:t>'Units'</w:t>
      </w:r>
      <w:r>
        <w:rPr>
          <w:rFonts w:ascii="Courier New" w:hAnsi="Courier New" w:cs="Courier New"/>
          <w:color w:val="000000"/>
          <w:sz w:val="20"/>
          <w:szCs w:val="20"/>
        </w:rPr>
        <w:t xml:space="preserve">, </w:t>
      </w:r>
      <w:r>
        <w:rPr>
          <w:rFonts w:ascii="Courier New" w:hAnsi="Courier New" w:cs="Courier New"/>
          <w:color w:val="A020F0"/>
          <w:sz w:val="20"/>
          <w:szCs w:val="20"/>
        </w:rPr>
        <w:t>'normalized'</w:t>
      </w:r>
      <w:r>
        <w:rPr>
          <w:rFonts w:ascii="Courier New" w:hAnsi="Courier New" w:cs="Courier New"/>
          <w:color w:val="000000"/>
          <w:sz w:val="20"/>
          <w:szCs w:val="20"/>
        </w:rPr>
        <w:t>,</w:t>
      </w:r>
      <w:r>
        <w:rPr>
          <w:rFonts w:ascii="Courier New" w:hAnsi="Courier New" w:cs="Courier New"/>
          <w:color w:val="A020F0"/>
          <w:sz w:val="20"/>
          <w:szCs w:val="20"/>
        </w:rPr>
        <w:t>'Position'</w:t>
      </w:r>
      <w:r>
        <w:rPr>
          <w:rFonts w:ascii="Courier New" w:hAnsi="Courier New" w:cs="Courier New"/>
          <w:color w:val="000000"/>
          <w:sz w:val="20"/>
          <w:szCs w:val="20"/>
        </w:rPr>
        <w:t>, [0.3 0.05-0.038 0.4 0.038],</w:t>
      </w:r>
      <w:r>
        <w:rPr>
          <w:rFonts w:ascii="Courier New" w:hAnsi="Courier New" w:cs="Courier New"/>
          <w:color w:val="A020F0"/>
          <w:sz w:val="20"/>
          <w:szCs w:val="20"/>
        </w:rPr>
        <w:t>'Parent'</w:t>
      </w:r>
      <w:r>
        <w:rPr>
          <w:rFonts w:ascii="Courier New" w:hAnsi="Courier New" w:cs="Courier New"/>
          <w:color w:val="000000"/>
          <w:sz w:val="20"/>
          <w:szCs w:val="20"/>
        </w:rPr>
        <w:t>, TabHandles{1,1},</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D7F533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sprintf(</w:t>
      </w:r>
      <w:r>
        <w:rPr>
          <w:rFonts w:ascii="Courier New" w:hAnsi="Courier New" w:cs="Courier New"/>
          <w:color w:val="A020F0"/>
          <w:sz w:val="20"/>
          <w:szCs w:val="20"/>
        </w:rPr>
        <w:t>'Progress: %i%%'</w:t>
      </w:r>
      <w:r>
        <w:rPr>
          <w:rFonts w:ascii="Courier New" w:hAnsi="Courier New" w:cs="Courier New"/>
          <w:color w:val="000000"/>
          <w:sz w:val="20"/>
          <w:szCs w:val="20"/>
        </w:rPr>
        <w:t>,round(progress_step*100/number_of_inputs)),</w:t>
      </w:r>
      <w:r>
        <w:rPr>
          <w:rFonts w:ascii="Courier New" w:hAnsi="Courier New" w:cs="Courier New"/>
          <w:color w:val="A020F0"/>
          <w:sz w:val="20"/>
          <w:szCs w:val="20"/>
        </w:rPr>
        <w:t>'BackgroundColor'</w:t>
      </w:r>
      <w:r>
        <w:rPr>
          <w:rFonts w:ascii="Courier New" w:hAnsi="Courier New" w:cs="Courier New"/>
          <w:color w:val="000000"/>
          <w:sz w:val="20"/>
          <w:szCs w:val="20"/>
        </w:rPr>
        <w:t>,Grey,</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8A92ED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HorizontalAlignment'</w:t>
      </w:r>
      <w:r>
        <w:rPr>
          <w:rFonts w:ascii="Courier New" w:hAnsi="Courier New" w:cs="Courier New"/>
          <w:color w:val="000000"/>
          <w:sz w:val="20"/>
          <w:szCs w:val="20"/>
        </w:rPr>
        <w:t>,</w:t>
      </w:r>
      <w:r>
        <w:rPr>
          <w:rFonts w:ascii="Courier New" w:hAnsi="Courier New" w:cs="Courier New"/>
          <w:color w:val="A020F0"/>
          <w:sz w:val="20"/>
          <w:szCs w:val="20"/>
        </w:rPr>
        <w:t>'center'</w:t>
      </w:r>
      <w:r>
        <w:rPr>
          <w:rFonts w:ascii="Courier New" w:hAnsi="Courier New" w:cs="Courier New"/>
          <w:color w:val="000000"/>
          <w:sz w:val="20"/>
          <w:szCs w:val="20"/>
        </w:rPr>
        <w:t>,</w:t>
      </w:r>
      <w:r>
        <w:rPr>
          <w:rFonts w:ascii="Courier New" w:hAnsi="Courier New" w:cs="Courier New"/>
          <w:color w:val="A020F0"/>
          <w:sz w:val="20"/>
          <w:szCs w:val="20"/>
        </w:rPr>
        <w:t>'FontName'</w:t>
      </w:r>
      <w:r>
        <w:rPr>
          <w:rFonts w:ascii="Courier New" w:hAnsi="Courier New" w:cs="Courier New"/>
          <w:color w:val="000000"/>
          <w:sz w:val="20"/>
          <w:szCs w:val="20"/>
        </w:rPr>
        <w:t>,</w:t>
      </w:r>
      <w:r>
        <w:rPr>
          <w:rFonts w:ascii="Courier New" w:hAnsi="Courier New" w:cs="Courier New"/>
          <w:color w:val="A020F0"/>
          <w:sz w:val="20"/>
          <w:szCs w:val="20"/>
        </w:rPr>
        <w:t>'arial'</w:t>
      </w:r>
      <w:r>
        <w:rPr>
          <w:rFonts w:ascii="Courier New" w:hAnsi="Courier New" w:cs="Courier New"/>
          <w:color w:val="000000"/>
          <w:sz w:val="20"/>
          <w:szCs w:val="20"/>
        </w:rPr>
        <w:t>,</w:t>
      </w:r>
      <w:r>
        <w:rPr>
          <w:rFonts w:ascii="Courier New" w:hAnsi="Courier New" w:cs="Courier New"/>
          <w:color w:val="A020F0"/>
          <w:sz w:val="20"/>
          <w:szCs w:val="20"/>
        </w:rPr>
        <w:t>'FontWeight'</w:t>
      </w:r>
      <w:r>
        <w:rPr>
          <w:rFonts w:ascii="Courier New" w:hAnsi="Courier New" w:cs="Courier New"/>
          <w:color w:val="000000"/>
          <w:sz w:val="20"/>
          <w:szCs w:val="20"/>
        </w:rPr>
        <w:t>,</w:t>
      </w:r>
      <w:r>
        <w:rPr>
          <w:rFonts w:ascii="Courier New" w:hAnsi="Courier New" w:cs="Courier New"/>
          <w:color w:val="A020F0"/>
          <w:sz w:val="20"/>
          <w:szCs w:val="20"/>
        </w:rPr>
        <w:t>'b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D75D1B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A020F0"/>
          <w:sz w:val="20"/>
          <w:szCs w:val="20"/>
        </w:rPr>
        <w:t>'FontSize'</w:t>
      </w:r>
      <w:r>
        <w:rPr>
          <w:rFonts w:ascii="Courier New" w:hAnsi="Courier New" w:cs="Courier New"/>
          <w:color w:val="000000"/>
          <w:sz w:val="20"/>
          <w:szCs w:val="20"/>
        </w:rPr>
        <w:t xml:space="preserve">, 12);       </w:t>
      </w:r>
    </w:p>
    <w:p w14:paraId="7BFBC9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572DF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22E322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Used in the rest of the program </w:t>
      </w:r>
    </w:p>
    <w:p w14:paraId="7EBFC2F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reset(hObject, eventdata) </w:t>
      </w:r>
    </w:p>
    <w:p w14:paraId="1DA6D0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Resets all the inputs and displays</w:t>
      </w:r>
    </w:p>
    <w:p w14:paraId="23A6F6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574440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707D1EC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w:t>
      </w:r>
    </w:p>
    <w:p w14:paraId="0B1239A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553A2C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occupants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w:t>
      </w:r>
    </w:p>
    <w:p w14:paraId="33D9A2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p>
    <w:p w14:paraId="3F397A9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w:t>
      </w:r>
    </w:p>
    <w:p w14:paraId="1B205C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3793CB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pauses, closes, displays error and restarts the GUI            </w:t>
      </w:r>
    </w:p>
    <w:p w14:paraId="1D1AFC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2F676A5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gcbf)</w:t>
      </w:r>
      <w:r>
        <w:rPr>
          <w:rFonts w:ascii="Courier New" w:hAnsi="Courier New" w:cs="Courier New"/>
          <w:color w:val="228B22"/>
          <w:sz w:val="20"/>
          <w:szCs w:val="20"/>
        </w:rPr>
        <w:t xml:space="preserve">%            </w:t>
      </w:r>
    </w:p>
    <w:p w14:paraId="2D66966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errordlg(</w:t>
      </w:r>
      <w:r>
        <w:rPr>
          <w:rFonts w:ascii="Courier New" w:hAnsi="Courier New" w:cs="Courier New"/>
          <w:color w:val="A020F0"/>
          <w:sz w:val="20"/>
          <w:szCs w:val="20"/>
        </w:rPr>
        <w:t>'Error Restarting, Reboot Initiated'</w:t>
      </w:r>
      <w:r>
        <w:rPr>
          <w:rFonts w:ascii="Courier New" w:hAnsi="Courier New" w:cs="Courier New"/>
          <w:color w:val="000000"/>
          <w:sz w:val="20"/>
          <w:szCs w:val="20"/>
        </w:rPr>
        <w:t>,</w:t>
      </w:r>
      <w:r>
        <w:rPr>
          <w:rFonts w:ascii="Courier New" w:hAnsi="Courier New" w:cs="Courier New"/>
          <w:color w:val="A020F0"/>
          <w:sz w:val="20"/>
          <w:szCs w:val="20"/>
        </w:rPr>
        <w:t>'Setup Error'</w:t>
      </w:r>
      <w:r>
        <w:rPr>
          <w:rFonts w:ascii="Courier New" w:hAnsi="Courier New" w:cs="Courier New"/>
          <w:color w:val="000000"/>
          <w:sz w:val="20"/>
          <w:szCs w:val="20"/>
        </w:rPr>
        <w:t xml:space="preserve">)            </w:t>
      </w:r>
    </w:p>
    <w:p w14:paraId="53A55D6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he_Solar_Solution_GUI()</w:t>
      </w:r>
    </w:p>
    <w:p w14:paraId="09FD7D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refill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5CC3A6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58DA863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525C79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409CA5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 function to clear all uipanels</w:t>
      </w:r>
    </w:p>
    <w:p w14:paraId="548A533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all_visible_off(hObject, eventdata)</w:t>
      </w:r>
    </w:p>
    <w:p w14:paraId="59A78D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s off all the button when prefill is selected</w:t>
      </w:r>
    </w:p>
    <w:p w14:paraId="0BF4A7C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s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3D578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F816B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gas_main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2FAF5B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0B089E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FA72D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pool,</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B856AA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859BB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56BFDF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centag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AFAFE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A099F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E460F9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rformanc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0D1D4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CD1090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A5396E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43CFE09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8E8238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CA7B2A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87CBA5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40616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88D32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solar,</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BDE2CD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solar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56B99C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BF69D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EFEE1B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326959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A45360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6C361CD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2FCE80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KWHR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B5D32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7177695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D1208B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yes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7E494D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utton_no_batter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72FDA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st_battery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1D7552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CEB93F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49729F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roof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630CE8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96FF1E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oof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6A0E5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595B40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edit_display,</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B28D51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orientation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88313E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compass_imag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79EF17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7A126D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C5BAEB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244A8D8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nor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5B2549B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4089D61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ea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2E7C7D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radio_south_wes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0EA4A8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display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739616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F5A86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EF182B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code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23195E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state_codes,</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23519C5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_code_table,</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0CE65C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ext_bill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6A8C7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edit,</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1E9B05C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w:t>
      </w:r>
    </w:p>
    <w:p w14:paraId="3C39494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skip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7CBD2C8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number_people_questi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0061AA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popupmenu,</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DCC710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eople_next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6718D9F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F6F62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2F22AD0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Used in prefilling the GUI with data instead of the prompt process</w:t>
      </w:r>
    </w:p>
    <w:p w14:paraId="6055C2C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prefill(hObject, eventdata)</w:t>
      </w:r>
    </w:p>
    <w:p w14:paraId="551E64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ess bar and turn off uihandles</w:t>
      </w:r>
    </w:p>
    <w:p w14:paraId="0A042C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number_of_inputs);            </w:t>
      </w:r>
    </w:p>
    <w:p w14:paraId="5D24267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all_visible_off()      </w:t>
      </w:r>
    </w:p>
    <w:p w14:paraId="4EE5832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loading_bar = waitbar(0,</w:t>
      </w:r>
      <w:r>
        <w:rPr>
          <w:rFonts w:ascii="Courier New" w:hAnsi="Courier New" w:cs="Courier New"/>
          <w:color w:val="A020F0"/>
          <w:sz w:val="20"/>
          <w:szCs w:val="20"/>
        </w:rPr>
        <w:t>'Please wait...'</w:t>
      </w:r>
      <w:r>
        <w:rPr>
          <w:rFonts w:ascii="Courier New" w:hAnsi="Courier New" w:cs="Courier New"/>
          <w:color w:val="000000"/>
          <w:sz w:val="20"/>
          <w:szCs w:val="20"/>
        </w:rPr>
        <w:t>);</w:t>
      </w:r>
    </w:p>
    <w:p w14:paraId="55E5E8D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eps = 1000;</w:t>
      </w:r>
    </w:p>
    <w:p w14:paraId="7021EF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step = 1:steps</w:t>
      </w:r>
    </w:p>
    <w:p w14:paraId="60EFA2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omputations take place here</w:t>
      </w:r>
    </w:p>
    <w:p w14:paraId="642F79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aitbar(step / steps)</w:t>
      </w:r>
    </w:p>
    <w:p w14:paraId="0C4CED2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E324F1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to be prefiled here...</w:t>
      </w:r>
    </w:p>
    <w:p w14:paraId="6B1073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gas_mains_input = 0;               </w:t>
      </w:r>
    </w:p>
    <w:p w14:paraId="7124444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ool_input = 0;                     </w:t>
      </w:r>
    </w:p>
    <w:p w14:paraId="175C935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centage_input = 30;</w:t>
      </w:r>
    </w:p>
    <w:p w14:paraId="558D3CF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erformance_input = 0.85;</w:t>
      </w:r>
    </w:p>
    <w:p w14:paraId="2668605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installed = 1;                    </w:t>
      </w:r>
    </w:p>
    <w:p w14:paraId="0D45B61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olar_size_input = 5;              </w:t>
      </w:r>
    </w:p>
    <w:p w14:paraId="46665B5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solar_input = 7000;            </w:t>
      </w:r>
    </w:p>
    <w:p w14:paraId="5FCA855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installed = 1;</w:t>
      </w:r>
    </w:p>
    <w:p w14:paraId="776A8D6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attery_size_input =  10;         </w:t>
      </w:r>
    </w:p>
    <w:p w14:paraId="4DBED1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ost_battery_input =  9700;                           </w:t>
      </w:r>
    </w:p>
    <w:p w14:paraId="2C7AE0A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orientation_input = 1;              </w:t>
      </w:r>
    </w:p>
    <w:p w14:paraId="010A126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ill_input = 0;                    </w:t>
      </w:r>
    </w:p>
    <w:p w14:paraId="7A7002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 = 3; </w:t>
      </w:r>
    </w:p>
    <w:p w14:paraId="3622C4B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6EE0A1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state</w:t>
      </w:r>
    </w:p>
    <w:p w14:paraId="3AA563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tate_input =  7000;    </w:t>
      </w:r>
    </w:p>
    <w:p w14:paraId="75E5E59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hange Roof tilt</w:t>
      </w:r>
    </w:p>
    <w:p w14:paraId="0FA6648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roof_tilt_input = 12;                     </w:t>
      </w:r>
    </w:p>
    <w:p w14:paraId="7D6BFE6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30CF5A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values on the GUI for display</w:t>
      </w:r>
    </w:p>
    <w:p w14:paraId="13385E3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o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7483EC7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solar_size_input))                   </w:t>
      </w:r>
    </w:p>
    <w:p w14:paraId="0413E58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olar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solar_input))                 </w:t>
      </w:r>
    </w:p>
    <w:p w14:paraId="0A584FF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size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attery_size_input) )                </w:t>
      </w:r>
    </w:p>
    <w:p w14:paraId="7900A9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attery_cos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cost_battery_input) )                   </w:t>
      </w:r>
    </w:p>
    <w:p w14:paraId="2968B82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rientatio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rth'</w:t>
      </w:r>
      <w:r>
        <w:rPr>
          <w:rFonts w:ascii="Courier New" w:hAnsi="Courier New" w:cs="Courier New"/>
          <w:color w:val="000000"/>
          <w:sz w:val="20"/>
          <w:szCs w:val="20"/>
        </w:rPr>
        <w:t xml:space="preserve">)                </w:t>
      </w:r>
    </w:p>
    <w:p w14:paraId="316DEF9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bill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bill_input) )                                    </w:t>
      </w:r>
    </w:p>
    <w:p w14:paraId="618E110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occupants_value, </w:t>
      </w:r>
      <w:r>
        <w:rPr>
          <w:rFonts w:ascii="Courier New" w:hAnsi="Courier New" w:cs="Courier New"/>
          <w:color w:val="A020F0"/>
          <w:sz w:val="20"/>
          <w:szCs w:val="20"/>
        </w:rPr>
        <w:t>'String'</w:t>
      </w:r>
      <w:r>
        <w:rPr>
          <w:rFonts w:ascii="Courier New" w:hAnsi="Courier New" w:cs="Courier New"/>
          <w:color w:val="000000"/>
          <w:sz w:val="20"/>
          <w:szCs w:val="20"/>
        </w:rPr>
        <w:t>, num2str(number_people_input))</w:t>
      </w:r>
    </w:p>
    <w:p w14:paraId="2230462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gas_main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No'</w:t>
      </w:r>
      <w:r>
        <w:rPr>
          <w:rFonts w:ascii="Courier New" w:hAnsi="Courier New" w:cs="Courier New"/>
          <w:color w:val="000000"/>
          <w:sz w:val="20"/>
          <w:szCs w:val="20"/>
        </w:rPr>
        <w:t xml:space="preserve">)              </w:t>
      </w:r>
    </w:p>
    <w:p w14:paraId="3101509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ilt_value, </w:t>
      </w:r>
      <w:r>
        <w:rPr>
          <w:rFonts w:ascii="Courier New" w:hAnsi="Courier New" w:cs="Courier New"/>
          <w:color w:val="A020F0"/>
          <w:sz w:val="20"/>
          <w:szCs w:val="20"/>
        </w:rPr>
        <w:t>'String'</w:t>
      </w:r>
      <w:r>
        <w:rPr>
          <w:rFonts w:ascii="Courier New" w:hAnsi="Courier New" w:cs="Courier New"/>
          <w:color w:val="000000"/>
          <w:sz w:val="20"/>
          <w:szCs w:val="20"/>
        </w:rPr>
        <w:t xml:space="preserve">, num2str(roof_tilt_input) ) </w:t>
      </w:r>
    </w:p>
    <w:p w14:paraId="1A7D90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tate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QLD'</w:t>
      </w:r>
      <w:r>
        <w:rPr>
          <w:rFonts w:ascii="Courier New" w:hAnsi="Courier New" w:cs="Courier New"/>
          <w:color w:val="000000"/>
          <w:sz w:val="20"/>
          <w:szCs w:val="20"/>
        </w:rPr>
        <w:t xml:space="preserve">) ; </w:t>
      </w:r>
    </w:p>
    <w:p w14:paraId="5E2495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postal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4814'</w:t>
      </w:r>
      <w:r>
        <w:rPr>
          <w:rFonts w:ascii="Courier New" w:hAnsi="Courier New" w:cs="Courier New"/>
          <w:color w:val="000000"/>
          <w:sz w:val="20"/>
          <w:szCs w:val="20"/>
        </w:rPr>
        <w:t xml:space="preserve">)                                          </w:t>
      </w:r>
    </w:p>
    <w:p w14:paraId="3C9AF3E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riff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11'</w:t>
      </w:r>
      <w:r>
        <w:rPr>
          <w:rFonts w:ascii="Courier New" w:hAnsi="Courier New" w:cs="Courier New"/>
          <w:color w:val="000000"/>
          <w:sz w:val="20"/>
          <w:szCs w:val="20"/>
        </w:rPr>
        <w:t>)</w:t>
      </w:r>
    </w:p>
    <w:p w14:paraId="1F8B11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supplier_value, </w:t>
      </w:r>
      <w:r>
        <w:rPr>
          <w:rFonts w:ascii="Courier New" w:hAnsi="Courier New" w:cs="Courier New"/>
          <w:color w:val="A020F0"/>
          <w:sz w:val="20"/>
          <w:szCs w:val="20"/>
        </w:rPr>
        <w:t>'String'</w:t>
      </w:r>
      <w:r>
        <w:rPr>
          <w:rFonts w:ascii="Courier New" w:hAnsi="Courier New" w:cs="Courier New"/>
          <w:color w:val="000000"/>
          <w:sz w:val="20"/>
          <w:szCs w:val="20"/>
        </w:rPr>
        <w:t xml:space="preserve">, </w:t>
      </w:r>
      <w:r>
        <w:rPr>
          <w:rFonts w:ascii="Courier New" w:hAnsi="Courier New" w:cs="Courier New"/>
          <w:color w:val="A020F0"/>
          <w:sz w:val="20"/>
          <w:szCs w:val="20"/>
        </w:rPr>
        <w:t>'Ergon'</w:t>
      </w:r>
      <w:r>
        <w:rPr>
          <w:rFonts w:ascii="Courier New" w:hAnsi="Courier New" w:cs="Courier New"/>
          <w:color w:val="000000"/>
          <w:sz w:val="20"/>
          <w:szCs w:val="20"/>
        </w:rPr>
        <w:t xml:space="preserve">)                     </w:t>
      </w:r>
    </w:p>
    <w:p w14:paraId="3523758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C60FC4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close(loading_bar)</w:t>
      </w:r>
    </w:p>
    <w:p w14:paraId="1FBC3F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Calls the main function for calculations</w:t>
      </w:r>
    </w:p>
    <w:p w14:paraId="13EF85D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SH_and_KW_Calc(solar_size_input,performance_input, roof_tilt_input,state_input</w:t>
      </w:r>
      <w:r>
        <w:rPr>
          <w:rFonts w:ascii="Courier New" w:hAnsi="Courier New" w:cs="Courier New"/>
          <w:color w:val="0000FF"/>
          <w:sz w:val="20"/>
          <w:szCs w:val="20"/>
        </w:rPr>
        <w:t>...</w:t>
      </w:r>
    </w:p>
    <w:p w14:paraId="66EEFE3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_people_input,gas_mains_input, pool_input, battery_size_input, solar_installed, battery_installed)                     </w:t>
      </w:r>
    </w:p>
    <w:p w14:paraId="799AA39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C83F45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Runs through each tab giving the user an overview of the </w:t>
      </w:r>
    </w:p>
    <w:p w14:paraId="2D415E89"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program</w:t>
      </w:r>
    </w:p>
    <w:p w14:paraId="3FD478B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8); </w:t>
      </w:r>
    </w:p>
    <w:p w14:paraId="552737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5C78E21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7); </w:t>
      </w:r>
    </w:p>
    <w:p w14:paraId="2487694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79DF5E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6); </w:t>
      </w:r>
    </w:p>
    <w:p w14:paraId="093E0E0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2CADA7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5); </w:t>
      </w:r>
    </w:p>
    <w:p w14:paraId="1D0BE56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6C6B75A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4);</w:t>
      </w:r>
    </w:p>
    <w:p w14:paraId="718D897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5DDEA4F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3);</w:t>
      </w:r>
    </w:p>
    <w:p w14:paraId="416B8DB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ause(0.75)</w:t>
      </w:r>
    </w:p>
    <w:p w14:paraId="56298F1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SellectCallback(0,0,2);</w:t>
      </w:r>
    </w:p>
    <w:p w14:paraId="1363096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progress_bar(0);</w:t>
      </w:r>
    </w:p>
    <w:p w14:paraId="596C4FB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enter_gui_button,</w:t>
      </w:r>
      <w:r>
        <w:rPr>
          <w:rFonts w:ascii="Courier New" w:hAnsi="Courier New" w:cs="Courier New"/>
          <w:color w:val="A020F0"/>
          <w:sz w:val="20"/>
          <w:szCs w:val="20"/>
        </w:rPr>
        <w:t>'Visible'</w:t>
      </w:r>
      <w:r>
        <w:rPr>
          <w:rFonts w:ascii="Courier New" w:hAnsi="Courier New" w:cs="Courier New"/>
          <w:color w:val="000000"/>
          <w:sz w:val="20"/>
          <w:szCs w:val="20"/>
        </w:rPr>
        <w:t>,</w:t>
      </w:r>
      <w:r>
        <w:rPr>
          <w:rFonts w:ascii="Courier New" w:hAnsi="Courier New" w:cs="Courier New"/>
          <w:color w:val="A020F0"/>
          <w:sz w:val="20"/>
          <w:szCs w:val="20"/>
        </w:rPr>
        <w:t>'On'</w:t>
      </w:r>
      <w:r>
        <w:rPr>
          <w:rFonts w:ascii="Courier New" w:hAnsi="Courier New" w:cs="Courier New"/>
          <w:color w:val="000000"/>
          <w:sz w:val="20"/>
          <w:szCs w:val="20"/>
        </w:rPr>
        <w:t>)</w:t>
      </w:r>
    </w:p>
    <w:p w14:paraId="2B3A17A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EA995F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7AEBF993"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d of Main GUI Loop</w:t>
      </w:r>
    </w:p>
    <w:p w14:paraId="49D2878B"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end</w:t>
      </w:r>
    </w:p>
    <w:p w14:paraId="2CA6C52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FF"/>
          <w:sz w:val="20"/>
          <w:szCs w:val="20"/>
        </w:rPr>
        <w:t xml:space="preserve"> </w:t>
      </w:r>
    </w:p>
    <w:p w14:paraId="14E7157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Callback for Tab Selection (TAB JUMP)</w:t>
      </w:r>
    </w:p>
    <w:p w14:paraId="002FEA2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unction</w:t>
      </w:r>
      <w:r>
        <w:rPr>
          <w:rFonts w:ascii="Courier New" w:hAnsi="Courier New" w:cs="Courier New"/>
          <w:color w:val="000000"/>
          <w:sz w:val="20"/>
          <w:szCs w:val="20"/>
        </w:rPr>
        <w:t xml:space="preserve"> TabSellectCallback(~,~,SelectedTab)</w:t>
      </w:r>
    </w:p>
    <w:p w14:paraId="49358A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 </w:t>
      </w:r>
    </w:p>
    <w:p w14:paraId="26082437"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All tab selection pushbuttons are greyed out and uipanels are set to visible off,</w:t>
      </w:r>
    </w:p>
    <w:p w14:paraId="21620B3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then the selected panel is made visible and it's selection pushbutton is highlighted       </w:t>
      </w:r>
    </w:p>
    <w:p w14:paraId="4955813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xml:space="preserve">        %}</w:t>
      </w:r>
    </w:p>
    <w:p w14:paraId="704B1051"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ABDDE8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Set up some varables</w:t>
      </w:r>
    </w:p>
    <w:p w14:paraId="310D9D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TabHandles = guidata(gcf);</w:t>
      </w:r>
    </w:p>
    <w:p w14:paraId="7267ED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NumberOfTabs = size(TabHandles,1)-2;</w:t>
      </w:r>
    </w:p>
    <w:p w14:paraId="1821D67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hite = TabHandles{NumberOfTabs+2,2};            </w:t>
      </w:r>
      <w:r>
        <w:rPr>
          <w:rFonts w:ascii="Courier New" w:hAnsi="Courier New" w:cs="Courier New"/>
          <w:color w:val="228B22"/>
          <w:sz w:val="20"/>
          <w:szCs w:val="20"/>
        </w:rPr>
        <w:t xml:space="preserve">% White      </w:t>
      </w:r>
    </w:p>
    <w:p w14:paraId="652D0E5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BGColor = TabHandles{NumberOfTabs+2,3};          </w:t>
      </w:r>
      <w:r>
        <w:rPr>
          <w:rFonts w:ascii="Courier New" w:hAnsi="Courier New" w:cs="Courier New"/>
          <w:color w:val="228B22"/>
          <w:sz w:val="20"/>
          <w:szCs w:val="20"/>
        </w:rPr>
        <w:t>% Light Grey</w:t>
      </w:r>
    </w:p>
    <w:p w14:paraId="0C8CC0AF"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0EC8A436"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Turn all tabs off</w:t>
      </w:r>
    </w:p>
    <w:p w14:paraId="42506CA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TabCount = 1:NumberOfTabs</w:t>
      </w:r>
    </w:p>
    <w:p w14:paraId="226535FC"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ff'</w:t>
      </w:r>
      <w:r>
        <w:rPr>
          <w:rFonts w:ascii="Courier New" w:hAnsi="Courier New" w:cs="Courier New"/>
          <w:color w:val="000000"/>
          <w:sz w:val="20"/>
          <w:szCs w:val="20"/>
        </w:rPr>
        <w:t>);</w:t>
      </w:r>
    </w:p>
    <w:p w14:paraId="1FD4CCEE"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TabCount,2}, </w:t>
      </w:r>
      <w:r>
        <w:rPr>
          <w:rFonts w:ascii="Courier New" w:hAnsi="Courier New" w:cs="Courier New"/>
          <w:color w:val="A020F0"/>
          <w:sz w:val="20"/>
          <w:szCs w:val="20"/>
        </w:rPr>
        <w:t>'BackgroundColor'</w:t>
      </w:r>
      <w:r>
        <w:rPr>
          <w:rFonts w:ascii="Courier New" w:hAnsi="Courier New" w:cs="Courier New"/>
          <w:color w:val="000000"/>
          <w:sz w:val="20"/>
          <w:szCs w:val="20"/>
        </w:rPr>
        <w:t>, BGColor);</w:t>
      </w:r>
    </w:p>
    <w:p w14:paraId="41C68BC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8ECDF14"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236EC4A"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228B22"/>
          <w:sz w:val="20"/>
          <w:szCs w:val="20"/>
        </w:rPr>
        <w:t>%   Enable the selected tab</w:t>
      </w:r>
    </w:p>
    <w:p w14:paraId="0013ADA0"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1}, </w:t>
      </w:r>
      <w:r>
        <w:rPr>
          <w:rFonts w:ascii="Courier New" w:hAnsi="Courier New" w:cs="Courier New"/>
          <w:color w:val="A020F0"/>
          <w:sz w:val="20"/>
          <w:szCs w:val="20"/>
        </w:rPr>
        <w:t>'Visible'</w:t>
      </w:r>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 xml:space="preserve">);        </w:t>
      </w:r>
    </w:p>
    <w:p w14:paraId="0DF8855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set(TabHandles{SelectedTab,2}, </w:t>
      </w:r>
      <w:r>
        <w:rPr>
          <w:rFonts w:ascii="Courier New" w:hAnsi="Courier New" w:cs="Courier New"/>
          <w:color w:val="A020F0"/>
          <w:sz w:val="20"/>
          <w:szCs w:val="20"/>
        </w:rPr>
        <w:t>'BackgroundColor'</w:t>
      </w:r>
      <w:r>
        <w:rPr>
          <w:rFonts w:ascii="Courier New" w:hAnsi="Courier New" w:cs="Courier New"/>
          <w:color w:val="000000"/>
          <w:sz w:val="20"/>
          <w:szCs w:val="20"/>
        </w:rPr>
        <w:t>, White);</w:t>
      </w:r>
    </w:p>
    <w:p w14:paraId="121FB5D2"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58EF34D"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000000"/>
          <w:sz w:val="20"/>
          <w:szCs w:val="20"/>
        </w:rPr>
        <w:t xml:space="preserve">    </w:t>
      </w:r>
    </w:p>
    <w:p w14:paraId="3818B99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2794BDB5"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 End of Script for Solar Solution GUI Display %%%%%%%%%%%%%</w:t>
      </w:r>
    </w:p>
    <w:p w14:paraId="103E9928" w14:textId="77777777" w:rsidR="00061E33" w:rsidRDefault="00061E33" w:rsidP="00061E33">
      <w:pPr>
        <w:autoSpaceDE w:val="0"/>
        <w:autoSpaceDN w:val="0"/>
        <w:adjustRightInd w:val="0"/>
        <w:spacing w:after="0" w:line="240" w:lineRule="auto"/>
        <w:rPr>
          <w:rFonts w:ascii="Courier New" w:hAnsi="Courier New" w:cs="Courier New"/>
          <w:sz w:val="24"/>
        </w:rPr>
      </w:pPr>
      <w:r>
        <w:rPr>
          <w:rFonts w:ascii="Courier New" w:hAnsi="Courier New" w:cs="Courier New"/>
          <w:color w:val="228B22"/>
          <w:sz w:val="20"/>
          <w:szCs w:val="20"/>
        </w:rPr>
        <w:t>%%%%%%%%%%%%%%%%%%%%%%%%%%%%%%%%%%%%%%%%%%%%%%%%%%%%%%%%%%%%%%%%%%%%</w:t>
      </w:r>
    </w:p>
    <w:p w14:paraId="4C86432F" w14:textId="77777777" w:rsidR="00061E33" w:rsidRDefault="00061E33" w:rsidP="00061E33"/>
    <w:p w14:paraId="55CC4FFE" w14:textId="77777777" w:rsidR="00061E33" w:rsidRPr="0049362C" w:rsidRDefault="00061E33" w:rsidP="00061E33">
      <w:pPr>
        <w:rPr>
          <w:lang w:eastAsia="en-GB"/>
        </w:rPr>
      </w:pPr>
    </w:p>
    <w:p w14:paraId="1A25AF06" w14:textId="77777777" w:rsidR="00061E33" w:rsidRDefault="00061E33" w:rsidP="00061E33"/>
    <w:p w14:paraId="08BAE723" w14:textId="77777777" w:rsidR="00061E33" w:rsidRDefault="00061E33" w:rsidP="00061E33">
      <w:pPr>
        <w:sectPr w:rsidR="00061E33" w:rsidSect="00061E33">
          <w:headerReference w:type="default" r:id="rId256"/>
          <w:endnotePr>
            <w:numRestart w:val="eachSect"/>
          </w:endnotePr>
          <w:pgSz w:w="11906" w:h="16838" w:code="9"/>
          <w:pgMar w:top="1418" w:right="1418" w:bottom="1418" w:left="2268" w:header="709" w:footer="709" w:gutter="0"/>
          <w:cols w:space="708"/>
          <w:docGrid w:linePitch="360"/>
        </w:sectPr>
      </w:pPr>
    </w:p>
    <w:p w14:paraId="6E7FA7F7" w14:textId="0E706F1B" w:rsidR="000C5B8F" w:rsidRDefault="000C5B8F" w:rsidP="00061E33"/>
    <w:p w14:paraId="325B9C94" w14:textId="77777777" w:rsidR="000C5B8F" w:rsidRPr="0049362C" w:rsidRDefault="000C5B8F" w:rsidP="00061E33">
      <w:pPr>
        <w:rPr>
          <w:lang w:eastAsia="en-GB"/>
        </w:rPr>
      </w:pPr>
    </w:p>
    <w:p w14:paraId="7057A590" w14:textId="77777777" w:rsidR="00016183" w:rsidRDefault="00016183" w:rsidP="00061E33"/>
    <w:p w14:paraId="6537AEE6" w14:textId="0C1310C8" w:rsidR="00C20E77" w:rsidRDefault="00C20E77" w:rsidP="00061E33"/>
    <w:p w14:paraId="161A5A9E" w14:textId="77777777" w:rsidR="00C20E77" w:rsidRDefault="00C20E77" w:rsidP="00061E33"/>
    <w:p w14:paraId="3AE7493E" w14:textId="77777777" w:rsidR="00C20E77" w:rsidRDefault="00C20E77" w:rsidP="00061E33"/>
    <w:p w14:paraId="52392EBD" w14:textId="77777777" w:rsidR="00C20E77" w:rsidRDefault="00C20E77" w:rsidP="00061E33"/>
    <w:p w14:paraId="06C174A6" w14:textId="77777777" w:rsidR="00C20E77" w:rsidRPr="00770A87" w:rsidRDefault="00C20E77" w:rsidP="00061E33"/>
    <w:p w14:paraId="6D77678B" w14:textId="77777777" w:rsidR="00016183" w:rsidRPr="00770A87" w:rsidRDefault="00016183" w:rsidP="00061E33"/>
    <w:p w14:paraId="18CC1E6F" w14:textId="77777777" w:rsidR="00016183" w:rsidRPr="00770A87" w:rsidRDefault="00016183" w:rsidP="00061E33"/>
    <w:p w14:paraId="69B84131" w14:textId="77777777" w:rsidR="00016183" w:rsidRPr="00770A87" w:rsidRDefault="00016183" w:rsidP="00061E33"/>
    <w:p w14:paraId="7E62A1F5" w14:textId="77777777" w:rsidR="00016183" w:rsidRPr="00770A87" w:rsidRDefault="00016183" w:rsidP="00061E33"/>
    <w:p w14:paraId="28EC1D34" w14:textId="77777777" w:rsidR="00016183" w:rsidRPr="00770A87" w:rsidRDefault="00016183" w:rsidP="00061E33"/>
    <w:p w14:paraId="05292EA2" w14:textId="77777777" w:rsidR="00016183" w:rsidRPr="00770A87" w:rsidRDefault="00016183" w:rsidP="00061E33"/>
    <w:p w14:paraId="17EEAF0E" w14:textId="77777777" w:rsidR="00016183" w:rsidRPr="00770A87" w:rsidRDefault="00016183" w:rsidP="00061E33"/>
    <w:p w14:paraId="3ABE7A63" w14:textId="77777777" w:rsidR="00016183" w:rsidRPr="00770A87" w:rsidRDefault="00016183" w:rsidP="00061E33"/>
    <w:p w14:paraId="3869FAB0" w14:textId="2D2D99C7" w:rsidR="00016183" w:rsidRPr="00770A87" w:rsidRDefault="00016183" w:rsidP="00061E33">
      <w:pPr>
        <w:pStyle w:val="Blank"/>
      </w:pPr>
      <w:r w:rsidRPr="00770A87">
        <w:t>This page intentionally left blank</w:t>
      </w:r>
    </w:p>
    <w:p w14:paraId="54C2F9CB" w14:textId="77777777" w:rsidR="00016183" w:rsidRPr="00770A87" w:rsidRDefault="00016183" w:rsidP="00061E33"/>
    <w:p w14:paraId="56F5C200" w14:textId="77777777" w:rsidR="00016183" w:rsidRPr="00770A87" w:rsidRDefault="00016183" w:rsidP="00061E33"/>
    <w:p w14:paraId="2D20715D" w14:textId="77777777" w:rsidR="00016183" w:rsidRPr="00770A87" w:rsidRDefault="00016183" w:rsidP="00061E33"/>
    <w:p w14:paraId="50A9BDD2" w14:textId="77777777" w:rsidR="00AB47CB" w:rsidRPr="00770A87" w:rsidRDefault="00AB47CB" w:rsidP="00061E33"/>
    <w:sectPr w:rsidR="00AB47CB" w:rsidRPr="00770A87" w:rsidSect="00061E33">
      <w:endnotePr>
        <w:numRestart w:val="eachSect"/>
      </w:endnotePr>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58991" w14:textId="77777777" w:rsidR="00D47419" w:rsidRDefault="00D47419" w:rsidP="00061E33">
      <w:r>
        <w:separator/>
      </w:r>
    </w:p>
    <w:p w14:paraId="3A3B66C7" w14:textId="77777777" w:rsidR="00D47419" w:rsidRDefault="00D47419" w:rsidP="00061E33"/>
    <w:p w14:paraId="13E2B7BD" w14:textId="77777777" w:rsidR="00D47419" w:rsidRDefault="00D47419" w:rsidP="00061E33"/>
    <w:p w14:paraId="7BAF8029" w14:textId="77777777" w:rsidR="00D47419" w:rsidRDefault="00D47419" w:rsidP="00061E33"/>
    <w:p w14:paraId="16D48F12" w14:textId="77777777" w:rsidR="00D47419" w:rsidRDefault="00D47419" w:rsidP="00061E33"/>
    <w:p w14:paraId="738167D9" w14:textId="77777777" w:rsidR="00D47419" w:rsidRDefault="00D47419" w:rsidP="00061E33"/>
    <w:p w14:paraId="4679E685" w14:textId="77777777" w:rsidR="00D47419" w:rsidRDefault="00D47419" w:rsidP="00061E33"/>
  </w:endnote>
  <w:endnote w:type="continuationSeparator" w:id="0">
    <w:p w14:paraId="409120D4" w14:textId="77777777" w:rsidR="00D47419" w:rsidRDefault="00D47419" w:rsidP="00061E33">
      <w:r>
        <w:continuationSeparator/>
      </w:r>
    </w:p>
    <w:p w14:paraId="1AA52A07" w14:textId="77777777" w:rsidR="00D47419" w:rsidRDefault="00D47419" w:rsidP="00061E33"/>
    <w:p w14:paraId="4D4A0D2F" w14:textId="77777777" w:rsidR="00D47419" w:rsidRDefault="00D47419" w:rsidP="00061E33"/>
    <w:p w14:paraId="2CE89838" w14:textId="77777777" w:rsidR="00D47419" w:rsidRDefault="00D47419" w:rsidP="00061E33"/>
    <w:p w14:paraId="72247581" w14:textId="77777777" w:rsidR="00D47419" w:rsidRDefault="00D47419" w:rsidP="00061E33"/>
    <w:p w14:paraId="7BBCDBE8" w14:textId="77777777" w:rsidR="00D47419" w:rsidRDefault="00D47419" w:rsidP="00061E33"/>
    <w:p w14:paraId="174D51D7" w14:textId="77777777" w:rsidR="00D47419" w:rsidRDefault="00D47419" w:rsidP="00061E33"/>
  </w:endnote>
  <w:endnote w:type="continuationNotice" w:id="1">
    <w:p w14:paraId="73A76B82" w14:textId="77777777" w:rsidR="00D47419" w:rsidRDefault="00D47419" w:rsidP="00061E33"/>
    <w:p w14:paraId="78D44273" w14:textId="77777777" w:rsidR="00D47419" w:rsidRDefault="00D47419" w:rsidP="00061E33"/>
    <w:p w14:paraId="02062919" w14:textId="77777777" w:rsidR="00D47419" w:rsidRDefault="00D47419" w:rsidP="00061E33"/>
    <w:p w14:paraId="4163462D" w14:textId="77777777" w:rsidR="00D47419" w:rsidRDefault="00D47419" w:rsidP="00061E33"/>
    <w:p w14:paraId="1887F8A1" w14:textId="77777777" w:rsidR="00D47419" w:rsidRDefault="00D47419" w:rsidP="00061E33"/>
    <w:p w14:paraId="3359FF85" w14:textId="77777777" w:rsidR="00D47419" w:rsidRDefault="00D47419" w:rsidP="00061E33"/>
    <w:p w14:paraId="1EAC72A7" w14:textId="77777777" w:rsidR="00D47419" w:rsidRDefault="00D47419" w:rsidP="00061E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E96F4" w14:textId="77777777" w:rsidR="00D47419" w:rsidRDefault="00D47419" w:rsidP="00805D3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49F94" w14:textId="77777777" w:rsidR="00D47419" w:rsidRDefault="00D474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6C8ED" w14:textId="77777777" w:rsidR="00D47419" w:rsidRDefault="00D47419" w:rsidP="00805D31">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E6969" w14:textId="6AC67A46" w:rsidR="00D47419" w:rsidRDefault="00D47419" w:rsidP="00805D31">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5339099"/>
      <w:docPartObj>
        <w:docPartGallery w:val="Page Numbers (Bottom of Page)"/>
        <w:docPartUnique/>
      </w:docPartObj>
    </w:sdtPr>
    <w:sdtEndPr>
      <w:rPr>
        <w:noProof/>
      </w:rPr>
    </w:sdtEndPr>
    <w:sdtContent>
      <w:p w14:paraId="3BDB72CB" w14:textId="4AE0432B" w:rsidR="00D47419" w:rsidRDefault="00D47419">
        <w:pPr>
          <w:pStyle w:val="Footer"/>
          <w:jc w:val="right"/>
        </w:pPr>
        <w:r>
          <w:fldChar w:fldCharType="begin"/>
        </w:r>
        <w:r>
          <w:instrText xml:space="preserve"> PAGE   \* MERGEFORMAT </w:instrText>
        </w:r>
        <w:r>
          <w:fldChar w:fldCharType="separate"/>
        </w:r>
        <w:r>
          <w:rPr>
            <w:noProof/>
          </w:rPr>
          <w:t>xi</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473730"/>
      <w:docPartObj>
        <w:docPartGallery w:val="Page Numbers (Bottom of Page)"/>
        <w:docPartUnique/>
      </w:docPartObj>
    </w:sdtPr>
    <w:sdtEndPr>
      <w:rPr>
        <w:noProof/>
      </w:rPr>
    </w:sdtEndPr>
    <w:sdtContent>
      <w:p w14:paraId="6060381D" w14:textId="5BD22BDA" w:rsidR="00D47419" w:rsidRDefault="00D47419" w:rsidP="00061E33">
        <w:r>
          <w:rPr>
            <w:noProof/>
            <w:lang w:eastAsia="en-AU"/>
          </w:rPr>
          <mc:AlternateContent>
            <mc:Choice Requires="wps">
              <w:drawing>
                <wp:anchor distT="0" distB="0" distL="114300" distR="114300" simplePos="0" relativeHeight="251646976" behindDoc="0" locked="0" layoutInCell="1" allowOverlap="1" wp14:anchorId="4296FFEF" wp14:editId="7C1CAF40">
                  <wp:simplePos x="0" y="0"/>
                  <wp:positionH relativeFrom="margin">
                    <wp:align>right</wp:align>
                  </wp:positionH>
                  <wp:positionV relativeFrom="paragraph">
                    <wp:posOffset>-50799</wp:posOffset>
                  </wp:positionV>
                  <wp:extent cx="5185955" cy="0"/>
                  <wp:effectExtent l="0" t="0" r="34290" b="19050"/>
                  <wp:wrapNone/>
                  <wp:docPr id="7271" name="Straight Connector 7271"/>
                  <wp:cNvGraphicFramePr/>
                  <a:graphic xmlns:a="http://schemas.openxmlformats.org/drawingml/2006/main">
                    <a:graphicData uri="http://schemas.microsoft.com/office/word/2010/wordprocessingShape">
                      <wps:wsp>
                        <wps:cNvCnPr/>
                        <wps:spPr>
                          <a:xfrm>
                            <a:off x="0" y="0"/>
                            <a:ext cx="51859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E2EAA7" id="Straight Connector 7271" o:spid="_x0000_s1026" style="position:absolute;z-index:251646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5pt,-4pt" to="765.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" strokecolor="black [3200]" strokeweight=".5pt">
                  <v:stroke joinstyle="miter"/>
                  <w10:wrap anchorx="margin"/>
                </v:line>
              </w:pict>
            </mc:Fallback>
          </mc:AlternateContent>
        </w:r>
        <w:r>
          <w:t>2017</w:t>
        </w:r>
        <w:r>
          <w:tab/>
          <w:t xml:space="preserve"> </w:t>
        </w:r>
        <w:r>
          <w:tab/>
        </w:r>
        <w:r>
          <w:tab/>
        </w:r>
        <w:r>
          <w:tab/>
        </w:r>
        <w:r>
          <w:tab/>
        </w:r>
        <w:r>
          <w:tab/>
        </w:r>
        <w:r>
          <w:tab/>
        </w:r>
        <w:r>
          <w:tab/>
        </w:r>
        <w:r>
          <w:tab/>
        </w:r>
        <w:r>
          <w:tab/>
          <w:t xml:space="preserve">            </w:t>
        </w:r>
        <w:r>
          <w:fldChar w:fldCharType="begin"/>
        </w:r>
        <w:r>
          <w:instrText xml:space="preserve"> PAGE   \* MERGEFORMAT </w:instrText>
        </w:r>
        <w:r>
          <w:fldChar w:fldCharType="separate"/>
        </w:r>
        <w:r w:rsidR="00AA1F09">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D966C" w14:textId="77777777" w:rsidR="00D47419" w:rsidRDefault="00D47419" w:rsidP="00061E33">
      <w:r>
        <w:separator/>
      </w:r>
    </w:p>
    <w:p w14:paraId="31D0A3EC" w14:textId="77777777" w:rsidR="00D47419" w:rsidRDefault="00D47419" w:rsidP="00061E33"/>
    <w:p w14:paraId="2C2D63C9" w14:textId="77777777" w:rsidR="00D47419" w:rsidRDefault="00D47419" w:rsidP="00061E33"/>
    <w:p w14:paraId="6459E1B2" w14:textId="77777777" w:rsidR="00D47419" w:rsidRDefault="00D47419" w:rsidP="00061E33"/>
    <w:p w14:paraId="67345509" w14:textId="77777777" w:rsidR="00D47419" w:rsidRDefault="00D47419" w:rsidP="00061E33"/>
    <w:p w14:paraId="5DAF1F45" w14:textId="77777777" w:rsidR="00D47419" w:rsidRDefault="00D47419" w:rsidP="00061E33"/>
    <w:p w14:paraId="224F9494" w14:textId="77777777" w:rsidR="00D47419" w:rsidRDefault="00D47419" w:rsidP="00061E33"/>
  </w:footnote>
  <w:footnote w:type="continuationSeparator" w:id="0">
    <w:p w14:paraId="40CD2E5C" w14:textId="77777777" w:rsidR="00D47419" w:rsidRDefault="00D47419" w:rsidP="00061E33">
      <w:r>
        <w:continuationSeparator/>
      </w:r>
    </w:p>
    <w:p w14:paraId="1A78578A" w14:textId="77777777" w:rsidR="00D47419" w:rsidRDefault="00D47419" w:rsidP="00061E33"/>
    <w:p w14:paraId="15C313FD" w14:textId="77777777" w:rsidR="00D47419" w:rsidRDefault="00D47419" w:rsidP="00061E33"/>
    <w:p w14:paraId="77E295FE" w14:textId="77777777" w:rsidR="00D47419" w:rsidRDefault="00D47419" w:rsidP="00061E33"/>
    <w:p w14:paraId="4AA11D3F" w14:textId="77777777" w:rsidR="00D47419" w:rsidRDefault="00D47419" w:rsidP="00061E33"/>
    <w:p w14:paraId="21EBC9FD" w14:textId="77777777" w:rsidR="00D47419" w:rsidRDefault="00D47419" w:rsidP="00061E33"/>
    <w:p w14:paraId="6DB0A90D" w14:textId="77777777" w:rsidR="00D47419" w:rsidRDefault="00D47419" w:rsidP="00061E33"/>
  </w:footnote>
  <w:footnote w:type="continuationNotice" w:id="1">
    <w:p w14:paraId="4ABEF3F3" w14:textId="77777777" w:rsidR="00D47419" w:rsidRDefault="00D47419" w:rsidP="00061E33"/>
    <w:p w14:paraId="1AA18174" w14:textId="77777777" w:rsidR="00D47419" w:rsidRDefault="00D47419" w:rsidP="00061E33"/>
    <w:p w14:paraId="40F00041" w14:textId="77777777" w:rsidR="00D47419" w:rsidRDefault="00D47419" w:rsidP="00061E33"/>
    <w:p w14:paraId="52469188" w14:textId="77777777" w:rsidR="00D47419" w:rsidRDefault="00D47419" w:rsidP="00061E33"/>
    <w:p w14:paraId="7849F907" w14:textId="77777777" w:rsidR="00D47419" w:rsidRDefault="00D47419" w:rsidP="00061E33"/>
    <w:p w14:paraId="48E36D97" w14:textId="77777777" w:rsidR="00D47419" w:rsidRDefault="00D47419" w:rsidP="00061E33"/>
    <w:p w14:paraId="57F010FF" w14:textId="77777777" w:rsidR="00D47419" w:rsidRDefault="00D47419" w:rsidP="00061E3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E9B18" w14:textId="77777777" w:rsidR="00D47419" w:rsidRDefault="00D47419" w:rsidP="00F51F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3885E" w14:textId="77777777" w:rsidR="00D47419" w:rsidRPr="004F71B6" w:rsidRDefault="00D47419" w:rsidP="004F71B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3D37F" w14:textId="77777777" w:rsidR="00D47419" w:rsidRDefault="00D47419" w:rsidP="00F51F9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A2F15" w14:textId="28AE935E" w:rsidR="00D47419" w:rsidRPr="0047700A" w:rsidRDefault="00D47419" w:rsidP="00F51F9F">
    <w:pPr>
      <w:pStyle w:val="Header"/>
    </w:pPr>
    <w:r>
      <w:rPr>
        <w:noProof/>
        <w:snapToGrid/>
        <w:lang w:val="en-AU" w:eastAsia="en-AU"/>
      </w:rPr>
      <mc:AlternateContent>
        <mc:Choice Requires="wps">
          <w:drawing>
            <wp:anchor distT="0" distB="0" distL="114300" distR="114300" simplePos="0" relativeHeight="251673600" behindDoc="0" locked="0" layoutInCell="1" allowOverlap="1" wp14:anchorId="428E866F" wp14:editId="46160457">
              <wp:simplePos x="0" y="0"/>
              <wp:positionH relativeFrom="margin">
                <wp:align>left</wp:align>
              </wp:positionH>
              <wp:positionV relativeFrom="paragraph">
                <wp:posOffset>150008</wp:posOffset>
              </wp:positionV>
              <wp:extent cx="5223803" cy="0"/>
              <wp:effectExtent l="0" t="0" r="34290" b="19050"/>
              <wp:wrapNone/>
              <wp:docPr id="7231" name="Straight Connector 7231"/>
              <wp:cNvGraphicFramePr/>
              <a:graphic xmlns:a="http://schemas.openxmlformats.org/drawingml/2006/main">
                <a:graphicData uri="http://schemas.microsoft.com/office/word/2010/wordprocessingShape">
                  <wps:wsp>
                    <wps:cNvCnPr/>
                    <wps:spPr>
                      <a:xfrm>
                        <a:off x="0" y="0"/>
                        <a:ext cx="522380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FF2FC7" id="Straight Connector 7231" o:spid="_x0000_s1026" style="position:absolute;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1.8pt" to="411.3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60288" behindDoc="0" locked="0" layoutInCell="1" allowOverlap="1" wp14:anchorId="4B0073AE" wp14:editId="6B62A669">
          <wp:simplePos x="0" y="0"/>
          <wp:positionH relativeFrom="page">
            <wp:posOffset>6925038</wp:posOffset>
          </wp:positionH>
          <wp:positionV relativeFrom="paragraph">
            <wp:posOffset>-308610</wp:posOffset>
          </wp:positionV>
          <wp:extent cx="425450" cy="681355"/>
          <wp:effectExtent l="0" t="0" r="0" b="4445"/>
          <wp:wrapSquare wrapText="bothSides"/>
          <wp:docPr id="7289" name="Picture 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00AA1F09" w:rsidRPr="00AA1F09">
        <w:rPr>
          <w:rFonts w:ascii="Cambria Math" w:hAnsi="Cambria Math" w:cs="Cambria Math"/>
          <w:noProof/>
        </w:rPr>
        <w:t>INTRODUCTION</w:t>
      </w:r>
    </w:fldSimple>
    <w:r>
      <w:rPr>
        <w:rFonts w:ascii="Cambria Math" w:hAnsi="Cambria Math" w:cs="Cambria Math"/>
        <w:noProof/>
      </w:rPr>
      <w:tab/>
    </w:r>
    <w:fldSimple w:instr=" STYLEREF  &quot;Heading 2&quot;  \* MERGEFORMAT ">
      <w:r w:rsidR="00AA1F09">
        <w:rPr>
          <w:noProof/>
        </w:rPr>
        <w:t>Overview</w:t>
      </w:r>
    </w:fldSimple>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CC470" w14:textId="77777777" w:rsidR="00D47419" w:rsidRDefault="00D47419" w:rsidP="00F51F9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5EE59" w14:textId="02A6F941" w:rsidR="00D47419" w:rsidRPr="0047700A" w:rsidRDefault="00D47419" w:rsidP="00F51F9F">
    <w:pPr>
      <w:pStyle w:val="Header"/>
    </w:pPr>
    <w:r>
      <w:rPr>
        <w:noProof/>
        <w:snapToGrid/>
        <w:lang w:val="en-AU" w:eastAsia="en-AU"/>
      </w:rPr>
      <mc:AlternateContent>
        <mc:Choice Requires="wps">
          <w:drawing>
            <wp:anchor distT="0" distB="0" distL="114300" distR="114300" simplePos="0" relativeHeight="251675648" behindDoc="0" locked="0" layoutInCell="1" allowOverlap="1" wp14:anchorId="032590AC" wp14:editId="532BBCC6">
              <wp:simplePos x="0" y="0"/>
              <wp:positionH relativeFrom="margin">
                <wp:align>right</wp:align>
              </wp:positionH>
              <wp:positionV relativeFrom="paragraph">
                <wp:posOffset>150676</wp:posOffset>
              </wp:positionV>
              <wp:extent cx="5185501" cy="0"/>
              <wp:effectExtent l="0" t="0" r="34290" b="19050"/>
              <wp:wrapNone/>
              <wp:docPr id="7292" name="Straight Connector 7292"/>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DFC346" id="Straight Connector 7292" o:spid="_x0000_s1026" style="position:absolute;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val="en-AU" w:eastAsia="en-AU"/>
      </w:rPr>
      <w:drawing>
        <wp:anchor distT="0" distB="0" distL="114300" distR="114300" simplePos="0" relativeHeight="251674624" behindDoc="0" locked="0" layoutInCell="1" allowOverlap="1" wp14:anchorId="4FF5CACD" wp14:editId="23720745">
          <wp:simplePos x="0" y="0"/>
          <wp:positionH relativeFrom="page">
            <wp:posOffset>6925038</wp:posOffset>
          </wp:positionH>
          <wp:positionV relativeFrom="paragraph">
            <wp:posOffset>-308610</wp:posOffset>
          </wp:positionV>
          <wp:extent cx="425450" cy="681355"/>
          <wp:effectExtent l="0" t="0" r="0" b="4445"/>
          <wp:wrapSquare wrapText="bothSides"/>
          <wp:docPr id="7291" name="Picture 7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Pr="00D47419">
        <w:rPr>
          <w:rFonts w:ascii="Cambria Math" w:hAnsi="Cambria Math" w:cs="Cambria Math"/>
          <w:noProof/>
        </w:rPr>
        <w:t>CONCLUSIONS</w:t>
      </w:r>
      <w:r>
        <w:rPr>
          <w:noProof/>
        </w:rPr>
        <w:t xml:space="preserve"> &amp; RECOMMENDATIONS</w:t>
      </w:r>
    </w:fldSimple>
    <w:r w:rsidRPr="0047700A">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23DFC" w14:textId="481A0836" w:rsidR="00D47419" w:rsidRDefault="00D47419" w:rsidP="00061E33">
    <w:r>
      <w:rPr>
        <w:noProof/>
        <w:lang w:eastAsia="en-AU"/>
      </w:rPr>
      <mc:AlternateContent>
        <mc:Choice Requires="wps">
          <w:drawing>
            <wp:anchor distT="0" distB="0" distL="114300" distR="114300" simplePos="0" relativeHeight="251640832" behindDoc="0" locked="0" layoutInCell="1" allowOverlap="1" wp14:anchorId="7529D28E" wp14:editId="607F7DA2">
              <wp:simplePos x="0" y="0"/>
              <wp:positionH relativeFrom="margin">
                <wp:align>right</wp:align>
              </wp:positionH>
              <wp:positionV relativeFrom="paragraph">
                <wp:posOffset>150676</wp:posOffset>
              </wp:positionV>
              <wp:extent cx="5185501" cy="0"/>
              <wp:effectExtent l="0" t="0" r="34290" b="19050"/>
              <wp:wrapNone/>
              <wp:docPr id="7288" name="Straight Connector 7288"/>
              <wp:cNvGraphicFramePr/>
              <a:graphic xmlns:a="http://schemas.openxmlformats.org/drawingml/2006/main">
                <a:graphicData uri="http://schemas.microsoft.com/office/word/2010/wordprocessingShape">
                  <wps:wsp>
                    <wps:cNvCnPr/>
                    <wps:spPr>
                      <a:xfrm>
                        <a:off x="0" y="0"/>
                        <a:ext cx="51855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0C080C" id="Straight Connector 7288" o:spid="_x0000_s1026" style="position:absolute;z-index:251640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1pt,11.85pt" to="765.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" strokecolor="black [3200]" strokeweight=".5pt">
              <v:stroke joinstyle="miter"/>
              <w10:wrap anchorx="margin"/>
            </v:line>
          </w:pict>
        </mc:Fallback>
      </mc:AlternateContent>
    </w:r>
    <w:r w:rsidRPr="007A0680">
      <w:rPr>
        <w:rFonts w:ascii="Calibri" w:hAnsi="Calibri"/>
        <w:noProof/>
        <w:color w:val="D0CECE" w:themeColor="background2" w:themeShade="E6"/>
        <w:sz w:val="60"/>
        <w:szCs w:val="60"/>
        <w:lang w:eastAsia="en-AU"/>
      </w:rPr>
      <w:drawing>
        <wp:anchor distT="0" distB="0" distL="114300" distR="114300" simplePos="0" relativeHeight="251639808" behindDoc="0" locked="0" layoutInCell="1" allowOverlap="1" wp14:anchorId="160386FF" wp14:editId="205EA1A1">
          <wp:simplePos x="0" y="0"/>
          <wp:positionH relativeFrom="page">
            <wp:posOffset>6925038</wp:posOffset>
          </wp:positionH>
          <wp:positionV relativeFrom="paragraph">
            <wp:posOffset>-3086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tab/>
    </w:r>
    <w:r>
      <w:tab/>
    </w:r>
    <w:fldSimple w:instr=" STYLEREF  &quot;Heading 1&quot;  \* MERGEFORMAT ">
      <w:r w:rsidRPr="00D47419">
        <w:rPr>
          <w:rFonts w:ascii="Cambria Math" w:hAnsi="Cambria Math" w:cs="Cambria Math"/>
          <w:noProof/>
        </w:rPr>
        <w:t>APPENDICES</w:t>
      </w:r>
    </w:fldSimple>
    <w:r>
      <w:rPr>
        <w:rFonts w:ascii="Cambria Math" w:hAnsi="Cambria Math" w:cs="Cambria Math"/>
        <w:noProof/>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D84F9" w14:textId="77777777" w:rsidR="00D47419" w:rsidRDefault="00D47419" w:rsidP="00F51F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3FC22" w14:textId="77777777" w:rsidR="00D47419" w:rsidRDefault="00D47419" w:rsidP="00F51F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06F20" w14:textId="77777777" w:rsidR="00D47419" w:rsidRDefault="00D47419" w:rsidP="00F51F9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D8B3F" w14:textId="77777777" w:rsidR="00D47419" w:rsidRDefault="00D47419" w:rsidP="00F51F9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BC11F" w14:textId="77777777" w:rsidR="00D47419" w:rsidRDefault="00D47419" w:rsidP="00F51F9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33991" w14:textId="77777777" w:rsidR="00D47419" w:rsidRDefault="00D47419" w:rsidP="00F51F9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EB2BE" w14:textId="77777777" w:rsidR="00D47419" w:rsidRDefault="00D47419" w:rsidP="00F51F9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C05B02" w14:textId="77777777" w:rsidR="00D47419" w:rsidRDefault="00D47419" w:rsidP="00F51F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B9882688"/>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8863177"/>
    <w:multiLevelType w:val="multilevel"/>
    <w:tmpl w:val="30385EAC"/>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09430EC7"/>
    <w:multiLevelType w:val="multilevel"/>
    <w:tmpl w:val="60087AE2"/>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803BDB"/>
    <w:multiLevelType w:val="hybridMultilevel"/>
    <w:tmpl w:val="22D0DB44"/>
    <w:lvl w:ilvl="0" w:tplc="7C44B0F4">
      <w:start w:val="1"/>
      <w:numFmt w:val="decimal"/>
      <w:lvlText w:val="CHAPTER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614D7"/>
    <w:multiLevelType w:val="multilevel"/>
    <w:tmpl w:val="0F14F688"/>
    <w:lvl w:ilvl="0">
      <w:start w:val="1"/>
      <w:numFmt w:val="decimal"/>
      <w:lvlText w:val="CHAPTER %1:"/>
      <w:lvlJc w:val="left"/>
      <w:pPr>
        <w:ind w:left="20" w:hanging="360"/>
      </w:pPr>
      <w:rPr>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19F03900"/>
    <w:multiLevelType w:val="multilevel"/>
    <w:tmpl w:val="BC6AA9BA"/>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9"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F450CF"/>
    <w:multiLevelType w:val="multilevel"/>
    <w:tmpl w:val="4ECA2A8C"/>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4675C"/>
    <w:multiLevelType w:val="multilevel"/>
    <w:tmpl w:val="8DE87D84"/>
    <w:lvl w:ilvl="0">
      <w:start w:val="1"/>
      <w:numFmt w:val="decimal"/>
      <w:lvlText w:val="CHAPTER %1:"/>
      <w:lvlJc w:val="left"/>
      <w:pPr>
        <w:ind w:left="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C90C19"/>
    <w:multiLevelType w:val="hybridMultilevel"/>
    <w:tmpl w:val="230C029E"/>
    <w:lvl w:ilvl="0" w:tplc="9ABE17D0">
      <w:start w:val="1"/>
      <w:numFmt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A221F1"/>
    <w:multiLevelType w:val="multilevel"/>
    <w:tmpl w:val="C3BA7026"/>
    <w:lvl w:ilvl="0">
      <w:start w:val="1"/>
      <w:numFmt w:val="decimal"/>
      <w:pStyle w:val="Heading1"/>
      <w:lvlText w:val="CHAPTER %1:"/>
      <w:lvlJc w:val="left"/>
      <w:pPr>
        <w:ind w:left="360" w:hanging="360"/>
      </w:pPr>
      <w:rPr>
        <w:specVanish w:val="0"/>
      </w:rPr>
    </w:lvl>
    <w:lvl w:ilvl="1">
      <w:start w:val="1"/>
      <w:numFmt w:val="decimal"/>
      <w:pStyle w:val="Heading2"/>
      <w:suff w:val="space"/>
      <w:lvlText w:val="%1.%2"/>
      <w:lvlJc w:val="left"/>
      <w:pPr>
        <w:ind w:left="340" w:firstLine="0"/>
      </w:pPr>
      <w:rPr>
        <w:rFonts w:hint="default"/>
      </w:rPr>
    </w:lvl>
    <w:lvl w:ilvl="2">
      <w:start w:val="1"/>
      <w:numFmt w:val="decimal"/>
      <w:pStyle w:val="Heading3"/>
      <w:suff w:val="space"/>
      <w:lvlText w:val="%1.%2.%3"/>
      <w:lvlJc w:val="left"/>
      <w:pPr>
        <w:ind w:left="340" w:firstLine="0"/>
      </w:pPr>
      <w:rPr>
        <w:rFonts w:hint="default"/>
      </w:rPr>
    </w:lvl>
    <w:lvl w:ilvl="3">
      <w:start w:val="1"/>
      <w:numFmt w:val="decimal"/>
      <w:suff w:val="space"/>
      <w:lvlText w:val="%1.%2.%3.%4"/>
      <w:lvlJc w:val="left"/>
      <w:pPr>
        <w:ind w:left="340" w:firstLine="0"/>
      </w:pPr>
      <w:rPr>
        <w:rFonts w:hint="default"/>
      </w:rPr>
    </w:lvl>
    <w:lvl w:ilvl="4">
      <w:start w:val="1"/>
      <w:numFmt w:val="decimal"/>
      <w:suff w:val="space"/>
      <w:lvlText w:val="%1.%2.%3.%4.%5"/>
      <w:lvlJc w:val="left"/>
      <w:pPr>
        <w:ind w:left="340" w:firstLine="0"/>
      </w:pPr>
      <w:rPr>
        <w:rFonts w:hint="default"/>
      </w:rPr>
    </w:lvl>
    <w:lvl w:ilvl="5">
      <w:start w:val="1"/>
      <w:numFmt w:val="decimal"/>
      <w:suff w:val="space"/>
      <w:lvlText w:val="%1.%2.%3.%4.%5.%6"/>
      <w:lvlJc w:val="left"/>
      <w:pPr>
        <w:ind w:left="340" w:firstLine="0"/>
      </w:pPr>
      <w:rPr>
        <w:rFonts w:hint="default"/>
      </w:rPr>
    </w:lvl>
    <w:lvl w:ilvl="6">
      <w:start w:val="1"/>
      <w:numFmt w:val="decimal"/>
      <w:suff w:val="space"/>
      <w:lvlText w:val="%1.%2.%3.%4.%5.%6.%7"/>
      <w:lvlJc w:val="left"/>
      <w:pPr>
        <w:ind w:left="340" w:firstLine="0"/>
      </w:pPr>
      <w:rPr>
        <w:rFonts w:hint="default"/>
      </w:rPr>
    </w:lvl>
    <w:lvl w:ilvl="7">
      <w:start w:val="1"/>
      <w:numFmt w:val="decimal"/>
      <w:suff w:val="space"/>
      <w:lvlText w:val="%1.%2.%3.%4.%5.%6.%7.%8"/>
      <w:lvlJc w:val="left"/>
      <w:pPr>
        <w:ind w:left="340" w:firstLine="0"/>
      </w:pPr>
      <w:rPr>
        <w:rFonts w:hint="default"/>
      </w:rPr>
    </w:lvl>
    <w:lvl w:ilvl="8">
      <w:start w:val="1"/>
      <w:numFmt w:val="decimal"/>
      <w:suff w:val="space"/>
      <w:lvlText w:val="%1.%2.%3.%4.%5.%6.%7.%8.%9"/>
      <w:lvlJc w:val="left"/>
      <w:pPr>
        <w:ind w:left="340" w:firstLine="0"/>
      </w:pPr>
      <w:rPr>
        <w:rFonts w:hint="default"/>
      </w:rPr>
    </w:lvl>
  </w:abstractNum>
  <w:abstractNum w:abstractNumId="21" w15:restartNumberingAfterBreak="0">
    <w:nsid w:val="4A1E127F"/>
    <w:multiLevelType w:val="hybridMultilevel"/>
    <w:tmpl w:val="ABB81F30"/>
    <w:lvl w:ilvl="0" w:tplc="B47ED240">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25" w15:restartNumberingAfterBreak="0">
    <w:nsid w:val="62DD042E"/>
    <w:multiLevelType w:val="hybridMultilevel"/>
    <w:tmpl w:val="70947E0C"/>
    <w:lvl w:ilvl="0" w:tplc="22A0DD3E">
      <w:start w:val="1"/>
      <w:numFmt w:val="bullet"/>
      <w:pStyle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4136979"/>
    <w:multiLevelType w:val="multilevel"/>
    <w:tmpl w:val="5EDC81F0"/>
    <w:lvl w:ilvl="0">
      <w:start w:val="1"/>
      <w:numFmt w:val="decimal"/>
      <w:lvlText w:val="CHAPTER %1:"/>
      <w:lvlJc w:val="left"/>
      <w:pPr>
        <w:ind w:left="20" w:hanging="360"/>
      </w:pPr>
      <w:rPr>
        <w:rFonts w:hint="default"/>
        <w:specVanish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7"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7"/>
  </w:num>
  <w:num w:numId="3">
    <w:abstractNumId w:val="1"/>
  </w:num>
  <w:num w:numId="4">
    <w:abstractNumId w:val="13"/>
  </w:num>
  <w:num w:numId="5">
    <w:abstractNumId w:val="17"/>
  </w:num>
  <w:num w:numId="6">
    <w:abstractNumId w:val="18"/>
  </w:num>
  <w:num w:numId="7">
    <w:abstractNumId w:val="0"/>
  </w:num>
  <w:num w:numId="8">
    <w:abstractNumId w:val="29"/>
  </w:num>
  <w:num w:numId="9">
    <w:abstractNumId w:val="16"/>
  </w:num>
  <w:num w:numId="10">
    <w:abstractNumId w:val="23"/>
  </w:num>
  <w:num w:numId="11">
    <w:abstractNumId w:val="4"/>
  </w:num>
  <w:num w:numId="12">
    <w:abstractNumId w:val="10"/>
  </w:num>
  <w:num w:numId="13">
    <w:abstractNumId w:val="25"/>
  </w:num>
  <w:num w:numId="14">
    <w:abstractNumId w:val="28"/>
  </w:num>
  <w:num w:numId="15">
    <w:abstractNumId w:val="19"/>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6"/>
  </w:num>
  <w:num w:numId="19">
    <w:abstractNumId w:val="11"/>
  </w:num>
  <w:num w:numId="20">
    <w:abstractNumId w:val="24"/>
  </w:num>
  <w:num w:numId="21">
    <w:abstractNumId w:val="21"/>
  </w:num>
  <w:num w:numId="22">
    <w:abstractNumId w:val="9"/>
  </w:num>
  <w:num w:numId="23">
    <w:abstractNumId w:val="1"/>
  </w:num>
  <w:num w:numId="24">
    <w:abstractNumId w:val="14"/>
  </w:num>
  <w:num w:numId="25">
    <w:abstractNumId w:val="12"/>
  </w:num>
  <w:num w:numId="26">
    <w:abstractNumId w:val="7"/>
  </w:num>
  <w:num w:numId="27">
    <w:abstractNumId w:val="2"/>
  </w:num>
  <w:num w:numId="28">
    <w:abstractNumId w:val="3"/>
  </w:num>
  <w:num w:numId="29">
    <w:abstractNumId w:val="26"/>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20"/>
  </w:num>
  <w:num w:numId="33">
    <w:abstractNumId w:val="26"/>
    <w:lvlOverride w:ilvl="0">
      <w:lvl w:ilvl="0">
        <w:start w:val="1"/>
        <w:numFmt w:val="decimal"/>
        <w:lvlText w:val="CHAPTER %1:"/>
        <w:lvlJc w:val="left"/>
        <w:pPr>
          <w:ind w:left="2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suff w:val="space"/>
        <w:lvlText w:val="%1.%2.%3.%4.%5"/>
        <w:lvlJc w:val="left"/>
        <w:pPr>
          <w:ind w:left="0" w:firstLine="0"/>
        </w:pPr>
        <w:rPr>
          <w:rFonts w:hint="default"/>
        </w:rPr>
      </w:lvl>
    </w:lvlOverride>
    <w:lvlOverride w:ilvl="5">
      <w:lvl w:ilvl="5">
        <w:start w:val="1"/>
        <w:numFmt w:val="decimal"/>
        <w:suff w:val="space"/>
        <w:lvlText w:val="%1.%2.%3.%4.%5.%6"/>
        <w:lvlJc w:val="left"/>
        <w:pPr>
          <w:ind w:left="0" w:firstLine="0"/>
        </w:pPr>
        <w:rPr>
          <w:rFonts w:hint="default"/>
        </w:rPr>
      </w:lvl>
    </w:lvlOverride>
    <w:lvlOverride w:ilvl="6">
      <w:lvl w:ilvl="6">
        <w:start w:val="1"/>
        <w:numFmt w:val="decimal"/>
        <w:suff w:val="space"/>
        <w:lvlText w:val="%1.%2.%3.%4.%5.%6.%7"/>
        <w:lvlJc w:val="left"/>
        <w:pPr>
          <w:ind w:left="0" w:firstLine="0"/>
        </w:pPr>
        <w:rPr>
          <w:rFonts w:hint="default"/>
        </w:rPr>
      </w:lvl>
    </w:lvlOverride>
    <w:lvlOverride w:ilvl="7">
      <w:lvl w:ilvl="7">
        <w:start w:val="1"/>
        <w:numFmt w:val="decimal"/>
        <w:suff w:val="space"/>
        <w:lvlText w:val="%1.%2.%3.%4.%5.%6.%7.%8"/>
        <w:lvlJc w:val="left"/>
        <w:pPr>
          <w:ind w:left="0" w:firstLine="0"/>
        </w:pPr>
        <w:rPr>
          <w:rFonts w:hint="default"/>
        </w:rPr>
      </w:lvl>
    </w:lvlOverride>
    <w:lvlOverride w:ilvl="8">
      <w:lvl w:ilvl="8">
        <w:start w:val="1"/>
        <w:numFmt w:val="decimal"/>
        <w:suff w:val="space"/>
        <w:lvlText w:val="%1.%2.%3.%4.%5.%6.%7.%8.%9"/>
        <w:lvlJc w:val="left"/>
        <w:pPr>
          <w:ind w:left="0" w:firstLine="0"/>
        </w:pPr>
        <w:rPr>
          <w:rFonts w:hint="default"/>
        </w:rPr>
      </w:lvl>
    </w:lvlOverride>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defaultTabStop w:val="720"/>
  <w:drawingGridHorizontalSpacing w:val="120"/>
  <w:displayHorizontalDrawingGridEvery w:val="2"/>
  <w:displayVerticalDrawingGridEvery w:val="2"/>
  <w:characterSpacingControl w:val="doNotCompress"/>
  <w:hdrShapeDefaults>
    <o:shapedefaults v:ext="edit" spidmax="21505"/>
  </w:hdrShapeDefaults>
  <w:footnotePr>
    <w:footnote w:id="-1"/>
    <w:footnote w:id="0"/>
    <w:footnote w:id="1"/>
  </w:footnotePr>
  <w:endnotePr>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183"/>
    <w:rsid w:val="00016183"/>
    <w:rsid w:val="00025353"/>
    <w:rsid w:val="00056BBF"/>
    <w:rsid w:val="00061E33"/>
    <w:rsid w:val="00094296"/>
    <w:rsid w:val="000A5E55"/>
    <w:rsid w:val="000C5B8F"/>
    <w:rsid w:val="000E7658"/>
    <w:rsid w:val="001144B1"/>
    <w:rsid w:val="001150B8"/>
    <w:rsid w:val="0015198D"/>
    <w:rsid w:val="00183E56"/>
    <w:rsid w:val="0019678D"/>
    <w:rsid w:val="001B1E1E"/>
    <w:rsid w:val="001E2CE8"/>
    <w:rsid w:val="001E4588"/>
    <w:rsid w:val="0022435E"/>
    <w:rsid w:val="002550B5"/>
    <w:rsid w:val="002659EF"/>
    <w:rsid w:val="00281CA8"/>
    <w:rsid w:val="00293069"/>
    <w:rsid w:val="002E2856"/>
    <w:rsid w:val="00303BF8"/>
    <w:rsid w:val="003138C4"/>
    <w:rsid w:val="00326054"/>
    <w:rsid w:val="003340DB"/>
    <w:rsid w:val="00340618"/>
    <w:rsid w:val="003527B8"/>
    <w:rsid w:val="00360A3C"/>
    <w:rsid w:val="003D51FB"/>
    <w:rsid w:val="003E4531"/>
    <w:rsid w:val="00401556"/>
    <w:rsid w:val="00473F06"/>
    <w:rsid w:val="00474CFE"/>
    <w:rsid w:val="00484DE7"/>
    <w:rsid w:val="0049362C"/>
    <w:rsid w:val="004D31CB"/>
    <w:rsid w:val="004F691F"/>
    <w:rsid w:val="004F71B6"/>
    <w:rsid w:val="00501050"/>
    <w:rsid w:val="00542ADA"/>
    <w:rsid w:val="005502A9"/>
    <w:rsid w:val="00596A75"/>
    <w:rsid w:val="005B0EE2"/>
    <w:rsid w:val="005C7223"/>
    <w:rsid w:val="005E106F"/>
    <w:rsid w:val="005E30D5"/>
    <w:rsid w:val="006322F6"/>
    <w:rsid w:val="0066022B"/>
    <w:rsid w:val="007047DA"/>
    <w:rsid w:val="00745110"/>
    <w:rsid w:val="007514D5"/>
    <w:rsid w:val="00770A87"/>
    <w:rsid w:val="00772DB7"/>
    <w:rsid w:val="007816E4"/>
    <w:rsid w:val="007B2271"/>
    <w:rsid w:val="007E341E"/>
    <w:rsid w:val="007E3D56"/>
    <w:rsid w:val="007E4CDC"/>
    <w:rsid w:val="007F111D"/>
    <w:rsid w:val="00800034"/>
    <w:rsid w:val="00805D31"/>
    <w:rsid w:val="00822F4A"/>
    <w:rsid w:val="008426A0"/>
    <w:rsid w:val="008523B5"/>
    <w:rsid w:val="008663B7"/>
    <w:rsid w:val="00875776"/>
    <w:rsid w:val="008A67C3"/>
    <w:rsid w:val="008D3238"/>
    <w:rsid w:val="00906CFC"/>
    <w:rsid w:val="009562DA"/>
    <w:rsid w:val="00960B0B"/>
    <w:rsid w:val="00985796"/>
    <w:rsid w:val="009B1B90"/>
    <w:rsid w:val="009B6553"/>
    <w:rsid w:val="009C00CE"/>
    <w:rsid w:val="009D30B1"/>
    <w:rsid w:val="009F1676"/>
    <w:rsid w:val="009F58EA"/>
    <w:rsid w:val="00A00096"/>
    <w:rsid w:val="00A26C35"/>
    <w:rsid w:val="00AA1F09"/>
    <w:rsid w:val="00AB47CB"/>
    <w:rsid w:val="00AD42BF"/>
    <w:rsid w:val="00AD4FE9"/>
    <w:rsid w:val="00AE5CCF"/>
    <w:rsid w:val="00AF21FB"/>
    <w:rsid w:val="00AF6292"/>
    <w:rsid w:val="00B00C25"/>
    <w:rsid w:val="00B02634"/>
    <w:rsid w:val="00B21650"/>
    <w:rsid w:val="00B306BE"/>
    <w:rsid w:val="00B95AD3"/>
    <w:rsid w:val="00BE4310"/>
    <w:rsid w:val="00BF3C69"/>
    <w:rsid w:val="00BF72D7"/>
    <w:rsid w:val="00C20E77"/>
    <w:rsid w:val="00C47D7F"/>
    <w:rsid w:val="00C678F3"/>
    <w:rsid w:val="00C70942"/>
    <w:rsid w:val="00C70B5F"/>
    <w:rsid w:val="00CA55C7"/>
    <w:rsid w:val="00CD26F5"/>
    <w:rsid w:val="00CD32CF"/>
    <w:rsid w:val="00CF2F9C"/>
    <w:rsid w:val="00D105F9"/>
    <w:rsid w:val="00D27E9C"/>
    <w:rsid w:val="00D376F1"/>
    <w:rsid w:val="00D4689B"/>
    <w:rsid w:val="00D47419"/>
    <w:rsid w:val="00D562E9"/>
    <w:rsid w:val="00E14297"/>
    <w:rsid w:val="00E34B64"/>
    <w:rsid w:val="00EA3E8D"/>
    <w:rsid w:val="00EC272B"/>
    <w:rsid w:val="00EE2C2D"/>
    <w:rsid w:val="00EF1F87"/>
    <w:rsid w:val="00F23383"/>
    <w:rsid w:val="00F51F9F"/>
    <w:rsid w:val="00F55446"/>
    <w:rsid w:val="00F55E8B"/>
    <w:rsid w:val="00FD29F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14:docId w14:val="0B26FAD8"/>
  <w15:chartTrackingRefBased/>
  <w15:docId w15:val="{090E91EA-6B17-467E-9A65-F8EC5E879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061E33"/>
    <w:pPr>
      <w:spacing w:before="100" w:beforeAutospacing="1" w:after="100" w:afterAutospacing="1" w:line="360" w:lineRule="auto"/>
      <w:contextualSpacing/>
      <w:jc w:val="both"/>
    </w:pPr>
    <w:rPr>
      <w:rFonts w:ascii="Times New Roman" w:eastAsia="MS Mincho" w:hAnsi="Times New Roman" w:cs="Times New Roman"/>
      <w:szCs w:val="24"/>
      <w:lang w:eastAsia="ja-JP"/>
    </w:rPr>
  </w:style>
  <w:style w:type="paragraph" w:styleId="Heading1">
    <w:name w:val="heading 1"/>
    <w:next w:val="Normal"/>
    <w:link w:val="Heading1Char"/>
    <w:autoRedefine/>
    <w:qFormat/>
    <w:rsid w:val="00EE2C2D"/>
    <w:pPr>
      <w:keepNext/>
      <w:pageBreakBefore/>
      <w:numPr>
        <w:numId w:val="32"/>
      </w:numPr>
      <w:spacing w:after="600" w:line="240" w:lineRule="auto"/>
      <w:jc w:val="center"/>
      <w:outlineLvl w:val="0"/>
    </w:pPr>
    <w:rPr>
      <w:rFonts w:ascii="Times New Roman" w:eastAsia="MS Mincho" w:hAnsi="Times New Roman" w:cs="Arial"/>
      <w:bCs/>
      <w:smallCaps/>
      <w:kern w:val="32"/>
      <w:sz w:val="56"/>
      <w:szCs w:val="32"/>
      <w:lang w:eastAsia="en-GB"/>
    </w:rPr>
  </w:style>
  <w:style w:type="paragraph" w:styleId="Heading2">
    <w:name w:val="heading 2"/>
    <w:basedOn w:val="Heading1"/>
    <w:next w:val="Normal"/>
    <w:link w:val="Heading2Char"/>
    <w:autoRedefine/>
    <w:qFormat/>
    <w:rsid w:val="00EE2C2D"/>
    <w:pPr>
      <w:pageBreakBefore w:val="0"/>
      <w:numPr>
        <w:ilvl w:val="1"/>
      </w:numPr>
      <w:spacing w:before="360" w:after="120"/>
      <w:jc w:val="left"/>
      <w:outlineLvl w:val="1"/>
    </w:pPr>
    <w:rPr>
      <w:bCs w:val="0"/>
      <w:iCs/>
      <w:smallCaps w:val="0"/>
      <w:sz w:val="32"/>
      <w:szCs w:val="28"/>
    </w:rPr>
  </w:style>
  <w:style w:type="paragraph" w:styleId="Heading3">
    <w:name w:val="heading 3"/>
    <w:basedOn w:val="Heading2"/>
    <w:next w:val="Normal"/>
    <w:link w:val="Heading3Char"/>
    <w:autoRedefine/>
    <w:qFormat/>
    <w:rsid w:val="00542ADA"/>
    <w:pPr>
      <w:numPr>
        <w:ilvl w:val="2"/>
      </w:numPr>
      <w:tabs>
        <w:tab w:val="right" w:leader="dot" w:pos="8496"/>
      </w:tabs>
      <w:spacing w:line="240" w:lineRule="atLeast"/>
      <w:ind w:left="454"/>
      <w:outlineLvl w:val="2"/>
    </w:pPr>
    <w:rPr>
      <w:rFonts w:cs="Courier New"/>
      <w:sz w:val="28"/>
      <w:szCs w:val="20"/>
      <w:lang w:eastAsia="en-US"/>
    </w:rPr>
  </w:style>
  <w:style w:type="paragraph" w:styleId="Heading4">
    <w:name w:val="heading 4"/>
    <w:basedOn w:val="Heading3"/>
    <w:next w:val="Normal"/>
    <w:link w:val="Heading4Char"/>
    <w:qFormat/>
    <w:rsid w:val="00016183"/>
    <w:pPr>
      <w:numPr>
        <w:ilvl w:val="3"/>
        <w:numId w:val="31"/>
      </w:numPr>
      <w:spacing w:before="240"/>
      <w:outlineLvl w:val="3"/>
    </w:pPr>
    <w:rPr>
      <w:bCs/>
      <w:sz w:val="24"/>
      <w:szCs w:val="28"/>
    </w:rPr>
  </w:style>
  <w:style w:type="paragraph" w:styleId="Heading5">
    <w:name w:val="heading 5"/>
    <w:basedOn w:val="Heading4"/>
    <w:next w:val="Normal"/>
    <w:link w:val="Heading5Char"/>
    <w:qFormat/>
    <w:rsid w:val="00016183"/>
    <w:pPr>
      <w:numPr>
        <w:ilvl w:val="4"/>
      </w:numPr>
      <w:spacing w:after="60"/>
      <w:outlineLvl w:val="4"/>
    </w:pPr>
    <w:rPr>
      <w:bCs w:val="0"/>
      <w:i/>
      <w:iCs w:val="0"/>
      <w:szCs w:val="26"/>
    </w:rPr>
  </w:style>
  <w:style w:type="paragraph" w:styleId="Heading6">
    <w:name w:val="heading 6"/>
    <w:basedOn w:val="Heading5"/>
    <w:next w:val="Normal"/>
    <w:link w:val="Heading6Char"/>
    <w:qFormat/>
    <w:rsid w:val="00016183"/>
    <w:pPr>
      <w:numPr>
        <w:ilvl w:val="5"/>
      </w:numPr>
      <w:outlineLvl w:val="5"/>
    </w:pPr>
    <w:rPr>
      <w:bCs/>
      <w:szCs w:val="22"/>
    </w:rPr>
  </w:style>
  <w:style w:type="paragraph" w:styleId="Heading7">
    <w:name w:val="heading 7"/>
    <w:basedOn w:val="Normal"/>
    <w:next w:val="Normal"/>
    <w:link w:val="Heading7Char"/>
    <w:semiHidden/>
    <w:unhideWhenUsed/>
    <w:qFormat/>
    <w:rsid w:val="00016183"/>
    <w:pPr>
      <w:keepNext/>
      <w:keepLines/>
      <w:numPr>
        <w:ilvl w:val="6"/>
        <w:numId w:val="3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16183"/>
    <w:pPr>
      <w:keepNext/>
      <w:keepLines/>
      <w:numPr>
        <w:ilvl w:val="7"/>
        <w:numId w:val="3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16183"/>
    <w:pPr>
      <w:keepNext/>
      <w:keepLines/>
      <w:numPr>
        <w:ilvl w:val="8"/>
        <w:numId w:val="3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E2C2D"/>
    <w:rPr>
      <w:rFonts w:ascii="Times New Roman" w:eastAsia="MS Mincho" w:hAnsi="Times New Roman" w:cs="Arial"/>
      <w:bCs/>
      <w:smallCaps/>
      <w:kern w:val="32"/>
      <w:sz w:val="56"/>
      <w:szCs w:val="32"/>
      <w:lang w:eastAsia="en-GB"/>
    </w:rPr>
  </w:style>
  <w:style w:type="character" w:customStyle="1" w:styleId="Heading2Char">
    <w:name w:val="Heading 2 Char"/>
    <w:basedOn w:val="DefaultParagraphFont"/>
    <w:link w:val="Heading2"/>
    <w:rsid w:val="00EE2C2D"/>
    <w:rPr>
      <w:rFonts w:ascii="Times New Roman" w:eastAsia="MS Mincho" w:hAnsi="Times New Roman" w:cs="Arial"/>
      <w:iCs/>
      <w:kern w:val="32"/>
      <w:sz w:val="32"/>
      <w:szCs w:val="28"/>
      <w:lang w:eastAsia="en-GB"/>
    </w:rPr>
  </w:style>
  <w:style w:type="character" w:customStyle="1" w:styleId="Heading3Char">
    <w:name w:val="Heading 3 Char"/>
    <w:basedOn w:val="DefaultParagraphFont"/>
    <w:link w:val="Heading3"/>
    <w:rsid w:val="00542ADA"/>
    <w:rPr>
      <w:rFonts w:ascii="Times New Roman" w:eastAsia="MS Mincho" w:hAnsi="Times New Roman" w:cs="Courier New"/>
      <w:iCs/>
      <w:kern w:val="32"/>
      <w:sz w:val="28"/>
      <w:szCs w:val="20"/>
    </w:rPr>
  </w:style>
  <w:style w:type="character" w:customStyle="1" w:styleId="Heading4Char">
    <w:name w:val="Heading 4 Char"/>
    <w:basedOn w:val="DefaultParagraphFont"/>
    <w:link w:val="Heading4"/>
    <w:rsid w:val="00016183"/>
    <w:rPr>
      <w:rFonts w:ascii="Times New Roman" w:eastAsia="MS Mincho" w:hAnsi="Times New Roman" w:cs="Courier New"/>
      <w:bCs/>
      <w:iCs/>
      <w:kern w:val="32"/>
      <w:sz w:val="24"/>
      <w:szCs w:val="28"/>
    </w:rPr>
  </w:style>
  <w:style w:type="character" w:customStyle="1" w:styleId="Heading5Char">
    <w:name w:val="Heading 5 Char"/>
    <w:basedOn w:val="DefaultParagraphFont"/>
    <w:link w:val="Heading5"/>
    <w:rsid w:val="00016183"/>
    <w:rPr>
      <w:rFonts w:ascii="Times New Roman" w:eastAsia="MS Mincho" w:hAnsi="Times New Roman" w:cs="Courier New"/>
      <w:i/>
      <w:kern w:val="32"/>
      <w:sz w:val="24"/>
      <w:szCs w:val="26"/>
    </w:rPr>
  </w:style>
  <w:style w:type="character" w:customStyle="1" w:styleId="Heading6Char">
    <w:name w:val="Heading 6 Char"/>
    <w:basedOn w:val="DefaultParagraphFont"/>
    <w:link w:val="Heading6"/>
    <w:rsid w:val="00016183"/>
    <w:rPr>
      <w:rFonts w:ascii="Times New Roman" w:eastAsia="MS Mincho" w:hAnsi="Times New Roman" w:cs="Courier New"/>
      <w:bCs/>
      <w:i/>
      <w:kern w:val="32"/>
      <w:sz w:val="24"/>
    </w:rPr>
  </w:style>
  <w:style w:type="character" w:customStyle="1" w:styleId="Heading7Char">
    <w:name w:val="Heading 7 Char"/>
    <w:basedOn w:val="DefaultParagraphFont"/>
    <w:link w:val="Heading7"/>
    <w:semiHidden/>
    <w:rsid w:val="00016183"/>
    <w:rPr>
      <w:rFonts w:asciiTheme="majorHAnsi" w:eastAsiaTheme="majorEastAsia" w:hAnsiTheme="majorHAnsi" w:cstheme="majorBidi"/>
      <w:i/>
      <w:iCs/>
      <w:color w:val="404040" w:themeColor="text1" w:themeTint="BF"/>
      <w:szCs w:val="24"/>
      <w:lang w:eastAsia="ja-JP"/>
    </w:rPr>
  </w:style>
  <w:style w:type="character" w:customStyle="1" w:styleId="Heading8Char">
    <w:name w:val="Heading 8 Char"/>
    <w:basedOn w:val="DefaultParagraphFont"/>
    <w:link w:val="Heading8"/>
    <w:semiHidden/>
    <w:rsid w:val="00016183"/>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semiHidden/>
    <w:rsid w:val="00016183"/>
    <w:rPr>
      <w:rFonts w:asciiTheme="majorHAnsi" w:eastAsiaTheme="majorEastAsia" w:hAnsiTheme="majorHAnsi" w:cstheme="majorBidi"/>
      <w:i/>
      <w:iCs/>
      <w:color w:val="404040" w:themeColor="text1" w:themeTint="BF"/>
      <w:sz w:val="20"/>
      <w:szCs w:val="20"/>
      <w:lang w:eastAsia="ja-JP"/>
    </w:rPr>
  </w:style>
  <w:style w:type="paragraph" w:customStyle="1" w:styleId="TableText">
    <w:name w:val="TableText"/>
    <w:basedOn w:val="Normal"/>
    <w:autoRedefine/>
    <w:rsid w:val="00016183"/>
    <w:pPr>
      <w:keepNext/>
      <w:widowControl w:val="0"/>
    </w:pPr>
    <w:rPr>
      <w:snapToGrid w:val="0"/>
      <w:spacing w:val="-2"/>
      <w:sz w:val="20"/>
    </w:rPr>
  </w:style>
  <w:style w:type="paragraph" w:customStyle="1" w:styleId="TableTextNumbered">
    <w:name w:val="TableTextNumbered"/>
    <w:basedOn w:val="Normal"/>
    <w:autoRedefine/>
    <w:rsid w:val="00016183"/>
    <w:pPr>
      <w:numPr>
        <w:numId w:val="1"/>
      </w:numPr>
    </w:pPr>
    <w:rPr>
      <w:sz w:val="20"/>
    </w:rPr>
  </w:style>
  <w:style w:type="paragraph" w:customStyle="1" w:styleId="TableTextTab">
    <w:name w:val="TableTextTab"/>
    <w:basedOn w:val="TableText"/>
    <w:autoRedefine/>
    <w:rsid w:val="00016183"/>
    <w:pPr>
      <w:ind w:left="284"/>
    </w:pPr>
  </w:style>
  <w:style w:type="paragraph" w:styleId="TOCHeading">
    <w:name w:val="TOC Heading"/>
    <w:basedOn w:val="Heading1"/>
    <w:next w:val="Normal"/>
    <w:uiPriority w:val="39"/>
    <w:qFormat/>
    <w:rsid w:val="00016183"/>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F51F9F"/>
    <w:pPr>
      <w:widowControl w:val="0"/>
      <w:tabs>
        <w:tab w:val="left" w:pos="1934"/>
        <w:tab w:val="left" w:pos="2250"/>
        <w:tab w:val="center" w:pos="4320"/>
        <w:tab w:val="right" w:pos="8640"/>
      </w:tabs>
      <w:spacing w:after="360" w:line="240" w:lineRule="auto"/>
    </w:pPr>
    <w:rPr>
      <w:rFonts w:ascii="Times New Roman" w:eastAsia="Times New Roman" w:hAnsi="Times New Roman" w:cs="Times New Roman"/>
      <w:snapToGrid w:val="0"/>
      <w:spacing w:val="-2"/>
      <w:sz w:val="20"/>
      <w:szCs w:val="24"/>
      <w:lang w:val="en-GB"/>
    </w:rPr>
  </w:style>
  <w:style w:type="character" w:customStyle="1" w:styleId="HeaderChar">
    <w:name w:val="Header Char"/>
    <w:basedOn w:val="DefaultParagraphFont"/>
    <w:link w:val="Header"/>
    <w:uiPriority w:val="99"/>
    <w:rsid w:val="00F51F9F"/>
    <w:rPr>
      <w:rFonts w:ascii="Times New Roman" w:eastAsia="Times New Roman" w:hAnsi="Times New Roman" w:cs="Times New Roman"/>
      <w:snapToGrid w:val="0"/>
      <w:spacing w:val="-2"/>
      <w:sz w:val="20"/>
      <w:szCs w:val="24"/>
      <w:lang w:val="en-GB"/>
    </w:rPr>
  </w:style>
  <w:style w:type="paragraph" w:styleId="DocumentMap">
    <w:name w:val="Document Map"/>
    <w:basedOn w:val="Normal"/>
    <w:link w:val="DocumentMapChar"/>
    <w:semiHidden/>
    <w:rsid w:val="0001618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16183"/>
    <w:rPr>
      <w:rFonts w:ascii="Tahoma" w:eastAsia="MS Mincho" w:hAnsi="Tahoma" w:cs="Tahoma"/>
      <w:sz w:val="20"/>
      <w:szCs w:val="20"/>
      <w:shd w:val="clear" w:color="auto" w:fill="000080"/>
      <w:lang w:eastAsia="ja-JP"/>
    </w:rPr>
  </w:style>
  <w:style w:type="paragraph" w:styleId="TOC1">
    <w:name w:val="toc 1"/>
    <w:basedOn w:val="Normal"/>
    <w:next w:val="Normal"/>
    <w:autoRedefine/>
    <w:uiPriority w:val="39"/>
    <w:rsid w:val="00016183"/>
    <w:pPr>
      <w:tabs>
        <w:tab w:val="left" w:pos="480"/>
        <w:tab w:val="right" w:leader="dot" w:pos="8494"/>
      </w:tabs>
      <w:spacing w:before="240" w:beforeAutospacing="0" w:after="0" w:afterAutospacing="0"/>
    </w:pPr>
    <w:rPr>
      <w:b/>
      <w:bCs/>
      <w:caps/>
      <w:szCs w:val="20"/>
    </w:rPr>
  </w:style>
  <w:style w:type="paragraph" w:styleId="TOC2">
    <w:name w:val="toc 2"/>
    <w:basedOn w:val="Normal"/>
    <w:next w:val="Normal"/>
    <w:autoRedefine/>
    <w:uiPriority w:val="39"/>
    <w:rsid w:val="00016183"/>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016183"/>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016183"/>
    <w:pPr>
      <w:ind w:left="720"/>
    </w:pPr>
    <w:rPr>
      <w:rFonts w:ascii="Calibri" w:hAnsi="Calibri"/>
      <w:sz w:val="18"/>
      <w:szCs w:val="18"/>
    </w:rPr>
  </w:style>
  <w:style w:type="paragraph" w:styleId="TOC5">
    <w:name w:val="toc 5"/>
    <w:basedOn w:val="Normal"/>
    <w:next w:val="Normal"/>
    <w:autoRedefine/>
    <w:uiPriority w:val="39"/>
    <w:rsid w:val="00016183"/>
    <w:pPr>
      <w:ind w:left="960"/>
    </w:pPr>
    <w:rPr>
      <w:rFonts w:ascii="Calibri" w:hAnsi="Calibri"/>
      <w:sz w:val="18"/>
      <w:szCs w:val="18"/>
    </w:rPr>
  </w:style>
  <w:style w:type="paragraph" w:styleId="TOC6">
    <w:name w:val="toc 6"/>
    <w:basedOn w:val="Normal"/>
    <w:next w:val="Normal"/>
    <w:autoRedefine/>
    <w:uiPriority w:val="39"/>
    <w:rsid w:val="00016183"/>
    <w:pPr>
      <w:ind w:left="1200"/>
    </w:pPr>
    <w:rPr>
      <w:rFonts w:ascii="Calibri" w:hAnsi="Calibri"/>
      <w:sz w:val="18"/>
      <w:szCs w:val="18"/>
    </w:rPr>
  </w:style>
  <w:style w:type="paragraph" w:styleId="TOC7">
    <w:name w:val="toc 7"/>
    <w:basedOn w:val="Normal"/>
    <w:next w:val="Normal"/>
    <w:autoRedefine/>
    <w:uiPriority w:val="39"/>
    <w:rsid w:val="00016183"/>
    <w:pPr>
      <w:ind w:left="1440"/>
    </w:pPr>
    <w:rPr>
      <w:rFonts w:ascii="Calibri" w:hAnsi="Calibri"/>
      <w:sz w:val="18"/>
      <w:szCs w:val="18"/>
    </w:rPr>
  </w:style>
  <w:style w:type="paragraph" w:styleId="TOC8">
    <w:name w:val="toc 8"/>
    <w:basedOn w:val="Normal"/>
    <w:next w:val="Normal"/>
    <w:autoRedefine/>
    <w:uiPriority w:val="39"/>
    <w:rsid w:val="00016183"/>
    <w:pPr>
      <w:ind w:left="1680"/>
    </w:pPr>
    <w:rPr>
      <w:rFonts w:ascii="Calibri" w:hAnsi="Calibri"/>
      <w:sz w:val="18"/>
      <w:szCs w:val="18"/>
    </w:rPr>
  </w:style>
  <w:style w:type="paragraph" w:styleId="TOC9">
    <w:name w:val="toc 9"/>
    <w:basedOn w:val="Normal"/>
    <w:next w:val="Normal"/>
    <w:autoRedefine/>
    <w:uiPriority w:val="39"/>
    <w:rsid w:val="00016183"/>
    <w:pPr>
      <w:ind w:left="1920"/>
    </w:pPr>
    <w:rPr>
      <w:rFonts w:ascii="Calibri" w:hAnsi="Calibri"/>
      <w:sz w:val="18"/>
      <w:szCs w:val="18"/>
    </w:rPr>
  </w:style>
  <w:style w:type="character" w:styleId="Hyperlink">
    <w:name w:val="Hyperlink"/>
    <w:uiPriority w:val="99"/>
    <w:rsid w:val="00016183"/>
    <w:rPr>
      <w:color w:val="0000FF"/>
      <w:u w:val="single"/>
    </w:rPr>
  </w:style>
  <w:style w:type="paragraph" w:styleId="Footer">
    <w:name w:val="footer"/>
    <w:aliases w:val="Footer Left"/>
    <w:link w:val="FooterChar"/>
    <w:uiPriority w:val="99"/>
    <w:rsid w:val="00016183"/>
    <w:pPr>
      <w:tabs>
        <w:tab w:val="center" w:pos="4153"/>
        <w:tab w:val="right" w:pos="8306"/>
      </w:tabs>
      <w:spacing w:before="240" w:after="0" w:line="240" w:lineRule="auto"/>
    </w:pPr>
    <w:rPr>
      <w:rFonts w:ascii="Times New Roman" w:eastAsia="Times New Roman" w:hAnsi="Times New Roman" w:cs="Times New Roman"/>
      <w:sz w:val="20"/>
      <w:szCs w:val="24"/>
      <w:lang w:val="en-GB" w:eastAsia="en-GB"/>
    </w:rPr>
  </w:style>
  <w:style w:type="character" w:customStyle="1" w:styleId="FooterChar">
    <w:name w:val="Footer Char"/>
    <w:aliases w:val="Footer Left Char"/>
    <w:basedOn w:val="DefaultParagraphFont"/>
    <w:link w:val="Footer"/>
    <w:uiPriority w:val="99"/>
    <w:rsid w:val="00016183"/>
    <w:rPr>
      <w:rFonts w:ascii="Times New Roman" w:eastAsia="Times New Roman" w:hAnsi="Times New Roman" w:cs="Times New Roman"/>
      <w:sz w:val="20"/>
      <w:szCs w:val="24"/>
      <w:lang w:val="en-GB" w:eastAsia="en-GB"/>
    </w:rPr>
  </w:style>
  <w:style w:type="character" w:styleId="PageNumber">
    <w:name w:val="page number"/>
    <w:basedOn w:val="DefaultParagraphFont"/>
    <w:rsid w:val="00016183"/>
  </w:style>
  <w:style w:type="paragraph" w:customStyle="1" w:styleId="TitleCentre">
    <w:name w:val="TitleCentre"/>
    <w:basedOn w:val="Header"/>
    <w:autoRedefine/>
    <w:rsid w:val="00016183"/>
    <w:pPr>
      <w:spacing w:before="240"/>
    </w:pPr>
    <w:rPr>
      <w:sz w:val="32"/>
      <w:szCs w:val="32"/>
    </w:rPr>
  </w:style>
  <w:style w:type="table" w:styleId="TableGrid">
    <w:name w:val="Table Grid"/>
    <w:aliases w:val="The"/>
    <w:basedOn w:val="TableNormal"/>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016183"/>
    <w:rPr>
      <w:rFonts w:ascii="Tahoma" w:hAnsi="Tahoma" w:cs="Tahoma"/>
      <w:sz w:val="16"/>
      <w:szCs w:val="16"/>
    </w:rPr>
  </w:style>
  <w:style w:type="character" w:customStyle="1" w:styleId="BalloonTextChar">
    <w:name w:val="Balloon Text Char"/>
    <w:basedOn w:val="DefaultParagraphFont"/>
    <w:link w:val="BalloonText"/>
    <w:rsid w:val="00016183"/>
    <w:rPr>
      <w:rFonts w:ascii="Tahoma" w:eastAsia="MS Mincho" w:hAnsi="Tahoma" w:cs="Tahoma"/>
      <w:sz w:val="16"/>
      <w:szCs w:val="16"/>
      <w:lang w:eastAsia="ja-JP"/>
    </w:rPr>
  </w:style>
  <w:style w:type="paragraph" w:customStyle="1" w:styleId="TableHeadText">
    <w:name w:val="TableHeadText"/>
    <w:basedOn w:val="TableText"/>
    <w:autoRedefine/>
    <w:rsid w:val="00016183"/>
    <w:pPr>
      <w:jc w:val="center"/>
    </w:pPr>
  </w:style>
  <w:style w:type="paragraph" w:customStyle="1" w:styleId="Heading1-NoNumber">
    <w:name w:val="Heading 1 - No Number"/>
    <w:next w:val="Normal"/>
    <w:link w:val="Heading1-NoNumberChar"/>
    <w:autoRedefine/>
    <w:qFormat/>
    <w:rsid w:val="00EE2C2D"/>
    <w:pPr>
      <w:spacing w:before="120" w:after="240" w:line="240" w:lineRule="auto"/>
      <w:jc w:val="center"/>
      <w:outlineLvl w:val="0"/>
    </w:pPr>
    <w:rPr>
      <w:rFonts w:ascii="Times New Roman" w:eastAsia="Times New Roman" w:hAnsi="Times New Roman" w:cs="Arial"/>
      <w:b/>
      <w:bCs/>
      <w:smallCaps/>
      <w:kern w:val="32"/>
      <w:sz w:val="28"/>
      <w:szCs w:val="28"/>
      <w:lang w:eastAsia="en-GB"/>
    </w:rPr>
  </w:style>
  <w:style w:type="paragraph" w:customStyle="1" w:styleId="Heading2-NoNumber">
    <w:name w:val="Heading 2 - No Number"/>
    <w:basedOn w:val="Heading2"/>
    <w:next w:val="Normal"/>
    <w:autoRedefine/>
    <w:qFormat/>
    <w:rsid w:val="00016183"/>
    <w:pPr>
      <w:numPr>
        <w:ilvl w:val="0"/>
        <w:numId w:val="0"/>
      </w:numPr>
    </w:pPr>
    <w:rPr>
      <w:lang w:eastAsia="en-US"/>
    </w:rPr>
  </w:style>
  <w:style w:type="paragraph" w:customStyle="1" w:styleId="Bullet">
    <w:name w:val="Bullet"/>
    <w:basedOn w:val="Normal"/>
    <w:link w:val="BulletChar"/>
    <w:autoRedefine/>
    <w:qFormat/>
    <w:rsid w:val="00183E56"/>
    <w:pPr>
      <w:numPr>
        <w:numId w:val="13"/>
      </w:numPr>
    </w:pPr>
    <w:rPr>
      <w:rFonts w:cs="Arial"/>
      <w:szCs w:val="20"/>
    </w:rPr>
  </w:style>
  <w:style w:type="paragraph" w:customStyle="1" w:styleId="Source">
    <w:name w:val="Source"/>
    <w:basedOn w:val="Normal"/>
    <w:autoRedefine/>
    <w:qFormat/>
    <w:rsid w:val="00016183"/>
  </w:style>
  <w:style w:type="character" w:styleId="PlaceholderText">
    <w:name w:val="Placeholder Text"/>
    <w:basedOn w:val="DefaultParagraphFont"/>
    <w:uiPriority w:val="99"/>
    <w:semiHidden/>
    <w:rsid w:val="00016183"/>
    <w:rPr>
      <w:color w:val="808080"/>
    </w:rPr>
  </w:style>
  <w:style w:type="paragraph" w:customStyle="1" w:styleId="Listi">
    <w:name w:val="List i"/>
    <w:basedOn w:val="Normal"/>
    <w:autoRedefine/>
    <w:qFormat/>
    <w:rsid w:val="00016183"/>
  </w:style>
  <w:style w:type="paragraph" w:customStyle="1" w:styleId="FigureCaption">
    <w:name w:val="Figure Caption"/>
    <w:basedOn w:val="Normal"/>
    <w:next w:val="Normal"/>
    <w:autoRedefine/>
    <w:rsid w:val="00016183"/>
    <w:pPr>
      <w:keepNext/>
      <w:spacing w:line="240" w:lineRule="exact"/>
    </w:pPr>
    <w:rPr>
      <w:rFonts w:cs="Courier New"/>
      <w:b/>
      <w:szCs w:val="20"/>
    </w:rPr>
  </w:style>
  <w:style w:type="paragraph" w:styleId="TableofFigures">
    <w:name w:val="table of figures"/>
    <w:basedOn w:val="Normal"/>
    <w:next w:val="Normal"/>
    <w:uiPriority w:val="99"/>
    <w:rsid w:val="00016183"/>
    <w:pPr>
      <w:ind w:left="482" w:hanging="482"/>
    </w:pPr>
    <w:rPr>
      <w:smallCaps/>
      <w:szCs w:val="20"/>
    </w:rPr>
  </w:style>
  <w:style w:type="paragraph" w:customStyle="1" w:styleId="NormalNoSpaceAfter">
    <w:name w:val="Normal NoSpaceAfter"/>
    <w:basedOn w:val="Normal"/>
    <w:autoRedefine/>
    <w:rsid w:val="00016183"/>
  </w:style>
  <w:style w:type="paragraph" w:styleId="Quote">
    <w:name w:val="Quote"/>
    <w:basedOn w:val="Normal"/>
    <w:next w:val="Normal"/>
    <w:link w:val="QuoteChar"/>
    <w:uiPriority w:val="29"/>
    <w:qFormat/>
    <w:rsid w:val="00016183"/>
    <w:pPr>
      <w:ind w:left="567" w:right="567"/>
    </w:pPr>
    <w:rPr>
      <w:i/>
      <w:iCs/>
      <w:color w:val="000000"/>
    </w:rPr>
  </w:style>
  <w:style w:type="character" w:customStyle="1" w:styleId="QuoteChar">
    <w:name w:val="Quote Char"/>
    <w:basedOn w:val="DefaultParagraphFont"/>
    <w:link w:val="Quote"/>
    <w:uiPriority w:val="29"/>
    <w:rsid w:val="00016183"/>
    <w:rPr>
      <w:rFonts w:ascii="Times New Roman" w:eastAsia="MS Mincho" w:hAnsi="Times New Roman" w:cs="Times New Roman"/>
      <w:i/>
      <w:iCs/>
      <w:color w:val="000000"/>
      <w:szCs w:val="24"/>
      <w:lang w:eastAsia="ja-JP"/>
    </w:rPr>
  </w:style>
  <w:style w:type="paragraph" w:styleId="List">
    <w:name w:val="List"/>
    <w:basedOn w:val="Normal"/>
    <w:rsid w:val="00016183"/>
    <w:pPr>
      <w:ind w:left="283" w:hanging="283"/>
    </w:pPr>
  </w:style>
  <w:style w:type="paragraph" w:customStyle="1" w:styleId="BulletLevel2">
    <w:name w:val="Bullet Level 2"/>
    <w:basedOn w:val="Bullet"/>
    <w:link w:val="BulletLevel2Char"/>
    <w:autoRedefine/>
    <w:qFormat/>
    <w:rsid w:val="00016183"/>
    <w:pPr>
      <w:numPr>
        <w:numId w:val="0"/>
      </w:numPr>
      <w:ind w:left="1440"/>
    </w:pPr>
  </w:style>
  <w:style w:type="paragraph" w:customStyle="1" w:styleId="ContentsTable">
    <w:name w:val="ContentsTable"/>
    <w:basedOn w:val="TOC1"/>
    <w:autoRedefine/>
    <w:rsid w:val="00016183"/>
    <w:pPr>
      <w:tabs>
        <w:tab w:val="right" w:leader="dot" w:pos="8296"/>
      </w:tabs>
    </w:pPr>
  </w:style>
  <w:style w:type="paragraph" w:styleId="List2">
    <w:name w:val="List 2"/>
    <w:basedOn w:val="Normal"/>
    <w:rsid w:val="00016183"/>
    <w:pPr>
      <w:ind w:left="566" w:hanging="283"/>
    </w:pPr>
  </w:style>
  <w:style w:type="paragraph" w:styleId="List3">
    <w:name w:val="List 3"/>
    <w:basedOn w:val="Normal"/>
    <w:rsid w:val="00016183"/>
    <w:pPr>
      <w:ind w:left="849" w:hanging="283"/>
    </w:pPr>
  </w:style>
  <w:style w:type="paragraph" w:styleId="List4">
    <w:name w:val="List 4"/>
    <w:basedOn w:val="Normal"/>
    <w:rsid w:val="00016183"/>
    <w:pPr>
      <w:ind w:left="1132" w:hanging="283"/>
    </w:pPr>
  </w:style>
  <w:style w:type="paragraph" w:styleId="List5">
    <w:name w:val="List 5"/>
    <w:basedOn w:val="Normal"/>
    <w:rsid w:val="00016183"/>
    <w:pPr>
      <w:ind w:left="1415" w:hanging="283"/>
    </w:pPr>
  </w:style>
  <w:style w:type="paragraph" w:customStyle="1" w:styleId="Centred">
    <w:name w:val="Centred"/>
    <w:basedOn w:val="Footer"/>
    <w:autoRedefine/>
    <w:qFormat/>
    <w:rsid w:val="00016183"/>
    <w:pPr>
      <w:jc w:val="right"/>
    </w:pPr>
    <w:rPr>
      <w:rFonts w:ascii="Cambria Math" w:hAnsi="Cambria Math"/>
      <w:i/>
    </w:rPr>
  </w:style>
  <w:style w:type="paragraph" w:styleId="ListParagraph">
    <w:name w:val="List Paragraph"/>
    <w:basedOn w:val="Normal"/>
    <w:uiPriority w:val="34"/>
    <w:qFormat/>
    <w:rsid w:val="00016183"/>
    <w:pPr>
      <w:ind w:left="720"/>
    </w:pPr>
  </w:style>
  <w:style w:type="paragraph" w:styleId="Title">
    <w:name w:val="Title"/>
    <w:aliases w:val="Thesis Title"/>
    <w:basedOn w:val="Normal"/>
    <w:next w:val="Normal"/>
    <w:link w:val="TitleChar"/>
    <w:qFormat/>
    <w:rsid w:val="00016183"/>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016183"/>
    <w:rPr>
      <w:rFonts w:ascii="Times New Roman" w:eastAsiaTheme="majorEastAsia" w:hAnsi="Times New Roman" w:cstheme="majorBidi"/>
      <w:i/>
      <w:smallCaps/>
      <w:spacing w:val="5"/>
      <w:kern w:val="28"/>
      <w:sz w:val="52"/>
      <w:szCs w:val="52"/>
      <w:lang w:eastAsia="ja-JP"/>
    </w:rPr>
  </w:style>
  <w:style w:type="paragraph" w:customStyle="1" w:styleId="CoverPageDetails">
    <w:name w:val="Cover Page Details"/>
    <w:basedOn w:val="Normal"/>
    <w:link w:val="CoverPageDetailsChar"/>
    <w:autoRedefine/>
    <w:qFormat/>
    <w:rsid w:val="00016183"/>
    <w:pPr>
      <w:jc w:val="center"/>
    </w:pPr>
    <w:rPr>
      <w:b/>
    </w:rPr>
  </w:style>
  <w:style w:type="paragraph" w:styleId="NoSpacing">
    <w:name w:val="No Spacing"/>
    <w:uiPriority w:val="1"/>
    <w:qFormat/>
    <w:rsid w:val="00016183"/>
    <w:pPr>
      <w:tabs>
        <w:tab w:val="left" w:pos="851"/>
      </w:tabs>
      <w:spacing w:before="120" w:after="120" w:line="240" w:lineRule="auto"/>
      <w:jc w:val="both"/>
    </w:pPr>
    <w:rPr>
      <w:rFonts w:ascii="Times New Roman" w:eastAsia="Times New Roman" w:hAnsi="Times New Roman" w:cs="Times New Roman"/>
      <w:szCs w:val="24"/>
      <w:lang w:val="en-GB" w:eastAsia="en-GB"/>
    </w:rPr>
  </w:style>
  <w:style w:type="character" w:customStyle="1" w:styleId="CoverPageDetailsChar">
    <w:name w:val="Cover Page Details Char"/>
    <w:basedOn w:val="DefaultParagraphFont"/>
    <w:link w:val="CoverPageDetails"/>
    <w:rsid w:val="00016183"/>
    <w:rPr>
      <w:rFonts w:ascii="Times New Roman" w:eastAsia="MS Mincho" w:hAnsi="Times New Roman" w:cs="Times New Roman"/>
      <w:b/>
      <w:szCs w:val="24"/>
      <w:lang w:eastAsia="ja-JP"/>
    </w:rPr>
  </w:style>
  <w:style w:type="paragraph" w:customStyle="1" w:styleId="AppendixHeading1">
    <w:name w:val="Appendix Heading 1"/>
    <w:basedOn w:val="Heading1-NoNumber"/>
    <w:next w:val="Normal"/>
    <w:link w:val="AppendixHeading1Char"/>
    <w:autoRedefine/>
    <w:qFormat/>
    <w:rsid w:val="00016183"/>
    <w:pPr>
      <w:keepNext/>
      <w:pageBreakBefore/>
      <w:jc w:val="left"/>
    </w:pPr>
  </w:style>
  <w:style w:type="character" w:customStyle="1" w:styleId="Heading1-NoNumberChar">
    <w:name w:val="Heading 1 - No Number Char"/>
    <w:basedOn w:val="Heading1Char"/>
    <w:link w:val="Heading1-NoNumber"/>
    <w:rsid w:val="00EE2C2D"/>
    <w:rPr>
      <w:rFonts w:ascii="Times New Roman" w:eastAsia="Times New Roman" w:hAnsi="Times New Roman" w:cs="Arial"/>
      <w:b/>
      <w:bCs/>
      <w:smallCaps/>
      <w:kern w:val="32"/>
      <w:sz w:val="28"/>
      <w:szCs w:val="28"/>
      <w:lang w:eastAsia="en-GB"/>
    </w:rPr>
  </w:style>
  <w:style w:type="character" w:customStyle="1" w:styleId="AppendixHeading1Char">
    <w:name w:val="Appendix Heading 1 Char"/>
    <w:basedOn w:val="Heading1-NoNumberChar"/>
    <w:link w:val="AppendixHeading1"/>
    <w:rsid w:val="00016183"/>
    <w:rPr>
      <w:rFonts w:ascii="Times New Roman" w:eastAsia="Times New Roman" w:hAnsi="Times New Roman" w:cs="Arial"/>
      <w:b/>
      <w:bCs/>
      <w:smallCaps/>
      <w:kern w:val="32"/>
      <w:sz w:val="28"/>
      <w:szCs w:val="28"/>
      <w:lang w:eastAsia="en-GB"/>
    </w:rPr>
  </w:style>
  <w:style w:type="paragraph" w:styleId="Index1">
    <w:name w:val="index 1"/>
    <w:basedOn w:val="Normal"/>
    <w:next w:val="Normal"/>
    <w:autoRedefine/>
    <w:uiPriority w:val="99"/>
    <w:rsid w:val="00016183"/>
    <w:pPr>
      <w:ind w:left="220" w:hanging="220"/>
    </w:pPr>
  </w:style>
  <w:style w:type="paragraph" w:customStyle="1" w:styleId="Footer-Right">
    <w:name w:val="Footer - Right"/>
    <w:basedOn w:val="Footer"/>
    <w:link w:val="Footer-RightChar"/>
    <w:autoRedefine/>
    <w:rsid w:val="00016183"/>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016183"/>
    <w:rPr>
      <w:rFonts w:ascii="Times New Roman" w:eastAsia="Times New Roman" w:hAnsi="Times New Roman" w:cs="Times New Roman"/>
      <w:sz w:val="20"/>
      <w:szCs w:val="24"/>
      <w:lang w:val="en-GB" w:eastAsia="en-GB"/>
    </w:rPr>
  </w:style>
  <w:style w:type="paragraph" w:styleId="Caption">
    <w:name w:val="caption"/>
    <w:basedOn w:val="Normal"/>
    <w:next w:val="Normal"/>
    <w:link w:val="CaptionChar"/>
    <w:unhideWhenUsed/>
    <w:qFormat/>
    <w:rsid w:val="00016183"/>
    <w:pPr>
      <w:spacing w:after="200"/>
      <w:jc w:val="center"/>
    </w:pPr>
    <w:rPr>
      <w:bCs/>
      <w:i/>
      <w:szCs w:val="18"/>
    </w:rPr>
  </w:style>
  <w:style w:type="paragraph" w:customStyle="1" w:styleId="Dedication">
    <w:name w:val="Dedication"/>
    <w:basedOn w:val="Quote"/>
    <w:link w:val="DedicationChar"/>
    <w:autoRedefine/>
    <w:qFormat/>
    <w:rsid w:val="00016183"/>
    <w:pPr>
      <w:ind w:left="0" w:right="0"/>
      <w:jc w:val="center"/>
    </w:pPr>
  </w:style>
  <w:style w:type="character" w:customStyle="1" w:styleId="DedicationChar">
    <w:name w:val="Dedication Char"/>
    <w:basedOn w:val="QuoteChar"/>
    <w:link w:val="Dedication"/>
    <w:rsid w:val="00016183"/>
    <w:rPr>
      <w:rFonts w:ascii="Times New Roman" w:eastAsia="MS Mincho" w:hAnsi="Times New Roman" w:cs="Times New Roman"/>
      <w:i/>
      <w:iCs/>
      <w:color w:val="000000"/>
      <w:szCs w:val="24"/>
      <w:lang w:eastAsia="ja-JP"/>
    </w:rPr>
  </w:style>
  <w:style w:type="paragraph" w:styleId="FootnoteText">
    <w:name w:val="footnote text"/>
    <w:basedOn w:val="Normal"/>
    <w:link w:val="FootnoteTextChar"/>
    <w:rsid w:val="00016183"/>
    <w:pPr>
      <w:spacing w:before="0"/>
    </w:pPr>
    <w:rPr>
      <w:sz w:val="20"/>
      <w:szCs w:val="20"/>
    </w:rPr>
  </w:style>
  <w:style w:type="character" w:customStyle="1" w:styleId="FootnoteTextChar">
    <w:name w:val="Footnote Text Char"/>
    <w:basedOn w:val="DefaultParagraphFont"/>
    <w:link w:val="FootnoteText"/>
    <w:rsid w:val="00016183"/>
    <w:rPr>
      <w:rFonts w:ascii="Times New Roman" w:eastAsia="MS Mincho" w:hAnsi="Times New Roman" w:cs="Times New Roman"/>
      <w:sz w:val="20"/>
      <w:szCs w:val="20"/>
      <w:lang w:eastAsia="ja-JP"/>
    </w:rPr>
  </w:style>
  <w:style w:type="character" w:styleId="FootnoteReference">
    <w:name w:val="footnote reference"/>
    <w:basedOn w:val="DefaultParagraphFont"/>
    <w:rsid w:val="00016183"/>
    <w:rPr>
      <w:vertAlign w:val="superscript"/>
    </w:rPr>
  </w:style>
  <w:style w:type="paragraph" w:customStyle="1" w:styleId="Credit">
    <w:name w:val="Credit"/>
    <w:basedOn w:val="Footer-Right"/>
    <w:link w:val="CreditChar"/>
    <w:autoRedefine/>
    <w:locked/>
    <w:rsid w:val="00016183"/>
    <w:pPr>
      <w:spacing w:before="0"/>
    </w:pPr>
    <w:rPr>
      <w:sz w:val="4"/>
      <w:szCs w:val="4"/>
    </w:rPr>
  </w:style>
  <w:style w:type="character" w:customStyle="1" w:styleId="CreditChar">
    <w:name w:val="Credit Char"/>
    <w:basedOn w:val="Footer-RightChar"/>
    <w:link w:val="Credit"/>
    <w:rsid w:val="00016183"/>
    <w:rPr>
      <w:rFonts w:ascii="Times New Roman" w:eastAsia="Times New Roman" w:hAnsi="Times New Roman" w:cs="Times New Roman"/>
      <w:sz w:val="4"/>
      <w:szCs w:val="4"/>
      <w:lang w:val="en-GB" w:eastAsia="en-GB"/>
    </w:rPr>
  </w:style>
  <w:style w:type="paragraph" w:styleId="EndnoteText">
    <w:name w:val="endnote text"/>
    <w:basedOn w:val="Normal"/>
    <w:link w:val="EndnoteTextChar"/>
    <w:rsid w:val="00016183"/>
    <w:pPr>
      <w:spacing w:before="0"/>
    </w:pPr>
    <w:rPr>
      <w:sz w:val="20"/>
      <w:szCs w:val="20"/>
    </w:rPr>
  </w:style>
  <w:style w:type="character" w:customStyle="1" w:styleId="EndnoteTextChar">
    <w:name w:val="Endnote Text Char"/>
    <w:basedOn w:val="DefaultParagraphFont"/>
    <w:link w:val="EndnoteText"/>
    <w:rsid w:val="00016183"/>
    <w:rPr>
      <w:rFonts w:ascii="Times New Roman" w:eastAsia="MS Mincho" w:hAnsi="Times New Roman" w:cs="Times New Roman"/>
      <w:sz w:val="20"/>
      <w:szCs w:val="20"/>
      <w:lang w:eastAsia="ja-JP"/>
    </w:rPr>
  </w:style>
  <w:style w:type="character" w:styleId="EndnoteReference">
    <w:name w:val="endnote reference"/>
    <w:basedOn w:val="DefaultParagraphFont"/>
    <w:rsid w:val="00016183"/>
    <w:rPr>
      <w:vertAlign w:val="superscript"/>
    </w:rPr>
  </w:style>
  <w:style w:type="paragraph" w:customStyle="1" w:styleId="Default">
    <w:name w:val="Default"/>
    <w:rsid w:val="00016183"/>
    <w:pPr>
      <w:autoSpaceDE w:val="0"/>
      <w:autoSpaceDN w:val="0"/>
      <w:adjustRightInd w:val="0"/>
      <w:spacing w:after="0" w:line="240" w:lineRule="auto"/>
    </w:pPr>
    <w:rPr>
      <w:rFonts w:ascii="Times New Roman" w:eastAsia="MS Mincho" w:hAnsi="Times New Roman" w:cs="Times New Roman"/>
      <w:color w:val="000000"/>
      <w:sz w:val="24"/>
      <w:szCs w:val="24"/>
      <w:lang w:val="en-US" w:eastAsia="en-GB"/>
    </w:rPr>
  </w:style>
  <w:style w:type="paragraph" w:customStyle="1" w:styleId="EndNoteBibliographyTitle">
    <w:name w:val="EndNote Bibliography Title"/>
    <w:basedOn w:val="Normal"/>
    <w:link w:val="EndNoteBibliographyTitleChar"/>
    <w:autoRedefine/>
    <w:rsid w:val="00016183"/>
    <w:pPr>
      <w:jc w:val="center"/>
    </w:pPr>
  </w:style>
  <w:style w:type="character" w:customStyle="1" w:styleId="EndNoteBibliographyTitleChar">
    <w:name w:val="EndNote Bibliography Title Char"/>
    <w:basedOn w:val="DefaultParagraphFont"/>
    <w:link w:val="EndNoteBibliographyTitle"/>
    <w:rsid w:val="00016183"/>
    <w:rPr>
      <w:rFonts w:ascii="Times New Roman" w:eastAsia="MS Mincho" w:hAnsi="Times New Roman" w:cs="Times New Roman"/>
      <w:szCs w:val="24"/>
      <w:lang w:eastAsia="ja-JP"/>
    </w:rPr>
  </w:style>
  <w:style w:type="paragraph" w:customStyle="1" w:styleId="EndNoteBibliography">
    <w:name w:val="EndNote Bibliography"/>
    <w:basedOn w:val="Normal"/>
    <w:link w:val="EndNoteBibliographyChar"/>
    <w:autoRedefine/>
    <w:rsid w:val="00016183"/>
    <w:pPr>
      <w:spacing w:line="240" w:lineRule="auto"/>
      <w:ind w:left="720" w:hanging="720"/>
    </w:pPr>
  </w:style>
  <w:style w:type="character" w:customStyle="1" w:styleId="EndNoteBibliographyChar">
    <w:name w:val="EndNote Bibliography Char"/>
    <w:basedOn w:val="DefaultParagraphFont"/>
    <w:link w:val="EndNoteBibliography"/>
    <w:rsid w:val="00016183"/>
    <w:rPr>
      <w:rFonts w:ascii="Times New Roman" w:eastAsia="MS Mincho" w:hAnsi="Times New Roman" w:cs="Times New Roman"/>
      <w:szCs w:val="24"/>
      <w:lang w:eastAsia="ja-JP"/>
    </w:rPr>
  </w:style>
  <w:style w:type="character" w:customStyle="1" w:styleId="Mention1">
    <w:name w:val="Mention1"/>
    <w:basedOn w:val="DefaultParagraphFont"/>
    <w:uiPriority w:val="99"/>
    <w:semiHidden/>
    <w:unhideWhenUsed/>
    <w:rsid w:val="00016183"/>
    <w:rPr>
      <w:color w:val="2B579A"/>
      <w:shd w:val="clear" w:color="auto" w:fill="E6E6E6"/>
    </w:rPr>
  </w:style>
  <w:style w:type="paragraph" w:styleId="Revision">
    <w:name w:val="Revision"/>
    <w:hidden/>
    <w:uiPriority w:val="99"/>
    <w:semiHidden/>
    <w:rsid w:val="00016183"/>
    <w:pPr>
      <w:spacing w:after="0"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16183"/>
  </w:style>
  <w:style w:type="character" w:customStyle="1" w:styleId="ipa">
    <w:name w:val="ipa"/>
    <w:basedOn w:val="DefaultParagraphFont"/>
    <w:rsid w:val="00016183"/>
  </w:style>
  <w:style w:type="character" w:styleId="Strong">
    <w:name w:val="Strong"/>
    <w:basedOn w:val="DefaultParagraphFont"/>
    <w:uiPriority w:val="22"/>
    <w:qFormat/>
    <w:rsid w:val="00016183"/>
    <w:rPr>
      <w:b/>
      <w:bCs/>
    </w:rPr>
  </w:style>
  <w:style w:type="character" w:customStyle="1" w:styleId="mw-headline">
    <w:name w:val="mw-headline"/>
    <w:basedOn w:val="DefaultParagraphFont"/>
    <w:rsid w:val="00016183"/>
  </w:style>
  <w:style w:type="paragraph" w:customStyle="1" w:styleId="intro">
    <w:name w:val="intro"/>
    <w:basedOn w:val="Normal"/>
    <w:rsid w:val="00016183"/>
  </w:style>
  <w:style w:type="character" w:styleId="Emphasis">
    <w:name w:val="Emphasis"/>
    <w:basedOn w:val="DefaultParagraphFont"/>
    <w:uiPriority w:val="20"/>
    <w:qFormat/>
    <w:rsid w:val="00016183"/>
    <w:rPr>
      <w:i/>
      <w:iCs/>
    </w:rPr>
  </w:style>
  <w:style w:type="character" w:styleId="FollowedHyperlink">
    <w:name w:val="FollowedHyperlink"/>
    <w:basedOn w:val="DefaultParagraphFont"/>
    <w:uiPriority w:val="99"/>
    <w:semiHidden/>
    <w:unhideWhenUsed/>
    <w:rsid w:val="00016183"/>
    <w:rPr>
      <w:color w:val="954F72" w:themeColor="followedHyperlink"/>
      <w:u w:val="single"/>
    </w:rPr>
  </w:style>
  <w:style w:type="paragraph" w:customStyle="1" w:styleId="Equations">
    <w:name w:val="Equations"/>
    <w:basedOn w:val="Normal"/>
    <w:link w:val="EquationsChar"/>
    <w:autoRedefine/>
    <w:qFormat/>
    <w:rsid w:val="00016183"/>
    <w:pPr>
      <w:jc w:val="right"/>
    </w:pPr>
  </w:style>
  <w:style w:type="paragraph" w:customStyle="1" w:styleId="ReportFormat">
    <w:name w:val="Report Format"/>
    <w:basedOn w:val="Normal"/>
    <w:link w:val="ReportFormatChar"/>
    <w:qFormat/>
    <w:rsid w:val="00016183"/>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016183"/>
    <w:rPr>
      <w:rFonts w:ascii="Times New Roman" w:eastAsia="MS Mincho" w:hAnsi="Times New Roman" w:cs="Times New Roman"/>
      <w:szCs w:val="24"/>
      <w:lang w:eastAsia="ja-JP"/>
    </w:rPr>
  </w:style>
  <w:style w:type="character" w:customStyle="1" w:styleId="ReportFormatChar">
    <w:name w:val="Report Format Char"/>
    <w:basedOn w:val="DefaultParagraphFont"/>
    <w:link w:val="ReportFormat"/>
    <w:rsid w:val="00016183"/>
    <w:rPr>
      <w:rFonts w:ascii="Times New Roman" w:eastAsiaTheme="minorEastAsia" w:hAnsi="Times New Roman"/>
      <w:lang w:eastAsia="ja-JP"/>
    </w:rPr>
  </w:style>
  <w:style w:type="paragraph" w:customStyle="1" w:styleId="powerwall-price">
    <w:name w:val="powerwall-price"/>
    <w:basedOn w:val="Normal"/>
    <w:rsid w:val="00016183"/>
  </w:style>
  <w:style w:type="character" w:customStyle="1" w:styleId="woocommerce-price-amount">
    <w:name w:val="woocommerce-price-amount"/>
    <w:basedOn w:val="DefaultParagraphFont"/>
    <w:rsid w:val="00016183"/>
  </w:style>
  <w:style w:type="character" w:customStyle="1" w:styleId="woocommerce-price-currencysymbol">
    <w:name w:val="woocommerce-price-currencysymbol"/>
    <w:basedOn w:val="DefaultParagraphFont"/>
    <w:rsid w:val="00016183"/>
  </w:style>
  <w:style w:type="table" w:styleId="GridTable4">
    <w:name w:val="Grid Table 4"/>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
    <w:name w:val="Grid Table 2"/>
    <w:basedOn w:val="TableNormal"/>
    <w:uiPriority w:val="47"/>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PIC">
    <w:name w:val="REF_PIC"/>
    <w:basedOn w:val="Normal"/>
    <w:link w:val="REFPICChar"/>
    <w:autoRedefine/>
    <w:qFormat/>
    <w:rsid w:val="00016183"/>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016183"/>
    <w:rPr>
      <w:rFonts w:ascii="Times New Roman" w:eastAsia="TimesNewRoman" w:hAnsi="Times New Roman" w:cs="Times New Roman"/>
      <w:b/>
      <w:bCs/>
      <w:szCs w:val="18"/>
      <w:lang w:val="en-GB" w:eastAsia="ja-JP"/>
    </w:rPr>
  </w:style>
  <w:style w:type="table" w:customStyle="1" w:styleId="TableGrid1">
    <w:name w:val="Table Grid1"/>
    <w:basedOn w:val="TableNormal"/>
    <w:next w:val="TableGrid"/>
    <w:uiPriority w:val="39"/>
    <w:rsid w:val="00016183"/>
    <w:pPr>
      <w:spacing w:after="0" w:line="240" w:lineRule="auto"/>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016183"/>
    <w:pPr>
      <w:jc w:val="right"/>
    </w:pPr>
    <w:rPr>
      <w:rFonts w:ascii="Cambria Math" w:hAnsi="Cambria Math"/>
      <w:i/>
    </w:rPr>
  </w:style>
  <w:style w:type="paragraph" w:customStyle="1" w:styleId="pro-slider-text">
    <w:name w:val="pro-slider-text"/>
    <w:basedOn w:val="Normal"/>
    <w:rsid w:val="00016183"/>
    <w:pPr>
      <w:contextualSpacing w:val="0"/>
      <w:jc w:val="left"/>
    </w:pPr>
    <w:rPr>
      <w:bCs/>
    </w:rPr>
  </w:style>
  <w:style w:type="paragraph" w:styleId="z-TopofForm">
    <w:name w:val="HTML Top of Form"/>
    <w:basedOn w:val="Normal"/>
    <w:next w:val="Normal"/>
    <w:link w:val="z-TopofFormChar"/>
    <w:hidden/>
    <w:uiPriority w:val="99"/>
    <w:unhideWhenUsed/>
    <w:rsid w:val="0001618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016183"/>
    <w:rPr>
      <w:rFonts w:ascii="Arial" w:eastAsia="MS Mincho" w:hAnsi="Arial" w:cs="Arial"/>
      <w:bCs/>
      <w:vanish/>
      <w:sz w:val="16"/>
      <w:szCs w:val="16"/>
      <w:lang w:eastAsia="ja-JP"/>
    </w:rPr>
  </w:style>
  <w:style w:type="paragraph" w:styleId="z-BottomofForm">
    <w:name w:val="HTML Bottom of Form"/>
    <w:basedOn w:val="Normal"/>
    <w:next w:val="Normal"/>
    <w:link w:val="z-BottomofFormChar"/>
    <w:hidden/>
    <w:uiPriority w:val="99"/>
    <w:unhideWhenUsed/>
    <w:rsid w:val="0001618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016183"/>
    <w:rPr>
      <w:rFonts w:ascii="Arial" w:eastAsia="MS Mincho" w:hAnsi="Arial" w:cs="Arial"/>
      <w:bCs/>
      <w:vanish/>
      <w:sz w:val="16"/>
      <w:szCs w:val="16"/>
      <w:lang w:eastAsia="ja-JP"/>
    </w:rPr>
  </w:style>
  <w:style w:type="paragraph" w:customStyle="1" w:styleId="Normal1">
    <w:name w:val="Normal1"/>
    <w:basedOn w:val="Normal"/>
    <w:link w:val="Normal1Char"/>
    <w:rsid w:val="00016183"/>
    <w:pPr>
      <w:contextualSpacing w:val="0"/>
      <w:jc w:val="left"/>
    </w:pPr>
    <w:rPr>
      <w:bCs/>
      <w:lang w:eastAsia="en-AU"/>
    </w:rPr>
  </w:style>
  <w:style w:type="paragraph" w:customStyle="1" w:styleId="msonormal0">
    <w:name w:val="msonormal"/>
    <w:basedOn w:val="Normal"/>
    <w:rsid w:val="00016183"/>
    <w:pPr>
      <w:contextualSpacing w:val="0"/>
      <w:jc w:val="left"/>
    </w:pPr>
    <w:rPr>
      <w:bCs/>
      <w:lang w:eastAsia="zh-CN"/>
    </w:rPr>
  </w:style>
  <w:style w:type="table" w:styleId="GridTable1Light">
    <w:name w:val="Grid Table 1 Light"/>
    <w:basedOn w:val="TableNormal"/>
    <w:uiPriority w:val="46"/>
    <w:rsid w:val="0001618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styleId="HTMLCite">
    <w:name w:val="HTML Cite"/>
    <w:basedOn w:val="DefaultParagraphFont"/>
    <w:uiPriority w:val="99"/>
    <w:semiHidden/>
    <w:unhideWhenUsed/>
    <w:rsid w:val="00016183"/>
    <w:rPr>
      <w:i/>
      <w:iCs/>
    </w:rPr>
  </w:style>
  <w:style w:type="character" w:customStyle="1" w:styleId="tgc">
    <w:name w:val="_tgc"/>
    <w:basedOn w:val="DefaultParagraphFont"/>
    <w:rsid w:val="00016183"/>
  </w:style>
  <w:style w:type="character" w:customStyle="1" w:styleId="UnresolvedMention1">
    <w:name w:val="Unresolved Mention1"/>
    <w:basedOn w:val="DefaultParagraphFont"/>
    <w:uiPriority w:val="99"/>
    <w:semiHidden/>
    <w:unhideWhenUsed/>
    <w:rsid w:val="00016183"/>
    <w:rPr>
      <w:color w:val="808080"/>
      <w:shd w:val="clear" w:color="auto" w:fill="E6E6E6"/>
    </w:rPr>
  </w:style>
  <w:style w:type="character" w:customStyle="1" w:styleId="small">
    <w:name w:val="small"/>
    <w:basedOn w:val="DefaultParagraphFont"/>
    <w:rsid w:val="00016183"/>
  </w:style>
  <w:style w:type="paragraph" w:customStyle="1" w:styleId="Blank">
    <w:name w:val="Blank"/>
    <w:basedOn w:val="Normal"/>
    <w:link w:val="BlankChar"/>
    <w:autoRedefine/>
    <w:qFormat/>
    <w:rsid w:val="00016183"/>
    <w:pPr>
      <w:ind w:left="2160"/>
    </w:pPr>
    <w:rPr>
      <w:color w:val="D9D9D9" w:themeColor="background1" w:themeShade="D9"/>
      <w:sz w:val="32"/>
      <w:szCs w:val="32"/>
    </w:rPr>
  </w:style>
  <w:style w:type="paragraph" w:customStyle="1" w:styleId="Nogap">
    <w:name w:val="Nogap"/>
    <w:basedOn w:val="Normal1"/>
    <w:link w:val="NogapChar"/>
    <w:autoRedefine/>
    <w:qFormat/>
    <w:rsid w:val="00016183"/>
    <w:pPr>
      <w:contextualSpacing/>
    </w:pPr>
  </w:style>
  <w:style w:type="character" w:customStyle="1" w:styleId="BlankChar">
    <w:name w:val="Blank Char"/>
    <w:basedOn w:val="DefaultParagraphFont"/>
    <w:link w:val="Blank"/>
    <w:rsid w:val="00016183"/>
    <w:rPr>
      <w:rFonts w:ascii="Times New Roman" w:eastAsia="MS Mincho" w:hAnsi="Times New Roman" w:cs="Times New Roman"/>
      <w:color w:val="D9D9D9" w:themeColor="background1" w:themeShade="D9"/>
      <w:sz w:val="32"/>
      <w:szCs w:val="32"/>
      <w:lang w:eastAsia="ja-JP"/>
    </w:rPr>
  </w:style>
  <w:style w:type="paragraph" w:customStyle="1" w:styleId="title0">
    <w:name w:val="title?"/>
    <w:basedOn w:val="CoverPageDetails"/>
    <w:link w:val="titleChar0"/>
    <w:autoRedefine/>
    <w:qFormat/>
    <w:rsid w:val="00016183"/>
  </w:style>
  <w:style w:type="character" w:customStyle="1" w:styleId="Normal1Char">
    <w:name w:val="Normal1 Char"/>
    <w:basedOn w:val="DefaultParagraphFont"/>
    <w:link w:val="Normal1"/>
    <w:rsid w:val="00016183"/>
    <w:rPr>
      <w:rFonts w:ascii="Times New Roman" w:eastAsia="MS Mincho" w:hAnsi="Times New Roman" w:cs="Times New Roman"/>
      <w:bCs/>
      <w:szCs w:val="24"/>
      <w:lang w:eastAsia="en-AU"/>
    </w:rPr>
  </w:style>
  <w:style w:type="character" w:customStyle="1" w:styleId="NogapChar">
    <w:name w:val="Nogap Char"/>
    <w:basedOn w:val="Normal1Char"/>
    <w:link w:val="Nogap"/>
    <w:rsid w:val="00016183"/>
    <w:rPr>
      <w:rFonts w:ascii="Times New Roman" w:eastAsia="MS Mincho" w:hAnsi="Times New Roman" w:cs="Times New Roman"/>
      <w:bCs/>
      <w:szCs w:val="24"/>
      <w:lang w:eastAsia="en-AU"/>
    </w:rPr>
  </w:style>
  <w:style w:type="paragraph" w:customStyle="1" w:styleId="Title1">
    <w:name w:val="Title1"/>
    <w:basedOn w:val="Normal"/>
    <w:link w:val="Title1Char"/>
    <w:autoRedefine/>
    <w:qFormat/>
    <w:rsid w:val="00D105F9"/>
    <w:pPr>
      <w:jc w:val="center"/>
    </w:pPr>
    <w:rPr>
      <w:sz w:val="28"/>
    </w:rPr>
  </w:style>
  <w:style w:type="character" w:customStyle="1" w:styleId="titleChar0">
    <w:name w:val="title? Char"/>
    <w:basedOn w:val="CoverPageDetailsChar"/>
    <w:link w:val="title0"/>
    <w:rsid w:val="00016183"/>
    <w:rPr>
      <w:rFonts w:ascii="Times New Roman" w:eastAsia="MS Mincho" w:hAnsi="Times New Roman" w:cs="Times New Roman"/>
      <w:b/>
      <w:szCs w:val="24"/>
      <w:lang w:eastAsia="ja-JP"/>
    </w:rPr>
  </w:style>
  <w:style w:type="paragraph" w:customStyle="1" w:styleId="Title2">
    <w:name w:val="Title2"/>
    <w:basedOn w:val="Normal"/>
    <w:link w:val="Title2Char"/>
    <w:autoRedefine/>
    <w:qFormat/>
    <w:rsid w:val="00016183"/>
    <w:pPr>
      <w:jc w:val="center"/>
    </w:pPr>
    <w:rPr>
      <w:sz w:val="52"/>
      <w:szCs w:val="48"/>
    </w:rPr>
  </w:style>
  <w:style w:type="character" w:customStyle="1" w:styleId="Title1Char">
    <w:name w:val="Title1 Char"/>
    <w:basedOn w:val="DefaultParagraphFont"/>
    <w:link w:val="Title1"/>
    <w:rsid w:val="00D105F9"/>
    <w:rPr>
      <w:rFonts w:ascii="Times New Roman" w:eastAsia="MS Mincho" w:hAnsi="Times New Roman" w:cs="Times New Roman"/>
      <w:sz w:val="28"/>
      <w:szCs w:val="24"/>
      <w:lang w:eastAsia="ja-JP"/>
    </w:rPr>
  </w:style>
  <w:style w:type="paragraph" w:customStyle="1" w:styleId="Title3">
    <w:name w:val="Title3"/>
    <w:basedOn w:val="Normal"/>
    <w:link w:val="Title3Char"/>
    <w:autoRedefine/>
    <w:qFormat/>
    <w:rsid w:val="00016183"/>
    <w:pPr>
      <w:jc w:val="center"/>
    </w:pPr>
    <w:rPr>
      <w:sz w:val="36"/>
      <w:lang w:val="en-GB"/>
    </w:rPr>
  </w:style>
  <w:style w:type="character" w:customStyle="1" w:styleId="Title2Char">
    <w:name w:val="Title2 Char"/>
    <w:basedOn w:val="DefaultParagraphFont"/>
    <w:link w:val="Title2"/>
    <w:rsid w:val="00016183"/>
    <w:rPr>
      <w:rFonts w:ascii="Times New Roman" w:eastAsia="MS Mincho" w:hAnsi="Times New Roman" w:cs="Times New Roman"/>
      <w:sz w:val="52"/>
      <w:szCs w:val="48"/>
      <w:lang w:eastAsia="ja-JP"/>
    </w:rPr>
  </w:style>
  <w:style w:type="paragraph" w:customStyle="1" w:styleId="Title4">
    <w:name w:val="Title4"/>
    <w:basedOn w:val="Normal"/>
    <w:link w:val="Title4Char"/>
    <w:autoRedefine/>
    <w:qFormat/>
    <w:rsid w:val="00016183"/>
    <w:pPr>
      <w:jc w:val="center"/>
    </w:pPr>
    <w:rPr>
      <w:rFonts w:ascii="Arial" w:hAnsi="Arial"/>
      <w:spacing w:val="80"/>
      <w:sz w:val="36"/>
      <w:lang w:val="en-GB"/>
    </w:rPr>
  </w:style>
  <w:style w:type="character" w:customStyle="1" w:styleId="Title3Char">
    <w:name w:val="Title3 Char"/>
    <w:basedOn w:val="DefaultParagraphFont"/>
    <w:link w:val="Title3"/>
    <w:rsid w:val="00016183"/>
    <w:rPr>
      <w:rFonts w:ascii="Times New Roman" w:eastAsia="MS Mincho" w:hAnsi="Times New Roman" w:cs="Times New Roman"/>
      <w:sz w:val="36"/>
      <w:szCs w:val="24"/>
      <w:lang w:val="en-GB" w:eastAsia="ja-JP"/>
    </w:rPr>
  </w:style>
  <w:style w:type="paragraph" w:customStyle="1" w:styleId="Title5">
    <w:name w:val="Title5"/>
    <w:basedOn w:val="Normal"/>
    <w:link w:val="Title5Char"/>
    <w:autoRedefine/>
    <w:qFormat/>
    <w:rsid w:val="000C5B8F"/>
    <w:pPr>
      <w:jc w:val="center"/>
    </w:pPr>
    <w:rPr>
      <w:sz w:val="32"/>
      <w:lang w:val="en-GB"/>
    </w:rPr>
  </w:style>
  <w:style w:type="character" w:customStyle="1" w:styleId="Title4Char">
    <w:name w:val="Title4 Char"/>
    <w:basedOn w:val="DefaultParagraphFont"/>
    <w:link w:val="Title4"/>
    <w:rsid w:val="00016183"/>
    <w:rPr>
      <w:rFonts w:ascii="Arial" w:eastAsia="MS Mincho" w:hAnsi="Arial" w:cs="Times New Roman"/>
      <w:spacing w:val="80"/>
      <w:sz w:val="36"/>
      <w:szCs w:val="24"/>
      <w:lang w:val="en-GB" w:eastAsia="ja-JP"/>
    </w:rPr>
  </w:style>
  <w:style w:type="paragraph" w:customStyle="1" w:styleId="Title6">
    <w:name w:val="Title6"/>
    <w:basedOn w:val="Normal"/>
    <w:link w:val="Title6Char"/>
    <w:autoRedefine/>
    <w:qFormat/>
    <w:rsid w:val="00016183"/>
    <w:pPr>
      <w:jc w:val="center"/>
    </w:pPr>
    <w:rPr>
      <w:rFonts w:ascii="Arial" w:hAnsi="Arial"/>
      <w:lang w:val="en-GB"/>
    </w:rPr>
  </w:style>
  <w:style w:type="character" w:customStyle="1" w:styleId="Title5Char">
    <w:name w:val="Title5 Char"/>
    <w:basedOn w:val="DefaultParagraphFont"/>
    <w:link w:val="Title5"/>
    <w:rsid w:val="000C5B8F"/>
    <w:rPr>
      <w:rFonts w:ascii="Times New Roman" w:eastAsia="MS Mincho" w:hAnsi="Times New Roman" w:cs="Times New Roman"/>
      <w:sz w:val="32"/>
      <w:szCs w:val="24"/>
      <w:lang w:val="en-GB" w:eastAsia="ja-JP"/>
    </w:rPr>
  </w:style>
  <w:style w:type="paragraph" w:customStyle="1" w:styleId="Title7">
    <w:name w:val="Title7"/>
    <w:basedOn w:val="Normal"/>
    <w:link w:val="Title7Char"/>
    <w:autoRedefine/>
    <w:qFormat/>
    <w:rsid w:val="00016183"/>
    <w:pPr>
      <w:jc w:val="center"/>
    </w:pPr>
    <w:rPr>
      <w:rFonts w:ascii="Arial" w:hAnsi="Arial"/>
      <w:sz w:val="32"/>
      <w:lang w:val="en-GB"/>
    </w:rPr>
  </w:style>
  <w:style w:type="character" w:customStyle="1" w:styleId="Title6Char">
    <w:name w:val="Title6 Char"/>
    <w:basedOn w:val="DefaultParagraphFont"/>
    <w:link w:val="Title6"/>
    <w:rsid w:val="00016183"/>
    <w:rPr>
      <w:rFonts w:ascii="Arial" w:eastAsia="MS Mincho" w:hAnsi="Arial" w:cs="Times New Roman"/>
      <w:szCs w:val="24"/>
      <w:lang w:val="en-GB" w:eastAsia="ja-JP"/>
    </w:rPr>
  </w:style>
  <w:style w:type="paragraph" w:customStyle="1" w:styleId="Title8">
    <w:name w:val="Title8"/>
    <w:basedOn w:val="Normal"/>
    <w:link w:val="Title8Char"/>
    <w:autoRedefine/>
    <w:qFormat/>
    <w:rsid w:val="00016183"/>
    <w:pPr>
      <w:jc w:val="center"/>
    </w:pPr>
    <w:rPr>
      <w:rFonts w:ascii="Arial" w:hAnsi="Arial"/>
      <w:lang w:val="en-GB"/>
    </w:rPr>
  </w:style>
  <w:style w:type="character" w:customStyle="1" w:styleId="Title7Char">
    <w:name w:val="Title7 Char"/>
    <w:basedOn w:val="DefaultParagraphFont"/>
    <w:link w:val="Title7"/>
    <w:rsid w:val="00016183"/>
    <w:rPr>
      <w:rFonts w:ascii="Arial" w:eastAsia="MS Mincho" w:hAnsi="Arial" w:cs="Times New Roman"/>
      <w:sz w:val="32"/>
      <w:szCs w:val="24"/>
      <w:lang w:val="en-GB" w:eastAsia="ja-JP"/>
    </w:rPr>
  </w:style>
  <w:style w:type="table" w:customStyle="1" w:styleId="ThesisTable">
    <w:name w:val="Thesis Table"/>
    <w:basedOn w:val="TableNormal"/>
    <w:uiPriority w:val="99"/>
    <w:rsid w:val="00016183"/>
    <w:pPr>
      <w:spacing w:after="0" w:line="240" w:lineRule="auto"/>
    </w:pPr>
    <w:rPr>
      <w:rFonts w:ascii="Times New Roman" w:eastAsia="MS Mincho" w:hAnsi="Times New Roman" w:cs="Times New Roman"/>
      <w:sz w:val="20"/>
      <w:szCs w:val="20"/>
      <w:lang w:val="en-GB" w:eastAsia="en-GB"/>
    </w:rPr>
    <w:tblPr/>
  </w:style>
  <w:style w:type="character" w:customStyle="1" w:styleId="Title8Char">
    <w:name w:val="Title8 Char"/>
    <w:basedOn w:val="DefaultParagraphFont"/>
    <w:link w:val="Title8"/>
    <w:rsid w:val="00016183"/>
    <w:rPr>
      <w:rFonts w:ascii="Arial" w:eastAsia="MS Mincho" w:hAnsi="Arial" w:cs="Times New Roman"/>
      <w:szCs w:val="24"/>
      <w:lang w:val="en-GB" w:eastAsia="ja-JP"/>
    </w:rPr>
  </w:style>
  <w:style w:type="table" w:styleId="PlainTable4">
    <w:name w:val="Plain Table 4"/>
    <w:basedOn w:val="TableNormal"/>
    <w:uiPriority w:val="44"/>
    <w:rsid w:val="00016183"/>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16183"/>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16183"/>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16183"/>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BulletLevel2"/>
    <w:autoRedefine/>
    <w:qFormat/>
    <w:rsid w:val="00016183"/>
  </w:style>
  <w:style w:type="paragraph" w:customStyle="1" w:styleId="Style11">
    <w:name w:val="Style11"/>
    <w:basedOn w:val="BulletLevel2"/>
    <w:next w:val="Style1"/>
    <w:autoRedefine/>
    <w:qFormat/>
    <w:rsid w:val="00016183"/>
  </w:style>
  <w:style w:type="paragraph" w:customStyle="1" w:styleId="Bulletno">
    <w:name w:val="Bullet_no"/>
    <w:basedOn w:val="BulletLevel2"/>
    <w:link w:val="BulletnoChar"/>
    <w:autoRedefine/>
    <w:qFormat/>
    <w:rsid w:val="005E106F"/>
    <w:pPr>
      <w:spacing w:before="0" w:beforeAutospacing="0"/>
      <w:ind w:left="0"/>
    </w:pPr>
  </w:style>
  <w:style w:type="paragraph" w:customStyle="1" w:styleId="Style2">
    <w:name w:val="Style2"/>
    <w:basedOn w:val="BulletLevel2"/>
    <w:autoRedefine/>
    <w:qFormat/>
    <w:rsid w:val="00016183"/>
    <w:pPr>
      <w:numPr>
        <w:ilvl w:val="1"/>
        <w:numId w:val="15"/>
      </w:numPr>
      <w:tabs>
        <w:tab w:val="num" w:pos="360"/>
      </w:tabs>
      <w:ind w:firstLine="0"/>
    </w:pPr>
  </w:style>
  <w:style w:type="character" w:customStyle="1" w:styleId="BulletChar">
    <w:name w:val="Bullet Char"/>
    <w:basedOn w:val="DefaultParagraphFont"/>
    <w:link w:val="Bullet"/>
    <w:rsid w:val="00183E56"/>
    <w:rPr>
      <w:rFonts w:ascii="Times New Roman" w:eastAsia="MS Mincho" w:hAnsi="Times New Roman" w:cs="Arial"/>
      <w:szCs w:val="20"/>
      <w:lang w:eastAsia="ja-JP"/>
    </w:rPr>
  </w:style>
  <w:style w:type="character" w:customStyle="1" w:styleId="BulletLevel2Char">
    <w:name w:val="Bullet Level 2 Char"/>
    <w:basedOn w:val="BulletChar"/>
    <w:link w:val="BulletLevel2"/>
    <w:rsid w:val="00016183"/>
    <w:rPr>
      <w:rFonts w:ascii="Times New Roman" w:eastAsia="MS Mincho" w:hAnsi="Times New Roman" w:cs="Arial"/>
      <w:szCs w:val="20"/>
      <w:lang w:val="en-GB" w:eastAsia="ja-JP"/>
    </w:rPr>
  </w:style>
  <w:style w:type="character" w:customStyle="1" w:styleId="BulletnoChar">
    <w:name w:val="Bullet_no Char"/>
    <w:basedOn w:val="BulletLevel2Char"/>
    <w:link w:val="Bulletno"/>
    <w:rsid w:val="005E106F"/>
    <w:rPr>
      <w:rFonts w:ascii="Times New Roman" w:eastAsia="MS Mincho" w:hAnsi="Times New Roman" w:cs="Arial"/>
      <w:szCs w:val="20"/>
      <w:lang w:val="en-GB" w:eastAsia="ja-JP"/>
    </w:rPr>
  </w:style>
  <w:style w:type="paragraph" w:customStyle="1" w:styleId="Style21">
    <w:name w:val="Style21"/>
    <w:basedOn w:val="BulletLevel2"/>
    <w:next w:val="Style2"/>
    <w:autoRedefine/>
    <w:qFormat/>
    <w:rsid w:val="00016183"/>
    <w:pPr>
      <w:ind w:hanging="360"/>
    </w:pPr>
  </w:style>
  <w:style w:type="paragraph" w:customStyle="1" w:styleId="BulletRecommend">
    <w:name w:val="Bullet_Recommend"/>
    <w:basedOn w:val="BulletLevel2"/>
    <w:link w:val="BulletRecommendChar"/>
    <w:autoRedefine/>
    <w:qFormat/>
    <w:rsid w:val="00016183"/>
    <w:pPr>
      <w:numPr>
        <w:numId w:val="20"/>
      </w:numPr>
      <w:spacing w:after="0" w:afterAutospacing="0"/>
      <w:ind w:left="1080"/>
    </w:pPr>
  </w:style>
  <w:style w:type="paragraph" w:customStyle="1" w:styleId="Style3">
    <w:name w:val="Style3"/>
    <w:basedOn w:val="Normal"/>
    <w:autoRedefine/>
    <w:qFormat/>
    <w:rsid w:val="00016183"/>
  </w:style>
  <w:style w:type="character" w:customStyle="1" w:styleId="BulletRecommendChar">
    <w:name w:val="Bullet_Recommend Char"/>
    <w:basedOn w:val="BulletLevel2Char"/>
    <w:link w:val="BulletRecommend"/>
    <w:rsid w:val="00016183"/>
    <w:rPr>
      <w:rFonts w:ascii="Times New Roman" w:eastAsia="MS Mincho" w:hAnsi="Times New Roman" w:cs="Arial"/>
      <w:szCs w:val="20"/>
      <w:lang w:val="en-GB" w:eastAsia="ja-JP"/>
    </w:rPr>
  </w:style>
  <w:style w:type="paragraph" w:customStyle="1" w:styleId="Style31">
    <w:name w:val="Style31"/>
    <w:basedOn w:val="Normal"/>
    <w:next w:val="Style3"/>
    <w:autoRedefine/>
    <w:qFormat/>
    <w:rsid w:val="00016183"/>
  </w:style>
  <w:style w:type="paragraph" w:customStyle="1" w:styleId="Style4">
    <w:name w:val="Style4"/>
    <w:basedOn w:val="Normal"/>
    <w:autoRedefine/>
    <w:qFormat/>
    <w:rsid w:val="00016183"/>
  </w:style>
  <w:style w:type="paragraph" w:customStyle="1" w:styleId="Style41">
    <w:name w:val="Style41"/>
    <w:basedOn w:val="Normal"/>
    <w:next w:val="Style4"/>
    <w:autoRedefine/>
    <w:qFormat/>
    <w:rsid w:val="00016183"/>
  </w:style>
  <w:style w:type="paragraph" w:customStyle="1" w:styleId="statement">
    <w:name w:val="statement"/>
    <w:basedOn w:val="Normal"/>
    <w:link w:val="statementChar"/>
    <w:autoRedefine/>
    <w:qFormat/>
    <w:rsid w:val="00016183"/>
    <w:pPr>
      <w:jc w:val="center"/>
    </w:pPr>
    <w:rPr>
      <w:smallCaps/>
      <w:sz w:val="32"/>
    </w:rPr>
  </w:style>
  <w:style w:type="character" w:customStyle="1" w:styleId="statementChar">
    <w:name w:val="statement Char"/>
    <w:basedOn w:val="DefaultParagraphFont"/>
    <w:link w:val="statement"/>
    <w:rsid w:val="00016183"/>
    <w:rPr>
      <w:rFonts w:ascii="Times New Roman" w:eastAsia="MS Mincho" w:hAnsi="Times New Roman" w:cs="Times New Roman"/>
      <w:smallCaps/>
      <w:sz w:val="32"/>
      <w:szCs w:val="24"/>
      <w:lang w:eastAsia="ja-JP"/>
    </w:rPr>
  </w:style>
  <w:style w:type="paragraph" w:customStyle="1" w:styleId="TablesCap">
    <w:name w:val="Tables Cap"/>
    <w:basedOn w:val="Caption"/>
    <w:link w:val="TablesCapChar"/>
    <w:autoRedefine/>
    <w:qFormat/>
    <w:rsid w:val="00016183"/>
    <w:pPr>
      <w:jc w:val="left"/>
    </w:pPr>
  </w:style>
  <w:style w:type="character" w:customStyle="1" w:styleId="CaptionChar">
    <w:name w:val="Caption Char"/>
    <w:basedOn w:val="DefaultParagraphFont"/>
    <w:link w:val="Caption"/>
    <w:rsid w:val="00016183"/>
    <w:rPr>
      <w:rFonts w:ascii="Times New Roman" w:eastAsia="MS Mincho" w:hAnsi="Times New Roman" w:cs="Times New Roman"/>
      <w:bCs/>
      <w:i/>
      <w:szCs w:val="18"/>
      <w:lang w:eastAsia="ja-JP"/>
    </w:rPr>
  </w:style>
  <w:style w:type="character" w:customStyle="1" w:styleId="TablesCapChar">
    <w:name w:val="Tables Cap Char"/>
    <w:basedOn w:val="CaptionChar"/>
    <w:link w:val="TablesCap"/>
    <w:rsid w:val="00016183"/>
    <w:rPr>
      <w:rFonts w:ascii="Times New Roman" w:eastAsia="MS Mincho" w:hAnsi="Times New Roman" w:cs="Times New Roman"/>
      <w:bCs/>
      <w:i/>
      <w:szCs w:val="18"/>
      <w:lang w:eastAsia="ja-JP"/>
    </w:rPr>
  </w:style>
  <w:style w:type="table" w:styleId="GridTable1Light-Accent3">
    <w:name w:val="Grid Table 1 Light Accent 3"/>
    <w:basedOn w:val="TableNormal"/>
    <w:uiPriority w:val="46"/>
    <w:rsid w:val="00016183"/>
    <w:pPr>
      <w:spacing w:after="0" w:line="240" w:lineRule="auto"/>
    </w:pPr>
    <w:rPr>
      <w:rFonts w:eastAsiaTheme="minorEastAsia"/>
      <w:lang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Head">
    <w:name w:val="TabHead"/>
    <w:basedOn w:val="Normal"/>
    <w:autoRedefine/>
    <w:qFormat/>
    <w:rsid w:val="00016183"/>
    <w:pPr>
      <w:jc w:val="center"/>
    </w:pPr>
    <w:rPr>
      <w:b/>
      <w:sz w:val="24"/>
      <w:szCs w:val="28"/>
    </w:rPr>
  </w:style>
  <w:style w:type="paragraph" w:customStyle="1" w:styleId="TabBod">
    <w:name w:val="TabBod"/>
    <w:basedOn w:val="Normal"/>
    <w:autoRedefine/>
    <w:qFormat/>
    <w:rsid w:val="00016183"/>
    <w:pPr>
      <w:jc w:val="left"/>
    </w:pPr>
  </w:style>
  <w:style w:type="paragraph" w:customStyle="1" w:styleId="TabBodBold">
    <w:name w:val="TabBodBold"/>
    <w:basedOn w:val="TabBod"/>
    <w:autoRedefine/>
    <w:qFormat/>
    <w:rsid w:val="00016183"/>
  </w:style>
  <w:style w:type="character" w:customStyle="1" w:styleId="UnresolvedMention2">
    <w:name w:val="Unresolved Mention2"/>
    <w:basedOn w:val="DefaultParagraphFont"/>
    <w:uiPriority w:val="99"/>
    <w:semiHidden/>
    <w:unhideWhenUsed/>
    <w:rsid w:val="00016183"/>
    <w:rPr>
      <w:color w:val="808080"/>
      <w:shd w:val="clear" w:color="auto" w:fill="E6E6E6"/>
    </w:rPr>
  </w:style>
  <w:style w:type="paragraph" w:customStyle="1" w:styleId="ptablehead">
    <w:name w:val="p_tablehead"/>
    <w:basedOn w:val="Normal"/>
    <w:rsid w:val="00016183"/>
    <w:pPr>
      <w:spacing w:line="240" w:lineRule="auto"/>
      <w:contextualSpacing w:val="0"/>
      <w:jc w:val="left"/>
    </w:pPr>
    <w:rPr>
      <w:rFonts w:eastAsia="Times New Roman"/>
      <w:sz w:val="24"/>
      <w:lang w:eastAsia="zh-CN"/>
    </w:rPr>
  </w:style>
  <w:style w:type="character" w:customStyle="1" w:styleId="ftablehead">
    <w:name w:val="f_tablehead"/>
    <w:basedOn w:val="DefaultParagraphFont"/>
    <w:rsid w:val="00016183"/>
  </w:style>
  <w:style w:type="paragraph" w:customStyle="1" w:styleId="ptablecontent">
    <w:name w:val="p_tablecontent"/>
    <w:basedOn w:val="Normal"/>
    <w:rsid w:val="00016183"/>
    <w:pPr>
      <w:spacing w:line="240" w:lineRule="auto"/>
      <w:contextualSpacing w:val="0"/>
      <w:jc w:val="left"/>
    </w:pPr>
    <w:rPr>
      <w:rFonts w:eastAsia="Times New Roman"/>
      <w:sz w:val="24"/>
      <w:lang w:eastAsia="zh-CN"/>
    </w:rPr>
  </w:style>
  <w:style w:type="character" w:customStyle="1" w:styleId="ftablecontent">
    <w:name w:val="f_tablecontent"/>
    <w:basedOn w:val="DefaultParagraphFont"/>
    <w:rsid w:val="00016183"/>
  </w:style>
  <w:style w:type="character" w:customStyle="1" w:styleId="UnresolvedMention3">
    <w:name w:val="Unresolved Mention3"/>
    <w:basedOn w:val="DefaultParagraphFont"/>
    <w:uiPriority w:val="99"/>
    <w:semiHidden/>
    <w:unhideWhenUsed/>
    <w:rsid w:val="00016183"/>
    <w:rPr>
      <w:color w:val="808080"/>
      <w:shd w:val="clear" w:color="auto" w:fill="E6E6E6"/>
    </w:rPr>
  </w:style>
  <w:style w:type="paragraph" w:customStyle="1" w:styleId="StatementofAccess">
    <w:name w:val="Statement of Access"/>
    <w:basedOn w:val="Heading1-NoNumber"/>
    <w:autoRedefine/>
    <w:qFormat/>
    <w:rsid w:val="00D562E9"/>
    <w:pPr>
      <w:outlineLvl w:val="9"/>
    </w:pPr>
  </w:style>
  <w:style w:type="character" w:styleId="UnresolvedMention">
    <w:name w:val="Unresolved Mention"/>
    <w:basedOn w:val="DefaultParagraphFont"/>
    <w:uiPriority w:val="99"/>
    <w:semiHidden/>
    <w:unhideWhenUsed/>
    <w:rsid w:val="004F71B6"/>
    <w:rPr>
      <w:color w:val="808080"/>
      <w:shd w:val="clear" w:color="auto" w:fill="E6E6E6"/>
    </w:rPr>
  </w:style>
  <w:style w:type="paragraph" w:customStyle="1" w:styleId="Middle">
    <w:name w:val="Middle"/>
    <w:basedOn w:val="Normal"/>
    <w:autoRedefine/>
    <w:qFormat/>
    <w:rsid w:val="00183E56"/>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4.png"/><Relationship Id="rId21" Type="http://schemas.openxmlformats.org/officeDocument/2006/relationships/header" Target="header10.xml"/><Relationship Id="rId42" Type="http://schemas.openxmlformats.org/officeDocument/2006/relationships/hyperlink" Target="https://d.docs.live.net/c07c9239cf8ef362/4th%20Year%20Sem2/EG4012/Matlab%20GUI%20Thesis/Matlab-GUI-Thesis/Final%20Paper/Semester%202%20-%20Draft_R_39%20%20Print.docx" TargetMode="External"/><Relationship Id="rId63" Type="http://schemas.openxmlformats.org/officeDocument/2006/relationships/hyperlink" Target="https://d.docs.live.net/c07c9239cf8ef362/4th%20Year%20Sem2/EG4012/Matlab%20GUI%20Thesis/Matlab-GUI-Thesis/Final%20Paper/Semester%202%20-%20Draft_R_39%20%20Print.docx" TargetMode="External"/><Relationship Id="rId84" Type="http://schemas.openxmlformats.org/officeDocument/2006/relationships/image" Target="media/image4.png"/><Relationship Id="rId138" Type="http://schemas.openxmlformats.org/officeDocument/2006/relationships/image" Target="media/image55.png"/><Relationship Id="rId159" Type="http://schemas.openxmlformats.org/officeDocument/2006/relationships/image" Target="media/image76.jpeg"/><Relationship Id="rId170" Type="http://schemas.openxmlformats.org/officeDocument/2006/relationships/image" Target="media/image87.png"/><Relationship Id="rId191" Type="http://schemas.openxmlformats.org/officeDocument/2006/relationships/image" Target="media/image108.jpeg"/><Relationship Id="rId205" Type="http://schemas.openxmlformats.org/officeDocument/2006/relationships/image" Target="media/image122.jpg"/><Relationship Id="rId226" Type="http://schemas.openxmlformats.org/officeDocument/2006/relationships/image" Target="media/image143.png"/><Relationship Id="rId247" Type="http://schemas.openxmlformats.org/officeDocument/2006/relationships/hyperlink" Target="http://www.latlong.net/" TargetMode="External"/><Relationship Id="rId107" Type="http://schemas.openxmlformats.org/officeDocument/2006/relationships/image" Target="media/image24.png"/><Relationship Id="rId11" Type="http://schemas.openxmlformats.org/officeDocument/2006/relationships/header" Target="header3.xml"/><Relationship Id="rId32" Type="http://schemas.openxmlformats.org/officeDocument/2006/relationships/hyperlink" Target="https://d.docs.live.net/c07c9239cf8ef362/4th%20Year%20Sem2/EG4012/Matlab%20GUI%20Thesis/Matlab-GUI-Thesis/Final%20Paper/Semester%202%20-%20Draft_R_39%20%20Print.docx" TargetMode="External"/><Relationship Id="rId53" Type="http://schemas.openxmlformats.org/officeDocument/2006/relationships/hyperlink" Target="https://d.docs.live.net/c07c9239cf8ef362/4th%20Year%20Sem2/EG4012/Matlab%20GUI%20Thesis/Matlab-GUI-Thesis/Final%20Paper/Semester%202%20-%20Draft_R_39%20%20Print.docx" TargetMode="External"/><Relationship Id="rId74" Type="http://schemas.openxmlformats.org/officeDocument/2006/relationships/hyperlink" Target="https://d.docs.live.net/c07c9239cf8ef362/4th%20Year%20Sem2/EG4012/Matlab%20GUI%20Thesis/Matlab-GUI-Thesis/Final%20Paper/Semester%202%20-%20Draft_R_39%20%20Print.docx" TargetMode="External"/><Relationship Id="rId128" Type="http://schemas.openxmlformats.org/officeDocument/2006/relationships/image" Target="media/image45.png"/><Relationship Id="rId149" Type="http://schemas.openxmlformats.org/officeDocument/2006/relationships/image" Target="media/image66.png"/><Relationship Id="rId5" Type="http://schemas.openxmlformats.org/officeDocument/2006/relationships/webSettings" Target="webSettings.xml"/><Relationship Id="rId95" Type="http://schemas.openxmlformats.org/officeDocument/2006/relationships/image" Target="media/image12.png"/><Relationship Id="rId160" Type="http://schemas.openxmlformats.org/officeDocument/2006/relationships/image" Target="media/image77.jpeg"/><Relationship Id="rId181" Type="http://schemas.openxmlformats.org/officeDocument/2006/relationships/image" Target="media/image98.png"/><Relationship Id="rId216" Type="http://schemas.openxmlformats.org/officeDocument/2006/relationships/image" Target="media/image133.png"/><Relationship Id="rId237" Type="http://schemas.openxmlformats.org/officeDocument/2006/relationships/hyperlink" Target="http://sinovoltaics.com/solar-basics/measuring-the-temperature-coefficients-of-a-pv-module/" TargetMode="External"/><Relationship Id="rId258" Type="http://schemas.openxmlformats.org/officeDocument/2006/relationships/theme" Target="theme/theme1.xml"/><Relationship Id="rId22" Type="http://schemas.openxmlformats.org/officeDocument/2006/relationships/footer" Target="footer5.xml"/><Relationship Id="rId43" Type="http://schemas.openxmlformats.org/officeDocument/2006/relationships/hyperlink" Target="https://d.docs.live.net/c07c9239cf8ef362/4th%20Year%20Sem2/EG4012/Matlab%20GUI%20Thesis/Matlab-GUI-Thesis/Final%20Paper/Semester%202%20-%20Draft_R_39%20%20Print.docx" TargetMode="External"/><Relationship Id="rId64" Type="http://schemas.openxmlformats.org/officeDocument/2006/relationships/hyperlink" Target="https://d.docs.live.net/c07c9239cf8ef362/4th%20Year%20Sem2/EG4012/Matlab%20GUI%20Thesis/Matlab-GUI-Thesis/Final%20Paper/Semester%202%20-%20Draft_R_39%20%20Print.docx" TargetMode="External"/><Relationship Id="rId118" Type="http://schemas.openxmlformats.org/officeDocument/2006/relationships/image" Target="media/image35.png"/><Relationship Id="rId139" Type="http://schemas.openxmlformats.org/officeDocument/2006/relationships/image" Target="media/image56.png"/><Relationship Id="rId85" Type="http://schemas.openxmlformats.org/officeDocument/2006/relationships/image" Target="media/image5.png"/><Relationship Id="rId150" Type="http://schemas.openxmlformats.org/officeDocument/2006/relationships/image" Target="media/image67.png"/><Relationship Id="rId171" Type="http://schemas.openxmlformats.org/officeDocument/2006/relationships/image" Target="media/image88.png"/><Relationship Id="rId192" Type="http://schemas.openxmlformats.org/officeDocument/2006/relationships/image" Target="media/image109.jpeg"/><Relationship Id="rId206" Type="http://schemas.openxmlformats.org/officeDocument/2006/relationships/image" Target="media/image123.jpeg"/><Relationship Id="rId227" Type="http://schemas.openxmlformats.org/officeDocument/2006/relationships/image" Target="media/image144.png"/><Relationship Id="rId248" Type="http://schemas.openxmlformats.org/officeDocument/2006/relationships/hyperlink" Target="https://www.energymadeeasy.gov.au/benchmark" TargetMode="External"/><Relationship Id="rId12" Type="http://schemas.openxmlformats.org/officeDocument/2006/relationships/footer" Target="footer2.xml"/><Relationship Id="rId33" Type="http://schemas.openxmlformats.org/officeDocument/2006/relationships/hyperlink" Target="https://d.docs.live.net/c07c9239cf8ef362/4th%20Year%20Sem2/EG4012/Matlab%20GUI%20Thesis/Matlab-GUI-Thesis/Final%20Paper/Semester%202%20-%20Draft_R_39%20%20Print.docx" TargetMode="External"/><Relationship Id="rId108" Type="http://schemas.openxmlformats.org/officeDocument/2006/relationships/image" Target="media/image25.png"/><Relationship Id="rId129" Type="http://schemas.openxmlformats.org/officeDocument/2006/relationships/image" Target="media/image46.png"/><Relationship Id="rId54" Type="http://schemas.openxmlformats.org/officeDocument/2006/relationships/hyperlink" Target="https://d.docs.live.net/c07c9239cf8ef362/4th%20Year%20Sem2/EG4012/Matlab%20GUI%20Thesis/Matlab-GUI-Thesis/Final%20Paper/Semester%202%20-%20Draft_R_39%20%20Print.docx" TargetMode="External"/><Relationship Id="rId70" Type="http://schemas.openxmlformats.org/officeDocument/2006/relationships/hyperlink" Target="https://d.docs.live.net/c07c9239cf8ef362/4th%20Year%20Sem2/EG4012/Matlab%20GUI%20Thesis/Matlab-GUI-Thesis/Final%20Paper/Semester%202%20-%20Draft_R_39%20%20Print.docx" TargetMode="External"/><Relationship Id="rId75" Type="http://schemas.openxmlformats.org/officeDocument/2006/relationships/hyperlink" Target="https://d.docs.live.net/c07c9239cf8ef362/4th%20Year%20Sem2/EG4012/Matlab%20GUI%20Thesis/Matlab-GUI-Thesis/Final%20Paper/Semester%202%20-%20Draft_R_39%20%20Print.docx" TargetMode="External"/><Relationship Id="rId91" Type="http://schemas.openxmlformats.org/officeDocument/2006/relationships/image" Target="media/image8.png"/><Relationship Id="rId96" Type="http://schemas.openxmlformats.org/officeDocument/2006/relationships/image" Target="media/image13.png"/><Relationship Id="rId140" Type="http://schemas.openxmlformats.org/officeDocument/2006/relationships/image" Target="media/image57.png"/><Relationship Id="rId145" Type="http://schemas.openxmlformats.org/officeDocument/2006/relationships/image" Target="media/image62.png"/><Relationship Id="rId161" Type="http://schemas.openxmlformats.org/officeDocument/2006/relationships/image" Target="media/image78.png"/><Relationship Id="rId166" Type="http://schemas.openxmlformats.org/officeDocument/2006/relationships/image" Target="media/image83.png"/><Relationship Id="rId182" Type="http://schemas.openxmlformats.org/officeDocument/2006/relationships/image" Target="media/image99.jpeg"/><Relationship Id="rId187" Type="http://schemas.openxmlformats.org/officeDocument/2006/relationships/image" Target="media/image104.png"/><Relationship Id="rId217" Type="http://schemas.openxmlformats.org/officeDocument/2006/relationships/image" Target="media/image134.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29.jpeg"/><Relationship Id="rId233" Type="http://schemas.openxmlformats.org/officeDocument/2006/relationships/image" Target="media/image150.png"/><Relationship Id="rId238" Type="http://schemas.openxmlformats.org/officeDocument/2006/relationships/hyperlink" Target="http://www.homerenergy.com/HOMER_pro.html" TargetMode="External"/><Relationship Id="rId254" Type="http://schemas.openxmlformats.org/officeDocument/2006/relationships/image" Target="media/image155.png"/><Relationship Id="rId23" Type="http://schemas.openxmlformats.org/officeDocument/2006/relationships/hyperlink" Target="https://d.docs.live.net/c07c9239cf8ef362/4th%20Year%20Sem2/EG4012/Matlab%20GUI%20Thesis/Matlab-GUI-Thesis/Final%20Paper/Semester%202%20-%20Draft_R_39%20%20Print.docx" TargetMode="External"/><Relationship Id="rId28" Type="http://schemas.openxmlformats.org/officeDocument/2006/relationships/hyperlink" Target="https://d.docs.live.net/c07c9239cf8ef362/4th%20Year%20Sem2/EG4012/Matlab%20GUI%20Thesis/Matlab-GUI-Thesis/Final%20Paper/Semester%202%20-%20Draft_R_39%20%20Print.docx" TargetMode="External"/><Relationship Id="rId49" Type="http://schemas.openxmlformats.org/officeDocument/2006/relationships/hyperlink" Target="https://d.docs.live.net/c07c9239cf8ef362/4th%20Year%20Sem2/EG4012/Matlab%20GUI%20Thesis/Matlab-GUI-Thesis/Final%20Paper/Semester%202%20-%20Draft_R_39%20%20Print.docx" TargetMode="External"/><Relationship Id="rId114" Type="http://schemas.openxmlformats.org/officeDocument/2006/relationships/image" Target="media/image31.png"/><Relationship Id="rId119" Type="http://schemas.openxmlformats.org/officeDocument/2006/relationships/image" Target="media/image36.png"/><Relationship Id="rId44" Type="http://schemas.openxmlformats.org/officeDocument/2006/relationships/hyperlink" Target="https://d.docs.live.net/c07c9239cf8ef362/4th%20Year%20Sem2/EG4012/Matlab%20GUI%20Thesis/Matlab-GUI-Thesis/Final%20Paper/Semester%202%20-%20Draft_R_39%20%20Print.docx" TargetMode="External"/><Relationship Id="rId60" Type="http://schemas.openxmlformats.org/officeDocument/2006/relationships/hyperlink" Target="https://d.docs.live.net/c07c9239cf8ef362/4th%20Year%20Sem2/EG4012/Matlab%20GUI%20Thesis/Matlab-GUI-Thesis/Final%20Paper/Semester%202%20-%20Draft_R_39%20%20Print.docx" TargetMode="External"/><Relationship Id="rId65" Type="http://schemas.openxmlformats.org/officeDocument/2006/relationships/hyperlink" Target="https://d.docs.live.net/c07c9239cf8ef362/4th%20Year%20Sem2/EG4012/Matlab%20GUI%20Thesis/Matlab-GUI-Thesis/Final%20Paper/Semester%202%20-%20Draft_R_39%20%20Print.docx" TargetMode="External"/><Relationship Id="rId81" Type="http://schemas.openxmlformats.org/officeDocument/2006/relationships/image" Target="media/image1.png"/><Relationship Id="rId86" Type="http://schemas.openxmlformats.org/officeDocument/2006/relationships/image" Target="media/image6.png"/><Relationship Id="rId130" Type="http://schemas.openxmlformats.org/officeDocument/2006/relationships/image" Target="media/image47.png"/><Relationship Id="rId135" Type="http://schemas.openxmlformats.org/officeDocument/2006/relationships/image" Target="media/image52.png"/><Relationship Id="rId151" Type="http://schemas.openxmlformats.org/officeDocument/2006/relationships/image" Target="media/image68.png"/><Relationship Id="rId156" Type="http://schemas.openxmlformats.org/officeDocument/2006/relationships/image" Target="media/image73.png"/><Relationship Id="rId177" Type="http://schemas.openxmlformats.org/officeDocument/2006/relationships/image" Target="media/image94.jpeg"/><Relationship Id="rId198" Type="http://schemas.openxmlformats.org/officeDocument/2006/relationships/image" Target="media/image115.jpeg"/><Relationship Id="rId172" Type="http://schemas.openxmlformats.org/officeDocument/2006/relationships/image" Target="media/image89.png"/><Relationship Id="rId193" Type="http://schemas.openxmlformats.org/officeDocument/2006/relationships/image" Target="media/image110.png"/><Relationship Id="rId202" Type="http://schemas.openxmlformats.org/officeDocument/2006/relationships/image" Target="media/image119.png"/><Relationship Id="rId207" Type="http://schemas.openxmlformats.org/officeDocument/2006/relationships/image" Target="media/image124.jpg"/><Relationship Id="rId223" Type="http://schemas.openxmlformats.org/officeDocument/2006/relationships/image" Target="media/image140.png"/><Relationship Id="rId228" Type="http://schemas.openxmlformats.org/officeDocument/2006/relationships/image" Target="media/image145.png"/><Relationship Id="rId244" Type="http://schemas.openxmlformats.org/officeDocument/2006/relationships/hyperlink" Target="https://www.ergon.com.au/about-us/news-hub/talking-energy/electricity-industry/consumption-vs-price" TargetMode="External"/><Relationship Id="rId249" Type="http://schemas.openxmlformats.org/officeDocument/2006/relationships/hyperlink" Target="https://eosweb.larc.nasa.gov/cgi-bin/sse/sse.cgi?skip@larc.nasa.gov" TargetMode="Externa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d.docs.live.net/c07c9239cf8ef362/4th%20Year%20Sem2/EG4012/Matlab%20GUI%20Thesis/Matlab-GUI-Thesis/Final%20Paper/Semester%202%20-%20Draft_R_39%20%20Print.docx" TargetMode="External"/><Relationship Id="rId109" Type="http://schemas.openxmlformats.org/officeDocument/2006/relationships/image" Target="media/image26.png"/><Relationship Id="rId34" Type="http://schemas.openxmlformats.org/officeDocument/2006/relationships/hyperlink" Target="https://d.docs.live.net/c07c9239cf8ef362/4th%20Year%20Sem2/EG4012/Matlab%20GUI%20Thesis/Matlab-GUI-Thesis/Final%20Paper/Semester%202%20-%20Draft_R_39%20%20Print.docx" TargetMode="External"/><Relationship Id="rId50" Type="http://schemas.openxmlformats.org/officeDocument/2006/relationships/hyperlink" Target="https://d.docs.live.net/c07c9239cf8ef362/4th%20Year%20Sem2/EG4012/Matlab%20GUI%20Thesis/Matlab-GUI-Thesis/Final%20Paper/Semester%202%20-%20Draft_R_39%20%20Print.docx" TargetMode="External"/><Relationship Id="rId55" Type="http://schemas.openxmlformats.org/officeDocument/2006/relationships/hyperlink" Target="https://d.docs.live.net/c07c9239cf8ef362/4th%20Year%20Sem2/EG4012/Matlab%20GUI%20Thesis/Matlab-GUI-Thesis/Final%20Paper/Semester%202%20-%20Draft_R_39%20%20Print.docx" TargetMode="External"/><Relationship Id="rId76" Type="http://schemas.openxmlformats.org/officeDocument/2006/relationships/hyperlink" Target="https://d.docs.live.net/c07c9239cf8ef362/4th%20Year%20Sem2/EG4012/Matlab%20GUI%20Thesis/Matlab-GUI-Thesis/Final%20Paper/Semester%202%20-%20Draft_R_39%20%20Print.docx" TargetMode="External"/><Relationship Id="rId97" Type="http://schemas.openxmlformats.org/officeDocument/2006/relationships/image" Target="media/image14.png"/><Relationship Id="rId104" Type="http://schemas.openxmlformats.org/officeDocument/2006/relationships/image" Target="media/image21.png"/><Relationship Id="rId120" Type="http://schemas.openxmlformats.org/officeDocument/2006/relationships/image" Target="media/image37.png"/><Relationship Id="rId125" Type="http://schemas.openxmlformats.org/officeDocument/2006/relationships/image" Target="media/image42.png"/><Relationship Id="rId141" Type="http://schemas.openxmlformats.org/officeDocument/2006/relationships/image" Target="media/image58.png"/><Relationship Id="rId146" Type="http://schemas.openxmlformats.org/officeDocument/2006/relationships/image" Target="media/image63.png"/><Relationship Id="rId167" Type="http://schemas.openxmlformats.org/officeDocument/2006/relationships/image" Target="media/image84.png"/><Relationship Id="rId188" Type="http://schemas.openxmlformats.org/officeDocument/2006/relationships/image" Target="media/image105.png"/><Relationship Id="rId7" Type="http://schemas.openxmlformats.org/officeDocument/2006/relationships/endnotes" Target="endnotes.xml"/><Relationship Id="rId71" Type="http://schemas.openxmlformats.org/officeDocument/2006/relationships/hyperlink" Target="https://d.docs.live.net/c07c9239cf8ef362/4th%20Year%20Sem2/EG4012/Matlab%20GUI%20Thesis/Matlab-GUI-Thesis/Final%20Paper/Semester%202%20-%20Draft_R_39%20%20Print.docx" TargetMode="External"/><Relationship Id="rId92" Type="http://schemas.openxmlformats.org/officeDocument/2006/relationships/image" Target="media/image9.png"/><Relationship Id="rId162" Type="http://schemas.openxmlformats.org/officeDocument/2006/relationships/image" Target="media/image79.png"/><Relationship Id="rId183" Type="http://schemas.openxmlformats.org/officeDocument/2006/relationships/image" Target="media/image100.png"/><Relationship Id="rId213" Type="http://schemas.openxmlformats.org/officeDocument/2006/relationships/image" Target="media/image130.jpg"/><Relationship Id="rId218" Type="http://schemas.openxmlformats.org/officeDocument/2006/relationships/image" Target="media/image135.png"/><Relationship Id="rId234" Type="http://schemas.openxmlformats.org/officeDocument/2006/relationships/image" Target="media/image151.png"/><Relationship Id="rId239" Type="http://schemas.openxmlformats.org/officeDocument/2006/relationships/hyperlink" Target="http://dx.doi.org/10.1109/pvsc.1997.654300" TargetMode="External"/><Relationship Id="rId2" Type="http://schemas.openxmlformats.org/officeDocument/2006/relationships/numbering" Target="numbering.xml"/><Relationship Id="rId29" Type="http://schemas.openxmlformats.org/officeDocument/2006/relationships/hyperlink" Target="https://d.docs.live.net/c07c9239cf8ef362/4th%20Year%20Sem2/EG4012/Matlab%20GUI%20Thesis/Matlab-GUI-Thesis/Final%20Paper/Semester%202%20-%20Draft_R_39%20%20Print.docx" TargetMode="External"/><Relationship Id="rId250" Type="http://schemas.openxmlformats.org/officeDocument/2006/relationships/hyperlink" Target="https://au.mathworks.com/help/matlab/examples/creating-a-user-interface-with-tab-panels.html" TargetMode="External"/><Relationship Id="rId255" Type="http://schemas.openxmlformats.org/officeDocument/2006/relationships/image" Target="media/image156.png"/><Relationship Id="rId24" Type="http://schemas.openxmlformats.org/officeDocument/2006/relationships/hyperlink" Target="https://d.docs.live.net/c07c9239cf8ef362/4th%20Year%20Sem2/EG4012/Matlab%20GUI%20Thesis/Matlab-GUI-Thesis/Final%20Paper/Semester%202%20-%20Draft_R_39%20%20Print.docx" TargetMode="External"/><Relationship Id="rId40" Type="http://schemas.openxmlformats.org/officeDocument/2006/relationships/hyperlink" Target="https://d.docs.live.net/c07c9239cf8ef362/4th%20Year%20Sem2/EG4012/Matlab%20GUI%20Thesis/Matlab-GUI-Thesis/Final%20Paper/Semester%202%20-%20Draft_R_39%20%20Print.docx" TargetMode="External"/><Relationship Id="rId45" Type="http://schemas.openxmlformats.org/officeDocument/2006/relationships/hyperlink" Target="https://d.docs.live.net/c07c9239cf8ef362/4th%20Year%20Sem2/EG4012/Matlab%20GUI%20Thesis/Matlab-GUI-Thesis/Final%20Paper/Semester%202%20-%20Draft_R_39%20%20Print.docx" TargetMode="External"/><Relationship Id="rId66" Type="http://schemas.openxmlformats.org/officeDocument/2006/relationships/hyperlink" Target="https://d.docs.live.net/c07c9239cf8ef362/4th%20Year%20Sem2/EG4012/Matlab%20GUI%20Thesis/Matlab-GUI-Thesis/Final%20Paper/Semester%202%20-%20Draft_R_39%20%20Print.docx" TargetMode="External"/><Relationship Id="rId87" Type="http://schemas.openxmlformats.org/officeDocument/2006/relationships/header" Target="header11.xml"/><Relationship Id="rId110" Type="http://schemas.openxmlformats.org/officeDocument/2006/relationships/image" Target="media/image27.png"/><Relationship Id="rId115" Type="http://schemas.openxmlformats.org/officeDocument/2006/relationships/image" Target="media/image32.png"/><Relationship Id="rId131" Type="http://schemas.openxmlformats.org/officeDocument/2006/relationships/image" Target="media/image48.png"/><Relationship Id="rId136" Type="http://schemas.openxmlformats.org/officeDocument/2006/relationships/image" Target="media/image53.png"/><Relationship Id="rId157" Type="http://schemas.openxmlformats.org/officeDocument/2006/relationships/image" Target="media/image74.png"/><Relationship Id="rId178" Type="http://schemas.openxmlformats.org/officeDocument/2006/relationships/image" Target="media/image95.jpeg"/><Relationship Id="rId61" Type="http://schemas.openxmlformats.org/officeDocument/2006/relationships/hyperlink" Target="https://d.docs.live.net/c07c9239cf8ef362/4th%20Year%20Sem2/EG4012/Matlab%20GUI%20Thesis/Matlab-GUI-Thesis/Final%20Paper/Semester%202%20-%20Draft_R_39%20%20Print.docx" TargetMode="External"/><Relationship Id="rId82" Type="http://schemas.openxmlformats.org/officeDocument/2006/relationships/image" Target="media/image2.png"/><Relationship Id="rId152" Type="http://schemas.openxmlformats.org/officeDocument/2006/relationships/image" Target="media/image69.png"/><Relationship Id="rId173" Type="http://schemas.openxmlformats.org/officeDocument/2006/relationships/image" Target="media/image90.png"/><Relationship Id="rId194" Type="http://schemas.openxmlformats.org/officeDocument/2006/relationships/image" Target="media/image111.png"/><Relationship Id="rId199" Type="http://schemas.openxmlformats.org/officeDocument/2006/relationships/image" Target="media/image116.jpeg"/><Relationship Id="rId203" Type="http://schemas.openxmlformats.org/officeDocument/2006/relationships/image" Target="media/image120.jpeg"/><Relationship Id="rId208" Type="http://schemas.openxmlformats.org/officeDocument/2006/relationships/image" Target="media/image125.jpeg"/><Relationship Id="rId229" Type="http://schemas.openxmlformats.org/officeDocument/2006/relationships/image" Target="media/image146.png"/><Relationship Id="rId19" Type="http://schemas.openxmlformats.org/officeDocument/2006/relationships/footer" Target="footer4.xml"/><Relationship Id="rId224" Type="http://schemas.openxmlformats.org/officeDocument/2006/relationships/image" Target="media/image141.png"/><Relationship Id="rId240" Type="http://schemas.openxmlformats.org/officeDocument/2006/relationships/hyperlink" Target="https://www.mojopower.com.au/blogs-energy-future-understanding-your-load-profile/" TargetMode="External"/><Relationship Id="rId245" Type="http://schemas.openxmlformats.org/officeDocument/2006/relationships/hyperlink" Target="https://solarcalculator.com.au/" TargetMode="External"/><Relationship Id="rId14" Type="http://schemas.openxmlformats.org/officeDocument/2006/relationships/header" Target="header5.xml"/><Relationship Id="rId30" Type="http://schemas.openxmlformats.org/officeDocument/2006/relationships/hyperlink" Target="https://d.docs.live.net/c07c9239cf8ef362/4th%20Year%20Sem2/EG4012/Matlab%20GUI%20Thesis/Matlab-GUI-Thesis/Final%20Paper/Semester%202%20-%20Draft_R_39%20%20Print.docx" TargetMode="External"/><Relationship Id="rId35" Type="http://schemas.openxmlformats.org/officeDocument/2006/relationships/hyperlink" Target="https://d.docs.live.net/c07c9239cf8ef362/4th%20Year%20Sem2/EG4012/Matlab%20GUI%20Thesis/Matlab-GUI-Thesis/Final%20Paper/Semester%202%20-%20Draft_R_39%20%20Print.docx" TargetMode="External"/><Relationship Id="rId56" Type="http://schemas.openxmlformats.org/officeDocument/2006/relationships/hyperlink" Target="https://d.docs.live.net/c07c9239cf8ef362/4th%20Year%20Sem2/EG4012/Matlab%20GUI%20Thesis/Matlab-GUI-Thesis/Final%20Paper/Semester%202%20-%20Draft_R_39%20%20Print.docx" TargetMode="External"/><Relationship Id="rId77" Type="http://schemas.openxmlformats.org/officeDocument/2006/relationships/hyperlink" Target="https://d.docs.live.net/c07c9239cf8ef362/4th%20Year%20Sem2/EG4012/Matlab%20GUI%20Thesis/Matlab-GUI-Thesis/Final%20Paper/Semester%202%20-%20Draft_R_39%20%20Print.docx" TargetMode="External"/><Relationship Id="rId100" Type="http://schemas.openxmlformats.org/officeDocument/2006/relationships/image" Target="media/image17.png"/><Relationship Id="rId105" Type="http://schemas.openxmlformats.org/officeDocument/2006/relationships/image" Target="media/image22.png"/><Relationship Id="rId126" Type="http://schemas.openxmlformats.org/officeDocument/2006/relationships/image" Target="media/image43.png"/><Relationship Id="rId147" Type="http://schemas.openxmlformats.org/officeDocument/2006/relationships/image" Target="media/image64.png"/><Relationship Id="rId168" Type="http://schemas.openxmlformats.org/officeDocument/2006/relationships/image" Target="media/image85.png"/><Relationship Id="rId8" Type="http://schemas.openxmlformats.org/officeDocument/2006/relationships/footer" Target="footer1.xml"/><Relationship Id="rId51" Type="http://schemas.openxmlformats.org/officeDocument/2006/relationships/hyperlink" Target="https://d.docs.live.net/c07c9239cf8ef362/4th%20Year%20Sem2/EG4012/Matlab%20GUI%20Thesis/Matlab-GUI-Thesis/Final%20Paper/Semester%202%20-%20Draft_R_39%20%20Print.docx" TargetMode="External"/><Relationship Id="rId72" Type="http://schemas.openxmlformats.org/officeDocument/2006/relationships/hyperlink" Target="https://d.docs.live.net/c07c9239cf8ef362/4th%20Year%20Sem2/EG4012/Matlab%20GUI%20Thesis/Matlab-GUI-Thesis/Final%20Paper/Semester%202%20-%20Draft_R_39%20%20Print.docx" TargetMode="External"/><Relationship Id="rId93" Type="http://schemas.openxmlformats.org/officeDocument/2006/relationships/image" Target="media/image10.png"/><Relationship Id="rId98" Type="http://schemas.openxmlformats.org/officeDocument/2006/relationships/image" Target="media/image15.png"/><Relationship Id="rId121" Type="http://schemas.openxmlformats.org/officeDocument/2006/relationships/image" Target="media/image38.jpg"/><Relationship Id="rId142" Type="http://schemas.openxmlformats.org/officeDocument/2006/relationships/image" Target="media/image59.png"/><Relationship Id="rId163" Type="http://schemas.openxmlformats.org/officeDocument/2006/relationships/image" Target="media/image80.png"/><Relationship Id="rId184" Type="http://schemas.openxmlformats.org/officeDocument/2006/relationships/image" Target="media/image101.jpeg"/><Relationship Id="rId189" Type="http://schemas.openxmlformats.org/officeDocument/2006/relationships/image" Target="media/image106.png"/><Relationship Id="rId219" Type="http://schemas.openxmlformats.org/officeDocument/2006/relationships/image" Target="media/image136.png"/><Relationship Id="rId3" Type="http://schemas.openxmlformats.org/officeDocument/2006/relationships/styles" Target="styles.xml"/><Relationship Id="rId214" Type="http://schemas.openxmlformats.org/officeDocument/2006/relationships/image" Target="media/image131.jpeg"/><Relationship Id="rId230" Type="http://schemas.openxmlformats.org/officeDocument/2006/relationships/image" Target="media/image147.png"/><Relationship Id="rId235" Type="http://schemas.openxmlformats.org/officeDocument/2006/relationships/header" Target="header14.xml"/><Relationship Id="rId251" Type="http://schemas.openxmlformats.org/officeDocument/2006/relationships/image" Target="media/image152.png"/><Relationship Id="rId256" Type="http://schemas.openxmlformats.org/officeDocument/2006/relationships/header" Target="header15.xml"/><Relationship Id="rId25" Type="http://schemas.openxmlformats.org/officeDocument/2006/relationships/hyperlink" Target="https://d.docs.live.net/c07c9239cf8ef362/4th%20Year%20Sem2/EG4012/Matlab%20GUI%20Thesis/Matlab-GUI-Thesis/Final%20Paper/Semester%202%20-%20Draft_R_39%20%20Print.docx" TargetMode="External"/><Relationship Id="rId46" Type="http://schemas.openxmlformats.org/officeDocument/2006/relationships/hyperlink" Target="https://d.docs.live.net/c07c9239cf8ef362/4th%20Year%20Sem2/EG4012/Matlab%20GUI%20Thesis/Matlab-GUI-Thesis/Final%20Paper/Semester%202%20-%20Draft_R_39%20%20Print.docx" TargetMode="External"/><Relationship Id="rId67" Type="http://schemas.openxmlformats.org/officeDocument/2006/relationships/hyperlink" Target="https://d.docs.live.net/c07c9239cf8ef362/4th%20Year%20Sem2/EG4012/Matlab%20GUI%20Thesis/Matlab-GUI-Thesis/Final%20Paper/Semester%202%20-%20Draft_R_39%20%20Print.docx" TargetMode="External"/><Relationship Id="rId116" Type="http://schemas.openxmlformats.org/officeDocument/2006/relationships/image" Target="media/image33.png"/><Relationship Id="rId137" Type="http://schemas.openxmlformats.org/officeDocument/2006/relationships/image" Target="media/image54.png"/><Relationship Id="rId158" Type="http://schemas.openxmlformats.org/officeDocument/2006/relationships/image" Target="media/image75.png"/><Relationship Id="rId20" Type="http://schemas.openxmlformats.org/officeDocument/2006/relationships/header" Target="header9.xml"/><Relationship Id="rId41" Type="http://schemas.openxmlformats.org/officeDocument/2006/relationships/hyperlink" Target="https://d.docs.live.net/c07c9239cf8ef362/4th%20Year%20Sem2/EG4012/Matlab%20GUI%20Thesis/Matlab-GUI-Thesis/Final%20Paper/Semester%202%20-%20Draft_R_39%20%20Print.docx" TargetMode="External"/><Relationship Id="rId62" Type="http://schemas.openxmlformats.org/officeDocument/2006/relationships/hyperlink" Target="https://d.docs.live.net/c07c9239cf8ef362/4th%20Year%20Sem2/EG4012/Matlab%20GUI%20Thesis/Matlab-GUI-Thesis/Final%20Paper/Semester%202%20-%20Draft_R_39%20%20Print.docx" TargetMode="External"/><Relationship Id="rId83" Type="http://schemas.openxmlformats.org/officeDocument/2006/relationships/image" Target="media/image3.png"/><Relationship Id="rId88" Type="http://schemas.openxmlformats.org/officeDocument/2006/relationships/header" Target="header12.xml"/><Relationship Id="rId111" Type="http://schemas.openxmlformats.org/officeDocument/2006/relationships/image" Target="media/image28.png"/><Relationship Id="rId132" Type="http://schemas.openxmlformats.org/officeDocument/2006/relationships/image" Target="media/image49.png"/><Relationship Id="rId153" Type="http://schemas.openxmlformats.org/officeDocument/2006/relationships/image" Target="media/image70.png"/><Relationship Id="rId174" Type="http://schemas.openxmlformats.org/officeDocument/2006/relationships/image" Target="media/image91.png"/><Relationship Id="rId179" Type="http://schemas.openxmlformats.org/officeDocument/2006/relationships/image" Target="media/image96.png"/><Relationship Id="rId195" Type="http://schemas.openxmlformats.org/officeDocument/2006/relationships/image" Target="media/image112.png"/><Relationship Id="rId209" Type="http://schemas.openxmlformats.org/officeDocument/2006/relationships/image" Target="media/image126.jpg"/><Relationship Id="rId190" Type="http://schemas.openxmlformats.org/officeDocument/2006/relationships/image" Target="media/image107.jpeg"/><Relationship Id="rId204" Type="http://schemas.openxmlformats.org/officeDocument/2006/relationships/image" Target="media/image121.jpeg"/><Relationship Id="rId220" Type="http://schemas.openxmlformats.org/officeDocument/2006/relationships/image" Target="media/image137.png"/><Relationship Id="rId225" Type="http://schemas.openxmlformats.org/officeDocument/2006/relationships/image" Target="media/image142.png"/><Relationship Id="rId241" Type="http://schemas.openxmlformats.org/officeDocument/2006/relationships/hyperlink" Target="http://www.bom.gov.au/climate/averages/climatology/solar_radiation/IDCJCM0019_solar_exposure.shtml" TargetMode="External"/><Relationship Id="rId246" Type="http://schemas.openxmlformats.org/officeDocument/2006/relationships/hyperlink" Target="https://www.solarmarket.com.au/solar-savings-calculator/" TargetMode="External"/><Relationship Id="rId15" Type="http://schemas.openxmlformats.org/officeDocument/2006/relationships/footer" Target="footer3.xml"/><Relationship Id="rId36" Type="http://schemas.openxmlformats.org/officeDocument/2006/relationships/hyperlink" Target="https://d.docs.live.net/c07c9239cf8ef362/4th%20Year%20Sem2/EG4012/Matlab%20GUI%20Thesis/Matlab-GUI-Thesis/Final%20Paper/Semester%202%20-%20Draft_R_39%20%20Print.docx" TargetMode="External"/><Relationship Id="rId57" Type="http://schemas.openxmlformats.org/officeDocument/2006/relationships/hyperlink" Target="https://d.docs.live.net/c07c9239cf8ef362/4th%20Year%20Sem2/EG4012/Matlab%20GUI%20Thesis/Matlab-GUI-Thesis/Final%20Paper/Semester%202%20-%20Draft_R_39%20%20Print.docx" TargetMode="External"/><Relationship Id="rId106" Type="http://schemas.openxmlformats.org/officeDocument/2006/relationships/image" Target="media/image23.png"/><Relationship Id="rId127" Type="http://schemas.openxmlformats.org/officeDocument/2006/relationships/image" Target="media/image44.png"/><Relationship Id="rId10" Type="http://schemas.openxmlformats.org/officeDocument/2006/relationships/header" Target="header2.xml"/><Relationship Id="rId31" Type="http://schemas.openxmlformats.org/officeDocument/2006/relationships/hyperlink" Target="https://d.docs.live.net/c07c9239cf8ef362/4th%20Year%20Sem2/EG4012/Matlab%20GUI%20Thesis/Matlab-GUI-Thesis/Final%20Paper/Semester%202%20-%20Draft_R_39%20%20Print.docx" TargetMode="External"/><Relationship Id="rId52" Type="http://schemas.openxmlformats.org/officeDocument/2006/relationships/hyperlink" Target="https://d.docs.live.net/c07c9239cf8ef362/4th%20Year%20Sem2/EG4012/Matlab%20GUI%20Thesis/Matlab-GUI-Thesis/Final%20Paper/Semester%202%20-%20Draft_R_39%20%20Print.docx" TargetMode="External"/><Relationship Id="rId73" Type="http://schemas.openxmlformats.org/officeDocument/2006/relationships/hyperlink" Target="https://d.docs.live.net/c07c9239cf8ef362/4th%20Year%20Sem2/EG4012/Matlab%20GUI%20Thesis/Matlab-GUI-Thesis/Final%20Paper/Semester%202%20-%20Draft_R_39%20%20Print.docx" TargetMode="External"/><Relationship Id="rId78" Type="http://schemas.openxmlformats.org/officeDocument/2006/relationships/hyperlink" Target="https://d.docs.live.net/c07c9239cf8ef362/4th%20Year%20Sem2/EG4012/Matlab%20GUI%20Thesis/Matlab-GUI-Thesis/Final%20Paper/Semester%202%20-%20Draft_R_39%20%20Print.docx" TargetMode="External"/><Relationship Id="rId94" Type="http://schemas.openxmlformats.org/officeDocument/2006/relationships/image" Target="media/image11.png"/><Relationship Id="rId99" Type="http://schemas.openxmlformats.org/officeDocument/2006/relationships/image" Target="media/image16.png"/><Relationship Id="rId101" Type="http://schemas.openxmlformats.org/officeDocument/2006/relationships/image" Target="media/image18.png"/><Relationship Id="rId122" Type="http://schemas.openxmlformats.org/officeDocument/2006/relationships/image" Target="media/image39.jpeg"/><Relationship Id="rId143" Type="http://schemas.openxmlformats.org/officeDocument/2006/relationships/image" Target="media/image60.png"/><Relationship Id="rId148" Type="http://schemas.openxmlformats.org/officeDocument/2006/relationships/image" Target="media/image65.png"/><Relationship Id="rId164" Type="http://schemas.openxmlformats.org/officeDocument/2006/relationships/image" Target="media/image81.png"/><Relationship Id="rId169" Type="http://schemas.openxmlformats.org/officeDocument/2006/relationships/image" Target="media/image86.png"/><Relationship Id="rId185" Type="http://schemas.openxmlformats.org/officeDocument/2006/relationships/image" Target="media/image102.jpe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7.png"/><Relationship Id="rId210" Type="http://schemas.openxmlformats.org/officeDocument/2006/relationships/image" Target="media/image127.jpeg"/><Relationship Id="rId215" Type="http://schemas.openxmlformats.org/officeDocument/2006/relationships/image" Target="media/image132.png"/><Relationship Id="rId236" Type="http://schemas.openxmlformats.org/officeDocument/2006/relationships/hyperlink" Target="http://savonsolar.com/how-solar-works/" TargetMode="External"/><Relationship Id="rId257" Type="http://schemas.openxmlformats.org/officeDocument/2006/relationships/fontTable" Target="fontTable.xml"/><Relationship Id="rId26" Type="http://schemas.openxmlformats.org/officeDocument/2006/relationships/hyperlink" Target="https://d.docs.live.net/c07c9239cf8ef362/4th%20Year%20Sem2/EG4012/Matlab%20GUI%20Thesis/Matlab-GUI-Thesis/Final%20Paper/Semester%202%20-%20Draft_R_39%20%20Print.docx" TargetMode="External"/><Relationship Id="rId231" Type="http://schemas.openxmlformats.org/officeDocument/2006/relationships/image" Target="media/image148.png"/><Relationship Id="rId252" Type="http://schemas.openxmlformats.org/officeDocument/2006/relationships/image" Target="media/image153.png"/><Relationship Id="rId47" Type="http://schemas.openxmlformats.org/officeDocument/2006/relationships/hyperlink" Target="https://d.docs.live.net/c07c9239cf8ef362/4th%20Year%20Sem2/EG4012/Matlab%20GUI%20Thesis/Matlab-GUI-Thesis/Final%20Paper/Semester%202%20-%20Draft_R_39%20%20Print.docx" TargetMode="External"/><Relationship Id="rId68" Type="http://schemas.openxmlformats.org/officeDocument/2006/relationships/hyperlink" Target="https://d.docs.live.net/c07c9239cf8ef362/4th%20Year%20Sem2/EG4012/Matlab%20GUI%20Thesis/Matlab-GUI-Thesis/Final%20Paper/Semester%202%20-%20Draft_R_39%20%20Print.docx" TargetMode="External"/><Relationship Id="rId89" Type="http://schemas.openxmlformats.org/officeDocument/2006/relationships/footer" Target="footer6.xml"/><Relationship Id="rId112" Type="http://schemas.openxmlformats.org/officeDocument/2006/relationships/image" Target="media/image29.png"/><Relationship Id="rId133" Type="http://schemas.openxmlformats.org/officeDocument/2006/relationships/image" Target="media/image50.png"/><Relationship Id="rId154" Type="http://schemas.openxmlformats.org/officeDocument/2006/relationships/image" Target="media/image71.png"/><Relationship Id="rId175" Type="http://schemas.openxmlformats.org/officeDocument/2006/relationships/image" Target="media/image92.png"/><Relationship Id="rId196" Type="http://schemas.openxmlformats.org/officeDocument/2006/relationships/image" Target="media/image113.jpeg"/><Relationship Id="rId200" Type="http://schemas.openxmlformats.org/officeDocument/2006/relationships/image" Target="media/image117.png"/><Relationship Id="rId16" Type="http://schemas.openxmlformats.org/officeDocument/2006/relationships/header" Target="header6.xml"/><Relationship Id="rId221" Type="http://schemas.openxmlformats.org/officeDocument/2006/relationships/image" Target="media/image138.png"/><Relationship Id="rId242" Type="http://schemas.openxmlformats.org/officeDocument/2006/relationships/hyperlink" Target="https://www.aemo.com.au/About-AEMO" TargetMode="External"/><Relationship Id="rId37" Type="http://schemas.openxmlformats.org/officeDocument/2006/relationships/hyperlink" Target="https://d.docs.live.net/c07c9239cf8ef362/4th%20Year%20Sem2/EG4012/Matlab%20GUI%20Thesis/Matlab-GUI-Thesis/Final%20Paper/Semester%202%20-%20Draft_R_39%20%20Print.docx" TargetMode="External"/><Relationship Id="rId58" Type="http://schemas.openxmlformats.org/officeDocument/2006/relationships/hyperlink" Target="https://d.docs.live.net/c07c9239cf8ef362/4th%20Year%20Sem2/EG4012/Matlab%20GUI%20Thesis/Matlab-GUI-Thesis/Final%20Paper/Semester%202%20-%20Draft_R_39%20%20Print.docx" TargetMode="External"/><Relationship Id="rId79" Type="http://schemas.openxmlformats.org/officeDocument/2006/relationships/hyperlink" Target="https://d.docs.live.net/c07c9239cf8ef362/4th%20Year%20Sem2/EG4012/Matlab%20GUI%20Thesis/Matlab-GUI-Thesis/Final%20Paper/Semester%202%20-%20Draft_R_39%20%20Print.docx" TargetMode="External"/><Relationship Id="rId102" Type="http://schemas.openxmlformats.org/officeDocument/2006/relationships/image" Target="media/image19.png"/><Relationship Id="rId123" Type="http://schemas.openxmlformats.org/officeDocument/2006/relationships/image" Target="media/image40.png"/><Relationship Id="rId144" Type="http://schemas.openxmlformats.org/officeDocument/2006/relationships/image" Target="media/image61.png"/><Relationship Id="rId90" Type="http://schemas.openxmlformats.org/officeDocument/2006/relationships/header" Target="header13.xml"/><Relationship Id="rId165" Type="http://schemas.openxmlformats.org/officeDocument/2006/relationships/image" Target="media/image82.png"/><Relationship Id="rId186" Type="http://schemas.openxmlformats.org/officeDocument/2006/relationships/image" Target="media/image103.jpeg"/><Relationship Id="rId211" Type="http://schemas.openxmlformats.org/officeDocument/2006/relationships/image" Target="media/image128.jpg"/><Relationship Id="rId232" Type="http://schemas.openxmlformats.org/officeDocument/2006/relationships/image" Target="media/image149.png"/><Relationship Id="rId253" Type="http://schemas.openxmlformats.org/officeDocument/2006/relationships/image" Target="media/image154.jpg"/><Relationship Id="rId27" Type="http://schemas.openxmlformats.org/officeDocument/2006/relationships/hyperlink" Target="https://d.docs.live.net/c07c9239cf8ef362/4th%20Year%20Sem2/EG4012/Matlab%20GUI%20Thesis/Matlab-GUI-Thesis/Final%20Paper/Semester%202%20-%20Draft_R_39%20%20Print.docx" TargetMode="External"/><Relationship Id="rId48" Type="http://schemas.openxmlformats.org/officeDocument/2006/relationships/hyperlink" Target="https://d.docs.live.net/c07c9239cf8ef362/4th%20Year%20Sem2/EG4012/Matlab%20GUI%20Thesis/Matlab-GUI-Thesis/Final%20Paper/Semester%202%20-%20Draft_R_39%20%20Print.docx" TargetMode="External"/><Relationship Id="rId69" Type="http://schemas.openxmlformats.org/officeDocument/2006/relationships/hyperlink" Target="https://d.docs.live.net/c07c9239cf8ef362/4th%20Year%20Sem2/EG4012/Matlab%20GUI%20Thesis/Matlab-GUI-Thesis/Final%20Paper/Semester%202%20-%20Draft_R_39%20%20Print.docx" TargetMode="External"/><Relationship Id="rId113" Type="http://schemas.openxmlformats.org/officeDocument/2006/relationships/image" Target="media/image30.png"/><Relationship Id="rId134" Type="http://schemas.openxmlformats.org/officeDocument/2006/relationships/image" Target="media/image51.png"/><Relationship Id="rId80" Type="http://schemas.openxmlformats.org/officeDocument/2006/relationships/hyperlink" Target="https://d.docs.live.net/c07c9239cf8ef362/4th%20Year%20Sem2/EG4012/Matlab%20GUI%20Thesis/Matlab-GUI-Thesis/Final%20Paper/Semester%202%20-%20Draft_R_39%20%20Print.docx" TargetMode="External"/><Relationship Id="rId155" Type="http://schemas.openxmlformats.org/officeDocument/2006/relationships/image" Target="media/image72.png"/><Relationship Id="rId176" Type="http://schemas.openxmlformats.org/officeDocument/2006/relationships/image" Target="media/image93.jpeg"/><Relationship Id="rId197" Type="http://schemas.openxmlformats.org/officeDocument/2006/relationships/image" Target="media/image114.jpeg"/><Relationship Id="rId201" Type="http://schemas.openxmlformats.org/officeDocument/2006/relationships/image" Target="media/image118.png"/><Relationship Id="rId222" Type="http://schemas.openxmlformats.org/officeDocument/2006/relationships/image" Target="media/image139.png"/><Relationship Id="rId243" Type="http://schemas.openxmlformats.org/officeDocument/2006/relationships/hyperlink" Target="https://www.solarchoice.net.au/blog/can-you-go-off-grid-solar-energy-storage" TargetMode="External"/><Relationship Id="rId17" Type="http://schemas.openxmlformats.org/officeDocument/2006/relationships/header" Target="header7.xml"/><Relationship Id="rId38" Type="http://schemas.openxmlformats.org/officeDocument/2006/relationships/hyperlink" Target="https://d.docs.live.net/c07c9239cf8ef362/4th%20Year%20Sem2/EG4012/Matlab%20GUI%20Thesis/Matlab-GUI-Thesis/Final%20Paper/Semester%202%20-%20Draft_R_39%20%20Print.docx" TargetMode="External"/><Relationship Id="rId59" Type="http://schemas.openxmlformats.org/officeDocument/2006/relationships/hyperlink" Target="https://d.docs.live.net/c07c9239cf8ef362/4th%20Year%20Sem2/EG4012/Matlab%20GUI%20Thesis/Matlab-GUI-Thesis/Final%20Paper/Semester%202%20-%20Draft_R_39%20%20Print.docx" TargetMode="External"/><Relationship Id="rId103" Type="http://schemas.openxmlformats.org/officeDocument/2006/relationships/image" Target="media/image20.png"/><Relationship Id="rId124" Type="http://schemas.openxmlformats.org/officeDocument/2006/relationships/image" Target="media/image41.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E34AB-F7DC-4FB6-8DFC-263241958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7</Pages>
  <Words>68829</Words>
  <Characters>392328</Characters>
  <Application>Microsoft Office Word</Application>
  <DocSecurity>0</DocSecurity>
  <Lines>3269</Lines>
  <Paragraphs>920</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46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on Elliott</dc:creator>
  <cp:keywords/>
  <dc:description/>
  <cp:lastModifiedBy>Clinton Elliott</cp:lastModifiedBy>
  <cp:revision>2</cp:revision>
  <cp:lastPrinted>2017-10-03T02:24:00Z</cp:lastPrinted>
  <dcterms:created xsi:type="dcterms:W3CDTF">2017-10-06T00:44:00Z</dcterms:created>
  <dcterms:modified xsi:type="dcterms:W3CDTF">2017-10-06T00:44:00Z</dcterms:modified>
</cp:coreProperties>
</file>